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ABF19" w14:textId="7E3C835D" w:rsidR="008200F8" w:rsidRDefault="00BA15B6" w:rsidP="00C11E2A">
      <w:pPr>
        <w:suppressLineNumbers/>
        <w:spacing w:line="360" w:lineRule="auto"/>
        <w:jc w:val="center"/>
        <w:rPr>
          <w:b/>
          <w:sz w:val="32"/>
        </w:rPr>
      </w:pPr>
      <w:r>
        <w:rPr>
          <w:b/>
          <w:sz w:val="32"/>
        </w:rPr>
        <w:t xml:space="preserve">Protein and </w:t>
      </w:r>
      <w:r w:rsidR="00DF747E">
        <w:rPr>
          <w:b/>
          <w:sz w:val="32"/>
        </w:rPr>
        <w:t>g</w:t>
      </w:r>
      <w:r w:rsidR="008200F8" w:rsidRPr="00E3794D">
        <w:rPr>
          <w:b/>
          <w:sz w:val="32"/>
        </w:rPr>
        <w:t>lycan mimicry</w:t>
      </w:r>
      <w:r w:rsidR="007645D2">
        <w:rPr>
          <w:b/>
          <w:sz w:val="32"/>
        </w:rPr>
        <w:t xml:space="preserve"> in</w:t>
      </w:r>
      <w:r w:rsidR="008200F8" w:rsidRPr="00E3794D">
        <w:rPr>
          <w:b/>
          <w:sz w:val="32"/>
        </w:rPr>
        <w:t xml:space="preserve"> </w:t>
      </w:r>
      <w:r w:rsidR="00F9449F">
        <w:rPr>
          <w:b/>
          <w:sz w:val="32"/>
        </w:rPr>
        <w:t xml:space="preserve">HIV vaccine </w:t>
      </w:r>
      <w:r w:rsidR="008200F8" w:rsidRPr="00E3794D">
        <w:rPr>
          <w:b/>
          <w:sz w:val="32"/>
        </w:rPr>
        <w:t>design</w:t>
      </w:r>
    </w:p>
    <w:p w14:paraId="3DE1E97D" w14:textId="6F7331A1" w:rsidR="000A7209" w:rsidRDefault="000A7209" w:rsidP="00C11E2A">
      <w:pPr>
        <w:suppressLineNumbers/>
        <w:spacing w:line="360" w:lineRule="auto"/>
        <w:jc w:val="center"/>
        <w:rPr>
          <w:vertAlign w:val="superscript"/>
        </w:rPr>
      </w:pPr>
      <w:r w:rsidRPr="00F422B4">
        <w:t xml:space="preserve">Gemma E. </w:t>
      </w:r>
      <w:proofErr w:type="spellStart"/>
      <w:r w:rsidRPr="00F422B4">
        <w:t>Seabright</w:t>
      </w:r>
      <w:r w:rsidR="00CC2932" w:rsidRPr="00F422B4">
        <w:rPr>
          <w:vertAlign w:val="superscript"/>
        </w:rPr>
        <w:t>a</w:t>
      </w:r>
      <w:proofErr w:type="spellEnd"/>
      <w:r w:rsidR="00CC2932" w:rsidRPr="00F422B4">
        <w:rPr>
          <w:vertAlign w:val="superscript"/>
        </w:rPr>
        <w:t>, b</w:t>
      </w:r>
      <w:r w:rsidR="005526A0">
        <w:t>,</w:t>
      </w:r>
      <w:r w:rsidRPr="00F422B4">
        <w:t xml:space="preserve"> </w:t>
      </w:r>
      <w:r w:rsidR="001C207B" w:rsidRPr="00F422B4">
        <w:t xml:space="preserve">Katie J. </w:t>
      </w:r>
      <w:proofErr w:type="spellStart"/>
      <w:r w:rsidR="001C207B" w:rsidRPr="00F422B4">
        <w:t>Doores</w:t>
      </w:r>
      <w:r w:rsidR="00CC2932" w:rsidRPr="00F422B4">
        <w:rPr>
          <w:vertAlign w:val="superscript"/>
        </w:rPr>
        <w:t>c</w:t>
      </w:r>
      <w:proofErr w:type="spellEnd"/>
      <w:r w:rsidR="00582ED6">
        <w:t>,</w:t>
      </w:r>
      <w:r w:rsidR="00582ED6">
        <w:rPr>
          <w:vertAlign w:val="subscript"/>
        </w:rPr>
        <w:t xml:space="preserve"> </w:t>
      </w:r>
      <w:r w:rsidR="00582ED6">
        <w:t xml:space="preserve">Dennis R. </w:t>
      </w:r>
      <w:proofErr w:type="spellStart"/>
      <w:r w:rsidR="00582ED6">
        <w:t>Burton</w:t>
      </w:r>
      <w:r w:rsidR="00582ED6">
        <w:rPr>
          <w:vertAlign w:val="superscript"/>
        </w:rPr>
        <w:t>d</w:t>
      </w:r>
      <w:proofErr w:type="spellEnd"/>
      <w:r w:rsidR="00582ED6">
        <w:rPr>
          <w:vertAlign w:val="superscript"/>
        </w:rPr>
        <w:t xml:space="preserve"> </w:t>
      </w:r>
      <w:r w:rsidR="002260D1" w:rsidRPr="00F422B4">
        <w:t>and</w:t>
      </w:r>
      <w:r w:rsidR="001C207B" w:rsidRPr="00F422B4">
        <w:t xml:space="preserve"> </w:t>
      </w:r>
      <w:r w:rsidRPr="00F422B4">
        <w:t>Max Crispin</w:t>
      </w:r>
      <w:r w:rsidR="002260D1" w:rsidRPr="00F422B4">
        <w:t>*</w:t>
      </w:r>
      <w:r w:rsidR="002E786C" w:rsidRPr="005526A0">
        <w:rPr>
          <w:vertAlign w:val="superscript"/>
        </w:rPr>
        <w:t>b</w:t>
      </w:r>
      <w:r w:rsidR="00582ED6" w:rsidRPr="005526A0">
        <w:rPr>
          <w:vertAlign w:val="superscript"/>
        </w:rPr>
        <w:t>, d</w:t>
      </w:r>
    </w:p>
    <w:p w14:paraId="383CD446" w14:textId="77777777" w:rsidR="00C11E2A" w:rsidRPr="00D5178C" w:rsidRDefault="00C11E2A" w:rsidP="00C11E2A">
      <w:pPr>
        <w:suppressLineNumbers/>
        <w:spacing w:line="360" w:lineRule="auto"/>
        <w:jc w:val="center"/>
        <w:rPr>
          <w:color w:val="00B0F0"/>
          <w:vertAlign w:val="superscript"/>
        </w:rPr>
      </w:pPr>
    </w:p>
    <w:p w14:paraId="1EC73E39" w14:textId="416346AF" w:rsidR="000A7209" w:rsidRPr="00F422B4" w:rsidRDefault="000A7209" w:rsidP="00C11E2A">
      <w:pPr>
        <w:pStyle w:val="ListParagraph"/>
        <w:numPr>
          <w:ilvl w:val="0"/>
          <w:numId w:val="6"/>
        </w:numPr>
        <w:suppressLineNumbers/>
        <w:spacing w:line="360" w:lineRule="auto"/>
        <w:jc w:val="both"/>
      </w:pPr>
      <w:r w:rsidRPr="00F422B4">
        <w:t xml:space="preserve">Oxford Glycobiology Institute, Department of Biochemistry, University of Oxford, Oxford, </w:t>
      </w:r>
      <w:r w:rsidR="00B81BDA" w:rsidRPr="00F422B4">
        <w:t xml:space="preserve">OX1 3QU, </w:t>
      </w:r>
      <w:r w:rsidR="005526A0">
        <w:t>UK</w:t>
      </w:r>
    </w:p>
    <w:p w14:paraId="5CAAD411" w14:textId="4C0BCDD2" w:rsidR="000A7209" w:rsidRPr="005526A0" w:rsidRDefault="00503FC7" w:rsidP="00C11E2A">
      <w:pPr>
        <w:pStyle w:val="ListParagraph"/>
        <w:numPr>
          <w:ilvl w:val="0"/>
          <w:numId w:val="6"/>
        </w:numPr>
        <w:suppressLineNumbers/>
        <w:spacing w:line="360" w:lineRule="auto"/>
        <w:jc w:val="both"/>
      </w:pPr>
      <w:bookmarkStart w:id="0" w:name="_GoBack"/>
      <w:r>
        <w:t xml:space="preserve">School of </w:t>
      </w:r>
      <w:bookmarkEnd w:id="0"/>
      <w:r w:rsidR="00715C99" w:rsidRPr="00F422B4">
        <w:t>Biological Sciences,</w:t>
      </w:r>
      <w:r w:rsidR="000A7209" w:rsidRPr="00F422B4">
        <w:t xml:space="preserve"> University of </w:t>
      </w:r>
      <w:r w:rsidR="000A7209" w:rsidRPr="005526A0">
        <w:t xml:space="preserve">Southampton, Southampton, </w:t>
      </w:r>
      <w:r w:rsidR="00B81BDA" w:rsidRPr="005526A0">
        <w:t xml:space="preserve">SO17 1BJ, </w:t>
      </w:r>
      <w:r w:rsidR="005526A0">
        <w:t>UK</w:t>
      </w:r>
    </w:p>
    <w:p w14:paraId="20967555" w14:textId="6C024065" w:rsidR="001C207B" w:rsidRPr="005526A0" w:rsidRDefault="00B81BDA" w:rsidP="00C11E2A">
      <w:pPr>
        <w:pStyle w:val="ListParagraph"/>
        <w:numPr>
          <w:ilvl w:val="0"/>
          <w:numId w:val="6"/>
        </w:numPr>
        <w:suppressLineNumbers/>
        <w:spacing w:line="360" w:lineRule="auto"/>
        <w:jc w:val="both"/>
      </w:pPr>
      <w:r w:rsidRPr="005526A0">
        <w:t xml:space="preserve">Department of Infectious Diseases, King’s College London, Guy’s Hospital, London, SE1 9RT, </w:t>
      </w:r>
      <w:r w:rsidR="005526A0">
        <w:t>UK</w:t>
      </w:r>
    </w:p>
    <w:p w14:paraId="6A171EFC" w14:textId="467892B9" w:rsidR="00582ED6" w:rsidRDefault="00582ED6" w:rsidP="00C11E2A">
      <w:pPr>
        <w:pStyle w:val="ListParagraph"/>
        <w:numPr>
          <w:ilvl w:val="0"/>
          <w:numId w:val="6"/>
        </w:numPr>
        <w:suppressLineNumbers/>
        <w:spacing w:line="360" w:lineRule="auto"/>
        <w:jc w:val="both"/>
      </w:pPr>
      <w:r w:rsidRPr="005526A0">
        <w:t>Department of Immunology and Microbiology, the Scripps Centre for HIV/AIDS Vaccine Immunology and Immunogen Discovery (CHAVI-ID), International AIDS Vaccine Initiative Neutralizing Antibody Centre, Scripps Research, La Jolla, CA, USA</w:t>
      </w:r>
    </w:p>
    <w:p w14:paraId="1AA1A9B6" w14:textId="77777777" w:rsidR="00C11E2A" w:rsidRPr="005526A0" w:rsidRDefault="00C11E2A" w:rsidP="00C11E2A">
      <w:pPr>
        <w:pStyle w:val="ListParagraph"/>
        <w:suppressLineNumbers/>
        <w:spacing w:line="360" w:lineRule="auto"/>
        <w:jc w:val="both"/>
      </w:pPr>
    </w:p>
    <w:p w14:paraId="3C6C76C5" w14:textId="2D79EFF1" w:rsidR="001D0D11" w:rsidRDefault="00837B39" w:rsidP="00C11E2A">
      <w:pPr>
        <w:suppressLineNumbers/>
        <w:spacing w:line="360" w:lineRule="auto"/>
        <w:ind w:left="360"/>
        <w:jc w:val="both"/>
      </w:pPr>
      <w:r>
        <w:t>*Corresponding author</w:t>
      </w:r>
    </w:p>
    <w:p w14:paraId="471FF999" w14:textId="2D053CA9" w:rsidR="002260D1" w:rsidRDefault="001D0D11" w:rsidP="001D0D11">
      <w:pPr>
        <w:suppressLineNumbers/>
        <w:spacing w:line="360" w:lineRule="auto"/>
        <w:ind w:left="360"/>
        <w:jc w:val="both"/>
      </w:pPr>
      <w:r>
        <w:t xml:space="preserve">Email: </w:t>
      </w:r>
      <w:r w:rsidRPr="001D0D11">
        <w:t>max.crispin@soton.ac.uk</w:t>
      </w:r>
    </w:p>
    <w:p w14:paraId="7DC00D5F" w14:textId="6153BDBB" w:rsidR="001D0D11" w:rsidRDefault="001D0D11" w:rsidP="001D0D11">
      <w:pPr>
        <w:suppressLineNumbers/>
        <w:spacing w:line="360" w:lineRule="auto"/>
        <w:ind w:left="360"/>
        <w:jc w:val="both"/>
      </w:pPr>
      <w:r>
        <w:t>Phone: +44 (0) 23</w:t>
      </w:r>
      <w:r w:rsidRPr="001D0D11">
        <w:t>80</w:t>
      </w:r>
      <w:r>
        <w:t xml:space="preserve"> </w:t>
      </w:r>
      <w:r w:rsidRPr="001D0D11">
        <w:t>594268</w:t>
      </w:r>
    </w:p>
    <w:p w14:paraId="1CF3C2FF" w14:textId="5542158B" w:rsidR="001D0D11" w:rsidRPr="00F422B4" w:rsidRDefault="001D0D11" w:rsidP="001D0D11">
      <w:pPr>
        <w:suppressLineNumbers/>
        <w:spacing w:line="360" w:lineRule="auto"/>
        <w:ind w:left="360"/>
        <w:jc w:val="both"/>
      </w:pPr>
      <w:r>
        <w:t>Postal address:</w:t>
      </w:r>
      <w:r w:rsidRPr="001D0D11">
        <w:t xml:space="preserve"> </w:t>
      </w:r>
      <w:r w:rsidRPr="00F422B4">
        <w:t>B</w:t>
      </w:r>
      <w:r>
        <w:t>uilding 85, B</w:t>
      </w:r>
      <w:r w:rsidRPr="00F422B4">
        <w:t xml:space="preserve">iological Sciences, University of </w:t>
      </w:r>
      <w:r w:rsidRPr="005526A0">
        <w:t xml:space="preserve">Southampton, Southampton, SO17 1BJ, </w:t>
      </w:r>
      <w:r>
        <w:t>UK</w:t>
      </w:r>
    </w:p>
    <w:p w14:paraId="6DFDB9B3" w14:textId="41AB94AE" w:rsidR="00AA2557" w:rsidRPr="001D0D11" w:rsidRDefault="00C11E2A" w:rsidP="001D0D11">
      <w:pPr>
        <w:suppressLineNumbers/>
        <w:rPr>
          <w:rFonts w:eastAsiaTheme="majorEastAsia" w:cstheme="majorBidi"/>
          <w:b/>
        </w:rPr>
      </w:pPr>
      <w:r>
        <w:br w:type="page"/>
      </w:r>
    </w:p>
    <w:p w14:paraId="39C9EEE8" w14:textId="77777777" w:rsidR="000A7209" w:rsidRPr="00F422B4" w:rsidRDefault="000A7209" w:rsidP="00A360C1">
      <w:pPr>
        <w:pStyle w:val="Heading1"/>
        <w:spacing w:before="0" w:after="160" w:line="360" w:lineRule="auto"/>
        <w:rPr>
          <w:sz w:val="22"/>
          <w:szCs w:val="22"/>
        </w:rPr>
      </w:pPr>
      <w:r w:rsidRPr="00F422B4">
        <w:rPr>
          <w:sz w:val="22"/>
          <w:szCs w:val="22"/>
        </w:rPr>
        <w:lastRenderedPageBreak/>
        <w:t>Abstract</w:t>
      </w:r>
    </w:p>
    <w:p w14:paraId="3112BF08" w14:textId="4086D9FB" w:rsidR="00313FA4" w:rsidRPr="00BB3D82" w:rsidRDefault="00D83BA9" w:rsidP="00A360C1">
      <w:pPr>
        <w:spacing w:line="360" w:lineRule="auto"/>
        <w:jc w:val="both"/>
      </w:pPr>
      <w:r w:rsidRPr="00AC769A">
        <w:t xml:space="preserve">Antigenic mimicry is a fundamental tenet </w:t>
      </w:r>
      <w:r w:rsidR="000F7C3F" w:rsidRPr="00AC769A">
        <w:t>of structure-based vaccinology.</w:t>
      </w:r>
      <w:r w:rsidR="000754AF" w:rsidRPr="00AC769A">
        <w:t xml:space="preserve"> Vaccine strategies for the </w:t>
      </w:r>
      <w:r w:rsidR="000F7C3F" w:rsidRPr="00AC769A">
        <w:t xml:space="preserve">human immunodeficiency virus type 1 (HIV-1) focus on the mimicry of its </w:t>
      </w:r>
      <w:r w:rsidR="003339FE" w:rsidRPr="00AC769A">
        <w:t>envelope spike</w:t>
      </w:r>
      <w:r w:rsidR="00B54D9F" w:rsidRPr="00AC769A">
        <w:t xml:space="preserve"> (Env</w:t>
      </w:r>
      <w:r w:rsidR="00BC1C9D" w:rsidRPr="00AC769A">
        <w:t>)</w:t>
      </w:r>
      <w:r w:rsidR="000F7C3F" w:rsidRPr="00AC769A">
        <w:t xml:space="preserve"> </w:t>
      </w:r>
      <w:r w:rsidR="000754AF" w:rsidRPr="00AC769A">
        <w:t>due to its exposed location on the viral membrane</w:t>
      </w:r>
      <w:r w:rsidR="002E786C" w:rsidRPr="00AC769A">
        <w:t xml:space="preserve"> and role in </w:t>
      </w:r>
      <w:r w:rsidR="00A864CC" w:rsidRPr="00AC769A">
        <w:t xml:space="preserve">mediating </w:t>
      </w:r>
      <w:r w:rsidR="002E786C" w:rsidRPr="00AC769A">
        <w:t>infection</w:t>
      </w:r>
      <w:r w:rsidR="008E2EFB" w:rsidRPr="00AC769A">
        <w:t xml:space="preserve">. </w:t>
      </w:r>
      <w:r w:rsidR="00B54D9F" w:rsidRPr="00AC769A">
        <w:t>H</w:t>
      </w:r>
      <w:r w:rsidR="006B02AF" w:rsidRPr="00AC769A">
        <w:t>owever,</w:t>
      </w:r>
      <w:r w:rsidR="00206CBA" w:rsidRPr="00AC769A">
        <w:t xml:space="preserve"> the virus has</w:t>
      </w:r>
      <w:r w:rsidR="00D22CF3" w:rsidRPr="00AC769A">
        <w:t xml:space="preserve"> </w:t>
      </w:r>
      <w:r w:rsidR="00206CBA" w:rsidRPr="00AC769A">
        <w:t>evolved to minimise the immunogenicity of</w:t>
      </w:r>
      <w:r w:rsidR="005C369B">
        <w:t xml:space="preserve"> conserved epitopes on</w:t>
      </w:r>
      <w:r w:rsidR="00206CBA" w:rsidRPr="00AC769A">
        <w:t xml:space="preserve"> </w:t>
      </w:r>
      <w:r w:rsidR="00BC1C9D" w:rsidRPr="00AC769A">
        <w:t>the</w:t>
      </w:r>
      <w:r w:rsidR="0008601B" w:rsidRPr="00AC769A">
        <w:t xml:space="preserve"> envelope spike</w:t>
      </w:r>
      <w:r w:rsidR="00206CBA" w:rsidRPr="00AC769A">
        <w:t>. This principle is starkly illustrated by the presence of a</w:t>
      </w:r>
      <w:r w:rsidR="003339FE" w:rsidRPr="00AC769A">
        <w:t xml:space="preserve">n </w:t>
      </w:r>
      <w:r w:rsidR="00B54D9F" w:rsidRPr="00AC769A">
        <w:t>extensive array of</w:t>
      </w:r>
      <w:r w:rsidR="00206CBA" w:rsidRPr="00AC769A">
        <w:t xml:space="preserve"> host-derived</w:t>
      </w:r>
      <w:r w:rsidR="00B54D9F" w:rsidRPr="00AC769A">
        <w:t xml:space="preserve"> glycans</w:t>
      </w:r>
      <w:r w:rsidR="00206CBA" w:rsidRPr="00AC769A">
        <w:t xml:space="preserve"> which act to </w:t>
      </w:r>
      <w:r w:rsidR="00BD0379" w:rsidRPr="00AC769A">
        <w:t>shield</w:t>
      </w:r>
      <w:r w:rsidR="00206CBA" w:rsidRPr="00AC769A">
        <w:t xml:space="preserve"> the </w:t>
      </w:r>
      <w:r w:rsidR="00BD0379" w:rsidRPr="00AC769A">
        <w:t xml:space="preserve">underlying </w:t>
      </w:r>
      <w:r w:rsidR="00206CBA" w:rsidRPr="00AC769A">
        <w:t xml:space="preserve">protein from antibody recognition. Despite these hurdles, a subset of </w:t>
      </w:r>
      <w:r w:rsidR="00F15110">
        <w:t>HIV-</w:t>
      </w:r>
      <w:r w:rsidR="00DE661B">
        <w:t xml:space="preserve">infected </w:t>
      </w:r>
      <w:r w:rsidR="00DE661B" w:rsidRPr="00AC769A">
        <w:t>individuals</w:t>
      </w:r>
      <w:r w:rsidR="00F15110">
        <w:t xml:space="preserve"> </w:t>
      </w:r>
      <w:r w:rsidR="00BD0379" w:rsidRPr="00AC769A">
        <w:t xml:space="preserve">eventually </w:t>
      </w:r>
      <w:r w:rsidR="00723E8D">
        <w:t>develop</w:t>
      </w:r>
      <w:r w:rsidR="00723E8D" w:rsidRPr="00AC769A">
        <w:t xml:space="preserve"> </w:t>
      </w:r>
      <w:r w:rsidR="0008601B" w:rsidRPr="00AC769A">
        <w:t>b</w:t>
      </w:r>
      <w:r w:rsidR="000754AF" w:rsidRPr="00AC769A">
        <w:t>roadly neutralising antibodies</w:t>
      </w:r>
      <w:r w:rsidR="00206CBA" w:rsidRPr="00AC769A">
        <w:t xml:space="preserve"> </w:t>
      </w:r>
      <w:r w:rsidR="00B54D9F" w:rsidRPr="00AC769A">
        <w:t>that</w:t>
      </w:r>
      <w:r w:rsidR="00206CBA" w:rsidRPr="00AC769A">
        <w:t xml:space="preserve"> recognise these virally-</w:t>
      </w:r>
      <w:r w:rsidR="00206CBA" w:rsidRPr="00575EDE">
        <w:t>presented glycans</w:t>
      </w:r>
      <w:r w:rsidR="00920921" w:rsidRPr="00575EDE">
        <w:t>.</w:t>
      </w:r>
      <w:r w:rsidR="00BC1C9D" w:rsidRPr="00575EDE">
        <w:t xml:space="preserve"> </w:t>
      </w:r>
      <w:r w:rsidR="005C369B">
        <w:t>E</w:t>
      </w:r>
      <w:r w:rsidR="00AC769A" w:rsidRPr="00575EDE">
        <w:t xml:space="preserve">ffective HIV-1 </w:t>
      </w:r>
      <w:r w:rsidR="005C369B">
        <w:t>immunogens are</w:t>
      </w:r>
      <w:r w:rsidR="00AC769A" w:rsidRPr="00575EDE">
        <w:t xml:space="preserve"> therefore likely to </w:t>
      </w:r>
      <w:r w:rsidR="005C369B">
        <w:t>involve</w:t>
      </w:r>
      <w:r w:rsidR="007C08B2" w:rsidRPr="00575EDE">
        <w:t xml:space="preserve"> </w:t>
      </w:r>
      <w:r w:rsidR="005C369B">
        <w:t xml:space="preserve">some degree of </w:t>
      </w:r>
      <w:r w:rsidR="007C08B2" w:rsidRPr="00575EDE">
        <w:t>mimicry of</w:t>
      </w:r>
      <w:r w:rsidR="00AC769A" w:rsidRPr="00575EDE">
        <w:t xml:space="preserve"> both </w:t>
      </w:r>
      <w:r w:rsidR="007C08B2" w:rsidRPr="00575EDE">
        <w:t xml:space="preserve">the </w:t>
      </w:r>
      <w:r w:rsidR="00AC769A" w:rsidRPr="00575EDE">
        <w:t xml:space="preserve">protein and glycan </w:t>
      </w:r>
      <w:r w:rsidR="007C08B2" w:rsidRPr="00575EDE">
        <w:t>components of Env</w:t>
      </w:r>
      <w:r w:rsidR="00AC769A" w:rsidRPr="00575EDE">
        <w:t>.</w:t>
      </w:r>
      <w:r w:rsidR="007C08B2" w:rsidRPr="00575EDE">
        <w:t xml:space="preserve"> As such, </w:t>
      </w:r>
      <w:r w:rsidR="00AC769A" w:rsidRPr="00575EDE">
        <w:t xml:space="preserve">considerable efforts have been made to </w:t>
      </w:r>
      <w:r w:rsidR="008E5151">
        <w:t>characterise</w:t>
      </w:r>
      <w:r w:rsidR="00AC769A" w:rsidRPr="00575EDE">
        <w:t xml:space="preserve"> the</w:t>
      </w:r>
      <w:r w:rsidR="005C369B">
        <w:t xml:space="preserve"> structure of the</w:t>
      </w:r>
      <w:r w:rsidR="00AC769A" w:rsidRPr="00575EDE">
        <w:t xml:space="preserve"> </w:t>
      </w:r>
      <w:r w:rsidR="005C369B">
        <w:t>envelope spike and its</w:t>
      </w:r>
      <w:r w:rsidR="00AC769A" w:rsidRPr="00575EDE">
        <w:t xml:space="preserve"> glycan shield. </w:t>
      </w:r>
      <w:r w:rsidR="00BC1C9D" w:rsidRPr="00575EDE">
        <w:t xml:space="preserve">This </w:t>
      </w:r>
      <w:r w:rsidR="00837B39">
        <w:t>review</w:t>
      </w:r>
      <w:r w:rsidR="00797AE5">
        <w:t xml:space="preserve"> </w:t>
      </w:r>
      <w:r w:rsidR="00BC1C9D" w:rsidRPr="00575EDE">
        <w:t>summarise</w:t>
      </w:r>
      <w:r w:rsidR="00797AE5">
        <w:t>s</w:t>
      </w:r>
      <w:r w:rsidR="00BC1C9D" w:rsidRPr="00575EDE">
        <w:t xml:space="preserve"> the recent progress made in this field, </w:t>
      </w:r>
      <w:r w:rsidR="005C369B">
        <w:t>with an emphasis on</w:t>
      </w:r>
      <w:r w:rsidR="00BC1C9D" w:rsidRPr="00575EDE">
        <w:t xml:space="preserve"> </w:t>
      </w:r>
      <w:r w:rsidR="00DF747E">
        <w:t>our growing understanding of the</w:t>
      </w:r>
      <w:r w:rsidR="00C22317" w:rsidRPr="00575EDE">
        <w:t xml:space="preserve"> </w:t>
      </w:r>
      <w:r w:rsidR="00660288">
        <w:t>factors shaping the</w:t>
      </w:r>
      <w:r w:rsidR="00C22317" w:rsidRPr="00575EDE">
        <w:t xml:space="preserve"> glycan shield </w:t>
      </w:r>
      <w:r w:rsidR="007C08B2" w:rsidRPr="00575EDE">
        <w:t xml:space="preserve">of Env derived from </w:t>
      </w:r>
      <w:r w:rsidR="00575EDE" w:rsidRPr="00575EDE">
        <w:t xml:space="preserve">both </w:t>
      </w:r>
      <w:r w:rsidR="007C08B2" w:rsidRPr="00575EDE">
        <w:t xml:space="preserve">virus and </w:t>
      </w:r>
      <w:r w:rsidR="00575EDE" w:rsidRPr="00575EDE">
        <w:t xml:space="preserve">soluble </w:t>
      </w:r>
      <w:r w:rsidR="007C08B2" w:rsidRPr="00575EDE">
        <w:t>immunogens</w:t>
      </w:r>
      <w:r w:rsidR="00660288">
        <w:t>.</w:t>
      </w:r>
      <w:r w:rsidR="007C08B2" w:rsidRPr="00575EDE">
        <w:t xml:space="preserve"> We </w:t>
      </w:r>
      <w:r w:rsidR="00BC1C9D" w:rsidRPr="00575EDE">
        <w:t xml:space="preserve">argue that </w:t>
      </w:r>
      <w:r w:rsidR="00660288">
        <w:t xml:space="preserve">recombinant mimics of the envelope spike are currently capable of capturing many features of the native viral glycan shield. Finally, we </w:t>
      </w:r>
      <w:r w:rsidR="007C08B2" w:rsidRPr="00575EDE">
        <w:t xml:space="preserve">explore strategies through which the immunogenicity of Env </w:t>
      </w:r>
      <w:r w:rsidR="007C08B2" w:rsidRPr="00BB3D82">
        <w:t xml:space="preserve">glycans </w:t>
      </w:r>
      <w:r w:rsidR="00660288" w:rsidRPr="00BB3D82">
        <w:t>may be enhanced in the development of future immunogens.</w:t>
      </w:r>
    </w:p>
    <w:p w14:paraId="562F2A7E" w14:textId="53F078E5" w:rsidR="00630054" w:rsidRPr="00BB3D82" w:rsidRDefault="00630054" w:rsidP="00A360C1">
      <w:pPr>
        <w:spacing w:line="360" w:lineRule="auto"/>
        <w:jc w:val="both"/>
      </w:pPr>
      <w:r w:rsidRPr="00BB3D82">
        <w:rPr>
          <w:b/>
        </w:rPr>
        <w:t>Keywords:</w:t>
      </w:r>
      <w:r w:rsidRPr="00BB3D82">
        <w:t xml:space="preserve"> </w:t>
      </w:r>
      <w:r w:rsidR="00597D5B" w:rsidRPr="00BB3D82">
        <w:t xml:space="preserve">human immunodeficiency virus, vaccinology, </w:t>
      </w:r>
      <w:r w:rsidRPr="00BB3D82">
        <w:t>antibodies, glycosylation, structure</w:t>
      </w:r>
    </w:p>
    <w:p w14:paraId="7EFBAED4" w14:textId="0D006A45" w:rsidR="004B7F69" w:rsidRPr="00BB3D82" w:rsidRDefault="00AF47E2" w:rsidP="00D71BFD">
      <w:pPr>
        <w:spacing w:line="360" w:lineRule="auto"/>
        <w:jc w:val="both"/>
        <w:rPr>
          <w:i/>
        </w:rPr>
      </w:pPr>
      <w:r w:rsidRPr="00BB3D82">
        <w:rPr>
          <w:b/>
        </w:rPr>
        <w:t>Abbreviations</w:t>
      </w:r>
      <w:r w:rsidR="000E50AF" w:rsidRPr="00BB3D82">
        <w:rPr>
          <w:b/>
        </w:rPr>
        <w:t>/Glossary</w:t>
      </w:r>
      <w:r w:rsidRPr="00BB3D82">
        <w:rPr>
          <w:b/>
        </w:rPr>
        <w:t xml:space="preserve">: </w:t>
      </w:r>
      <w:r w:rsidRPr="00BB3D82">
        <w:t>HIV-1, human immunodeficiency virus type 1; Env, envelope spike; AIDS, acquired immune deficiency syndrome; bnAb(s), broadly neutralising antibody(</w:t>
      </w:r>
      <w:proofErr w:type="spellStart"/>
      <w:r w:rsidRPr="00BB3D82">
        <w:t>ies</w:t>
      </w:r>
      <w:proofErr w:type="spellEnd"/>
      <w:r w:rsidRPr="00BB3D82">
        <w:t xml:space="preserve">); </w:t>
      </w:r>
      <w:proofErr w:type="spellStart"/>
      <w:r w:rsidRPr="00BB3D82">
        <w:t>nAb</w:t>
      </w:r>
      <w:proofErr w:type="spellEnd"/>
      <w:r w:rsidRPr="00BB3D82">
        <w:t>(s), neutralising antibody(</w:t>
      </w:r>
      <w:proofErr w:type="spellStart"/>
      <w:r w:rsidRPr="00BB3D82">
        <w:t>ies</w:t>
      </w:r>
      <w:proofErr w:type="spellEnd"/>
      <w:r w:rsidRPr="00BB3D82">
        <w:t>);</w:t>
      </w:r>
      <w:r w:rsidRPr="00BB3D82">
        <w:rPr>
          <w:b/>
        </w:rPr>
        <w:t xml:space="preserve"> </w:t>
      </w:r>
      <w:r w:rsidRPr="00BB3D82">
        <w:t>gl-bnAb(s), germline-bnAb</w:t>
      </w:r>
      <w:r w:rsidR="00D71BFD" w:rsidRPr="00BB3D82">
        <w:t xml:space="preserve">(s); </w:t>
      </w:r>
      <w:r w:rsidRPr="00BB3D82">
        <w:t>CD4bs, CD4 binding site;</w:t>
      </w:r>
      <w:r w:rsidR="00797AE5">
        <w:t xml:space="preserve"> CCR5, C-C chemokine receptor type 5; CXCR4, </w:t>
      </w:r>
      <w:r w:rsidR="00797AE5" w:rsidRPr="00797AE5">
        <w:t>C-X-C chemokine receptor type 4</w:t>
      </w:r>
      <w:r w:rsidR="00797AE5">
        <w:t xml:space="preserve">; </w:t>
      </w:r>
      <w:r w:rsidRPr="00BB3D82">
        <w:t xml:space="preserve">TF, transmitted/founder; EM, electron microscopy; </w:t>
      </w:r>
      <w:r w:rsidR="00D71BFD" w:rsidRPr="00BB3D82">
        <w:t>PNGS, potential N-glycosylation sites; BCR, B cell receptor, IMP, intrinsic mannose patch; TAMP, trimer associated mannose patch; HCDR3, third heavy chain complementarity-determining regions;</w:t>
      </w:r>
      <w:r w:rsidR="000B6E27" w:rsidRPr="00BB3D82">
        <w:t xml:space="preserve"> CDR, complementarity-determining regions; </w:t>
      </w:r>
      <w:r w:rsidR="00D71BFD" w:rsidRPr="00BB3D82">
        <w:t>LOS, lipooligosaccharides; SP, signal peptide; MPER, membrane proximal external region; TM, transmembrane region; CT, cytoplasmic tail;</w:t>
      </w:r>
      <w:r w:rsidR="008D4026">
        <w:t xml:space="preserve"> </w:t>
      </w:r>
      <w:r w:rsidR="008D4026" w:rsidRPr="004B5651">
        <w:t>HR1/2</w:t>
      </w:r>
      <w:r w:rsidR="008D4026">
        <w:t>, heptad repeat 1 or</w:t>
      </w:r>
      <w:r w:rsidR="008D4026" w:rsidRPr="004B5651">
        <w:t xml:space="preserve"> 2</w:t>
      </w:r>
      <w:r w:rsidR="008D4026">
        <w:t>;</w:t>
      </w:r>
      <w:r w:rsidR="00D71BFD" w:rsidRPr="00BB3D82">
        <w:t xml:space="preserve"> NFL, native flexibly linked</w:t>
      </w:r>
      <w:r w:rsidR="0041553D" w:rsidRPr="00BB3D82">
        <w:t xml:space="preserve">; SC, single-chain; UFO, </w:t>
      </w:r>
      <w:r w:rsidR="00D71BFD" w:rsidRPr="00BB3D82">
        <w:t>uncleaved prefusion-optimis</w:t>
      </w:r>
      <w:r w:rsidR="0041553D" w:rsidRPr="00BB3D82">
        <w:t>ed; PBMC, peripheral blood mononuclear</w:t>
      </w:r>
      <w:r w:rsidR="004B7F69" w:rsidRPr="00BB3D82">
        <w:t xml:space="preserve"> cell; </w:t>
      </w:r>
      <w:r w:rsidR="00BB3D82">
        <w:t xml:space="preserve">PNS, peripheral nervous system; </w:t>
      </w:r>
      <w:r w:rsidR="004B7F69" w:rsidRPr="00BB3D82">
        <w:t xml:space="preserve">CHO, Chinese hamster ovary; HEK, human embryonic kidney; cGMP, current good manufacturing practices; </w:t>
      </w:r>
      <w:proofErr w:type="spellStart"/>
      <w:r w:rsidR="004B7F69" w:rsidRPr="00BB3D82">
        <w:t>Glc</w:t>
      </w:r>
      <w:proofErr w:type="spellEnd"/>
      <w:r w:rsidR="004B7F69" w:rsidRPr="00BB3D82">
        <w:t xml:space="preserve">, glucose; Man, mannose; </w:t>
      </w:r>
      <w:proofErr w:type="spellStart"/>
      <w:r w:rsidR="004B7F69" w:rsidRPr="00BB3D82">
        <w:t>GlcNAc</w:t>
      </w:r>
      <w:proofErr w:type="spellEnd"/>
      <w:r w:rsidR="004B7F69" w:rsidRPr="00BB3D82">
        <w:t xml:space="preserve">, N-acetylglucosamine; Gal, galactose; </w:t>
      </w:r>
      <w:proofErr w:type="spellStart"/>
      <w:r w:rsidR="004B7F69" w:rsidRPr="00BB3D82">
        <w:t>Fuc</w:t>
      </w:r>
      <w:proofErr w:type="spellEnd"/>
      <w:r w:rsidR="004B7F69" w:rsidRPr="00BB3D82">
        <w:t>, fucose; Neu5Ac, N-acetylneuraminic acid (sialic</w:t>
      </w:r>
      <w:r w:rsidR="00797AE5">
        <w:t xml:space="preserve"> acid); </w:t>
      </w:r>
      <w:proofErr w:type="spellStart"/>
      <w:r w:rsidR="00797AE5">
        <w:t>GlcN</w:t>
      </w:r>
      <w:proofErr w:type="spellEnd"/>
      <w:r w:rsidR="00797AE5">
        <w:t>, glucosamine; KDO, 2-keto-3-deoxy-</w:t>
      </w:r>
      <w:r w:rsidR="00797AE5" w:rsidRPr="00797AE5">
        <w:rPr>
          <w:sz w:val="18"/>
          <w:szCs w:val="18"/>
        </w:rPr>
        <w:t>D</w:t>
      </w:r>
      <w:r w:rsidR="004B7F69" w:rsidRPr="00BB3D82">
        <w:t xml:space="preserve">-manno-octulosonic acid; ER, endoplasmic reticulum; α-man I and II, α-mannosidase I and II; </w:t>
      </w:r>
      <w:proofErr w:type="spellStart"/>
      <w:r w:rsidR="004B7F69" w:rsidRPr="00BB3D82">
        <w:t>GnT</w:t>
      </w:r>
      <w:proofErr w:type="spellEnd"/>
      <w:r w:rsidR="004B7F69" w:rsidRPr="00BB3D82">
        <w:t xml:space="preserve"> I, N-acetylglucosaminyltransferase I.</w:t>
      </w:r>
    </w:p>
    <w:p w14:paraId="4AADD8C4" w14:textId="1B1A1DA9" w:rsidR="009544E0" w:rsidRPr="009544E0" w:rsidRDefault="000A7209" w:rsidP="00A360C1">
      <w:pPr>
        <w:pStyle w:val="Heading1"/>
        <w:spacing w:line="360" w:lineRule="auto"/>
      </w:pPr>
      <w:r w:rsidRPr="00F422B4">
        <w:rPr>
          <w:color w:val="FF0000"/>
        </w:rPr>
        <w:br w:type="page"/>
      </w:r>
      <w:r w:rsidR="003264B8" w:rsidRPr="009544E0">
        <w:lastRenderedPageBreak/>
        <w:t xml:space="preserve">1. </w:t>
      </w:r>
      <w:r w:rsidR="00DF747E" w:rsidRPr="009544E0">
        <w:t xml:space="preserve">Challenges </w:t>
      </w:r>
      <w:r w:rsidR="00294055">
        <w:t>facing</w:t>
      </w:r>
      <w:r w:rsidR="008F64E8">
        <w:t xml:space="preserve"> HIV-1 </w:t>
      </w:r>
      <w:r w:rsidR="00DF747E" w:rsidRPr="009544E0">
        <w:t>vaccine</w:t>
      </w:r>
      <w:r w:rsidR="00294055">
        <w:t xml:space="preserve"> design</w:t>
      </w:r>
    </w:p>
    <w:p w14:paraId="704DF6DA" w14:textId="28C959B7" w:rsidR="008F64E8" w:rsidRPr="00C11E2A" w:rsidRDefault="00C42412" w:rsidP="002B2AA0">
      <w:pPr>
        <w:spacing w:line="360" w:lineRule="auto"/>
        <w:jc w:val="both"/>
      </w:pPr>
      <w:r w:rsidRPr="00F422B4">
        <w:t>Vaccines t</w:t>
      </w:r>
      <w:r w:rsidR="00D931BD" w:rsidRPr="00F422B4">
        <w:t>ypical</w:t>
      </w:r>
      <w:r w:rsidRPr="00F422B4">
        <w:t>ly</w:t>
      </w:r>
      <w:r w:rsidR="000B42A9" w:rsidRPr="00F422B4">
        <w:t xml:space="preserve"> </w:t>
      </w:r>
      <w:r w:rsidR="00916655">
        <w:t xml:space="preserve">contain or </w:t>
      </w:r>
      <w:r w:rsidR="00D931BD" w:rsidRPr="00F422B4">
        <w:t xml:space="preserve">mimic </w:t>
      </w:r>
      <w:r w:rsidR="00916655">
        <w:t xml:space="preserve">parts </w:t>
      </w:r>
      <w:r w:rsidR="00D931BD" w:rsidRPr="00F422B4">
        <w:t xml:space="preserve">or </w:t>
      </w:r>
      <w:r w:rsidR="00916655">
        <w:t xml:space="preserve">all </w:t>
      </w:r>
      <w:r w:rsidR="00D931BD" w:rsidRPr="00F422B4">
        <w:t xml:space="preserve">of a pathogen, </w:t>
      </w:r>
      <w:r w:rsidR="006C6E1B" w:rsidRPr="00F422B4">
        <w:t>such as</w:t>
      </w:r>
      <w:r w:rsidR="00EA6F6C" w:rsidRPr="00F422B4">
        <w:t xml:space="preserve"> an attenuated strain</w:t>
      </w:r>
      <w:r w:rsidR="00D931BD" w:rsidRPr="00F422B4">
        <w:t xml:space="preserve"> or </w:t>
      </w:r>
      <w:r w:rsidR="00916655">
        <w:t xml:space="preserve">recombinant </w:t>
      </w:r>
      <w:r w:rsidR="00EA6F6C" w:rsidRPr="00F422B4">
        <w:t xml:space="preserve">soluble </w:t>
      </w:r>
      <w:r w:rsidR="00D931BD" w:rsidRPr="00F422B4">
        <w:t xml:space="preserve">surface protein, </w:t>
      </w:r>
      <w:r w:rsidR="00EA6F6C" w:rsidRPr="00F422B4">
        <w:t xml:space="preserve">to prime the </w:t>
      </w:r>
      <w:r w:rsidR="00864DD7" w:rsidRPr="00F422B4">
        <w:t>immune system to produce an effective</w:t>
      </w:r>
      <w:r w:rsidR="006C46D3" w:rsidRPr="00F422B4">
        <w:t xml:space="preserve"> </w:t>
      </w:r>
      <w:r w:rsidR="00EA6F6C" w:rsidRPr="00F422B4">
        <w:t xml:space="preserve">response upon </w:t>
      </w:r>
      <w:r w:rsidR="002F1CB8" w:rsidRPr="00F422B4">
        <w:t xml:space="preserve">future </w:t>
      </w:r>
      <w:r w:rsidR="00DA7586" w:rsidRPr="00F422B4">
        <w:t>exposure to</w:t>
      </w:r>
      <w:r w:rsidR="002F1CB8" w:rsidRPr="00F422B4">
        <w:t xml:space="preserve"> </w:t>
      </w:r>
      <w:r w:rsidR="00EA6F6C" w:rsidRPr="00F422B4">
        <w:t>th</w:t>
      </w:r>
      <w:r w:rsidR="002F1CB8" w:rsidRPr="00F422B4">
        <w:t>at</w:t>
      </w:r>
      <w:r w:rsidR="00EA6F6C" w:rsidRPr="00F422B4">
        <w:t xml:space="preserve"> pathogen. This strategy has prove</w:t>
      </w:r>
      <w:r w:rsidR="006C6E1B" w:rsidRPr="00F422B4">
        <w:t>d to be</w:t>
      </w:r>
      <w:r w:rsidR="00EA6F6C" w:rsidRPr="00F422B4">
        <w:t xml:space="preserve"> very successf</w:t>
      </w:r>
      <w:r w:rsidR="00FB6AB2" w:rsidRPr="00F422B4">
        <w:t>ul in the past</w:t>
      </w:r>
      <w:r w:rsidR="00715C99" w:rsidRPr="00F422B4">
        <w:t>, famously</w:t>
      </w:r>
      <w:r w:rsidR="00475891" w:rsidRPr="00F422B4">
        <w:t xml:space="preserve"> </w:t>
      </w:r>
      <w:r w:rsidR="000A7209" w:rsidRPr="00F422B4">
        <w:t xml:space="preserve">resulting in the complete eradication of </w:t>
      </w:r>
      <w:r w:rsidR="00475891" w:rsidRPr="00F422B4">
        <w:t xml:space="preserve">the </w:t>
      </w:r>
      <w:r w:rsidR="000A7209" w:rsidRPr="00F422B4">
        <w:t>smallpox virus</w:t>
      </w:r>
      <w:r w:rsidR="00386563">
        <w:t xml:space="preserve"> </w:t>
      </w:r>
      <w:r w:rsidR="005544C7" w:rsidRPr="00F422B4">
        <w:fldChar w:fldCharType="begin"/>
      </w:r>
      <w:r w:rsidR="00B84949">
        <w:instrText xml:space="preserve"> ADDIN EN.CITE &lt;EndNote&gt;&lt;Cite&gt;&lt;Author&gt;World Health Assembly&lt;/Author&gt;&lt;Year&gt;1980&lt;/Year&gt;&lt;RecNum&gt;1453&lt;/RecNum&gt;&lt;DisplayText&gt;[1]&lt;/DisplayText&gt;&lt;record&gt;&lt;rec-number&gt;1453&lt;/rec-number&gt;&lt;foreign-keys&gt;&lt;key app="EN" db-id="p2pxssdv6repwwevvsjpx0dqxsx0eer995xr" timestamp="1510750952"&gt;1453&lt;/key&gt;&lt;/foreign-keys&gt;&lt;ref-type name="Web Page"&gt;12&lt;/ref-type&gt;&lt;contributors&gt;&lt;authors&gt;&lt;author&gt;World Health Assembly, 33&lt;/author&gt;&lt;/authors&gt;&lt;/contributors&gt;&lt;titles&gt;&lt;title&gt;Declaration of global eradication of smallpox&lt;/title&gt;&lt;/titles&gt;&lt;volume&gt;2017&lt;/volume&gt;&lt;number&gt;15th November&lt;/number&gt;&lt;dates&gt;&lt;year&gt;1980&lt;/year&gt;&lt;/dates&gt;&lt;pub-location&gt;Geneva&lt;/pub-location&gt;&lt;publisher&gt;World Health Organisation&lt;/publisher&gt;&lt;urls&gt;&lt;related-urls&gt;&lt;url&gt;http://www.who.int/iris/handle/10665/155528&lt;/url&gt;&lt;/related-urls&gt;&lt;/urls&gt;&lt;language&gt;English&lt;/language&gt;&lt;access-date&gt;15th November 2017&lt;/access-date&gt;&lt;/record&gt;&lt;/Cite&gt;&lt;/EndNote&gt;</w:instrText>
      </w:r>
      <w:r w:rsidR="005544C7" w:rsidRPr="00F422B4">
        <w:fldChar w:fldCharType="separate"/>
      </w:r>
      <w:r w:rsidR="00B84949">
        <w:rPr>
          <w:noProof/>
        </w:rPr>
        <w:t>[1]</w:t>
      </w:r>
      <w:r w:rsidR="005544C7" w:rsidRPr="00F422B4">
        <w:fldChar w:fldCharType="end"/>
      </w:r>
      <w:r w:rsidR="00386563">
        <w:t>,</w:t>
      </w:r>
      <w:r w:rsidR="00715C99" w:rsidRPr="00F422B4">
        <w:t xml:space="preserve"> and more </w:t>
      </w:r>
      <w:r w:rsidR="00715C99" w:rsidRPr="00C11E2A">
        <w:t>recently in a protective vaccine against Ebola virus</w:t>
      </w:r>
      <w:r w:rsidR="00386563">
        <w:t xml:space="preserve"> </w:t>
      </w:r>
      <w:r w:rsidR="00386563" w:rsidRPr="00C11E2A">
        <w:fldChar w:fldCharType="begin">
          <w:fldData xml:space="preserve">PEVuZE5vdGU+PENpdGU+PEF1dGhvcj5IZW5hby1SZXN0cmVwbzwvQXV0aG9yPjxZZWFyPjIwMTc8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UwNS01MTg8L3BhZ2VzPjx2b2x1bWU+Mzg5PC92
b2x1bWU+PG51bWJlcj4xMDA2ODwvbnVtYmVyPjxkYXRlcz48eWVhcj4yMDE3PC95ZWFyPjxwdWIt
ZGF0ZXM+PGRhdGU+RmViIDQ8L2RhdGU+PC9wdWItZGF0ZXM+PC9kYXRlcz48aXNibj4xNDc0LTU0
N1ggKEVsZWN0cm9uaWMpJiN4RDswMTQwLTY3MzYgKExpbmtpbmcpPC9pc2JuPjxhY2Nlc3Npb24t
bnVtPjI4MDE3NDAzPC9hY2Nlc3Npb24tbnVtPjx1cmxzPjxyZWxhdGVkLXVybHM+PHVybD5odHRw
Oi8vd3d3Lm5jYmkubmxtLm5paC5nb3YvcHVibWVkLzI4MDE3NDAzPC91cmw+PC9yZWxhdGVkLXVy
bHM+PC91cmxzPjxjdXN0b20yPjUzNjQzMjg8L2N1c3RvbTI+PGVsZWN0cm9uaWMtcmVzb3VyY2Ut
bnVtPjEwLjEwMTYvUzAxNDAtNjczNigxNikzMjYyMS02PC9lbGVjdHJvbmljLXJlc291cmNlLW51
bT48L3JlY29yZD48L0NpdGU+PC9FbmROb3RlPn==
</w:fldData>
        </w:fldChar>
      </w:r>
      <w:r w:rsidR="00386563">
        <w:instrText xml:space="preserve"> ADDIN EN.CITE </w:instrText>
      </w:r>
      <w:r w:rsidR="00386563">
        <w:fldChar w:fldCharType="begin">
          <w:fldData xml:space="preserve">PEVuZE5vdGU+PENpdGU+PEF1dGhvcj5IZW5hby1SZXN0cmVwbzwvQXV0aG9yPjxZZWFyPjIwMTc8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UwNS01MTg8L3BhZ2VzPjx2b2x1bWU+Mzg5PC92
b2x1bWU+PG51bWJlcj4xMDA2ODwvbnVtYmVyPjxkYXRlcz48eWVhcj4yMDE3PC95ZWFyPjxwdWIt
ZGF0ZXM+PGRhdGU+RmViIDQ8L2RhdGU+PC9wdWItZGF0ZXM+PC9kYXRlcz48aXNibj4xNDc0LTU0
N1ggKEVsZWN0cm9uaWMpJiN4RDswMTQwLTY3MzYgKExpbmtpbmcpPC9pc2JuPjxhY2Nlc3Npb24t
bnVtPjI4MDE3NDAzPC9hY2Nlc3Npb24tbnVtPjx1cmxzPjxyZWxhdGVkLXVybHM+PHVybD5odHRw
Oi8vd3d3Lm5jYmkubmxtLm5paC5nb3YvcHVibWVkLzI4MDE3NDAzPC91cmw+PC9yZWxhdGVkLXVy
bHM+PC91cmxzPjxjdXN0b20yPjUzNjQzMjg8L2N1c3RvbTI+PGVsZWN0cm9uaWMtcmVzb3VyY2Ut
bnVtPjEwLjEwMTYvUzAxNDAtNjczNigxNikzMjYyMS02PC9lbGVjdHJvbmljLXJlc291cmNlLW51
bT48L3JlY29yZD48L0NpdGU+PC9FbmROb3RlPn==
</w:fldData>
        </w:fldChar>
      </w:r>
      <w:r w:rsidR="00386563">
        <w:instrText xml:space="preserve"> ADDIN EN.CITE.DATA </w:instrText>
      </w:r>
      <w:r w:rsidR="00386563">
        <w:fldChar w:fldCharType="end"/>
      </w:r>
      <w:r w:rsidR="00386563" w:rsidRPr="00C11E2A">
        <w:fldChar w:fldCharType="separate"/>
      </w:r>
      <w:r w:rsidR="00386563">
        <w:rPr>
          <w:noProof/>
        </w:rPr>
        <w:t>[2]</w:t>
      </w:r>
      <w:r w:rsidR="00386563" w:rsidRPr="00C11E2A">
        <w:fldChar w:fldCharType="end"/>
      </w:r>
      <w:r w:rsidR="007365CE" w:rsidRPr="00C11E2A">
        <w:t>.</w:t>
      </w:r>
      <w:r w:rsidR="00CB0F72" w:rsidRPr="00C11E2A">
        <w:t xml:space="preserve"> </w:t>
      </w:r>
      <w:r w:rsidR="00CE4F2E" w:rsidRPr="00C11E2A">
        <w:t>D</w:t>
      </w:r>
      <w:r w:rsidR="00EA6F6C" w:rsidRPr="00C11E2A">
        <w:t xml:space="preserve">espite </w:t>
      </w:r>
      <w:r w:rsidR="00715C99" w:rsidRPr="00C11E2A">
        <w:t>significant efforts</w:t>
      </w:r>
      <w:r w:rsidR="00EA6F6C" w:rsidRPr="00C11E2A">
        <w:t xml:space="preserve">, </w:t>
      </w:r>
      <w:r w:rsidR="00920921" w:rsidRPr="00C11E2A">
        <w:t xml:space="preserve">a vaccine capable of </w:t>
      </w:r>
      <w:r w:rsidR="001236EC" w:rsidRPr="00C11E2A">
        <w:t>elicit</w:t>
      </w:r>
      <w:r w:rsidR="00920921" w:rsidRPr="00C11E2A">
        <w:t>ing</w:t>
      </w:r>
      <w:r w:rsidR="00EA6F6C" w:rsidRPr="00C11E2A">
        <w:t xml:space="preserve"> a</w:t>
      </w:r>
      <w:r w:rsidR="00B54D9F" w:rsidRPr="00C11E2A">
        <w:t xml:space="preserve"> protective </w:t>
      </w:r>
      <w:r w:rsidR="001236EC" w:rsidRPr="00C11E2A">
        <w:t xml:space="preserve">response </w:t>
      </w:r>
      <w:r w:rsidR="00CE4F2E" w:rsidRPr="00C11E2A">
        <w:t>against the human imm</w:t>
      </w:r>
      <w:r w:rsidR="00EA6F6C" w:rsidRPr="00C11E2A">
        <w:t>unodeficiency virus</w:t>
      </w:r>
      <w:r w:rsidR="006A3400" w:rsidRPr="00C11E2A">
        <w:t xml:space="preserve"> type 1 (HIV-1)</w:t>
      </w:r>
      <w:r w:rsidR="00715C99" w:rsidRPr="00C11E2A">
        <w:t xml:space="preserve"> has proved elusive</w:t>
      </w:r>
      <w:r w:rsidR="00386563">
        <w:t xml:space="preserve"> </w:t>
      </w:r>
      <w:r w:rsidR="00367159" w:rsidRPr="00C11E2A">
        <w:fldChar w:fldCharType="begin">
          <w:fldData xml:space="preserve">PEVuZE5vdGU+PENpdGU+PEF1dGhvcj5SZXJrcy1OZ2FybTwvQXV0aG9yPjxZZWFyPjIwMDk8L1ll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IwOS0yMDwvcGFnZXM+PHZvbHVtZT4zNjE8L3ZvbHVt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</w:fldData>
        </w:fldChar>
      </w:r>
      <w:r w:rsidR="00B84949">
        <w:instrText xml:space="preserve"> ADDIN EN.CITE </w:instrText>
      </w:r>
      <w:r w:rsidR="00B84949">
        <w:fldChar w:fldCharType="begin">
          <w:fldData xml:space="preserve">PEVuZE5vdGU+PENpdGU+PEF1dGhvcj5SZXJrcy1OZ2FybTwvQXV0aG9yPjxZZWFyPjIwMDk8L1ll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IwOS0yMDwvcGFnZXM+PHZvbHVtZT4zNjE8L3ZvbHVt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</w:fldData>
        </w:fldChar>
      </w:r>
      <w:r w:rsidR="00B84949">
        <w:instrText xml:space="preserve"> ADDIN EN.CITE.DATA </w:instrText>
      </w:r>
      <w:r w:rsidR="00B84949">
        <w:fldChar w:fldCharType="end"/>
      </w:r>
      <w:r w:rsidR="00367159" w:rsidRPr="00C11E2A">
        <w:fldChar w:fldCharType="separate"/>
      </w:r>
      <w:r w:rsidR="00B84949">
        <w:rPr>
          <w:noProof/>
        </w:rPr>
        <w:t>[3]</w:t>
      </w:r>
      <w:r w:rsidR="00367159" w:rsidRPr="00C11E2A">
        <w:fldChar w:fldCharType="end"/>
      </w:r>
      <w:r w:rsidR="00386563">
        <w:t>.</w:t>
      </w:r>
    </w:p>
    <w:p w14:paraId="1BBF4BC6" w14:textId="5F43B0C2" w:rsidR="00E42594" w:rsidRPr="005072D1" w:rsidRDefault="00E42594" w:rsidP="00201643">
      <w:pPr>
        <w:spacing w:line="360" w:lineRule="auto"/>
        <w:ind w:firstLine="720"/>
        <w:jc w:val="both"/>
      </w:pPr>
      <w:r w:rsidRPr="00C11E2A">
        <w:t xml:space="preserve">Both antibodies and cytotoxic T lymphocytes are produced upon infection with HIV-1. However, the virus has evolved several features that undermine immunological </w:t>
      </w:r>
      <w:r w:rsidRPr="005072D1">
        <w:t>control and eradication of infection</w:t>
      </w:r>
      <w:r w:rsidR="001D05F8" w:rsidRPr="005072D1">
        <w:t>,</w:t>
      </w:r>
      <w:r w:rsidR="00A65791" w:rsidRPr="005072D1">
        <w:t xml:space="preserve"> </w:t>
      </w:r>
      <w:r w:rsidR="001D05F8" w:rsidRPr="005072D1">
        <w:t>m</w:t>
      </w:r>
      <w:r w:rsidR="0004584B" w:rsidRPr="005072D1">
        <w:t xml:space="preserve">ost notably, very high antigenic diversity </w:t>
      </w:r>
      <w:r w:rsidR="00A65791" w:rsidRPr="005072D1">
        <w:t xml:space="preserve">and </w:t>
      </w:r>
      <w:r w:rsidR="00201643" w:rsidRPr="005072D1">
        <w:t xml:space="preserve">the establishment of a latent viral reservoir. </w:t>
      </w:r>
      <w:r w:rsidR="001E4A38">
        <w:t>While</w:t>
      </w:r>
      <w:r w:rsidR="00A757B8">
        <w:t xml:space="preserve"> tr</w:t>
      </w:r>
      <w:r w:rsidR="001D05F8" w:rsidRPr="005072D1">
        <w:t xml:space="preserve">eatment </w:t>
      </w:r>
      <w:r w:rsidR="001D05F8" w:rsidRPr="00C11E2A">
        <w:t>with anti</w:t>
      </w:r>
      <w:r w:rsidRPr="00C11E2A">
        <w:t>retroviral drugs</w:t>
      </w:r>
      <w:r w:rsidR="00BA3387" w:rsidRPr="00C11E2A">
        <w:t xml:space="preserve"> </w:t>
      </w:r>
      <w:r w:rsidR="00677A44" w:rsidRPr="00C11E2A">
        <w:t>can extend</w:t>
      </w:r>
      <w:r w:rsidR="00BA3387" w:rsidRPr="00C11E2A">
        <w:t xml:space="preserve"> the life expectancy </w:t>
      </w:r>
      <w:r w:rsidR="00677279" w:rsidRPr="00C11E2A">
        <w:t>of infected individuals to near-</w:t>
      </w:r>
      <w:r w:rsidR="00BA3387" w:rsidRPr="00C11E2A">
        <w:t>normal</w:t>
      </w:r>
      <w:r w:rsidR="00386563">
        <w:t xml:space="preserve"> </w:t>
      </w:r>
      <w:r w:rsidR="00677279" w:rsidRPr="00C11E2A">
        <w:fldChar w:fldCharType="begin">
          <w:fldData xml:space="preserve">PEVuZE5vdGU+PENpdGU+PEF1dGhvcj5BbnRpcmV0cm92aXJhbCBUaGVyYXB5IENvaG9ydDwvQXV0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</w:fldData>
        </w:fldChar>
      </w:r>
      <w:r w:rsidR="00B84949">
        <w:instrText xml:space="preserve"> ADDIN EN.CITE </w:instrText>
      </w:r>
      <w:r w:rsidR="00B84949">
        <w:fldChar w:fldCharType="begin">
          <w:fldData xml:space="preserve">PEVuZE5vdGU+PENpdGU+PEF1dGhvcj5BbnRpcmV0cm92aXJhbCBUaGVyYXB5IENvaG9ydDwvQXV0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</w:fldData>
        </w:fldChar>
      </w:r>
      <w:r w:rsidR="00B84949">
        <w:instrText xml:space="preserve"> ADDIN EN.CITE.DATA </w:instrText>
      </w:r>
      <w:r w:rsidR="00B84949">
        <w:fldChar w:fldCharType="end"/>
      </w:r>
      <w:r w:rsidR="00677279" w:rsidRPr="00C11E2A">
        <w:fldChar w:fldCharType="separate"/>
      </w:r>
      <w:r w:rsidR="00B84949">
        <w:rPr>
          <w:noProof/>
        </w:rPr>
        <w:t>[4, 5]</w:t>
      </w:r>
      <w:r w:rsidR="00677279" w:rsidRPr="00C11E2A">
        <w:fldChar w:fldCharType="end"/>
      </w:r>
      <w:r w:rsidR="00386563">
        <w:t>,</w:t>
      </w:r>
      <w:r w:rsidR="00BA3387" w:rsidRPr="00C11E2A">
        <w:t xml:space="preserve"> </w:t>
      </w:r>
      <w:r w:rsidR="004321AA" w:rsidRPr="00C11E2A">
        <w:t>drug-resistance has been documented for every class of antiretroviral currently in use</w:t>
      </w:r>
      <w:r w:rsidR="00386563">
        <w:t xml:space="preserve"> </w:t>
      </w:r>
      <w:r w:rsidR="004321AA" w:rsidRPr="00C11E2A">
        <w:fldChar w:fldCharType="begin"/>
      </w:r>
      <w:r w:rsidR="00B84949">
        <w:instrText xml:space="preserve"> ADDIN EN.CITE &lt;EndNote&gt;&lt;Cite&gt;&lt;Author&gt;Iyidogan&lt;/Author&gt;&lt;Year&gt;2014&lt;/Year&gt;&lt;RecNum&gt;1917&lt;/RecNum&gt;&lt;DisplayText&gt;[6]&lt;/DisplayText&gt;&lt;record&gt;&lt;rec-number&gt;1917&lt;/rec-number&gt;&lt;foreign-keys&gt;&lt;key app="EN" db-id="p2pxssdv6repwwevvsjpx0dqxsx0eer995xr" timestamp="1542909543"&gt;1917&lt;/key&gt;&lt;/foreign-keys&gt;&lt;ref-type name="Journal Article"&gt;17&lt;/ref-type&gt;&lt;contributors&gt;&lt;authors&gt;&lt;author&gt;Iyidogan, P.&lt;/author&gt;&lt;author&gt;Anderson, K. S.&lt;/author&gt;&lt;/authors&gt;&lt;/contributors&gt;&lt;auth-address&gt;Department of Pharmacology, School of Medicine, Yale University, New Haven, CT 06520, USA. pinar.iyidogan@yale.edu.&amp;#xD;Department of Pharmacology, School of Medicine, Yale University, New Haven, CT 06520, USA. karen.anderson@yale.edu.&lt;/auth-address&gt;&lt;titles&gt;&lt;title&gt;Current perspectives on HIV-1 antiretroviral drug resistance&lt;/title&gt;&lt;secondary-title&gt;Viruses&lt;/secondary-title&gt;&lt;/titles&gt;&lt;periodical&gt;&lt;full-title&gt;Viruses&lt;/full-title&gt;&lt;/periodical&gt;&lt;pages&gt;4095-139&lt;/pages&gt;&lt;volume&gt;6&lt;/volume&gt;&lt;number&gt;10&lt;/number&gt;&lt;edition&gt;2014/10/25&lt;/edition&gt;&lt;keywords&gt;&lt;keyword&gt;Anti-HIV Agents/pharmacology&lt;/keyword&gt;&lt;keyword&gt;Anti-Retroviral Agents/*pharmacology&lt;/keyword&gt;&lt;keyword&gt;Drug Resistance, Viral/*genetics&lt;/keyword&gt;&lt;keyword&gt;HIV Infections/drug therapy/*virology&lt;/keyword&gt;&lt;keyword&gt;HIV-1/drug effects/*genetics/physiology&lt;/keyword&gt;&lt;keyword&gt;Humans&lt;/keyword&gt;&lt;keyword&gt;Mutagenesis&lt;/keyword&gt;&lt;/keywords&gt;&lt;dates&gt;&lt;year&gt;2014&lt;/year&gt;&lt;pub-dates&gt;&lt;date&gt;Oct 24&lt;/date&gt;&lt;/pub-dates&gt;&lt;/dates&gt;&lt;isbn&gt;1999-4915 (Electronic)&amp;#xD;1999-4915 (Linking)&lt;/isbn&gt;&lt;accession-num&gt;25341668&lt;/accession-num&gt;&lt;urls&gt;&lt;related-urls&gt;&lt;url&gt;https://www.ncbi.nlm.nih.gov/pubmed/25341668&lt;/url&gt;&lt;/related-urls&gt;&lt;/urls&gt;&lt;custom2&gt;PMC4213579&lt;/custom2&gt;&lt;electronic-resource-num&gt;10.3390/v6104095&lt;/electronic-resource-num&gt;&lt;/record&gt;&lt;/Cite&gt;&lt;/EndNote&gt;</w:instrText>
      </w:r>
      <w:r w:rsidR="004321AA" w:rsidRPr="00C11E2A">
        <w:fldChar w:fldCharType="separate"/>
      </w:r>
      <w:r w:rsidR="00B84949">
        <w:rPr>
          <w:noProof/>
        </w:rPr>
        <w:t>[6]</w:t>
      </w:r>
      <w:r w:rsidR="004321AA" w:rsidRPr="00C11E2A">
        <w:fldChar w:fldCharType="end"/>
      </w:r>
      <w:r w:rsidR="00386563">
        <w:t>,</w:t>
      </w:r>
      <w:r w:rsidR="004321AA" w:rsidRPr="00C11E2A">
        <w:t xml:space="preserve"> and </w:t>
      </w:r>
      <w:r w:rsidR="003919CB" w:rsidRPr="00C11E2A">
        <w:t>treatment regimens are often</w:t>
      </w:r>
      <w:r w:rsidR="001A1002" w:rsidRPr="00C11E2A">
        <w:t xml:space="preserve"> accompanied by adverse side-effects</w:t>
      </w:r>
      <w:r w:rsidR="00736CC2" w:rsidRPr="00C11E2A">
        <w:t xml:space="preserve"> and low levels of adherence</w:t>
      </w:r>
      <w:r w:rsidR="00AB05FE" w:rsidRPr="00C11E2A">
        <w:t xml:space="preserve">. </w:t>
      </w:r>
      <w:r w:rsidR="003919CB" w:rsidRPr="00C11E2A">
        <w:t xml:space="preserve">Furthermore, </w:t>
      </w:r>
      <w:r w:rsidR="00BA3387" w:rsidRPr="00C11E2A">
        <w:t>cessation of t</w:t>
      </w:r>
      <w:r w:rsidR="003919CB" w:rsidRPr="00C11E2A">
        <w:t xml:space="preserve">herapy </w:t>
      </w:r>
      <w:r w:rsidR="00BA3387" w:rsidRPr="00C11E2A">
        <w:t>results in</w:t>
      </w:r>
      <w:r w:rsidR="003919CB" w:rsidRPr="00C11E2A">
        <w:t xml:space="preserve"> </w:t>
      </w:r>
      <w:r w:rsidR="00677A44" w:rsidRPr="00C11E2A">
        <w:t>rapid</w:t>
      </w:r>
      <w:r w:rsidR="003919CB" w:rsidRPr="00C11E2A">
        <w:t xml:space="preserve"> viral rebound</w:t>
      </w:r>
      <w:r w:rsidR="00386563">
        <w:t xml:space="preserve"> </w:t>
      </w:r>
      <w:r w:rsidR="00677A44" w:rsidRPr="00C11E2A">
        <w:fldChar w:fldCharType="begin"/>
      </w:r>
      <w:r w:rsidR="00B84949">
        <w:instrText xml:space="preserve"> ADDIN EN.CITE &lt;EndNote&gt;&lt;Cite&gt;&lt;Author&gt;Harrigan&lt;/Author&gt;&lt;Year&gt;1999&lt;/Year&gt;&lt;RecNum&gt;1918&lt;/RecNum&gt;&lt;DisplayText&gt;[7]&lt;/DisplayText&gt;&lt;record&gt;&lt;rec-number&gt;1918&lt;/rec-number&gt;&lt;foreign-keys&gt;&lt;key app="EN" db-id="p2pxssdv6repwwevvsjpx0dqxsx0eer995xr" timestamp="1542910031"&gt;1918&lt;/key&gt;&lt;/foreign-keys&gt;&lt;ref-type name="Journal Article"&gt;17&lt;/ref-type&gt;&lt;contributors&gt;&lt;authors&gt;&lt;author&gt;Harrigan, P. R.&lt;/author&gt;&lt;author&gt;Whaley, M.&lt;/author&gt;&lt;author&gt;Montaner, J. S.&lt;/author&gt;&lt;/authors&gt;&lt;/contributors&gt;&lt;auth-address&gt;BC Centre for Excellence in HIV/AIDS, St Paul&amp;apos;s Hospital, Vancouver, Canada.&lt;/auth-address&gt;&lt;titles&gt;&lt;title&gt;Rate of HIV-1 RNA rebound upon stopping antiretroviral therapy&lt;/title&gt;&lt;secondary-title&gt;AIDS&lt;/secondary-title&gt;&lt;/titles&gt;&lt;periodical&gt;&lt;full-title&gt;AIDS&lt;/full-title&gt;&lt;/periodical&gt;&lt;pages&gt;F59-62&lt;/pages&gt;&lt;volume&gt;13&lt;/volume&gt;&lt;number&gt;8&lt;/number&gt;&lt;edition&gt;1999/06/17&lt;/edition&gt;&lt;keywords&gt;&lt;keyword&gt;Anti-HIV Agents/*therapeutic use&lt;/keyword&gt;&lt;keyword&gt;CD4 Lymphocyte Count&lt;/keyword&gt;&lt;keyword&gt;Drug Therapy, Combination&lt;/keyword&gt;&lt;keyword&gt;HIV Infections/*drug therapy/*virology&lt;/keyword&gt;&lt;keyword&gt;HIV-1/*physiology&lt;/keyword&gt;&lt;keyword&gt;Humans&lt;/keyword&gt;&lt;keyword&gt;Male&lt;/keyword&gt;&lt;keyword&gt;RNA, Viral/*blood&lt;/keyword&gt;&lt;keyword&gt;Viral Load&lt;/keyword&gt;&lt;keyword&gt;Viremia/drug therapy/virology&lt;/keyword&gt;&lt;/keywords&gt;&lt;dates&gt;&lt;year&gt;1999&lt;/year&gt;&lt;pub-dates&gt;&lt;date&gt;May 28&lt;/date&gt;&lt;/pub-dates&gt;&lt;/dates&gt;&lt;isbn&gt;0269-9370 (Print)&amp;#xD;0269-9370 (Linking)&lt;/isbn&gt;&lt;accession-num&gt;10371167&lt;/accession-num&gt;&lt;urls&gt;&lt;related-urls&gt;&lt;url&gt;https://www.ncbi.nlm.nih.gov/pubmed/10371167&lt;/url&gt;&lt;/related-urls&gt;&lt;/urls&gt;&lt;/record&gt;&lt;/Cite&gt;&lt;/EndNote&gt;</w:instrText>
      </w:r>
      <w:r w:rsidR="00677A44" w:rsidRPr="00C11E2A">
        <w:fldChar w:fldCharType="separate"/>
      </w:r>
      <w:r w:rsidR="00B84949">
        <w:rPr>
          <w:noProof/>
        </w:rPr>
        <w:t>[7]</w:t>
      </w:r>
      <w:r w:rsidR="00677A44" w:rsidRPr="00C11E2A">
        <w:fldChar w:fldCharType="end"/>
      </w:r>
      <w:r w:rsidR="00386563">
        <w:t>.</w:t>
      </w:r>
      <w:r w:rsidR="00677A44" w:rsidRPr="00C11E2A">
        <w:t xml:space="preserve"> </w:t>
      </w:r>
      <w:r w:rsidR="00E411B3" w:rsidRPr="00C11E2A">
        <w:t xml:space="preserve">If left untreated, HIV-1 </w:t>
      </w:r>
      <w:r w:rsidR="004B3FEC">
        <w:t xml:space="preserve">infection </w:t>
      </w:r>
      <w:r w:rsidR="00E411B3" w:rsidRPr="00C11E2A">
        <w:t xml:space="preserve">results in </w:t>
      </w:r>
      <w:r w:rsidR="00263830" w:rsidRPr="00C11E2A">
        <w:t>diminished</w:t>
      </w:r>
      <w:r w:rsidR="00E411B3" w:rsidRPr="00C11E2A">
        <w:t xml:space="preserve"> </w:t>
      </w:r>
      <w:r w:rsidR="004B3FEC">
        <w:t xml:space="preserve">numbers of </w:t>
      </w:r>
      <w:r w:rsidR="00E411B3" w:rsidRPr="00C11E2A">
        <w:t>CD4+ T cells (</w:t>
      </w:r>
      <w:r w:rsidR="004B3FEC">
        <w:t xml:space="preserve">the major viral </w:t>
      </w:r>
      <w:r w:rsidR="00E411B3" w:rsidRPr="00C11E2A">
        <w:t xml:space="preserve">target cell), </w:t>
      </w:r>
      <w:r w:rsidR="0037039B" w:rsidRPr="00C11E2A">
        <w:t>causing</w:t>
      </w:r>
      <w:r w:rsidR="00736CC2" w:rsidRPr="00C11E2A">
        <w:t xml:space="preserve"> acquired immune deficiency syndrome (</w:t>
      </w:r>
      <w:r w:rsidR="00E411B3" w:rsidRPr="00C11E2A">
        <w:t>AIDS</w:t>
      </w:r>
      <w:r w:rsidR="00736CC2" w:rsidRPr="00C11E2A">
        <w:t>)</w:t>
      </w:r>
      <w:r w:rsidR="00E411B3" w:rsidRPr="00C11E2A">
        <w:t xml:space="preserve"> and death. </w:t>
      </w:r>
      <w:r w:rsidR="00FB2230" w:rsidRPr="00C11E2A">
        <w:t xml:space="preserve">While </w:t>
      </w:r>
      <w:r w:rsidR="002E1547" w:rsidRPr="00C11E2A">
        <w:t xml:space="preserve">HIV-1 </w:t>
      </w:r>
      <w:r w:rsidR="00FB2230" w:rsidRPr="00C11E2A">
        <w:t>cure</w:t>
      </w:r>
      <w:r w:rsidR="002E1547" w:rsidRPr="00C11E2A">
        <w:t xml:space="preserve"> strategies are an important and viable </w:t>
      </w:r>
      <w:r w:rsidR="0037039B" w:rsidRPr="00C11E2A">
        <w:t xml:space="preserve">field of </w:t>
      </w:r>
      <w:r w:rsidR="002E1547" w:rsidRPr="00C11E2A">
        <w:t>research</w:t>
      </w:r>
      <w:r w:rsidR="00386563">
        <w:t xml:space="preserve"> </w:t>
      </w:r>
      <w:r w:rsidR="001E4A38" w:rsidRPr="00C11E2A">
        <w:fldChar w:fldCharType="begin">
          <w:fldData xml:space="preserve">PEVuZE5vdGU+PENpdGU+PEF1dGhvcj5QaGFtPC9BdXRob3I+PFllYXI+MjAxODwvWWVhcj48UmVj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</w:fldData>
        </w:fldChar>
      </w:r>
      <w:r w:rsidR="00B84949">
        <w:instrText xml:space="preserve"> ADDIN EN.CITE </w:instrText>
      </w:r>
      <w:r w:rsidR="00B84949">
        <w:fldChar w:fldCharType="begin">
          <w:fldData xml:space="preserve">PEVuZE5vdGU+PENpdGU+PEF1dGhvcj5QaGFtPC9BdXRob3I+PFllYXI+MjAxODwvWWVhcj48UmVj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</w:fldData>
        </w:fldChar>
      </w:r>
      <w:r w:rsidR="00B84949">
        <w:instrText xml:space="preserve"> ADDIN EN.CITE.DATA </w:instrText>
      </w:r>
      <w:r w:rsidR="00B84949">
        <w:fldChar w:fldCharType="end"/>
      </w:r>
      <w:r w:rsidR="001E4A38" w:rsidRPr="00C11E2A">
        <w:fldChar w:fldCharType="separate"/>
      </w:r>
      <w:r w:rsidR="00B84949">
        <w:rPr>
          <w:noProof/>
        </w:rPr>
        <w:t>[8]</w:t>
      </w:r>
      <w:r w:rsidR="001E4A38" w:rsidRPr="00C11E2A">
        <w:fldChar w:fldCharType="end"/>
      </w:r>
      <w:r w:rsidR="00386563">
        <w:t>,</w:t>
      </w:r>
      <w:r w:rsidR="008E7F45" w:rsidRPr="00C11E2A">
        <w:t xml:space="preserve"> </w:t>
      </w:r>
      <w:r w:rsidR="00A757B8" w:rsidRPr="00C11E2A">
        <w:t>t</w:t>
      </w:r>
      <w:r w:rsidR="00A65791" w:rsidRPr="00C11E2A">
        <w:t>he</w:t>
      </w:r>
      <w:r w:rsidR="00BA3387" w:rsidRPr="00C11E2A">
        <w:t xml:space="preserve"> development of a</w:t>
      </w:r>
      <w:r w:rsidR="001A1002" w:rsidRPr="00C11E2A">
        <w:t xml:space="preserve">n effective </w:t>
      </w:r>
      <w:r w:rsidR="00F46EB9" w:rsidRPr="00C11E2A">
        <w:t xml:space="preserve">prophylactic vaccine remains </w:t>
      </w:r>
      <w:r w:rsidR="00A757B8" w:rsidRPr="00C11E2A">
        <w:t>a</w:t>
      </w:r>
      <w:r w:rsidR="00B6415A" w:rsidRPr="00C11E2A">
        <w:t xml:space="preserve"> </w:t>
      </w:r>
      <w:r w:rsidR="00BA3387" w:rsidRPr="00C11E2A">
        <w:t>primary goal in the effort to control the HIV-1 pandemic.</w:t>
      </w:r>
    </w:p>
    <w:p w14:paraId="6DB3021B" w14:textId="7F54AAAF" w:rsidR="00381584" w:rsidRPr="004B5651" w:rsidRDefault="003919CB" w:rsidP="003919CB">
      <w:pPr>
        <w:spacing w:line="360" w:lineRule="auto"/>
        <w:ind w:firstLine="720"/>
        <w:jc w:val="both"/>
      </w:pPr>
      <w:r w:rsidRPr="005072D1">
        <w:t>Analysis</w:t>
      </w:r>
      <w:r w:rsidR="00715C99" w:rsidRPr="005072D1">
        <w:t xml:space="preserve"> of the immune response </w:t>
      </w:r>
      <w:r w:rsidR="007365CE" w:rsidRPr="005072D1">
        <w:t>of</w:t>
      </w:r>
      <w:r w:rsidR="00715C99" w:rsidRPr="005072D1">
        <w:t xml:space="preserve"> infected individual</w:t>
      </w:r>
      <w:r w:rsidR="00695DB4" w:rsidRPr="005072D1">
        <w:t>s</w:t>
      </w:r>
      <w:r w:rsidR="00715C99" w:rsidRPr="005072D1">
        <w:t xml:space="preserve"> has renewed optimism that a vaccine may be a tractable goal</w:t>
      </w:r>
      <w:r w:rsidR="00386563">
        <w:t xml:space="preserve"> </w:t>
      </w:r>
      <w:r w:rsidR="00ED3351">
        <w:fldChar w:fldCharType="begin">
          <w:fldData xml:space="preserve">PEVuZE5vdGU+PENpdGU+PEF1dGhvcj5NYXNjb2xhPC9BdXRob3I+PFllYXI+MjAxMzwvWWVhcj48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</w:fldData>
        </w:fldChar>
      </w:r>
      <w:r w:rsidR="00B84949">
        <w:instrText xml:space="preserve"> ADDIN EN.CITE </w:instrText>
      </w:r>
      <w:r w:rsidR="00B84949">
        <w:fldChar w:fldCharType="begin">
          <w:fldData xml:space="preserve">PEVuZE5vdGU+PENpdGU+PEF1dGhvcj5NYXNjb2xhPC9BdXRob3I+PFllYXI+MjAxMzwvWWVhcj48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</w:fldData>
        </w:fldChar>
      </w:r>
      <w:r w:rsidR="00B84949">
        <w:instrText xml:space="preserve"> ADDIN EN.CITE.DATA </w:instrText>
      </w:r>
      <w:r w:rsidR="00B84949">
        <w:fldChar w:fldCharType="end"/>
      </w:r>
      <w:r w:rsidR="00ED3351">
        <w:fldChar w:fldCharType="separate"/>
      </w:r>
      <w:r w:rsidR="00B84949">
        <w:rPr>
          <w:noProof/>
        </w:rPr>
        <w:t>[9, 10]</w:t>
      </w:r>
      <w:r w:rsidR="00ED3351">
        <w:fldChar w:fldCharType="end"/>
      </w:r>
      <w:r w:rsidR="00386563">
        <w:t>.</w:t>
      </w:r>
      <w:r w:rsidR="000610C1" w:rsidRPr="005072D1">
        <w:t xml:space="preserve"> </w:t>
      </w:r>
      <w:r w:rsidR="00715C99" w:rsidRPr="005072D1">
        <w:t>A</w:t>
      </w:r>
      <w:r w:rsidR="000610C1" w:rsidRPr="005072D1">
        <w:t xml:space="preserve"> subset of HIV-1 infected </w:t>
      </w:r>
      <w:r w:rsidR="00695DB4" w:rsidRPr="005072D1">
        <w:t>patients</w:t>
      </w:r>
      <w:r w:rsidR="000610C1" w:rsidRPr="005072D1">
        <w:t xml:space="preserve"> </w:t>
      </w:r>
      <w:r w:rsidR="000610C1" w:rsidRPr="00F422B4">
        <w:t xml:space="preserve">are able to generate antibodies </w:t>
      </w:r>
      <w:r w:rsidR="007365CE" w:rsidRPr="00F422B4">
        <w:t>of</w:t>
      </w:r>
      <w:r w:rsidR="000610C1" w:rsidRPr="00F422B4">
        <w:t xml:space="preserve"> sufficient breadth and potency to neutralise the </w:t>
      </w:r>
      <w:r w:rsidR="00381584" w:rsidRPr="00F422B4">
        <w:t xml:space="preserve">vast </w:t>
      </w:r>
      <w:r w:rsidR="000610C1" w:rsidRPr="00F422B4">
        <w:t xml:space="preserve">majority of circulating </w:t>
      </w:r>
      <w:r w:rsidR="007365CE" w:rsidRPr="00F422B4">
        <w:t xml:space="preserve">HIV-1 </w:t>
      </w:r>
      <w:r w:rsidR="000610C1" w:rsidRPr="00F422B4">
        <w:t>isolates</w:t>
      </w:r>
      <w:r w:rsidR="00386563">
        <w:t xml:space="preserve"> </w:t>
      </w:r>
      <w:r w:rsidR="008944A9" w:rsidRPr="00303380">
        <w:fldChar w:fldCharType="begin">
          <w:fldData xml:space="preserve">PEVuZE5vdGU+PENpdGU+PEF1dGhvcj52YW4gR2lsczwvQXV0aG9yPjxZZWFyPjIwMDk8L1llYXI+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</w:fldData>
        </w:fldChar>
      </w:r>
      <w:r w:rsidR="00B84949">
        <w:instrText xml:space="preserve"> ADDIN EN.CITE </w:instrText>
      </w:r>
      <w:r w:rsidR="00B84949">
        <w:fldChar w:fldCharType="begin">
          <w:fldData xml:space="preserve">PEVuZE5vdGU+PENpdGU+PEF1dGhvcj52YW4gR2lsczwvQXV0aG9yPjxZZWFyPjIwMDk8L1llYXI+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</w:fldData>
        </w:fldChar>
      </w:r>
      <w:r w:rsidR="00B84949">
        <w:instrText xml:space="preserve"> ADDIN EN.CITE.DATA </w:instrText>
      </w:r>
      <w:r w:rsidR="00B84949">
        <w:fldChar w:fldCharType="end"/>
      </w:r>
      <w:r w:rsidR="008944A9" w:rsidRPr="00303380">
        <w:fldChar w:fldCharType="separate"/>
      </w:r>
      <w:r w:rsidR="00B84949">
        <w:rPr>
          <w:noProof/>
        </w:rPr>
        <w:t>[11-13]</w:t>
      </w:r>
      <w:r w:rsidR="008944A9" w:rsidRPr="00303380">
        <w:fldChar w:fldCharType="end"/>
      </w:r>
      <w:r w:rsidR="00386563">
        <w:t>.</w:t>
      </w:r>
      <w:r w:rsidR="00FC373D" w:rsidRPr="00F422B4">
        <w:t xml:space="preserve"> Although these broadly neutralising antibodies (</w:t>
      </w:r>
      <w:r w:rsidR="000A6629" w:rsidRPr="00F422B4">
        <w:t>bnAb</w:t>
      </w:r>
      <w:r w:rsidR="00FC373D" w:rsidRPr="00F422B4">
        <w:t xml:space="preserve">s) are unable </w:t>
      </w:r>
      <w:r w:rsidR="00715C99" w:rsidRPr="00F422B4">
        <w:t>to c</w:t>
      </w:r>
      <w:r w:rsidR="005701B5" w:rsidRPr="00F422B4">
        <w:t xml:space="preserve">lear the virus from the </w:t>
      </w:r>
      <w:r w:rsidR="002F1CB8" w:rsidRPr="00F422B4">
        <w:t xml:space="preserve">infected </w:t>
      </w:r>
      <w:r w:rsidR="005701B5" w:rsidRPr="00F422B4">
        <w:t>i</w:t>
      </w:r>
      <w:r w:rsidR="00695DB4" w:rsidRPr="00F422B4">
        <w:t>ndividual</w:t>
      </w:r>
      <w:r w:rsidR="00E42594">
        <w:t xml:space="preserve">, </w:t>
      </w:r>
      <w:r w:rsidR="00FC373D" w:rsidRPr="00F422B4">
        <w:t>they are able to protect non-human primates</w:t>
      </w:r>
      <w:r w:rsidR="00386563">
        <w:t xml:space="preserve"> </w:t>
      </w:r>
      <w:r w:rsidR="00CF6CFE" w:rsidRPr="00F422B4">
        <w:fldChar w:fldCharType="begin">
          <w:fldData xml:space="preserve">b2RpZXMvKmFkbWluaXN0cmF0aW9uICZhbXA7IGRvc2FnZS9ibG9vZC9nZW5ldGljcy8qaW1tdW5v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</w:fldData>
        </w:fldChar>
      </w:r>
      <w:r w:rsidR="00B84949">
        <w:instrText xml:space="preserve"> ADDIN EN.CITE </w:instrText>
      </w:r>
      <w:r w:rsidR="00B84949">
        <w:fldChar w:fldCharType="begin">
          <w:fldData xml:space="preserve">PEVuZE5vdGU+PENpdGU+PEF1dGhvcj5KdWxnPC9BdXRob3I+PFllYXI+MjAxNzwvWWVhcj48UmVj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xMDUt
MTA5PC9wYWdlcz48dm9sdW1lPjUzMzwvdm9sdW1lPjxudW1iZXI+NzYwMTwvbnVtYmVyPjxrZXl3
b3Jkcz48a2V5d29yZD5BSURTIFZhY2NpbmVzL2FkbWluaXN0cmF0aW9uICZhbXA7IGRvc2FnZS9p
bW11bm9sb2d5PC9rZXl3b3JkPjxrZXl3b3JkPkFuaW1hbHM8L2tleXdvcmQ+PGtleXdvcmQ+QW50
aWJvZGllcywgTW9ub2Nsb25hbC9hZG1pbmlzdHJhdGlvbiAmYW1wOyBkb3NhZ2UvYmxvb2QvZ2Vu
ZXRpY3MvaW1tdW5vbG9neTwva2V5d29yZD48a2V5d29yZD5BbnRpYm9kaWVzLCBOZXV0cmFsaXpp
bmcvYWRtaW5pc3RyYXRpb24gJmFtcDsgZG9zYWdlL2Jsb29kL2dlbmV0aWNzL2ltbXVub2xvZ3k8
L2tleXdvcmQ+PGtleXdvcmQ+RmVtYWxlPC9rZXl3b3JkPjxrZXl3b3JkPkhJViBBbnRpYn==
</w:fldData>
        </w:fldChar>
      </w:r>
      <w:r w:rsidR="00B84949">
        <w:instrText xml:space="preserve"> ADDIN EN.CITE.DATA </w:instrText>
      </w:r>
      <w:r w:rsidR="00B84949">
        <w:fldChar w:fldCharType="end"/>
      </w:r>
      <w:r w:rsidR="00B84949">
        <w:fldChar w:fldCharType="begin">
          <w:fldData xml:space="preserve">b2RpZXMvKmFkbWluaXN0cmF0aW9uICZhbXA7IGRvc2FnZS9ibG9vZC9nZW5ldGljcy8qaW1tdW5v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</w:fldData>
        </w:fldChar>
      </w:r>
      <w:r w:rsidR="00B84949">
        <w:instrText xml:space="preserve"> ADDIN EN.CITE.DATA </w:instrText>
      </w:r>
      <w:r w:rsidR="00B84949">
        <w:fldChar w:fldCharType="end"/>
      </w:r>
      <w:r w:rsidR="00CF6CFE" w:rsidRPr="00F422B4">
        <w:fldChar w:fldCharType="separate"/>
      </w:r>
      <w:r w:rsidR="00B84949">
        <w:rPr>
          <w:noProof/>
        </w:rPr>
        <w:t>[14-25]</w:t>
      </w:r>
      <w:r w:rsidR="00CF6CFE" w:rsidRPr="00F422B4">
        <w:fldChar w:fldCharType="end"/>
      </w:r>
      <w:r w:rsidR="00FC373D" w:rsidRPr="00F422B4">
        <w:t xml:space="preserve"> </w:t>
      </w:r>
      <w:r w:rsidR="002F1CB8" w:rsidRPr="00F422B4">
        <w:t>and humanised mice</w:t>
      </w:r>
      <w:r w:rsidR="00386563">
        <w:t xml:space="preserve"> </w:t>
      </w:r>
      <w:r w:rsidR="006D2DE7" w:rsidRPr="00F422B4">
        <w:fldChar w:fldCharType="begin">
          <w:fldData xml:space="preserve">PEVuZE5vdGU+PENpdGU+PEF1dGhvcj5QYXJyZW48L0F1dGhvcj48WWVhcj4xOTk1PC9ZZWFyPjxS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cGFnZXM+MTU4NTkt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NjEyLTY8L3BhZ2VzPjx2b2x1bWU+MjE0PC92b2x1bWU+PG51bWJl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</w:fldData>
        </w:fldChar>
      </w:r>
      <w:r w:rsidR="00B84949">
        <w:instrText xml:space="preserve"> ADDIN EN.CITE </w:instrText>
      </w:r>
      <w:r w:rsidR="00B84949">
        <w:fldChar w:fldCharType="begin">
          <w:fldData xml:space="preserve">PEVuZE5vdGU+PENpdGU+PEF1dGhvcj5QYXJyZW48L0F1dGhvcj48WWVhcj4xOTk1PC9ZZWFyPjxS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wvcGVyaW9kaWNhbD48cGFnZXM+MTU4NTkt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</w:fldData>
        </w:fldChar>
      </w:r>
      <w:r w:rsidR="00B84949">
        <w:instrText xml:space="preserve"> ADDIN EN.CITE.DATA </w:instrText>
      </w:r>
      <w:r w:rsidR="00B84949">
        <w:fldChar w:fldCharType="end"/>
      </w:r>
      <w:r w:rsidR="006D2DE7" w:rsidRPr="00F422B4">
        <w:fldChar w:fldCharType="separate"/>
      </w:r>
      <w:r w:rsidR="00B84949">
        <w:rPr>
          <w:noProof/>
        </w:rPr>
        <w:t>[26-32]</w:t>
      </w:r>
      <w:r w:rsidR="006D2DE7" w:rsidRPr="00F422B4">
        <w:fldChar w:fldCharType="end"/>
      </w:r>
      <w:r w:rsidR="002F1CB8" w:rsidRPr="00F422B4">
        <w:t xml:space="preserve"> </w:t>
      </w:r>
      <w:r w:rsidR="00FC373D" w:rsidRPr="00F422B4">
        <w:t>from viral challenge when passively administered.</w:t>
      </w:r>
      <w:r w:rsidR="00695DB4" w:rsidRPr="00F422B4">
        <w:rPr>
          <w:color w:val="FF0000"/>
        </w:rPr>
        <w:t xml:space="preserve"> </w:t>
      </w:r>
      <w:r w:rsidR="00695DB4" w:rsidRPr="00F422B4">
        <w:t>Importantly</w:t>
      </w:r>
      <w:r w:rsidR="000042D1" w:rsidRPr="00F422B4">
        <w:t xml:space="preserve">, these antibodies are protective at concentrations achievable by vaccination in other </w:t>
      </w:r>
      <w:r w:rsidR="000042D1" w:rsidRPr="00755B7A">
        <w:t>settings</w:t>
      </w:r>
      <w:r w:rsidR="00386563">
        <w:t xml:space="preserve"> </w:t>
      </w:r>
      <w:r w:rsidR="00470582" w:rsidRPr="00755B7A">
        <w:fldChar w:fldCharType="begin">
          <w:fldData xml:space="preserve">PEVuZE5vdGU+PENpdGU+PEF1dGhvcj5TaGluZ2FpPC9BdXRob3I+PFllYXI+MjAxNDwvWWVhcj48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</w:fldData>
        </w:fldChar>
      </w:r>
      <w:r w:rsidR="00B84949">
        <w:instrText xml:space="preserve"> ADDIN EN.CITE </w:instrText>
      </w:r>
      <w:r w:rsidR="00B84949">
        <w:fldChar w:fldCharType="begin">
          <w:fldData xml:space="preserve">PEVuZE5vdGU+PENpdGU+PEF1dGhvcj5TaGluZ2FpPC9BdXRob3I+PFllYXI+MjAxNDwvWWVhcj48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</w:fldData>
        </w:fldChar>
      </w:r>
      <w:r w:rsidR="00B84949">
        <w:instrText xml:space="preserve"> ADDIN EN.CITE.DATA </w:instrText>
      </w:r>
      <w:r w:rsidR="00B84949">
        <w:fldChar w:fldCharType="end"/>
      </w:r>
      <w:r w:rsidR="00470582" w:rsidRPr="00755B7A">
        <w:fldChar w:fldCharType="separate"/>
      </w:r>
      <w:r w:rsidR="00B84949">
        <w:rPr>
          <w:noProof/>
        </w:rPr>
        <w:t>[15, 17]</w:t>
      </w:r>
      <w:r w:rsidR="00470582" w:rsidRPr="00755B7A">
        <w:fldChar w:fldCharType="end"/>
      </w:r>
      <w:r w:rsidR="00386563">
        <w:t>.</w:t>
      </w:r>
      <w:r w:rsidR="000042D1" w:rsidRPr="00755B7A">
        <w:rPr>
          <w:color w:val="FF0000"/>
        </w:rPr>
        <w:t xml:space="preserve"> </w:t>
      </w:r>
      <w:r w:rsidR="00F649A2" w:rsidRPr="00755B7A">
        <w:t>Taken</w:t>
      </w:r>
      <w:r w:rsidR="00F649A2">
        <w:t xml:space="preserve"> together</w:t>
      </w:r>
      <w:r w:rsidR="00743F3F">
        <w:t>,</w:t>
      </w:r>
      <w:r w:rsidR="00F649A2">
        <w:t xml:space="preserve"> these observations</w:t>
      </w:r>
      <w:r w:rsidR="001236EC" w:rsidRPr="00F422B4">
        <w:t xml:space="preserve"> provide</w:t>
      </w:r>
      <w:r w:rsidR="006C6E1B" w:rsidRPr="00F422B4">
        <w:t xml:space="preserve"> some </w:t>
      </w:r>
      <w:r w:rsidR="00F649A2">
        <w:t>support for the hypothesis</w:t>
      </w:r>
      <w:r w:rsidR="001236EC" w:rsidRPr="00F422B4">
        <w:t xml:space="preserve"> that </w:t>
      </w:r>
      <w:r w:rsidR="00743F3F">
        <w:t>a vaccine can be developed</w:t>
      </w:r>
      <w:r w:rsidR="001236EC" w:rsidRPr="00F422B4">
        <w:t xml:space="preserve"> capable of generating a protective </w:t>
      </w:r>
      <w:r w:rsidR="001236EC" w:rsidRPr="004B5651">
        <w:t>antibody response against HIV-1.</w:t>
      </w:r>
    </w:p>
    <w:p w14:paraId="0764B95A" w14:textId="7D7914EE" w:rsidR="006D4DC1" w:rsidRPr="00F422B4" w:rsidRDefault="00CF775A" w:rsidP="002B2AA0">
      <w:pPr>
        <w:spacing w:line="360" w:lineRule="auto"/>
        <w:ind w:firstLine="720"/>
        <w:jc w:val="both"/>
      </w:pPr>
      <w:r w:rsidRPr="004B5651">
        <w:t xml:space="preserve">All known </w:t>
      </w:r>
      <w:r w:rsidR="000A6629" w:rsidRPr="004B5651">
        <w:t>bnAb</w:t>
      </w:r>
      <w:r w:rsidRPr="004B5651">
        <w:t>s are directed against t</w:t>
      </w:r>
      <w:r w:rsidR="000042D1" w:rsidRPr="004B5651">
        <w:t>he envelope spi</w:t>
      </w:r>
      <w:r w:rsidR="00FC373D" w:rsidRPr="004B5651">
        <w:t>ke (Env)</w:t>
      </w:r>
      <w:r w:rsidR="00386563">
        <w:t xml:space="preserve"> </w:t>
      </w:r>
      <w:r w:rsidR="000A6D09" w:rsidRPr="004B5651">
        <w:fldChar w:fldCharType="begin">
          <w:fldData xml:space="preserve">PEVuZE5vdGU+PENpdGU+PEF1dGhvcj5CdXJ0b248L0F1dGhvcj48WWVhcj4yMDE2PC9ZZWFyPjxS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</w:fldData>
        </w:fldChar>
      </w:r>
      <w:r w:rsidR="00B84949">
        <w:instrText xml:space="preserve"> ADDIN EN.CITE </w:instrText>
      </w:r>
      <w:r w:rsidR="00B84949">
        <w:fldChar w:fldCharType="begin">
          <w:fldData xml:space="preserve">PEVuZE5vdGU+PENpdGU+PEF1dGhvcj5CdXJ0b248L0F1dGhvcj48WWVhcj4yMDE2PC9ZZWFyPjxS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</w:fldData>
        </w:fldChar>
      </w:r>
      <w:r w:rsidR="00B84949">
        <w:instrText xml:space="preserve"> ADDIN EN.CITE.DATA </w:instrText>
      </w:r>
      <w:r w:rsidR="00B84949">
        <w:fldChar w:fldCharType="end"/>
      </w:r>
      <w:r w:rsidR="000A6D09" w:rsidRPr="004B5651">
        <w:fldChar w:fldCharType="separate"/>
      </w:r>
      <w:r w:rsidR="00B84949">
        <w:rPr>
          <w:noProof/>
        </w:rPr>
        <w:t>[33-35]</w:t>
      </w:r>
      <w:r w:rsidR="000A6D09" w:rsidRPr="004B5651">
        <w:fldChar w:fldCharType="end"/>
      </w:r>
      <w:r w:rsidR="00386563">
        <w:t>,</w:t>
      </w:r>
      <w:r w:rsidRPr="004B5651">
        <w:t xml:space="preserve"> </w:t>
      </w:r>
      <w:r w:rsidR="00FC373D" w:rsidRPr="004B5651">
        <w:t xml:space="preserve">the only viral </w:t>
      </w:r>
      <w:r w:rsidRPr="004B5651">
        <w:t>protein on the virus surface</w:t>
      </w:r>
      <w:r w:rsidR="004D40EB" w:rsidRPr="004B5651">
        <w:t xml:space="preserve"> (</w:t>
      </w:r>
      <w:r w:rsidR="00FD1C6A">
        <w:t xml:space="preserve">Fig. </w:t>
      </w:r>
      <w:r w:rsidR="004D40EB" w:rsidRPr="004B5651">
        <w:t>1</w:t>
      </w:r>
      <w:r w:rsidR="00B646B7" w:rsidRPr="004B5651">
        <w:t>A</w:t>
      </w:r>
      <w:r w:rsidR="004D40EB" w:rsidRPr="004B5651">
        <w:t>)</w:t>
      </w:r>
      <w:r w:rsidR="000042D1" w:rsidRPr="004B5651">
        <w:t>. Therefore</w:t>
      </w:r>
      <w:r w:rsidR="007365CE" w:rsidRPr="004B5651">
        <w:t>,</w:t>
      </w:r>
      <w:r w:rsidR="000042D1" w:rsidRPr="004B5651">
        <w:t xml:space="preserve"> </w:t>
      </w:r>
      <w:r w:rsidR="00552F0A" w:rsidRPr="004B5651">
        <w:t xml:space="preserve">while the </w:t>
      </w:r>
      <w:r w:rsidR="000042D1" w:rsidRPr="004B5651">
        <w:t>contribution</w:t>
      </w:r>
      <w:r w:rsidR="00BB3A3D" w:rsidRPr="004B5651">
        <w:t xml:space="preserve"> of</w:t>
      </w:r>
      <w:r w:rsidR="000042D1" w:rsidRPr="004B5651">
        <w:t xml:space="preserve"> </w:t>
      </w:r>
      <w:r w:rsidR="00BB3A3D" w:rsidRPr="004B5651">
        <w:t xml:space="preserve">T cells </w:t>
      </w:r>
      <w:r w:rsidR="004B5651" w:rsidRPr="004B5651">
        <w:t>in the development of an</w:t>
      </w:r>
      <w:r w:rsidR="000042D1" w:rsidRPr="004B5651">
        <w:t xml:space="preserve"> antibody response is critical</w:t>
      </w:r>
      <w:r w:rsidR="00386563">
        <w:t xml:space="preserve"> </w:t>
      </w:r>
      <w:r w:rsidR="0042262D" w:rsidRPr="004B5651">
        <w:fldChar w:fldCharType="begin">
          <w:fldData xml:space="preserve">PEVuZE5vdGU+PENpdGU+PEF1dGhvcj5IYXZlbmFyLURhdWdodG9uPC9BdXRob3I+PFllYXI+MjAx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zOTYtNDA3PC9wYWdlcz48dm9sdW1lPjEy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</w:fldData>
        </w:fldChar>
      </w:r>
      <w:r w:rsidR="00B84949">
        <w:instrText xml:space="preserve"> ADDIN EN.CITE </w:instrText>
      </w:r>
      <w:r w:rsidR="00B84949">
        <w:fldChar w:fldCharType="begin">
          <w:fldData xml:space="preserve">PEVuZE5vdGU+PENpdGU+PEF1dGhvcj5IYXZlbmFyLURhdWdodG9uPC9BdXRob3I+PFllYXI+MjAx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zOTYtNDA3PC9wYWdlcz48dm9sdW1lPjEy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</w:fldData>
        </w:fldChar>
      </w:r>
      <w:r w:rsidR="00B84949">
        <w:instrText xml:space="preserve"> ADDIN EN.CITE.DATA </w:instrText>
      </w:r>
      <w:r w:rsidR="00B84949">
        <w:fldChar w:fldCharType="end"/>
      </w:r>
      <w:r w:rsidR="0042262D" w:rsidRPr="004B5651">
        <w:fldChar w:fldCharType="separate"/>
      </w:r>
      <w:r w:rsidR="00B84949">
        <w:rPr>
          <w:noProof/>
        </w:rPr>
        <w:t>[36-38]</w:t>
      </w:r>
      <w:r w:rsidR="0042262D" w:rsidRPr="004B5651">
        <w:fldChar w:fldCharType="end"/>
      </w:r>
      <w:r w:rsidR="00386563">
        <w:t>,</w:t>
      </w:r>
      <w:r w:rsidR="000042D1" w:rsidRPr="004B5651">
        <w:t xml:space="preserve"> </w:t>
      </w:r>
      <w:r w:rsidR="008B5727" w:rsidRPr="004B5651">
        <w:t xml:space="preserve">considerable research </w:t>
      </w:r>
      <w:r w:rsidR="007365CE" w:rsidRPr="004B5651">
        <w:t xml:space="preserve">efforts </w:t>
      </w:r>
      <w:r w:rsidR="008B5727" w:rsidRPr="004B5651">
        <w:t>ha</w:t>
      </w:r>
      <w:r w:rsidR="007365CE" w:rsidRPr="004B5651">
        <w:t>ve</w:t>
      </w:r>
      <w:r w:rsidR="000042D1" w:rsidRPr="004B5651">
        <w:t xml:space="preserve"> been directed </w:t>
      </w:r>
      <w:r w:rsidR="008B5727" w:rsidRPr="004B5651">
        <w:t xml:space="preserve">at the development of </w:t>
      </w:r>
      <w:r w:rsidR="000042D1" w:rsidRPr="004B5651">
        <w:t>stable</w:t>
      </w:r>
      <w:r w:rsidR="008B5727" w:rsidRPr="004B5651">
        <w:t>,</w:t>
      </w:r>
      <w:r w:rsidR="000042D1" w:rsidRPr="004B5651">
        <w:t xml:space="preserve"> recombinant mimics of the </w:t>
      </w:r>
      <w:r w:rsidR="007365CE" w:rsidRPr="004B5651">
        <w:t xml:space="preserve">envelope </w:t>
      </w:r>
      <w:r w:rsidR="000042D1" w:rsidRPr="004B5651">
        <w:t>spike</w:t>
      </w:r>
      <w:r w:rsidR="00386563">
        <w:t xml:space="preserve"> </w:t>
      </w:r>
      <w:r w:rsidR="00E15DBA">
        <w:t xml:space="preserve">in order to elicit a B cell response </w:t>
      </w:r>
      <w:r w:rsidR="008016C9" w:rsidRPr="004B5651">
        <w:fldChar w:fldCharType="begin"/>
      </w:r>
      <w:r w:rsidR="00B84949">
        <w:instrText xml:space="preserve"> ADDIN EN.CITE &lt;EndNote&gt;&lt;Cite&gt;&lt;Author&gt;Sanders&lt;/Author&gt;&lt;Year&gt;2017&lt;/Year&gt;&lt;RecNum&gt;1425&lt;/RecNum&gt;&lt;DisplayText&gt;[39]&lt;/DisplayText&gt;&lt;record&gt;&lt;rec-number&gt;1425&lt;/rec-number&gt;&lt;foreign-keys&gt;&lt;key app="EN" db-id="p2pxssdv6repwwevvsjpx0dqxsx0eer995xr" timestamp="1507205057"&gt;1425&lt;/key&gt;&lt;/foreign-keys&gt;&lt;ref-type name="Journal Article"&gt;17&lt;/ref-type&gt;&lt;contributors&gt;&lt;authors&gt;&lt;author&gt;Sanders, R. W.&lt;/author&gt;&lt;author&gt;Moore, J. P.&lt;/author&gt;&lt;/authors&gt;&lt;/contributors&gt;&lt;auth-address&gt;Department of Microbiology and Immunology, Weill Medical College of Cornell University, New York, NY, USA.&amp;#xD;Department of Medical Microbiology, Academic Medical Center, University of Amsterdam, Amsterdam, The Netherlands.&lt;/auth-address&gt;&lt;titles&gt;&lt;title&gt;Native-like Env trimers as a platform for HIV-1 vaccine design&lt;/title&gt;&lt;secondary-title&gt;Immunol Rev&lt;/secondary-title&gt;&lt;alt-title&gt;Immunological reviews&lt;/alt-title&gt;&lt;/titles&gt;&lt;periodical&gt;&lt;full-title&gt;Immunol Rev&lt;/full-title&gt;&lt;/periodical&gt;&lt;pages&gt;161-182&lt;/pages&gt;&lt;volume&gt;275&lt;/volume&gt;&lt;number&gt;1&lt;/number&gt;&lt;keywords&gt;&lt;keyword&gt;AIDS Vaccines/*immunology&lt;/keyword&gt;&lt;keyword&gt;Animals&lt;/keyword&gt;&lt;keyword&gt;Antibodies, Neutralizing/metabolism&lt;/keyword&gt;&lt;keyword&gt;Epitopes/immunology&lt;/keyword&gt;&lt;keyword&gt;HIV Antibodies/metabolism&lt;/keyword&gt;&lt;keyword&gt;HIV Antigens/*chemistry/immunology&lt;/keyword&gt;&lt;keyword&gt;HIV Infections/*immunology&lt;/keyword&gt;&lt;keyword&gt;HIV-1/*immunology&lt;/keyword&gt;&lt;keyword&gt;Humans&lt;/keyword&gt;&lt;keyword&gt;Protein Multimerization&lt;/keyword&gt;&lt;keyword&gt;Recombinant Proteins/immunology&lt;/keyword&gt;&lt;keyword&gt;Viral Envelope Proteins/*chemistry/immunology&lt;/keyword&gt;&lt;/keywords&gt;&lt;dates&gt;&lt;year&gt;2017&lt;/year&gt;&lt;pub-dates&gt;&lt;date&gt;Jan&lt;/date&gt;&lt;/pub-dates&gt;&lt;/dates&gt;&lt;isbn&gt;1600-065X (Electronic)&amp;#xD;0105-2896 (Linking)&lt;/isbn&gt;&lt;accession-num&gt;28133806&lt;/accession-num&gt;&lt;urls&gt;&lt;related-urls&gt;&lt;url&gt;http://www.ncbi.nlm.nih.gov/pubmed/28133806&lt;/url&gt;&lt;/related-urls&gt;&lt;/urls&gt;&lt;custom2&gt;5299501&lt;/custom2&gt;&lt;electronic-resource-num&gt;10.1111/imr.12481&lt;/electronic-resource-num&gt;&lt;/record&gt;&lt;/Cite&gt;&lt;/EndNote&gt;</w:instrText>
      </w:r>
      <w:r w:rsidR="008016C9" w:rsidRPr="004B5651">
        <w:fldChar w:fldCharType="separate"/>
      </w:r>
      <w:r w:rsidR="00B84949">
        <w:rPr>
          <w:noProof/>
        </w:rPr>
        <w:t>[39]</w:t>
      </w:r>
      <w:r w:rsidR="008016C9" w:rsidRPr="004B5651">
        <w:fldChar w:fldCharType="end"/>
      </w:r>
      <w:r w:rsidR="00386563">
        <w:t>.</w:t>
      </w:r>
      <w:r w:rsidR="00A53CFC" w:rsidRPr="004B5651">
        <w:t xml:space="preserve"> </w:t>
      </w:r>
      <w:r w:rsidR="00D476BA" w:rsidRPr="004B5651">
        <w:t xml:space="preserve">Central to this strategy is the hypothesis that antigenic mimicry of a vaccine candidate is essential for </w:t>
      </w:r>
      <w:r w:rsidR="00F55B07" w:rsidRPr="004B5651">
        <w:t xml:space="preserve">the induction of </w:t>
      </w:r>
      <w:r w:rsidR="00D476BA" w:rsidRPr="004B5651">
        <w:t xml:space="preserve">an </w:t>
      </w:r>
      <w:r w:rsidR="00F55B07" w:rsidRPr="004B5651">
        <w:t>antibody response against that antigen</w:t>
      </w:r>
      <w:r w:rsidR="00386563">
        <w:t xml:space="preserve"> </w:t>
      </w:r>
      <w:r w:rsidR="004400F4" w:rsidRPr="004B5651">
        <w:fldChar w:fldCharType="begin">
          <w:fldData xml:space="preserve">PEVuZE5vdGU+PENpdGU+PEF1dGhvcj5SYXBwdW9saTwvQXV0aG9yPjxZZWFyPjIwMTY8L1llYXI+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</w:fldData>
        </w:fldChar>
      </w:r>
      <w:r w:rsidR="00B84949">
        <w:instrText xml:space="preserve"> ADDIN EN.CITE </w:instrText>
      </w:r>
      <w:r w:rsidR="00B84949">
        <w:fldChar w:fldCharType="begin">
          <w:fldData xml:space="preserve">PEVuZE5vdGU+PENpdGU+PEF1dGhvcj5SYXBwdW9saTwvQXV0aG9yPjxZZWFyPjIwMTY8L1llYXI+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</w:fldData>
        </w:fldChar>
      </w:r>
      <w:r w:rsidR="00B84949">
        <w:instrText xml:space="preserve"> ADDIN EN.CITE.DATA </w:instrText>
      </w:r>
      <w:r w:rsidR="00B84949">
        <w:fldChar w:fldCharType="end"/>
      </w:r>
      <w:r w:rsidR="004400F4" w:rsidRPr="004B5651">
        <w:fldChar w:fldCharType="separate"/>
      </w:r>
      <w:r w:rsidR="00B84949">
        <w:rPr>
          <w:noProof/>
        </w:rPr>
        <w:t>[37, 40]</w:t>
      </w:r>
      <w:r w:rsidR="004400F4" w:rsidRPr="004B5651">
        <w:fldChar w:fldCharType="end"/>
      </w:r>
      <w:r w:rsidR="00386563">
        <w:t>.</w:t>
      </w:r>
      <w:r w:rsidR="00F55B07" w:rsidRPr="004B5651">
        <w:t xml:space="preserve"> </w:t>
      </w:r>
      <w:r w:rsidR="00D476BA" w:rsidRPr="004B5651">
        <w:t>However, HIV</w:t>
      </w:r>
      <w:r w:rsidR="00720CAE" w:rsidRPr="004B5651">
        <w:t>-1</w:t>
      </w:r>
      <w:r w:rsidR="00D476BA" w:rsidRPr="004B5651">
        <w:t xml:space="preserve"> has evolved </w:t>
      </w:r>
      <w:r w:rsidR="00D476BA" w:rsidRPr="004B5651">
        <w:lastRenderedPageBreak/>
        <w:t>under immense selection</w:t>
      </w:r>
      <w:r w:rsidR="00D476BA" w:rsidRPr="00F422B4">
        <w:t xml:space="preserve"> </w:t>
      </w:r>
      <w:r w:rsidR="004B3FEC">
        <w:t xml:space="preserve">pressure </w:t>
      </w:r>
      <w:r w:rsidR="00D476BA" w:rsidRPr="00F422B4">
        <w:t xml:space="preserve">by the humoral immune system and </w:t>
      </w:r>
      <w:r w:rsidRPr="00F422B4">
        <w:t xml:space="preserve">consequently many of the most valuable </w:t>
      </w:r>
      <w:r w:rsidR="000A6629" w:rsidRPr="00F422B4">
        <w:t>bnAb</w:t>
      </w:r>
      <w:r w:rsidR="00D476BA" w:rsidRPr="00F422B4">
        <w:t xml:space="preserve"> epitopes are </w:t>
      </w:r>
      <w:r w:rsidR="00381584" w:rsidRPr="00F422B4">
        <w:t>inherently poor immun</w:t>
      </w:r>
      <w:r w:rsidR="00FF2B54" w:rsidRPr="00F422B4">
        <w:t>ogen</w:t>
      </w:r>
      <w:r w:rsidR="00496D7D" w:rsidRPr="00F422B4">
        <w:t>s</w:t>
      </w:r>
      <w:r w:rsidR="00FF2B54" w:rsidRPr="00F422B4">
        <w:t>.</w:t>
      </w:r>
      <w:r w:rsidR="00D476BA" w:rsidRPr="00F422B4">
        <w:t xml:space="preserve"> </w:t>
      </w:r>
      <w:r w:rsidR="00FF2B54" w:rsidRPr="00F422B4">
        <w:t>One manifestation of this</w:t>
      </w:r>
      <w:r w:rsidR="00381584" w:rsidRPr="00F422B4">
        <w:t xml:space="preserve"> is </w:t>
      </w:r>
      <w:r w:rsidR="006A3400" w:rsidRPr="00F422B4">
        <w:t>an</w:t>
      </w:r>
      <w:r w:rsidR="00FF2B54" w:rsidRPr="00F422B4">
        <w:t xml:space="preserve"> extensive</w:t>
      </w:r>
      <w:r w:rsidR="00381584" w:rsidRPr="00F422B4">
        <w:t xml:space="preserve"> array of host-derived N</w:t>
      </w:r>
      <w:r w:rsidR="00381584" w:rsidRPr="004B5651">
        <w:t xml:space="preserve">-glycans </w:t>
      </w:r>
      <w:r w:rsidR="00A47DC8" w:rsidRPr="004B5651">
        <w:t>which</w:t>
      </w:r>
      <w:r w:rsidR="00FF2B54" w:rsidRPr="004B5651">
        <w:t xml:space="preserve"> </w:t>
      </w:r>
      <w:r w:rsidR="00381584" w:rsidRPr="004B5651">
        <w:t>surround</w:t>
      </w:r>
      <w:r w:rsidR="00AD5E25" w:rsidRPr="004B5651">
        <w:t>s</w:t>
      </w:r>
      <w:r w:rsidR="00FF2B54" w:rsidRPr="004B5651">
        <w:t xml:space="preserve"> the </w:t>
      </w:r>
      <w:r w:rsidR="00A47DC8" w:rsidRPr="004B5651">
        <w:t>e</w:t>
      </w:r>
      <w:r w:rsidR="00FF2B54" w:rsidRPr="004B5651">
        <w:t>nvelope spike</w:t>
      </w:r>
      <w:r w:rsidR="007E1CB4" w:rsidRPr="004B5651">
        <w:t xml:space="preserve"> to create a</w:t>
      </w:r>
      <w:r w:rsidR="006355E5" w:rsidRPr="004B5651">
        <w:t xml:space="preserve"> largely </w:t>
      </w:r>
      <w:r w:rsidR="007E1CB4" w:rsidRPr="004B5651">
        <w:t>i</w:t>
      </w:r>
      <w:r w:rsidR="00A47DC8" w:rsidRPr="004B5651">
        <w:t>mmunologically ‘self’</w:t>
      </w:r>
      <w:r w:rsidR="00FF0C32" w:rsidRPr="004B5651">
        <w:t xml:space="preserve"> glycan shield</w:t>
      </w:r>
      <w:r w:rsidR="004D40EB" w:rsidRPr="004B5651">
        <w:t xml:space="preserve"> (</w:t>
      </w:r>
      <w:r w:rsidR="00FD1C6A">
        <w:t xml:space="preserve">Fig. </w:t>
      </w:r>
      <w:r w:rsidR="004D40EB" w:rsidRPr="004B5651">
        <w:t>1B)</w:t>
      </w:r>
      <w:r w:rsidR="008D0420" w:rsidRPr="004B5651">
        <w:t xml:space="preserve">. </w:t>
      </w:r>
      <w:r w:rsidR="006A3400" w:rsidRPr="004B5651">
        <w:t>While</w:t>
      </w:r>
      <w:r w:rsidR="006A3400" w:rsidRPr="00F422B4">
        <w:t xml:space="preserve"> originally thought to protect the underlying protein surface </w:t>
      </w:r>
      <w:r w:rsidR="00381584" w:rsidRPr="00F422B4">
        <w:t xml:space="preserve">from immune </w:t>
      </w:r>
      <w:r w:rsidR="00FF0C32" w:rsidRPr="00F422B4">
        <w:t>recognition</w:t>
      </w:r>
      <w:r w:rsidR="006A3400" w:rsidRPr="00F422B4">
        <w:t xml:space="preserve">, </w:t>
      </w:r>
      <w:r w:rsidR="00ED45B4" w:rsidRPr="00F422B4">
        <w:t>the discovery that</w:t>
      </w:r>
      <w:r w:rsidR="00903B77" w:rsidRPr="00F422B4">
        <w:t xml:space="preserve"> </w:t>
      </w:r>
      <w:r w:rsidR="00D83BA9" w:rsidRPr="00F422B4">
        <w:t xml:space="preserve">many </w:t>
      </w:r>
      <w:r w:rsidR="000A6629" w:rsidRPr="00F422B4">
        <w:t>bnAb</w:t>
      </w:r>
      <w:r w:rsidR="00ED45B4" w:rsidRPr="00F422B4">
        <w:t>s</w:t>
      </w:r>
      <w:r w:rsidR="00A8293A">
        <w:t xml:space="preserve"> can develop that</w:t>
      </w:r>
      <w:r w:rsidR="00ED45B4" w:rsidRPr="00F422B4">
        <w:t xml:space="preserve"> </w:t>
      </w:r>
      <w:r w:rsidR="00903B77" w:rsidRPr="00F422B4">
        <w:t xml:space="preserve">recognise </w:t>
      </w:r>
      <w:r w:rsidR="00D83BA9" w:rsidRPr="00F422B4">
        <w:t xml:space="preserve">glycan </w:t>
      </w:r>
      <w:r w:rsidR="00903B77" w:rsidRPr="00F422B4">
        <w:t>epitopes</w:t>
      </w:r>
      <w:r w:rsidR="00FF2B54" w:rsidRPr="00F422B4">
        <w:t xml:space="preserve"> </w:t>
      </w:r>
      <w:r w:rsidR="00D83BA9" w:rsidRPr="00F422B4">
        <w:t>has</w:t>
      </w:r>
      <w:r w:rsidR="006A3400" w:rsidRPr="00F422B4">
        <w:t xml:space="preserve"> </w:t>
      </w:r>
      <w:r w:rsidR="00D83BA9" w:rsidRPr="00F422B4">
        <w:t>exposed</w:t>
      </w:r>
      <w:r w:rsidR="006A3400" w:rsidRPr="00F422B4">
        <w:t xml:space="preserve"> the glycan shield </w:t>
      </w:r>
      <w:r w:rsidR="000A7209" w:rsidRPr="00F422B4">
        <w:t xml:space="preserve">itself </w:t>
      </w:r>
      <w:r w:rsidR="006A3400" w:rsidRPr="00F422B4">
        <w:t xml:space="preserve">as a </w:t>
      </w:r>
      <w:r w:rsidR="00D83BA9" w:rsidRPr="00F422B4">
        <w:t xml:space="preserve">potential </w:t>
      </w:r>
      <w:r w:rsidR="006A3400" w:rsidRPr="00F422B4">
        <w:t>target for vaccine design</w:t>
      </w:r>
      <w:r w:rsidR="00386563">
        <w:t xml:space="preserve"> </w:t>
      </w:r>
      <w:r w:rsidR="00103E40" w:rsidRPr="00F422B4">
        <w:fldChar w:fldCharType="begin"/>
      </w:r>
      <w:r w:rsidR="00B84949">
        <w:instrText xml:space="preserve"> ADDIN EN.CITE &lt;EndNote&gt;&lt;Cite&gt;&lt;Author&gt;Crispin&lt;/Author&gt;&lt;Year&gt;2015&lt;/Year&gt;&lt;RecNum&gt;1331&lt;/RecNum&gt;&lt;DisplayText&gt;[41]&lt;/DisplayText&gt;&lt;record&gt;&lt;rec-number&gt;1331&lt;/rec-number&gt;&lt;foreign-keys&gt;&lt;key app="EN" db-id="p2pxssdv6repwwevvsjpx0dqxsx0eer995xr" timestamp="1497616313"&gt;1331&lt;/key&gt;&lt;/foreign-keys&gt;&lt;ref-type name="Journal Article"&gt;17&lt;/ref-type&gt;&lt;contributors&gt;&lt;authors&gt;&lt;author&gt;Crispin, M.&lt;/author&gt;&lt;author&gt;Doores, K. J.&lt;/author&gt;&lt;/authors&gt;&lt;/contributors&gt;&lt;auth-address&gt;Oxford Glycobiology Institute, Department of Biochemistry, University of Oxford, Oxford, United Kingdom. Electronic address: max.crispin@bioch.ox.ac.uk.&amp;#xD;Department of Infectious Diseases, King&amp;apos;s College London, Faculty of Life Sciences and Medicine, Guy&amp;apos;s Hospital, Great Maze Pond, London SE1 9RT, United Kingdom. Electronic address: katie.doores@kcl.ac.uk.&lt;/auth-address&gt;&lt;titles&gt;&lt;title&gt;Targeting host-derived glycans on enveloped viruses for antibody-based vaccine design&lt;/title&gt;&lt;secondary-title&gt;Curr Opin Virol&lt;/secondary-title&gt;&lt;/titles&gt;&lt;periodical&gt;&lt;full-title&gt;Curr Opin Virol&lt;/full-title&gt;&lt;/periodical&gt;&lt;pages&gt;63-9&lt;/pages&gt;&lt;volume&gt;11&lt;/volume&gt;&lt;keywords&gt;&lt;keyword&gt;Antibodies, Viral/*immunology/metabolism&lt;/keyword&gt;&lt;keyword&gt;Glycoproteins/*immunology/metabolism&lt;/keyword&gt;&lt;keyword&gt;Glycosylation&lt;/keyword&gt;&lt;keyword&gt;Humans&lt;/keyword&gt;&lt;keyword&gt;Membrane Glycoproteins/*immunology/metabolism&lt;/keyword&gt;&lt;keyword&gt;Polysaccharides/*metabolism&lt;/keyword&gt;&lt;keyword&gt;Viral Proteins/*immunology/metabolism&lt;/keyword&gt;&lt;keyword&gt;Viral Vaccines/*immunology/isolation &amp;amp; purification&lt;/keyword&gt;&lt;keyword&gt;Viruses/*immunology&lt;/keyword&gt;&lt;/keywords&gt;&lt;dates&gt;&lt;year&gt;2015&lt;/year&gt;&lt;pub-dates&gt;&lt;date&gt;Apr&lt;/date&gt;&lt;/pub-dates&gt;&lt;/dates&gt;&lt;isbn&gt;1879-6265 (Electronic)&amp;#xD;1879-6257 (Linking)&lt;/isbn&gt;&lt;accession-num&gt;25747313&lt;/accession-num&gt;&lt;urls&gt;&lt;related-urls&gt;&lt;url&gt;https://www.ncbi.nlm.nih.gov/pubmed/25747313&lt;/url&gt;&lt;/related-urls&gt;&lt;/urls&gt;&lt;custom2&gt;PMC4827424&lt;/custom2&gt;&lt;electronic-resource-num&gt;10.1016/j.coviro.2015.02.002&lt;/electronic-resource-num&gt;&lt;/record&gt;&lt;/Cite&gt;&lt;/EndNote&gt;</w:instrText>
      </w:r>
      <w:r w:rsidR="00103E40" w:rsidRPr="00F422B4">
        <w:fldChar w:fldCharType="separate"/>
      </w:r>
      <w:r w:rsidR="00B84949">
        <w:rPr>
          <w:noProof/>
        </w:rPr>
        <w:t>[41]</w:t>
      </w:r>
      <w:r w:rsidR="00103E40" w:rsidRPr="00F422B4">
        <w:fldChar w:fldCharType="end"/>
      </w:r>
      <w:r w:rsidR="00386563">
        <w:t>.</w:t>
      </w:r>
      <w:r w:rsidR="00D83BA9" w:rsidRPr="00F422B4">
        <w:t xml:space="preserve"> </w:t>
      </w:r>
      <w:r w:rsidR="006D4DC1" w:rsidRPr="00F422B4">
        <w:t>Scanlan</w:t>
      </w:r>
      <w:r w:rsidR="00720CAE" w:rsidRPr="00F422B4">
        <w:t xml:space="preserve"> et al.</w:t>
      </w:r>
      <w:r w:rsidR="006D4DC1" w:rsidRPr="00F422B4">
        <w:t xml:space="preserve"> </w:t>
      </w:r>
      <w:r w:rsidR="002806E3" w:rsidRPr="00F422B4">
        <w:t>previously h</w:t>
      </w:r>
      <w:r w:rsidR="00743F3F">
        <w:t>ighlighted the apparent</w:t>
      </w:r>
      <w:r w:rsidR="006D4DC1" w:rsidRPr="00F422B4">
        <w:t xml:space="preserve"> contradict</w:t>
      </w:r>
      <w:r w:rsidR="00743F3F">
        <w:t>ion in</w:t>
      </w:r>
      <w:r w:rsidR="004B5651">
        <w:t xml:space="preserve"> that</w:t>
      </w:r>
      <w:r w:rsidR="00743F3F">
        <w:t xml:space="preserve"> </w:t>
      </w:r>
      <w:r w:rsidR="006D4DC1" w:rsidRPr="00F422B4">
        <w:t>HIV</w:t>
      </w:r>
      <w:r w:rsidR="00743F3F">
        <w:t>-1</w:t>
      </w:r>
      <w:r w:rsidR="006D4DC1" w:rsidRPr="00F422B4">
        <w:t xml:space="preserve"> glycans</w:t>
      </w:r>
      <w:r w:rsidR="00743F3F">
        <w:t xml:space="preserve"> </w:t>
      </w:r>
      <w:r w:rsidR="004B5651">
        <w:t xml:space="preserve">have evolved as </w:t>
      </w:r>
      <w:r w:rsidR="00743F3F">
        <w:t>an adaptation</w:t>
      </w:r>
      <w:r w:rsidR="006D4DC1" w:rsidRPr="00F422B4">
        <w:t xml:space="preserve"> for virus survival and </w:t>
      </w:r>
      <w:r w:rsidR="004B5651">
        <w:t>yet have emerged a</w:t>
      </w:r>
      <w:r w:rsidR="00743F3F">
        <w:t>s target</w:t>
      </w:r>
      <w:r w:rsidR="004B5651">
        <w:t>s</w:t>
      </w:r>
      <w:r w:rsidR="006D4DC1" w:rsidRPr="00F422B4">
        <w:t xml:space="preserve"> for </w:t>
      </w:r>
      <w:r w:rsidR="00743F3F">
        <w:t>vaccine design</w:t>
      </w:r>
      <w:r w:rsidR="00386563">
        <w:t xml:space="preserve"> </w:t>
      </w:r>
      <w:r w:rsidR="001C7331" w:rsidRPr="00F422B4">
        <w:fldChar w:fldCharType="begin"/>
      </w:r>
      <w:r w:rsidR="00B84949">
        <w:instrText xml:space="preserve"> ADDIN EN.CITE &lt;EndNote&gt;&lt;Cite&gt;&lt;Author&gt;Scanlan&lt;/Author&gt;&lt;Year&gt;2007&lt;/Year&gt;&lt;RecNum&gt;1469&lt;/RecNum&gt;&lt;DisplayText&gt;[42]&lt;/DisplayText&gt;&lt;record&gt;&lt;rec-number&gt;1469&lt;/rec-number&gt;&lt;foreign-keys&gt;&lt;key app="EN" db-id="p2pxssdv6repwwevvsjpx0dqxsx0eer995xr" timestamp="1510767202"&gt;1469&lt;/key&gt;&lt;/foreign-keys&gt;&lt;ref-type name="Journal Article"&gt;17&lt;/ref-type&gt;&lt;contributors&gt;&lt;authors&gt;&lt;author&gt;Scanlan, C. N.&lt;/author&gt;&lt;author&gt;Offer, J.&lt;/author&gt;&lt;author&gt;Zitzmann, N.&lt;/author&gt;&lt;author&gt;Dwek, R. A.&lt;/author&gt;&lt;/authors&gt;&lt;/contributors&gt;&lt;auth-address&gt;Glycobiology Institute, Department of Biochemistry, University of Oxford, South Parks Road, Oxford OX1 3QU, UK.&lt;/auth-address&gt;&lt;titles&gt;&lt;title&gt;Exploiting the defensive sugars of HIV-1 for drug and vaccine design&lt;/title&gt;&lt;secondary-title&gt;Nature&lt;/secondary-title&gt;&lt;alt-title&gt;Nature&lt;/alt-title&gt;&lt;/titles&gt;&lt;periodical&gt;&lt;full-title&gt;Nature&lt;/full-title&gt;&lt;/periodical&gt;&lt;alt-periodical&gt;&lt;full-title&gt;Nature&lt;/full-title&gt;&lt;/alt-periodical&gt;&lt;pages&gt;1038-45&lt;/pages&gt;&lt;volume&gt;446&lt;/volume&gt;&lt;number&gt;7139&lt;/number&gt;&lt;keywords&gt;&lt;keyword&gt;AIDS Vaccines/*chemistry/*immunology&lt;/keyword&gt;&lt;keyword&gt;Animals&lt;/keyword&gt;&lt;keyword&gt;Anti-HIV Agents/pharmacology&lt;/keyword&gt;&lt;keyword&gt;Carbohydrates/biosynthesis/chemistry/*immunology&lt;/keyword&gt;&lt;keyword&gt;*Drug Design&lt;/keyword&gt;&lt;keyword&gt;HIV Antigens/chemistry/immunology&lt;/keyword&gt;&lt;keyword&gt;HIV-1/*chemistry/drug effects/*immunology/physiology&lt;/keyword&gt;&lt;keyword&gt;Humans&lt;/keyword&gt;&lt;/keywords&gt;&lt;dates&gt;&lt;year&gt;2007&lt;/year&gt;&lt;pub-dates&gt;&lt;date&gt;Apr 26&lt;/date&gt;&lt;/pub-dates&gt;&lt;/dates&gt;&lt;isbn&gt;1476-4687 (Electronic)&amp;#xD;0028-0836 (Linking)&lt;/isbn&gt;&lt;accession-num&gt;17460665&lt;/accession-num&gt;&lt;urls&gt;&lt;related-urls&gt;&lt;url&gt;http://www.ncbi.nlm.nih.gov/pubmed/17460665&lt;/url&gt;&lt;/related-urls&gt;&lt;/urls&gt;&lt;electronic-resource-num&gt;10.1038/nature05818&lt;/electronic-resource-num&gt;&lt;/record&gt;&lt;/Cite&gt;&lt;/EndNote&gt;</w:instrText>
      </w:r>
      <w:r w:rsidR="001C7331" w:rsidRPr="00F422B4">
        <w:fldChar w:fldCharType="separate"/>
      </w:r>
      <w:r w:rsidR="00B84949">
        <w:rPr>
          <w:noProof/>
        </w:rPr>
        <w:t>[42]</w:t>
      </w:r>
      <w:r w:rsidR="001C7331" w:rsidRPr="00F422B4">
        <w:fldChar w:fldCharType="end"/>
      </w:r>
      <w:r w:rsidR="00386563">
        <w:t>.</w:t>
      </w:r>
      <w:r w:rsidR="006D4DC1" w:rsidRPr="00F422B4">
        <w:t xml:space="preserve"> </w:t>
      </w:r>
      <w:r w:rsidR="00274B56" w:rsidRPr="00F422B4">
        <w:t xml:space="preserve">It is therefore </w:t>
      </w:r>
      <w:r w:rsidR="00D83BA9" w:rsidRPr="00F422B4">
        <w:t>important</w:t>
      </w:r>
      <w:r w:rsidR="00274B56" w:rsidRPr="00F422B4">
        <w:t xml:space="preserve"> that Env-based immunogens are able to mimic </w:t>
      </w:r>
      <w:r w:rsidR="004B5651" w:rsidRPr="00F422B4">
        <w:t xml:space="preserve">effectively </w:t>
      </w:r>
      <w:r w:rsidR="00233E7D" w:rsidRPr="00F422B4">
        <w:t xml:space="preserve">both the protein and </w:t>
      </w:r>
      <w:r w:rsidR="00D83BA9" w:rsidRPr="00F422B4">
        <w:t>glycan components</w:t>
      </w:r>
      <w:r w:rsidR="00F9057A" w:rsidRPr="00F422B4">
        <w:t xml:space="preserve"> of the </w:t>
      </w:r>
      <w:r w:rsidR="00720CAE" w:rsidRPr="00F422B4">
        <w:t xml:space="preserve">envelope </w:t>
      </w:r>
      <w:r w:rsidR="00F9057A" w:rsidRPr="00F422B4">
        <w:t>spike</w:t>
      </w:r>
      <w:r w:rsidR="00720CAE" w:rsidRPr="00F422B4">
        <w:t xml:space="preserve">, </w:t>
      </w:r>
      <w:r w:rsidR="001777DF" w:rsidRPr="00F422B4">
        <w:t xml:space="preserve">though </w:t>
      </w:r>
      <w:r w:rsidR="006D4DC1" w:rsidRPr="00F422B4">
        <w:t xml:space="preserve">strategies </w:t>
      </w:r>
      <w:r w:rsidR="00720CAE" w:rsidRPr="00F422B4">
        <w:t xml:space="preserve">that </w:t>
      </w:r>
      <w:r w:rsidR="006D4DC1" w:rsidRPr="00F422B4">
        <w:t xml:space="preserve">tackle the </w:t>
      </w:r>
      <w:r w:rsidR="00743F3F">
        <w:t>poor</w:t>
      </w:r>
      <w:r w:rsidR="006D4DC1" w:rsidRPr="00F422B4">
        <w:t xml:space="preserve"> immun</w:t>
      </w:r>
      <w:r w:rsidR="00720CAE" w:rsidRPr="00F422B4">
        <w:t>ogenicity of th</w:t>
      </w:r>
      <w:r w:rsidR="00743F3F">
        <w:t>e glycan</w:t>
      </w:r>
      <w:r w:rsidR="00720CAE" w:rsidRPr="00F422B4">
        <w:t xml:space="preserve"> epitope</w:t>
      </w:r>
      <w:r w:rsidR="00743F3F">
        <w:t>s</w:t>
      </w:r>
      <w:r w:rsidR="00720CAE" w:rsidRPr="00F422B4">
        <w:t xml:space="preserve"> </w:t>
      </w:r>
      <w:r w:rsidR="001777DF" w:rsidRPr="00F422B4">
        <w:t xml:space="preserve">are likely to be </w:t>
      </w:r>
      <w:r w:rsidR="00CE4F2E" w:rsidRPr="00F422B4">
        <w:t>required</w:t>
      </w:r>
      <w:r w:rsidR="001777DF" w:rsidRPr="00F422B4">
        <w:t>.</w:t>
      </w:r>
    </w:p>
    <w:p w14:paraId="164371B9" w14:textId="457D88ED" w:rsidR="00A90EE8" w:rsidRDefault="00A47DC8" w:rsidP="00A90EE8">
      <w:pPr>
        <w:spacing w:line="360" w:lineRule="auto"/>
        <w:ind w:firstLine="720"/>
        <w:jc w:val="both"/>
      </w:pPr>
      <w:r w:rsidRPr="00F422B4">
        <w:t>In order to inform</w:t>
      </w:r>
      <w:r w:rsidR="001777DF" w:rsidRPr="00F422B4">
        <w:t xml:space="preserve"> the</w:t>
      </w:r>
      <w:r w:rsidRPr="00F422B4">
        <w:t xml:space="preserve"> rational design</w:t>
      </w:r>
      <w:r w:rsidR="001777DF" w:rsidRPr="00F422B4">
        <w:t xml:space="preserve"> of Env immunogens</w:t>
      </w:r>
      <w:r w:rsidRPr="00F422B4">
        <w:t xml:space="preserve"> a detailed understanding of </w:t>
      </w:r>
      <w:r w:rsidR="00475891" w:rsidRPr="00F422B4">
        <w:t xml:space="preserve">both </w:t>
      </w:r>
      <w:r w:rsidRPr="00F422B4">
        <w:t xml:space="preserve">the composition of the glycan shield, and the structural </w:t>
      </w:r>
      <w:r w:rsidR="00475891" w:rsidRPr="00F422B4">
        <w:t>rules governing its formation are</w:t>
      </w:r>
      <w:r w:rsidRPr="00F422B4">
        <w:t xml:space="preserve"> required. </w:t>
      </w:r>
      <w:r w:rsidR="00F55B07" w:rsidRPr="00F422B4">
        <w:t>T</w:t>
      </w:r>
      <w:r w:rsidRPr="00F422B4">
        <w:t xml:space="preserve">his </w:t>
      </w:r>
      <w:r w:rsidR="00837B39">
        <w:t>review</w:t>
      </w:r>
      <w:r w:rsidRPr="00F422B4">
        <w:t xml:space="preserve"> w</w:t>
      </w:r>
      <w:r w:rsidR="00F55B07" w:rsidRPr="00F422B4">
        <w:t>ill</w:t>
      </w:r>
      <w:r w:rsidRPr="00F422B4">
        <w:t xml:space="preserve"> discuss recent </w:t>
      </w:r>
      <w:r w:rsidR="006D4DC1" w:rsidRPr="00F422B4">
        <w:t>contributions to the</w:t>
      </w:r>
      <w:r w:rsidR="008B5727" w:rsidRPr="00F422B4">
        <w:t xml:space="preserve"> field of</w:t>
      </w:r>
      <w:r w:rsidR="006D4DC1" w:rsidRPr="00F422B4">
        <w:t xml:space="preserve"> HIV</w:t>
      </w:r>
      <w:r w:rsidR="00885660" w:rsidRPr="00F422B4">
        <w:t>-1</w:t>
      </w:r>
      <w:r w:rsidR="006D4DC1" w:rsidRPr="00F422B4">
        <w:t xml:space="preserve"> vaccine design</w:t>
      </w:r>
      <w:r w:rsidRPr="00F422B4">
        <w:t>, specifically</w:t>
      </w:r>
      <w:r w:rsidR="00C826CA" w:rsidRPr="00F422B4">
        <w:t xml:space="preserve"> the </w:t>
      </w:r>
      <w:r w:rsidR="006D4DC1" w:rsidRPr="00F422B4">
        <w:t>principles governing HIV</w:t>
      </w:r>
      <w:r w:rsidR="00885660" w:rsidRPr="00F422B4">
        <w:t>-1</w:t>
      </w:r>
      <w:r w:rsidR="006D4DC1" w:rsidRPr="00F422B4">
        <w:t xml:space="preserve"> glycosylation and how this can </w:t>
      </w:r>
      <w:r w:rsidR="00885660" w:rsidRPr="00F422B4">
        <w:t xml:space="preserve">be used to </w:t>
      </w:r>
      <w:r w:rsidR="006D4DC1" w:rsidRPr="00F422B4">
        <w:t>help</w:t>
      </w:r>
      <w:r w:rsidR="001777DF" w:rsidRPr="00F422B4">
        <w:t xml:space="preserve"> </w:t>
      </w:r>
      <w:r w:rsidR="006D4DC1" w:rsidRPr="00F422B4">
        <w:t xml:space="preserve">select </w:t>
      </w:r>
      <w:r w:rsidR="00D92B47" w:rsidRPr="00F422B4">
        <w:t>candidate</w:t>
      </w:r>
      <w:r w:rsidR="006D4DC1" w:rsidRPr="00F422B4">
        <w:t xml:space="preserve"> immunogens</w:t>
      </w:r>
      <w:r w:rsidR="00D92B47" w:rsidRPr="00F422B4">
        <w:t xml:space="preserve">. </w:t>
      </w:r>
      <w:r w:rsidR="006355E5" w:rsidRPr="00F422B4">
        <w:t>We al</w:t>
      </w:r>
      <w:r w:rsidR="004B5651">
        <w:t xml:space="preserve">so discuss the strategies being </w:t>
      </w:r>
      <w:r w:rsidR="006355E5" w:rsidRPr="00F422B4">
        <w:t>explored with the aim of boosting the immunogenicity of Env-based vaccines.</w:t>
      </w:r>
    </w:p>
    <w:p w14:paraId="3513E7B9" w14:textId="44C5E741" w:rsidR="004B5651" w:rsidRPr="004B5651" w:rsidRDefault="004B5651" w:rsidP="004B5651">
      <w:pPr>
        <w:spacing w:line="360" w:lineRule="auto"/>
        <w:ind w:firstLine="720"/>
        <w:jc w:val="both"/>
      </w:pPr>
      <w:r>
        <w:rPr>
          <w:noProof/>
          <w:lang w:eastAsia="en-GB"/>
        </w:rPr>
        <w:drawing>
          <wp:anchor distT="0" distB="0" distL="114300" distR="114300" simplePos="0" relativeHeight="251686912" behindDoc="0" locked="0" layoutInCell="1" allowOverlap="1" wp14:anchorId="47C0E823" wp14:editId="03D32CD9">
            <wp:simplePos x="0" y="0"/>
            <wp:positionH relativeFrom="margin">
              <wp:align>right</wp:align>
            </wp:positionH>
            <wp:positionV relativeFrom="paragraph">
              <wp:posOffset>0</wp:posOffset>
            </wp:positionV>
            <wp:extent cx="5731510" cy="3969385"/>
            <wp:effectExtent l="0" t="0" r="254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EDI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969385"/>
                    </a:xfrm>
                    <a:prstGeom prst="rect">
                      <a:avLst/>
                    </a:prstGeom>
                  </pic:spPr>
                </pic:pic>
              </a:graphicData>
            </a:graphic>
          </wp:anchor>
        </w:drawing>
      </w:r>
    </w:p>
    <w:p w14:paraId="5B720ED1" w14:textId="78C61AF2" w:rsidR="00DF747E" w:rsidRPr="004B5651" w:rsidRDefault="00052EC5" w:rsidP="00DF747E">
      <w:pPr>
        <w:spacing w:line="240" w:lineRule="auto"/>
        <w:jc w:val="both"/>
      </w:pPr>
      <w:r w:rsidRPr="004B5651">
        <w:rPr>
          <w:b/>
        </w:rPr>
        <w:lastRenderedPageBreak/>
        <w:t>Figur</w:t>
      </w:r>
      <w:r w:rsidR="005D44A2" w:rsidRPr="004B5651">
        <w:rPr>
          <w:b/>
        </w:rPr>
        <w:t>e 1. Structure of the HIV-1 virion</w:t>
      </w:r>
      <w:r w:rsidRPr="004B5651">
        <w:rPr>
          <w:b/>
        </w:rPr>
        <w:t xml:space="preserve"> and the envelope spike. </w:t>
      </w:r>
      <w:r w:rsidR="00704007" w:rsidRPr="004B5651">
        <w:rPr>
          <w:b/>
        </w:rPr>
        <w:t>(</w:t>
      </w:r>
      <w:r w:rsidRPr="004B5651">
        <w:rPr>
          <w:b/>
        </w:rPr>
        <w:t>A)</w:t>
      </w:r>
      <w:r w:rsidRPr="004B5651">
        <w:t xml:space="preserve"> Graphic depicting the structure of the HIV-1 virion. </w:t>
      </w:r>
      <w:r w:rsidR="00FE5177" w:rsidRPr="004B5651">
        <w:t>Approximately 14 envelope spikes are displayed on the surface of the</w:t>
      </w:r>
      <w:r w:rsidR="00472E57" w:rsidRPr="004B5651">
        <w:t xml:space="preserve"> virion</w:t>
      </w:r>
      <w:r w:rsidR="00AA2F43">
        <w:t xml:space="preserve"> (mean for one HIV-1 isolate)</w:t>
      </w:r>
      <w:r w:rsidR="00472E57" w:rsidRPr="004B5651">
        <w:t xml:space="preserve">, embedded into the host </w:t>
      </w:r>
      <w:r w:rsidR="00FE5177" w:rsidRPr="004B5651">
        <w:t>cell</w:t>
      </w:r>
      <w:r w:rsidR="00472E57" w:rsidRPr="004B5651">
        <w:t>-</w:t>
      </w:r>
      <w:r w:rsidR="00FE5177" w:rsidRPr="004B5651">
        <w:t>derived lipid membrane</w:t>
      </w:r>
      <w:r w:rsidR="00386563">
        <w:t xml:space="preserve"> </w:t>
      </w:r>
      <w:r w:rsidR="006D6D81" w:rsidRPr="004B5651">
        <w:fldChar w:fldCharType="begin">
          <w:fldData xml:space="preserve">PEVuZE5vdGU+PENpdGU+PEF1dGhvcj5aaHU8L0F1dGhvcj48WWVhcj4yMDA2PC9ZZWFyPjxSZWNO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4NDctNTI8L3BhZ2VzPjx2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</w:fldData>
        </w:fldChar>
      </w:r>
      <w:r w:rsidR="00B84949">
        <w:instrText xml:space="preserve"> ADDIN EN.CITE </w:instrText>
      </w:r>
      <w:r w:rsidR="00B84949">
        <w:fldChar w:fldCharType="begin">
          <w:fldData xml:space="preserve">PEVuZE5vdGU+PENpdGU+PEF1dGhvcj5aaHU8L0F1dGhvcj48WWVhcj4yMDA2PC9ZZWFyPjxSZWNO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4NDctNTI8L3BhZ2VzPjx2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</w:fldData>
        </w:fldChar>
      </w:r>
      <w:r w:rsidR="00B84949">
        <w:instrText xml:space="preserve"> ADDIN EN.CITE.DATA </w:instrText>
      </w:r>
      <w:r w:rsidR="00B84949">
        <w:fldChar w:fldCharType="end"/>
      </w:r>
      <w:r w:rsidR="006D6D81" w:rsidRPr="004B5651">
        <w:fldChar w:fldCharType="separate"/>
      </w:r>
      <w:r w:rsidR="00B84949">
        <w:rPr>
          <w:noProof/>
        </w:rPr>
        <w:t>[43]</w:t>
      </w:r>
      <w:r w:rsidR="006D6D81" w:rsidRPr="004B5651">
        <w:fldChar w:fldCharType="end"/>
      </w:r>
      <w:r w:rsidR="00386563">
        <w:t>.</w:t>
      </w:r>
      <w:r w:rsidR="00FE5177" w:rsidRPr="004B5651">
        <w:t xml:space="preserve"> </w:t>
      </w:r>
      <w:r w:rsidR="00704007" w:rsidRPr="004B5651">
        <w:rPr>
          <w:b/>
        </w:rPr>
        <w:t>(</w:t>
      </w:r>
      <w:r w:rsidRPr="004B5651">
        <w:rPr>
          <w:b/>
        </w:rPr>
        <w:t>B)</w:t>
      </w:r>
      <w:r w:rsidRPr="004B5651">
        <w:t xml:space="preserve"> </w:t>
      </w:r>
      <w:r w:rsidR="00FE5177" w:rsidRPr="004B5651">
        <w:t>Model</w:t>
      </w:r>
      <w:r w:rsidRPr="004B5651">
        <w:t xml:space="preserve"> of </w:t>
      </w:r>
      <w:r w:rsidR="00FE5177" w:rsidRPr="004B5651">
        <w:t xml:space="preserve">a fully glycosylated </w:t>
      </w:r>
      <w:r w:rsidR="005D44A2" w:rsidRPr="004B5651">
        <w:t>envelope spike</w:t>
      </w:r>
      <w:r w:rsidR="006167BC" w:rsidRPr="004B5651">
        <w:t xml:space="preserve"> (glycans in cyan sticks)</w:t>
      </w:r>
      <w:r w:rsidR="005D44A2" w:rsidRPr="004B5651">
        <w:t xml:space="preserve"> </w:t>
      </w:r>
      <w:r w:rsidR="00AD5E25" w:rsidRPr="004B5651">
        <w:t>based on PDB:</w:t>
      </w:r>
      <w:r w:rsidR="00FE5177" w:rsidRPr="004B5651">
        <w:t xml:space="preserve"> </w:t>
      </w:r>
      <w:r w:rsidR="00A95673" w:rsidRPr="004B5651">
        <w:t>5AC</w:t>
      </w:r>
      <w:r w:rsidR="00F01D53" w:rsidRPr="004B5651">
        <w:t>O</w:t>
      </w:r>
      <w:r w:rsidR="00386563">
        <w:t xml:space="preserve"> </w:t>
      </w:r>
      <w:r w:rsidR="00310807" w:rsidRPr="004B5651">
        <w:fldChar w:fldCharType="begin">
          <w:fldData xml:space="preserve">PEVuZE5vdGU+PENpdGU+PEF1dGhvcj5MZWU8L0F1dGhvcj48WWVhcj4yMDE1PC9ZZWFyPjxSZWNO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==
</w:fldData>
        </w:fldChar>
      </w:r>
      <w:r w:rsidR="00B84949">
        <w:instrText xml:space="preserve"> ADDIN EN.CITE </w:instrText>
      </w:r>
      <w:r w:rsidR="00B84949">
        <w:fldChar w:fldCharType="begin">
          <w:fldData xml:space="preserve">PEVuZE5vdGU+PENpdGU+PEF1dGhvcj5MZWU8L0F1dGhvcj48WWVhcj4yMDE1PC9ZZWFyPjxSZWNO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==
</w:fldData>
        </w:fldChar>
      </w:r>
      <w:r w:rsidR="00B84949">
        <w:instrText xml:space="preserve"> ADDIN EN.CITE.DATA </w:instrText>
      </w:r>
      <w:r w:rsidR="00B84949">
        <w:fldChar w:fldCharType="end"/>
      </w:r>
      <w:r w:rsidR="00310807" w:rsidRPr="004B5651">
        <w:fldChar w:fldCharType="separate"/>
      </w:r>
      <w:r w:rsidR="00B84949">
        <w:rPr>
          <w:noProof/>
        </w:rPr>
        <w:t>[44]</w:t>
      </w:r>
      <w:r w:rsidR="00310807" w:rsidRPr="004B5651">
        <w:fldChar w:fldCharType="end"/>
      </w:r>
      <w:r w:rsidR="00386563">
        <w:t>.</w:t>
      </w:r>
      <w:r w:rsidR="00EA39E4" w:rsidRPr="004B5651">
        <w:t xml:space="preserve"> </w:t>
      </w:r>
      <w:r w:rsidR="00AD5E25" w:rsidRPr="004B5651">
        <w:t>G</w:t>
      </w:r>
      <w:r w:rsidR="00EA39E4" w:rsidRPr="004B5651">
        <w:t xml:space="preserve">lycans </w:t>
      </w:r>
      <w:r w:rsidR="002D44AB">
        <w:t xml:space="preserve">were </w:t>
      </w:r>
      <w:r w:rsidR="00EA39E4" w:rsidRPr="004B5651">
        <w:t>added according to Behrens et al.</w:t>
      </w:r>
      <w:r w:rsidR="00F47BF7" w:rsidRPr="004B5651">
        <w:t>, 2016</w:t>
      </w:r>
      <w:r w:rsidR="00386563">
        <w:t xml:space="preserve"> </w:t>
      </w:r>
      <w:r w:rsidR="006D6D81" w:rsidRPr="004B5651">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 </w:instrText>
      </w:r>
      <w:r w:rsidR="00B84949">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DATA </w:instrText>
      </w:r>
      <w:r w:rsidR="00B84949">
        <w:fldChar w:fldCharType="end"/>
      </w:r>
      <w:r w:rsidR="006D6D81" w:rsidRPr="004B5651">
        <w:fldChar w:fldCharType="separate"/>
      </w:r>
      <w:r w:rsidR="00B84949">
        <w:rPr>
          <w:noProof/>
        </w:rPr>
        <w:t>[45]</w:t>
      </w:r>
      <w:r w:rsidR="006D6D81" w:rsidRPr="004B5651">
        <w:fldChar w:fldCharType="end"/>
      </w:r>
      <w:r w:rsidR="00386563">
        <w:t>.</w:t>
      </w:r>
      <w:r w:rsidR="00FE5177" w:rsidRPr="004B5651">
        <w:t xml:space="preserve"> The envelope spike is a trimer of non-covalently associated gp120 (light grey) and gp41 (dark grey) heterodimers.</w:t>
      </w:r>
      <w:r w:rsidR="00202496" w:rsidRPr="004B5651">
        <w:t xml:space="preserve"> The</w:t>
      </w:r>
      <w:r w:rsidR="005D44A2" w:rsidRPr="004B5651">
        <w:t xml:space="preserve"> </w:t>
      </w:r>
      <w:r w:rsidR="00202496" w:rsidRPr="004B5651">
        <w:t xml:space="preserve">gp120 subunits contain the CD4 receptor and CCR5 or CXCR4 co-receptor binding sites. Upon binding, the trimer undergoes substantial conformational changes that enable the gp41 subunits to drive fusion of the viral and host cell membranes. </w:t>
      </w:r>
      <w:r w:rsidR="005D44A2" w:rsidRPr="004B5651">
        <w:t>The membrane proximal external reg</w:t>
      </w:r>
      <w:r w:rsidR="00EA39E4" w:rsidRPr="004B5651">
        <w:t xml:space="preserve">ion (MPER), transmembrane domain </w:t>
      </w:r>
      <w:r w:rsidR="005D44A2" w:rsidRPr="004B5651">
        <w:t>(TM)</w:t>
      </w:r>
      <w:r w:rsidR="00EA39E4" w:rsidRPr="004B5651">
        <w:t xml:space="preserve"> and</w:t>
      </w:r>
      <w:r w:rsidR="005D44A2" w:rsidRPr="004B5651">
        <w:t xml:space="preserve"> cytoplasmic tail (CT) </w:t>
      </w:r>
      <w:r w:rsidR="00EA39E4" w:rsidRPr="004B5651">
        <w:t>are not present on the structure and are shown</w:t>
      </w:r>
      <w:r w:rsidR="00445424" w:rsidRPr="004B5651">
        <w:t xml:space="preserve"> for one protomer</w:t>
      </w:r>
      <w:r w:rsidR="00EA39E4" w:rsidRPr="004B5651">
        <w:t xml:space="preserve"> in cartoon along with the lipid membrane for orientation. </w:t>
      </w:r>
      <w:r w:rsidR="00704007" w:rsidRPr="004B5651">
        <w:rPr>
          <w:b/>
        </w:rPr>
        <w:t>(</w:t>
      </w:r>
      <w:r w:rsidR="00EA39E4" w:rsidRPr="004B5651">
        <w:rPr>
          <w:b/>
        </w:rPr>
        <w:t>C)</w:t>
      </w:r>
      <w:r w:rsidR="00704007" w:rsidRPr="004B5651">
        <w:rPr>
          <w:b/>
        </w:rPr>
        <w:t xml:space="preserve"> </w:t>
      </w:r>
      <w:r w:rsidR="00AD5E25" w:rsidRPr="004B5651">
        <w:t>Left:</w:t>
      </w:r>
      <w:r w:rsidR="00AD5E25" w:rsidRPr="004B5651">
        <w:rPr>
          <w:b/>
        </w:rPr>
        <w:t xml:space="preserve"> </w:t>
      </w:r>
      <w:r w:rsidR="00EA39E4" w:rsidRPr="004B5651">
        <w:t>Schematic</w:t>
      </w:r>
      <w:r w:rsidR="00704007" w:rsidRPr="004B5651">
        <w:t xml:space="preserve"> representation of the primary structure of Env (top) and the soluble immunogen</w:t>
      </w:r>
      <w:r w:rsidR="006D6D81" w:rsidRPr="004B5651">
        <w:t>,</w:t>
      </w:r>
      <w:r w:rsidR="00704007" w:rsidRPr="004B5651">
        <w:t xml:space="preserve"> BG505 SOSIP.664 (bottom). </w:t>
      </w:r>
      <w:r w:rsidR="003835FC" w:rsidRPr="004B5651">
        <w:t>Variable regions</w:t>
      </w:r>
      <w:r w:rsidR="00704007" w:rsidRPr="004B5651">
        <w:t xml:space="preserve"> </w:t>
      </w:r>
      <w:r w:rsidR="003835FC" w:rsidRPr="004B5651">
        <w:t xml:space="preserve">(V1-5) are shown in colour, constant regions (C1-5) are shown in light grey, and gp41 is shown in dark grey. </w:t>
      </w:r>
      <w:r w:rsidR="005638EB" w:rsidRPr="004B5651">
        <w:t>The envelope spike has approximately 25 potential N-glycosylation sites per gp120, and 4 per gp41 (cyan forks</w:t>
      </w:r>
      <w:r w:rsidR="00915E07">
        <w:t>;</w:t>
      </w:r>
      <w:r w:rsidR="002D44AB">
        <w:t xml:space="preserve"> </w:t>
      </w:r>
      <w:r w:rsidR="00915E07">
        <w:t xml:space="preserve">mean across many isolates) </w:t>
      </w:r>
      <w:r w:rsidR="00997094" w:rsidRPr="004B5651">
        <w:fldChar w:fldCharType="begin">
          <w:fldData xml:space="preserve">PEVuZE5vdGU+PENpdGU+PEF1dGhvcj5Lb3JiZXI8L0F1dGhvcj48WWVhcj4yMDAxPC9ZZWFyPjxS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</w:fldData>
        </w:fldChar>
      </w:r>
      <w:r w:rsidR="00B84949">
        <w:instrText xml:space="preserve"> ADDIN EN.CITE </w:instrText>
      </w:r>
      <w:r w:rsidR="00B84949">
        <w:fldChar w:fldCharType="begin">
          <w:fldData xml:space="preserve">PEVuZE5vdGU+PENpdGU+PEF1dGhvcj5Lb3JiZXI8L0F1dGhvcj48WWVhcj4yMDAxPC9ZZWFyPjxS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</w:fldData>
        </w:fldChar>
      </w:r>
      <w:r w:rsidR="00B84949">
        <w:instrText xml:space="preserve"> ADDIN EN.CITE.DATA </w:instrText>
      </w:r>
      <w:r w:rsidR="00B84949">
        <w:fldChar w:fldCharType="end"/>
      </w:r>
      <w:r w:rsidR="00997094" w:rsidRPr="004B5651">
        <w:fldChar w:fldCharType="separate"/>
      </w:r>
      <w:r w:rsidR="00B84949">
        <w:rPr>
          <w:noProof/>
        </w:rPr>
        <w:t>[46]</w:t>
      </w:r>
      <w:r w:rsidR="00997094" w:rsidRPr="004B5651">
        <w:fldChar w:fldCharType="end"/>
      </w:r>
      <w:r w:rsidR="002D44AB">
        <w:t>.</w:t>
      </w:r>
      <w:r w:rsidR="00B13B3D" w:rsidRPr="004B5651">
        <w:t xml:space="preserve"> SOSIP.664 modifications</w:t>
      </w:r>
      <w:r w:rsidR="003835FC" w:rsidRPr="004B5651">
        <w:t xml:space="preserve"> are annotated in ma</w:t>
      </w:r>
      <w:r w:rsidR="00B13B3D" w:rsidRPr="004B5651">
        <w:t xml:space="preserve">genta, </w:t>
      </w:r>
      <w:r w:rsidR="006D6D81" w:rsidRPr="004B5651">
        <w:t xml:space="preserve">with </w:t>
      </w:r>
      <w:r w:rsidR="00B72D7E" w:rsidRPr="004B5651">
        <w:t xml:space="preserve">optional </w:t>
      </w:r>
      <w:r w:rsidR="00B13B3D" w:rsidRPr="004B5651">
        <w:t xml:space="preserve">purification tag </w:t>
      </w:r>
      <w:r w:rsidR="00AD5E25" w:rsidRPr="004B5651">
        <w:t>coloured</w:t>
      </w:r>
      <w:r w:rsidR="00B13B3D" w:rsidRPr="004B5651">
        <w:t xml:space="preserve"> green.</w:t>
      </w:r>
      <w:r w:rsidR="006D6D81" w:rsidRPr="004B5651">
        <w:t xml:space="preserve"> </w:t>
      </w:r>
      <w:r w:rsidR="00B72D7E" w:rsidRPr="004B5651">
        <w:t xml:space="preserve">FP = fusion peptide, HR1/2 = heptad repeat 1 and 2. </w:t>
      </w:r>
      <w:r w:rsidR="005638EB" w:rsidRPr="004B5651">
        <w:t>Right</w:t>
      </w:r>
      <w:r w:rsidR="006D6D81" w:rsidRPr="004B5651">
        <w:t>:</w:t>
      </w:r>
      <w:r w:rsidR="005638EB" w:rsidRPr="004B5651">
        <w:t xml:space="preserve"> </w:t>
      </w:r>
      <w:r w:rsidR="000A24AE" w:rsidRPr="004B5651">
        <w:t>Model</w:t>
      </w:r>
      <w:r w:rsidR="00AD5E25" w:rsidRPr="004B5651">
        <w:t xml:space="preserve"> </w:t>
      </w:r>
      <w:r w:rsidR="00EA39E4" w:rsidRPr="004B5651">
        <w:t>of a</w:t>
      </w:r>
      <w:r w:rsidR="00B13B3D" w:rsidRPr="004B5651">
        <w:t xml:space="preserve"> de-glycosy</w:t>
      </w:r>
      <w:r w:rsidR="00EA39E4" w:rsidRPr="004B5651">
        <w:t>lated envelope spike (as in B</w:t>
      </w:r>
      <w:r w:rsidR="00B13B3D" w:rsidRPr="004B5651">
        <w:t>)</w:t>
      </w:r>
      <w:r w:rsidR="00EA39E4" w:rsidRPr="004B5651">
        <w:t xml:space="preserve">, with variable loops coloured </w:t>
      </w:r>
      <w:r w:rsidR="00B13B3D" w:rsidRPr="004B5651">
        <w:t>accordingly</w:t>
      </w:r>
      <w:r w:rsidR="00EA39E4" w:rsidRPr="004B5651">
        <w:t>.</w:t>
      </w:r>
    </w:p>
    <w:p w14:paraId="1734BDD0" w14:textId="71EF1ECF" w:rsidR="006C51AC" w:rsidRPr="00DF747E" w:rsidRDefault="006C51AC" w:rsidP="00DF747E">
      <w:pPr>
        <w:spacing w:line="240" w:lineRule="auto"/>
        <w:jc w:val="both"/>
        <w:rPr>
          <w:i/>
        </w:rPr>
      </w:pPr>
    </w:p>
    <w:p w14:paraId="3E9C89B5" w14:textId="3232EF3F" w:rsidR="00051541" w:rsidRDefault="009544E0" w:rsidP="00C849FC">
      <w:pPr>
        <w:pStyle w:val="Heading2"/>
        <w:spacing w:line="360" w:lineRule="auto"/>
      </w:pPr>
      <w:r>
        <w:t>1</w:t>
      </w:r>
      <w:r w:rsidR="00EE1E60">
        <w:t xml:space="preserve">.1 </w:t>
      </w:r>
      <w:r w:rsidR="00AE7B79">
        <w:t>The antibody response</w:t>
      </w:r>
      <w:r w:rsidR="00EA6E7B">
        <w:t xml:space="preserve"> </w:t>
      </w:r>
    </w:p>
    <w:p w14:paraId="14F48512" w14:textId="3C24FB0A" w:rsidR="008B2B6F" w:rsidRDefault="000F6ADC" w:rsidP="00C849FC">
      <w:pPr>
        <w:spacing w:line="360" w:lineRule="auto"/>
        <w:jc w:val="both"/>
        <w:rPr>
          <w:color w:val="000000" w:themeColor="text1"/>
          <w:shd w:val="clear" w:color="auto" w:fill="FFFFFF"/>
        </w:rPr>
      </w:pPr>
      <w:r w:rsidRPr="000E719F">
        <w:t>Neutralising antibodies (nAbs</w:t>
      </w:r>
      <w:r w:rsidR="006355E5">
        <w:t xml:space="preserve">) </w:t>
      </w:r>
      <w:r w:rsidRPr="000E719F">
        <w:t xml:space="preserve">typically </w:t>
      </w:r>
      <w:r w:rsidR="006355E5">
        <w:t xml:space="preserve">work </w:t>
      </w:r>
      <w:r w:rsidRPr="000E719F">
        <w:t>by binding an antigen on the viral surface to prevent the virus from infecting the host cell</w:t>
      </w:r>
      <w:r w:rsidR="006355E5">
        <w:t>, and</w:t>
      </w:r>
      <w:r w:rsidR="006355E5" w:rsidRPr="000E719F">
        <w:t xml:space="preserve"> correlate with protection in the majority of licensed vaccines</w:t>
      </w:r>
      <w:r w:rsidR="00386563">
        <w:t xml:space="preserve"> </w:t>
      </w:r>
      <w:r w:rsidR="006355E5" w:rsidRPr="000E719F">
        <w:fldChar w:fldCharType="begin"/>
      </w:r>
      <w:r w:rsidR="00B84949">
        <w:instrText xml:space="preserve"> ADDIN EN.CITE &lt;EndNote&gt;&lt;Cite&gt;&lt;Author&gt;Plotkin&lt;/Author&gt;&lt;Year&gt;2001&lt;/Year&gt;&lt;RecNum&gt;1528&lt;/RecNum&gt;&lt;DisplayText&gt;[47]&lt;/DisplayText&gt;&lt;record&gt;&lt;rec-number&gt;1528&lt;/rec-number&gt;&lt;foreign-keys&gt;&lt;key app="EN" db-id="p2pxssdv6repwwevvsjpx0dqxsx0eer995xr" timestamp="1520600637"&gt;1528&lt;/key&gt;&lt;/foreign-keys&gt;&lt;ref-type name="Journal Article"&gt;17&lt;/ref-type&gt;&lt;contributors&gt;&lt;authors&gt;&lt;author&gt;Plotkin, S. A.&lt;/author&gt;&lt;/authors&gt;&lt;/contributors&gt;&lt;auth-address&gt;Aventis Pasteur, Doylestown, PA 18901, USA. Stanley.Plotkin@Aventis.com&lt;/auth-address&gt;&lt;titles&gt;&lt;title&gt;Immunologic correlates of protection induced by vaccination&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63-75&lt;/pages&gt;&lt;volume&gt;20&lt;/volume&gt;&lt;number&gt;1&lt;/number&gt;&lt;keywords&gt;&lt;keyword&gt;Antibodies/*blood/immunology&lt;/keyword&gt;&lt;keyword&gt;Humans&lt;/keyword&gt;&lt;keyword&gt;*Immunity&lt;/keyword&gt;&lt;keyword&gt;Immunization&lt;/keyword&gt;&lt;keyword&gt;Infection Control&lt;/keyword&gt;&lt;keyword&gt;Treatment Outcome&lt;/keyword&gt;&lt;keyword&gt;Vaccines/*immunology&lt;/keyword&gt;&lt;/keywords&gt;&lt;dates&gt;&lt;year&gt;2001&lt;/year&gt;&lt;pub-dates&gt;&lt;date&gt;Jan&lt;/date&gt;&lt;/pub-dates&gt;&lt;/dates&gt;&lt;isbn&gt;0891-3668 (Print)&amp;#xD;0891-3668 (Linking)&lt;/isbn&gt;&lt;accession-num&gt;11176570&lt;/accession-num&gt;&lt;urls&gt;&lt;related-urls&gt;&lt;url&gt;http://www.ncbi.nlm.nih.gov/pubmed/11176570&lt;/url&gt;&lt;/related-urls&gt;&lt;/urls&gt;&lt;/record&gt;&lt;/Cite&gt;&lt;/EndNote&gt;</w:instrText>
      </w:r>
      <w:r w:rsidR="006355E5" w:rsidRPr="000E719F">
        <w:fldChar w:fldCharType="separate"/>
      </w:r>
      <w:r w:rsidR="00B84949">
        <w:rPr>
          <w:noProof/>
        </w:rPr>
        <w:t>[47]</w:t>
      </w:r>
      <w:r w:rsidR="006355E5" w:rsidRPr="000E719F">
        <w:fldChar w:fldCharType="end"/>
      </w:r>
      <w:r w:rsidR="00386563">
        <w:t>.</w:t>
      </w:r>
      <w:r w:rsidRPr="000E719F">
        <w:t xml:space="preserve"> </w:t>
      </w:r>
      <w:r w:rsidR="003331E8" w:rsidRPr="00B053BC">
        <w:t>As the only vira</w:t>
      </w:r>
      <w:r w:rsidR="008B2B6F">
        <w:t xml:space="preserve">l protein on the </w:t>
      </w:r>
      <w:r w:rsidR="00E32713" w:rsidRPr="00B053BC">
        <w:t>vir</w:t>
      </w:r>
      <w:r w:rsidR="00110754">
        <w:t>ion</w:t>
      </w:r>
      <w:r w:rsidR="00E32713" w:rsidRPr="00B053BC">
        <w:t xml:space="preserve"> surface</w:t>
      </w:r>
      <w:r w:rsidR="00771CD2">
        <w:t>, and playing a key role in mediating infection,</w:t>
      </w:r>
      <w:r w:rsidR="003331E8" w:rsidRPr="00B053BC">
        <w:t xml:space="preserve"> </w:t>
      </w:r>
      <w:r w:rsidR="00771CD2" w:rsidRPr="00B053BC">
        <w:t xml:space="preserve">the envelope spike </w:t>
      </w:r>
      <w:r w:rsidR="00E32713" w:rsidRPr="00B053BC">
        <w:t>is</w:t>
      </w:r>
      <w:r w:rsidR="003331E8" w:rsidRPr="00B053BC">
        <w:t xml:space="preserve"> </w:t>
      </w:r>
      <w:r>
        <w:t xml:space="preserve">the sole target for nAbs. </w:t>
      </w:r>
      <w:r w:rsidR="00C94EE1">
        <w:t>However, s</w:t>
      </w:r>
      <w:r w:rsidRPr="00B053BC">
        <w:t xml:space="preserve">everal fundamental features of HIV-1 biology </w:t>
      </w:r>
      <w:r w:rsidR="007C516E">
        <w:t>hinder</w:t>
      </w:r>
      <w:r w:rsidRPr="00B053BC">
        <w:t xml:space="preserve"> the </w:t>
      </w:r>
      <w:r w:rsidRPr="00EA6E7B">
        <w:t>development of nAbs</w:t>
      </w:r>
      <w:r w:rsidR="00CB6481">
        <w:t xml:space="preserve"> i</w:t>
      </w:r>
      <w:r w:rsidR="00110754" w:rsidRPr="00EA6E7B">
        <w:t xml:space="preserve">n both </w:t>
      </w:r>
      <w:r w:rsidR="00EA6E7B" w:rsidRPr="00EA6E7B">
        <w:t xml:space="preserve">a </w:t>
      </w:r>
      <w:r w:rsidR="00CB6481">
        <w:t>vaccine and infection setting</w:t>
      </w:r>
      <w:r w:rsidRPr="00EA6E7B">
        <w:t xml:space="preserve">. </w:t>
      </w:r>
      <w:r w:rsidR="003331E8" w:rsidRPr="00B053BC">
        <w:t xml:space="preserve">The </w:t>
      </w:r>
      <w:r w:rsidR="00D649C6">
        <w:t xml:space="preserve">functional </w:t>
      </w:r>
      <w:r>
        <w:t xml:space="preserve">envelope </w:t>
      </w:r>
      <w:r w:rsidR="003331E8" w:rsidRPr="00B053BC">
        <w:t xml:space="preserve">spike is a trimer of non-covalently associated gp120-gp41 </w:t>
      </w:r>
      <w:r w:rsidR="003331E8" w:rsidRPr="004B5651">
        <w:t>heterodimers (</w:t>
      </w:r>
      <w:r w:rsidR="00FD1C6A">
        <w:t xml:space="preserve">Fig. </w:t>
      </w:r>
      <w:r w:rsidR="003331E8" w:rsidRPr="004B5651">
        <w:t>1), generated by furin cleavage of a gp160 precursor polypeptide.</w:t>
      </w:r>
      <w:r w:rsidR="00B70553" w:rsidRPr="004B5651">
        <w:t xml:space="preserve"> H</w:t>
      </w:r>
      <w:r w:rsidR="003331E8" w:rsidRPr="004B5651">
        <w:t>ost cell tropism and attachment is mediated by the gp120 subunits</w:t>
      </w:r>
      <w:r w:rsidR="007B1E2B" w:rsidRPr="004B5651">
        <w:t>,</w:t>
      </w:r>
      <w:r w:rsidR="003331E8" w:rsidRPr="004B5651">
        <w:t xml:space="preserve"> </w:t>
      </w:r>
      <w:r w:rsidR="003331E8" w:rsidRPr="004B5651">
        <w:rPr>
          <w:color w:val="000000" w:themeColor="text1"/>
        </w:rPr>
        <w:t>which contain the CD4 receptor and co-receptor (CCR5</w:t>
      </w:r>
      <w:r w:rsidR="003331E8" w:rsidRPr="00261264">
        <w:rPr>
          <w:color w:val="000000" w:themeColor="text1"/>
        </w:rPr>
        <w:t xml:space="preserve"> </w:t>
      </w:r>
      <w:r w:rsidR="00150157">
        <w:rPr>
          <w:color w:val="000000" w:themeColor="text1"/>
        </w:rPr>
        <w:t>or</w:t>
      </w:r>
      <w:r w:rsidR="003331E8" w:rsidRPr="00261264">
        <w:rPr>
          <w:color w:val="000000" w:themeColor="text1"/>
        </w:rPr>
        <w:t xml:space="preserve"> CXCR4) binding sites. Once bound, substantial conformational changes </w:t>
      </w:r>
      <w:r w:rsidR="00202496">
        <w:rPr>
          <w:color w:val="000000" w:themeColor="text1"/>
        </w:rPr>
        <w:t>enable</w:t>
      </w:r>
      <w:r w:rsidR="003331E8" w:rsidRPr="00261264">
        <w:rPr>
          <w:color w:val="000000" w:themeColor="text1"/>
        </w:rPr>
        <w:t xml:space="preserve"> the gp41 subunits to drive fusion of the viral and </w:t>
      </w:r>
      <w:r w:rsidR="003331E8" w:rsidRPr="0061063F">
        <w:rPr>
          <w:color w:val="000000" w:themeColor="text1"/>
        </w:rPr>
        <w:t>host cell membranes</w:t>
      </w:r>
      <w:r w:rsidR="00386563">
        <w:rPr>
          <w:color w:val="000000" w:themeColor="text1"/>
        </w:rPr>
        <w:t xml:space="preserve"> </w:t>
      </w:r>
      <w:r w:rsidR="003331E8" w:rsidRPr="0061063F">
        <w:rPr>
          <w:color w:val="000000" w:themeColor="text1"/>
        </w:rPr>
        <w:fldChar w:fldCharType="begin"/>
      </w:r>
      <w:r w:rsidR="00B84949">
        <w:rPr>
          <w:color w:val="000000" w:themeColor="text1"/>
        </w:rPr>
        <w:instrText xml:space="preserve"> ADDIN EN.CITE &lt;EndNote&gt;&lt;Cite&gt;&lt;Author&gt;Chan&lt;/Author&gt;&lt;Year&gt;1998&lt;/Year&gt;&lt;RecNum&gt;1463&lt;/RecNum&gt;&lt;DisplayText&gt;[48]&lt;/DisplayText&gt;&lt;record&gt;&lt;rec-number&gt;1463&lt;/rec-number&gt;&lt;foreign-keys&gt;&lt;key app="EN" db-id="p2pxssdv6repwwevvsjpx0dqxsx0eer995xr" timestamp="1510758014"&gt;1463&lt;/key&gt;&lt;/foreign-keys&gt;&lt;ref-type name="Journal Article"&gt;17&lt;/ref-type&gt;&lt;contributors&gt;&lt;authors&gt;&lt;author&gt;Chan, D. C.&lt;/author&gt;&lt;author&gt;Kim, P. S.&lt;/author&gt;&lt;/authors&gt;&lt;/contributors&gt;&lt;auth-address&gt;Whitehead Institute for Biomedical Research, Department of Biology, Massachusetts Institute of Technology, Cambridge 02142, USA.&lt;/auth-address&gt;&lt;titles&gt;&lt;title&gt;HIV entry and its inhibition&lt;/title&gt;&lt;secondary-title&gt;Cell&lt;/secondary-title&gt;&lt;alt-title&gt;Cell&lt;/alt-title&gt;&lt;/titles&gt;&lt;periodical&gt;&lt;full-title&gt;Cell&lt;/full-title&gt;&lt;/periodical&gt;&lt;alt-periodical&gt;&lt;full-title&gt;Cell&lt;/full-title&gt;&lt;/alt-periodical&gt;&lt;pages&gt;681-4&lt;/pages&gt;&lt;volume&gt;93&lt;/volume&gt;&lt;number&gt;5&lt;/number&gt;&lt;keywords&gt;&lt;keyword&gt;AIDS Vaccines&lt;/keyword&gt;&lt;keyword&gt;Cell Membrane/*metabolism&lt;/keyword&gt;&lt;keyword&gt;Drug Design&lt;/keyword&gt;&lt;keyword&gt;HIV Envelope Protein gp41/chemistry/*metabolism&lt;/keyword&gt;&lt;keyword&gt;HIV-1/*metabolism&lt;/keyword&gt;&lt;keyword&gt;*Membrane Fusion&lt;/keyword&gt;&lt;keyword&gt;Models, Molecular&lt;/keyword&gt;&lt;keyword&gt;Peptide Fragments/pharmacology&lt;/keyword&gt;&lt;keyword&gt;Receptors, HIV&lt;/keyword&gt;&lt;keyword&gt;Virus Replication&lt;/keyword&gt;&lt;/keywords&gt;&lt;dates&gt;&lt;year&gt;1998&lt;/year&gt;&lt;pub-dates&gt;&lt;date&gt;May 29&lt;/date&gt;&lt;/pub-dates&gt;&lt;/dates&gt;&lt;isbn&gt;0092-8674 (Print)&amp;#xD;0092-8674 (Linking)&lt;/isbn&gt;&lt;accession-num&gt;9630213&lt;/accession-num&gt;&lt;urls&gt;&lt;related-urls&gt;&lt;url&gt;http://www.ncbi.nlm.nih.gov/pubmed/9630213&lt;/url&gt;&lt;/related-urls&gt;&lt;/urls&gt;&lt;/record&gt;&lt;/Cite&gt;&lt;/EndNote&gt;</w:instrText>
      </w:r>
      <w:r w:rsidR="003331E8" w:rsidRPr="0061063F">
        <w:rPr>
          <w:color w:val="000000" w:themeColor="text1"/>
        </w:rPr>
        <w:fldChar w:fldCharType="separate"/>
      </w:r>
      <w:r w:rsidR="00B84949">
        <w:rPr>
          <w:noProof/>
          <w:color w:val="000000" w:themeColor="text1"/>
        </w:rPr>
        <w:t>[48]</w:t>
      </w:r>
      <w:r w:rsidR="003331E8" w:rsidRPr="0061063F">
        <w:rPr>
          <w:color w:val="000000" w:themeColor="text1"/>
        </w:rPr>
        <w:fldChar w:fldCharType="end"/>
      </w:r>
      <w:r w:rsidR="00386563">
        <w:rPr>
          <w:color w:val="000000" w:themeColor="text1"/>
        </w:rPr>
        <w:t>.</w:t>
      </w:r>
      <w:r w:rsidR="00F93EEC" w:rsidRPr="0061063F">
        <w:rPr>
          <w:color w:val="000000" w:themeColor="text1"/>
        </w:rPr>
        <w:t xml:space="preserve"> </w:t>
      </w:r>
      <w:r w:rsidR="00B70553" w:rsidRPr="0061063F">
        <w:rPr>
          <w:color w:val="000000" w:themeColor="text1"/>
        </w:rPr>
        <w:t xml:space="preserve">Antibodies </w:t>
      </w:r>
      <w:r w:rsidR="00110754" w:rsidRPr="0061063F">
        <w:rPr>
          <w:color w:val="000000" w:themeColor="text1"/>
        </w:rPr>
        <w:t xml:space="preserve">capable of </w:t>
      </w:r>
      <w:r w:rsidR="00D649C6" w:rsidRPr="0061063F">
        <w:rPr>
          <w:color w:val="000000" w:themeColor="text1"/>
        </w:rPr>
        <w:t xml:space="preserve">binding the spike in its functional </w:t>
      </w:r>
      <w:r w:rsidR="00C5081F" w:rsidRPr="0061063F">
        <w:rPr>
          <w:color w:val="000000" w:themeColor="text1"/>
        </w:rPr>
        <w:t>conf</w:t>
      </w:r>
      <w:r w:rsidR="00C5081F">
        <w:rPr>
          <w:color w:val="000000" w:themeColor="text1"/>
        </w:rPr>
        <w:t>o</w:t>
      </w:r>
      <w:r w:rsidR="00C5081F" w:rsidRPr="0061063F">
        <w:rPr>
          <w:color w:val="000000" w:themeColor="text1"/>
        </w:rPr>
        <w:t xml:space="preserve">rmation </w:t>
      </w:r>
      <w:r w:rsidR="00E101C9">
        <w:rPr>
          <w:color w:val="000000" w:themeColor="text1"/>
        </w:rPr>
        <w:t>prevent</w:t>
      </w:r>
      <w:r w:rsidR="00B70553" w:rsidRPr="0061063F">
        <w:rPr>
          <w:color w:val="000000" w:themeColor="text1"/>
        </w:rPr>
        <w:t xml:space="preserve"> this</w:t>
      </w:r>
      <w:r w:rsidR="00D649C6" w:rsidRPr="0061063F">
        <w:rPr>
          <w:color w:val="000000" w:themeColor="text1"/>
        </w:rPr>
        <w:t xml:space="preserve"> </w:t>
      </w:r>
      <w:r w:rsidR="00E101C9">
        <w:rPr>
          <w:color w:val="000000" w:themeColor="text1"/>
        </w:rPr>
        <w:t>occurring</w:t>
      </w:r>
      <w:r w:rsidR="00B70553" w:rsidRPr="0061063F">
        <w:rPr>
          <w:color w:val="000000" w:themeColor="text1"/>
        </w:rPr>
        <w:t>.</w:t>
      </w:r>
      <w:r w:rsidR="00B53DFC" w:rsidRPr="0061063F">
        <w:rPr>
          <w:color w:val="000000" w:themeColor="text1"/>
        </w:rPr>
        <w:t xml:space="preserve"> </w:t>
      </w:r>
      <w:r w:rsidR="00904831" w:rsidRPr="0061063F">
        <w:rPr>
          <w:color w:val="000000" w:themeColor="text1"/>
        </w:rPr>
        <w:t xml:space="preserve">However, functional Envs are </w:t>
      </w:r>
      <w:r w:rsidR="00904831" w:rsidRPr="00A2056C">
        <w:rPr>
          <w:color w:val="000000" w:themeColor="text1"/>
        </w:rPr>
        <w:t>few and far between, with</w:t>
      </w:r>
      <w:r w:rsidR="00E101C9">
        <w:rPr>
          <w:color w:val="000000" w:themeColor="text1"/>
        </w:rPr>
        <w:t xml:space="preserve"> only</w:t>
      </w:r>
      <w:r w:rsidR="00904831" w:rsidRPr="00A2056C">
        <w:rPr>
          <w:color w:val="000000" w:themeColor="text1"/>
        </w:rPr>
        <w:t xml:space="preserve"> approximately 14 </w:t>
      </w:r>
      <w:r w:rsidR="0061063F" w:rsidRPr="00A2056C">
        <w:rPr>
          <w:color w:val="000000" w:themeColor="text1"/>
        </w:rPr>
        <w:t>spikes</w:t>
      </w:r>
      <w:r w:rsidR="00904831" w:rsidRPr="00A2056C">
        <w:rPr>
          <w:color w:val="000000" w:themeColor="text1"/>
        </w:rPr>
        <w:t xml:space="preserve"> per viral particle</w:t>
      </w:r>
      <w:r w:rsidR="0046793A">
        <w:rPr>
          <w:color w:val="000000" w:themeColor="text1"/>
        </w:rPr>
        <w:t xml:space="preserve"> (mean for one HIV-1 isolate)</w:t>
      </w:r>
      <w:r w:rsidR="00386563">
        <w:rPr>
          <w:color w:val="000000" w:themeColor="text1"/>
        </w:rPr>
        <w:t xml:space="preserve"> </w:t>
      </w:r>
      <w:r w:rsidR="0061063F" w:rsidRPr="00A2056C">
        <w:rPr>
          <w:color w:val="000000" w:themeColor="text1"/>
        </w:rPr>
        <w:fldChar w:fldCharType="begin">
          <w:fldData xml:space="preserve">PEVuZE5vdGU+PENpdGU+PEF1dGhvcj5aaHU8L0F1dGhvcj48WWVhcj4yMDA2PC9ZZWFyPjxSZWNO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4NDctNTI8L3BhZ2VzPjx2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</w:fldData>
        </w:fldChar>
      </w:r>
      <w:r w:rsidR="00B84949">
        <w:rPr>
          <w:color w:val="000000" w:themeColor="text1"/>
        </w:rPr>
        <w:instrText xml:space="preserve"> ADDIN EN.CITE </w:instrText>
      </w:r>
      <w:r w:rsidR="00B84949">
        <w:rPr>
          <w:color w:val="000000" w:themeColor="text1"/>
        </w:rPr>
        <w:fldChar w:fldCharType="begin">
          <w:fldData xml:space="preserve">PEVuZE5vdGU+PENpdGU+PEF1dGhvcj5aaHU8L0F1dGhvcj48WWVhcj4yMDA2PC9ZZWFyPjxSZWNO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4NDctNTI8L3BhZ2VzPjx2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</w:fldData>
        </w:fldChar>
      </w:r>
      <w:r w:rsidR="00B84949">
        <w:rPr>
          <w:color w:val="000000" w:themeColor="text1"/>
        </w:rPr>
        <w:instrText xml:space="preserve"> ADDIN EN.CITE.DATA </w:instrText>
      </w:r>
      <w:r w:rsidR="00B84949">
        <w:rPr>
          <w:color w:val="000000" w:themeColor="text1"/>
        </w:rPr>
      </w:r>
      <w:r w:rsidR="00B84949">
        <w:rPr>
          <w:color w:val="000000" w:themeColor="text1"/>
        </w:rPr>
        <w:fldChar w:fldCharType="end"/>
      </w:r>
      <w:r w:rsidR="0061063F" w:rsidRPr="00A2056C">
        <w:rPr>
          <w:color w:val="000000" w:themeColor="text1"/>
        </w:rPr>
      </w:r>
      <w:r w:rsidR="0061063F" w:rsidRPr="00A2056C">
        <w:rPr>
          <w:color w:val="000000" w:themeColor="text1"/>
        </w:rPr>
        <w:fldChar w:fldCharType="separate"/>
      </w:r>
      <w:r w:rsidR="00B84949">
        <w:rPr>
          <w:noProof/>
          <w:color w:val="000000" w:themeColor="text1"/>
        </w:rPr>
        <w:t>[43]</w:t>
      </w:r>
      <w:r w:rsidR="0061063F" w:rsidRPr="00A2056C">
        <w:rPr>
          <w:color w:val="000000" w:themeColor="text1"/>
        </w:rPr>
        <w:fldChar w:fldCharType="end"/>
      </w:r>
      <w:r w:rsidR="00386563">
        <w:rPr>
          <w:color w:val="000000" w:themeColor="text1"/>
        </w:rPr>
        <w:t>.</w:t>
      </w:r>
      <w:r w:rsidR="00904831" w:rsidRPr="00A2056C">
        <w:rPr>
          <w:color w:val="000000" w:themeColor="text1"/>
        </w:rPr>
        <w:t xml:space="preserve"> The w</w:t>
      </w:r>
      <w:r w:rsidR="00904831" w:rsidRPr="00A2056C">
        <w:rPr>
          <w:color w:val="000000" w:themeColor="text1"/>
          <w:shd w:val="clear" w:color="auto" w:fill="FFFFFF"/>
        </w:rPr>
        <w:t xml:space="preserve">ide spacing of the envelope spikes is </w:t>
      </w:r>
      <w:r w:rsidR="00E101C9">
        <w:rPr>
          <w:color w:val="000000" w:themeColor="text1"/>
          <w:shd w:val="clear" w:color="auto" w:fill="FFFFFF"/>
        </w:rPr>
        <w:t xml:space="preserve">disadvantageous for the host antibody response </w:t>
      </w:r>
      <w:r w:rsidR="0061063F" w:rsidRPr="00A2056C">
        <w:rPr>
          <w:color w:val="000000" w:themeColor="text1"/>
          <w:shd w:val="clear" w:color="auto" w:fill="FFFFFF"/>
        </w:rPr>
        <w:t>as</w:t>
      </w:r>
      <w:r w:rsidR="00904831" w:rsidRPr="00A2056C">
        <w:rPr>
          <w:color w:val="000000" w:themeColor="text1"/>
          <w:shd w:val="clear" w:color="auto" w:fill="FFFFFF"/>
        </w:rPr>
        <w:t xml:space="preserve"> B cel</w:t>
      </w:r>
      <w:r w:rsidR="0061063F" w:rsidRPr="00A2056C">
        <w:rPr>
          <w:color w:val="000000" w:themeColor="text1"/>
          <w:shd w:val="clear" w:color="auto" w:fill="FFFFFF"/>
        </w:rPr>
        <w:t xml:space="preserve">ls are more effectively activated </w:t>
      </w:r>
      <w:r w:rsidR="00904831" w:rsidRPr="00A2056C">
        <w:rPr>
          <w:color w:val="000000" w:themeColor="text1"/>
          <w:shd w:val="clear" w:color="auto" w:fill="FFFFFF"/>
        </w:rPr>
        <w:t xml:space="preserve">by repetitive </w:t>
      </w:r>
      <w:r w:rsidR="0061063F" w:rsidRPr="00A2056C">
        <w:rPr>
          <w:color w:val="000000" w:themeColor="text1"/>
          <w:shd w:val="clear" w:color="auto" w:fill="FFFFFF"/>
        </w:rPr>
        <w:t>and organised</w:t>
      </w:r>
      <w:r w:rsidR="00904831" w:rsidRPr="00A2056C">
        <w:rPr>
          <w:color w:val="000000" w:themeColor="text1"/>
          <w:shd w:val="clear" w:color="auto" w:fill="FFFFFF"/>
        </w:rPr>
        <w:t xml:space="preserve"> structures</w:t>
      </w:r>
      <w:r w:rsidR="00386563">
        <w:rPr>
          <w:color w:val="000000" w:themeColor="text1"/>
          <w:shd w:val="clear" w:color="auto" w:fill="FFFFFF"/>
        </w:rPr>
        <w:t xml:space="preserve"> </w:t>
      </w:r>
      <w:r w:rsidR="00A2056C" w:rsidRPr="00A2056C">
        <w:rPr>
          <w:color w:val="000000" w:themeColor="text1"/>
          <w:shd w:val="clear" w:color="auto" w:fill="FFFFFF"/>
        </w:rPr>
        <w:fldChar w:fldCharType="begin"/>
      </w:r>
      <w:r w:rsidR="00B84949">
        <w:rPr>
          <w:color w:val="000000" w:themeColor="text1"/>
          <w:shd w:val="clear" w:color="auto" w:fill="FFFFFF"/>
        </w:rPr>
        <w:instrText xml:space="preserve"> ADDIN EN.CITE &lt;EndNote&gt;&lt;Cite&gt;&lt;Author&gt;Bachmann&lt;/Author&gt;&lt;Year&gt;1993&lt;/Year&gt;&lt;RecNum&gt;1763&lt;/RecNum&gt;&lt;DisplayText&gt;[49]&lt;/DisplayText&gt;&lt;record&gt;&lt;rec-number&gt;1763&lt;/rec-number&gt;&lt;foreign-keys&gt;&lt;key app="EN" db-id="p2pxssdv6repwwevvsjpx0dqxsx0eer995xr" timestamp="1538670095"&gt;1763&lt;/key&gt;&lt;/foreign-keys&gt;&lt;ref-type name="Journal Article"&gt;17&lt;/ref-type&gt;&lt;contributors&gt;&lt;authors&gt;&lt;author&gt;Bachmann, M. F.&lt;/author&gt;&lt;author&gt;Rohrer, U. H.&lt;/author&gt;&lt;author&gt;Kundig, T. M.&lt;/author&gt;&lt;author&gt;Burki, K.&lt;/author&gt;&lt;author&gt;Hengartner, H.&lt;/author&gt;&lt;author&gt;Zinkernagel, R. M.&lt;/author&gt;&lt;/authors&gt;&lt;/contributors&gt;&lt;auth-address&gt;Department of Pathology, University of Zurich, Switzerland.&lt;/auth-address&gt;&lt;titles&gt;&lt;title&gt;The influence of antigen organization on B cell responsiveness&lt;/title&gt;&lt;secondary-title&gt;Science&lt;/secondary-title&gt;&lt;/titles&gt;&lt;periodical&gt;&lt;full-title&gt;Science&lt;/full-title&gt;&lt;/periodical&gt;&lt;pages&gt;1448-51&lt;/pages&gt;&lt;volume&gt;262&lt;/volume&gt;&lt;number&gt;5138&lt;/number&gt;&lt;edition&gt;1993/11/26&lt;/edition&gt;&lt;keywords&gt;&lt;keyword&gt;Animals&lt;/keyword&gt;&lt;keyword&gt;Antibodies, Viral/*biosynthesis/immunology&lt;/keyword&gt;&lt;keyword&gt;Antibody Affinity&lt;/keyword&gt;&lt;keyword&gt;B-Lymphocytes/*immunology&lt;/keyword&gt;&lt;keyword&gt;*Immune Tolerance&lt;/keyword&gt;&lt;keyword&gt;Immunization&lt;/keyword&gt;&lt;keyword&gt;Immunoglobulin G/biosynthesis&lt;/keyword&gt;&lt;keyword&gt;Immunoglobulin M/biosynthesis&lt;/keyword&gt;&lt;keyword&gt;Lymphocyte Activation&lt;/keyword&gt;&lt;keyword&gt;Macrophages, Peritoneal/microbiology&lt;/keyword&gt;&lt;keyword&gt;*Membrane Glycoproteins&lt;/keyword&gt;&lt;keyword&gt;Mice&lt;/keyword&gt;&lt;keyword&gt;Mice, Transgenic&lt;/keyword&gt;&lt;keyword&gt;Neutralization Tests&lt;/keyword&gt;&lt;keyword&gt;T-Lymphocytes, Helper-Inducer/immunology&lt;/keyword&gt;&lt;keyword&gt;Vesicular stomatitis Indiana virus/*immunology/physiology&lt;/keyword&gt;&lt;keyword&gt;Viral Envelope Proteins/*immunology&lt;/keyword&gt;&lt;/keywords&gt;&lt;dates&gt;&lt;year&gt;1993&lt;/year&gt;&lt;pub-dates&gt;&lt;date&gt;Nov 26&lt;/date&gt;&lt;/pub-dates&gt;&lt;/dates&gt;&lt;isbn&gt;0036-8075 (Print)&amp;#xD;0036-8075 (Linking)&lt;/isbn&gt;&lt;accession-num&gt;8248784&lt;/accession-num&gt;&lt;urls&gt;&lt;related-urls&gt;&lt;url&gt;https://www.ncbi.nlm.nih.gov/pubmed/8248784&lt;/url&gt;&lt;/related-urls&gt;&lt;/urls&gt;&lt;/record&gt;&lt;/Cite&gt;&lt;/EndNote&gt;</w:instrText>
      </w:r>
      <w:r w:rsidR="00A2056C" w:rsidRPr="00A2056C">
        <w:rPr>
          <w:color w:val="000000" w:themeColor="text1"/>
          <w:shd w:val="clear" w:color="auto" w:fill="FFFFFF"/>
        </w:rPr>
        <w:fldChar w:fldCharType="separate"/>
      </w:r>
      <w:r w:rsidR="00B84949">
        <w:rPr>
          <w:noProof/>
          <w:color w:val="000000" w:themeColor="text1"/>
          <w:shd w:val="clear" w:color="auto" w:fill="FFFFFF"/>
        </w:rPr>
        <w:t>[49]</w:t>
      </w:r>
      <w:r w:rsidR="00A2056C" w:rsidRPr="00A2056C">
        <w:rPr>
          <w:color w:val="000000" w:themeColor="text1"/>
          <w:shd w:val="clear" w:color="auto" w:fill="FFFFFF"/>
        </w:rPr>
        <w:fldChar w:fldCharType="end"/>
      </w:r>
      <w:r w:rsidR="00386563">
        <w:rPr>
          <w:color w:val="000000" w:themeColor="text1"/>
          <w:shd w:val="clear" w:color="auto" w:fill="FFFFFF"/>
        </w:rPr>
        <w:t>.</w:t>
      </w:r>
    </w:p>
    <w:p w14:paraId="5D0B6C1C" w14:textId="5A9F478E" w:rsidR="003331E8" w:rsidRPr="00A91544" w:rsidRDefault="00E101C9" w:rsidP="008B2B6F">
      <w:pPr>
        <w:spacing w:line="360" w:lineRule="auto"/>
        <w:ind w:firstLine="720"/>
        <w:jc w:val="both"/>
        <w:rPr>
          <w:color w:val="000000" w:themeColor="text1"/>
        </w:rPr>
      </w:pPr>
      <w:r>
        <w:rPr>
          <w:color w:val="000000" w:themeColor="text1"/>
        </w:rPr>
        <w:t>T</w:t>
      </w:r>
      <w:r w:rsidR="003331E8" w:rsidRPr="0061063F">
        <w:rPr>
          <w:color w:val="000000" w:themeColor="text1"/>
        </w:rPr>
        <w:t xml:space="preserve">he virus also produces an abundance of non-functional envelope spikes in the form of uncleaved </w:t>
      </w:r>
      <w:r w:rsidR="003331E8" w:rsidRPr="00327E4E">
        <w:t xml:space="preserve">gp160, </w:t>
      </w:r>
      <w:r w:rsidR="00EE1B12">
        <w:t xml:space="preserve">and non-functional monomeric subunits such as </w:t>
      </w:r>
      <w:r w:rsidR="00633720">
        <w:t xml:space="preserve">soluble </w:t>
      </w:r>
      <w:r w:rsidR="00934796">
        <w:t xml:space="preserve">gp120 </w:t>
      </w:r>
      <w:r w:rsidR="00934796" w:rsidRPr="004B5651">
        <w:t xml:space="preserve">and gp41 stumps. These </w:t>
      </w:r>
      <w:r w:rsidR="003331E8" w:rsidRPr="004B5651">
        <w:t>can arise either through the improper processing of the spike, or its later disintegration (</w:t>
      </w:r>
      <w:r w:rsidR="00FD1C6A">
        <w:t xml:space="preserve">Fig. </w:t>
      </w:r>
      <w:r w:rsidR="003331E8" w:rsidRPr="004B5651">
        <w:t>1A)</w:t>
      </w:r>
      <w:r w:rsidRPr="004B5651">
        <w:t xml:space="preserve">. This ‘viral debris’ </w:t>
      </w:r>
      <w:r w:rsidR="00110754" w:rsidRPr="004B5651">
        <w:t>display</w:t>
      </w:r>
      <w:r w:rsidRPr="004B5651">
        <w:t>s</w:t>
      </w:r>
      <w:r w:rsidR="00110754" w:rsidRPr="004B5651">
        <w:t xml:space="preserve"> immunodominant </w:t>
      </w:r>
      <w:r w:rsidR="00EA6E7B" w:rsidRPr="004B5651">
        <w:t>epitopes</w:t>
      </w:r>
      <w:r w:rsidR="00110754" w:rsidRPr="004B5651">
        <w:t xml:space="preserve"> that are </w:t>
      </w:r>
      <w:r w:rsidR="00934796" w:rsidRPr="004B5651">
        <w:t xml:space="preserve">either </w:t>
      </w:r>
      <w:r w:rsidR="00110754" w:rsidRPr="004B5651">
        <w:t xml:space="preserve">occluded </w:t>
      </w:r>
      <w:r w:rsidR="00EA6E7B" w:rsidRPr="004B5651">
        <w:t xml:space="preserve">or absent </w:t>
      </w:r>
      <w:r w:rsidR="00110754" w:rsidRPr="004B5651">
        <w:t>on</w:t>
      </w:r>
      <w:r w:rsidR="00110754">
        <w:t xml:space="preserve"> the functional trimer (e.g. the inner surface of gp120)</w:t>
      </w:r>
      <w:r w:rsidR="008B2B6F">
        <w:t>,</w:t>
      </w:r>
      <w:r>
        <w:t xml:space="preserve"> and</w:t>
      </w:r>
      <w:r w:rsidR="003331E8" w:rsidRPr="00327E4E">
        <w:t xml:space="preserve"> act</w:t>
      </w:r>
      <w:r w:rsidR="00110754">
        <w:t>s</w:t>
      </w:r>
      <w:r w:rsidR="003331E8" w:rsidRPr="00327E4E">
        <w:t xml:space="preserve"> to </w:t>
      </w:r>
      <w:r w:rsidR="00C75B6E" w:rsidRPr="00327E4E">
        <w:t>di</w:t>
      </w:r>
      <w:r w:rsidR="00C75B6E">
        <w:t>vert</w:t>
      </w:r>
      <w:r w:rsidR="003331E8" w:rsidRPr="00327E4E">
        <w:t xml:space="preserve"> the </w:t>
      </w:r>
      <w:r w:rsidR="00110754">
        <w:t xml:space="preserve">host </w:t>
      </w:r>
      <w:r w:rsidR="003331E8" w:rsidRPr="00327E4E">
        <w:t>antibody response</w:t>
      </w:r>
      <w:r w:rsidR="00386563">
        <w:t xml:space="preserve"> </w:t>
      </w:r>
      <w:r w:rsidR="003331E8" w:rsidRPr="00332F79">
        <w:fldChar w:fldCharType="begin">
          <w:fldData xml:space="preserve">PEVuZE5vdGU+PENpdGU+PEF1dGhvcj5QYXJyZW48L0F1dGhvcj48WWVhcj4xOTk3PC9ZZWFyPjxS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</w:fldData>
        </w:fldChar>
      </w:r>
      <w:r w:rsidR="00B84949">
        <w:instrText xml:space="preserve"> ADDIN EN.CITE </w:instrText>
      </w:r>
      <w:r w:rsidR="00B84949">
        <w:fldChar w:fldCharType="begin">
          <w:fldData xml:space="preserve">PEVuZE5vdGU+PENpdGU+PEF1dGhvcj5QYXJyZW48L0F1dGhvcj48WWVhcj4xOTk3PC9ZZWFyPjxS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</w:fldData>
        </w:fldChar>
      </w:r>
      <w:r w:rsidR="00B84949">
        <w:instrText xml:space="preserve"> ADDIN EN.CITE.DATA </w:instrText>
      </w:r>
      <w:r w:rsidR="00B84949">
        <w:fldChar w:fldCharType="end"/>
      </w:r>
      <w:r w:rsidR="003331E8" w:rsidRPr="00332F79">
        <w:fldChar w:fldCharType="separate"/>
      </w:r>
      <w:r w:rsidR="00B84949">
        <w:rPr>
          <w:noProof/>
        </w:rPr>
        <w:t>[50-</w:t>
      </w:r>
      <w:r w:rsidR="00B84949">
        <w:rPr>
          <w:noProof/>
        </w:rPr>
        <w:lastRenderedPageBreak/>
        <w:t>55]</w:t>
      </w:r>
      <w:r w:rsidR="003331E8" w:rsidRPr="00332F79">
        <w:fldChar w:fldCharType="end"/>
      </w:r>
      <w:r w:rsidR="00386563">
        <w:t>.</w:t>
      </w:r>
      <w:r w:rsidR="00934796">
        <w:t xml:space="preserve"> T</w:t>
      </w:r>
      <w:r w:rsidR="00EA6E7B" w:rsidRPr="00332F79">
        <w:t>hus</w:t>
      </w:r>
      <w:r w:rsidR="000E719F" w:rsidRPr="00332F79">
        <w:t xml:space="preserve">, </w:t>
      </w:r>
      <w:r w:rsidR="00934796">
        <w:t xml:space="preserve">the initial antibody response, arising over the first </w:t>
      </w:r>
      <w:r w:rsidR="00C75B6E">
        <w:t xml:space="preserve">few </w:t>
      </w:r>
      <w:r w:rsidR="00934796">
        <w:t xml:space="preserve">weeks of infection, is </w:t>
      </w:r>
      <w:r w:rsidR="009B77DB" w:rsidRPr="00332F79">
        <w:t>incapable of binding the functional envelope spike</w:t>
      </w:r>
      <w:r w:rsidR="00934796">
        <w:t xml:space="preserve"> and is ‘non-neutralising’</w:t>
      </w:r>
      <w:r w:rsidR="00386563">
        <w:t xml:space="preserve"> </w:t>
      </w:r>
      <w:r w:rsidR="00934796">
        <w:fldChar w:fldCharType="begin">
          <w:fldData xml:space="preserve">PEVuZE5vdGU+PENpdGU+PEF1dGhvcj5Ub21hcmFzPC9BdXRob3I+PFllYXI+MjAwODwvWWVhcj48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</w:fldData>
        </w:fldChar>
      </w:r>
      <w:r w:rsidR="00B84949">
        <w:instrText xml:space="preserve"> ADDIN EN.CITE </w:instrText>
      </w:r>
      <w:r w:rsidR="00B84949">
        <w:fldChar w:fldCharType="begin">
          <w:fldData xml:space="preserve">PEVuZE5vdGU+PENpdGU+PEF1dGhvcj5Ub21hcmFzPC9BdXRob3I+PFllYXI+MjAwODwvWWVhcj48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</w:fldData>
        </w:fldChar>
      </w:r>
      <w:r w:rsidR="00B84949">
        <w:instrText xml:space="preserve"> ADDIN EN.CITE.DATA </w:instrText>
      </w:r>
      <w:r w:rsidR="00B84949">
        <w:fldChar w:fldCharType="end"/>
      </w:r>
      <w:r w:rsidR="00934796">
        <w:fldChar w:fldCharType="separate"/>
      </w:r>
      <w:r w:rsidR="00B84949">
        <w:rPr>
          <w:noProof/>
        </w:rPr>
        <w:t>[56]</w:t>
      </w:r>
      <w:r w:rsidR="00934796">
        <w:fldChar w:fldCharType="end"/>
      </w:r>
      <w:r w:rsidR="00386563">
        <w:t>.</w:t>
      </w:r>
      <w:r w:rsidR="007C516E" w:rsidRPr="007C516E">
        <w:rPr>
          <w:color w:val="FF0000"/>
        </w:rPr>
        <w:t xml:space="preserve"> </w:t>
      </w:r>
    </w:p>
    <w:p w14:paraId="006A509C" w14:textId="45199AA1" w:rsidR="009C14B7" w:rsidRPr="004B5651" w:rsidRDefault="00893D1A" w:rsidP="00B176D3">
      <w:pPr>
        <w:spacing w:line="360" w:lineRule="auto"/>
        <w:ind w:firstLine="720"/>
        <w:jc w:val="both"/>
      </w:pPr>
      <w:r w:rsidRPr="006C5FAA">
        <w:t>A further</w:t>
      </w:r>
      <w:r w:rsidR="00110754" w:rsidRPr="006C5FAA">
        <w:t xml:space="preserve"> </w:t>
      </w:r>
      <w:r w:rsidR="00D03EA6">
        <w:t>nAb</w:t>
      </w:r>
      <w:r w:rsidR="00110754" w:rsidRPr="006C5FAA">
        <w:t xml:space="preserve"> evasion feature of HIV-1 is the </w:t>
      </w:r>
      <w:r w:rsidR="006C5FAA" w:rsidRPr="006C5FAA">
        <w:t>relatively poor</w:t>
      </w:r>
      <w:r w:rsidR="00110754" w:rsidRPr="006C5FAA">
        <w:t xml:space="preserve"> accessibility of </w:t>
      </w:r>
      <w:r>
        <w:t>its</w:t>
      </w:r>
      <w:r w:rsidR="006C5FAA" w:rsidRPr="006C5FAA">
        <w:t xml:space="preserve"> </w:t>
      </w:r>
      <w:r w:rsidR="00110754" w:rsidRPr="006C5FAA">
        <w:t>c</w:t>
      </w:r>
      <w:r w:rsidR="000F6ADC" w:rsidRPr="006C5FAA">
        <w:t xml:space="preserve">onserved </w:t>
      </w:r>
      <w:r w:rsidR="006C5FAA" w:rsidRPr="006C5FAA">
        <w:t>epitopes</w:t>
      </w:r>
      <w:r w:rsidR="00110754" w:rsidRPr="006C5FAA">
        <w:t xml:space="preserve">. </w:t>
      </w:r>
      <w:r w:rsidR="00D05DF9" w:rsidRPr="006C5FAA">
        <w:t xml:space="preserve">The CD4 </w:t>
      </w:r>
      <w:r w:rsidR="00D05DF9" w:rsidRPr="004B5651">
        <w:t>bin</w:t>
      </w:r>
      <w:r w:rsidR="006D2231" w:rsidRPr="004B5651">
        <w:t>d</w:t>
      </w:r>
      <w:r w:rsidR="00D05DF9" w:rsidRPr="004B5651">
        <w:t>ing site</w:t>
      </w:r>
      <w:r w:rsidR="006C5FAA" w:rsidRPr="004B5651">
        <w:t xml:space="preserve"> (CD4bs)</w:t>
      </w:r>
      <w:r w:rsidR="0044766B" w:rsidRPr="004B5651">
        <w:t>,</w:t>
      </w:r>
      <w:r w:rsidR="00D05DF9" w:rsidRPr="004B5651">
        <w:t xml:space="preserve"> for example</w:t>
      </w:r>
      <w:r w:rsidR="0044766B" w:rsidRPr="004B5651">
        <w:t>,</w:t>
      </w:r>
      <w:r w:rsidR="00D05DF9" w:rsidRPr="004B5651">
        <w:t xml:space="preserve"> is a highly conserved region </w:t>
      </w:r>
      <w:r w:rsidR="006C5FAA" w:rsidRPr="004B5651">
        <w:t>essential</w:t>
      </w:r>
      <w:r w:rsidR="00D05DF9" w:rsidRPr="004B5651">
        <w:t xml:space="preserve"> for infectivity</w:t>
      </w:r>
      <w:r w:rsidR="006C5FAA" w:rsidRPr="004B5651">
        <w:t xml:space="preserve"> and thus </w:t>
      </w:r>
      <w:r w:rsidR="00D05DF9" w:rsidRPr="004B5651">
        <w:t>represent</w:t>
      </w:r>
      <w:r w:rsidR="006C5FAA" w:rsidRPr="004B5651">
        <w:t xml:space="preserve">s </w:t>
      </w:r>
      <w:r w:rsidR="00D05DF9" w:rsidRPr="004B5651">
        <w:t xml:space="preserve">a potentially vulnerable </w:t>
      </w:r>
      <w:r w:rsidR="0044766B" w:rsidRPr="004B5651">
        <w:t>site for antibody neutralisation</w:t>
      </w:r>
      <w:r w:rsidR="00D05DF9" w:rsidRPr="004B5651">
        <w:t xml:space="preserve">. </w:t>
      </w:r>
      <w:r w:rsidR="006C5FAA" w:rsidRPr="004B5651">
        <w:t>However</w:t>
      </w:r>
      <w:r w:rsidRPr="004B5651">
        <w:t>,</w:t>
      </w:r>
      <w:r w:rsidR="006C5FAA" w:rsidRPr="004B5651">
        <w:t xml:space="preserve"> i</w:t>
      </w:r>
      <w:r w:rsidR="00D05DF9" w:rsidRPr="004B5651">
        <w:t>t</w:t>
      </w:r>
      <w:r w:rsidR="006C5FAA" w:rsidRPr="004B5651">
        <w:t xml:space="preserve">s </w:t>
      </w:r>
      <w:r w:rsidR="00CA2D65" w:rsidRPr="004B5651">
        <w:t xml:space="preserve">recessed </w:t>
      </w:r>
      <w:r w:rsidR="006C5FAA" w:rsidRPr="004B5651">
        <w:t>locat</w:t>
      </w:r>
      <w:r w:rsidR="0055381A" w:rsidRPr="004B5651">
        <w:t>ion</w:t>
      </w:r>
      <w:r w:rsidR="00F875D0" w:rsidRPr="004B5651">
        <w:t xml:space="preserve"> </w:t>
      </w:r>
      <w:r w:rsidR="006C5FAA" w:rsidRPr="004B5651">
        <w:t>w</w:t>
      </w:r>
      <w:r w:rsidR="00D05DF9" w:rsidRPr="004B5651">
        <w:t>ithin the trimer interface</w:t>
      </w:r>
      <w:r w:rsidR="00CA2D65" w:rsidRPr="004B5651">
        <w:t>,</w:t>
      </w:r>
      <w:r w:rsidR="00F875D0" w:rsidRPr="004B5651">
        <w:t xml:space="preserve"> surrounded by N-glycans,</w:t>
      </w:r>
      <w:r w:rsidR="00D05DF9" w:rsidRPr="004B5651">
        <w:t xml:space="preserve"> reduces the accessibility of this </w:t>
      </w:r>
      <w:r w:rsidR="006C5FAA" w:rsidRPr="004B5651">
        <w:t>valuable</w:t>
      </w:r>
      <w:r w:rsidR="00D05DF9" w:rsidRPr="004B5651">
        <w:t xml:space="preserve"> </w:t>
      </w:r>
      <w:r w:rsidR="00633720">
        <w:t xml:space="preserve">collection of </w:t>
      </w:r>
      <w:r w:rsidR="00D05DF9" w:rsidRPr="004B5651">
        <w:t>epitope</w:t>
      </w:r>
      <w:r w:rsidR="00633720">
        <w:t>s</w:t>
      </w:r>
      <w:r w:rsidR="00D05DF9" w:rsidRPr="004B5651">
        <w:t xml:space="preserve"> for </w:t>
      </w:r>
      <w:r w:rsidR="006C5FAA" w:rsidRPr="004B5651">
        <w:t>nA</w:t>
      </w:r>
      <w:r w:rsidR="00D05DF9" w:rsidRPr="004B5651">
        <w:t>b recognition.</w:t>
      </w:r>
      <w:r w:rsidR="00B176D3" w:rsidRPr="004B5651">
        <w:t xml:space="preserve"> Interestingly, </w:t>
      </w:r>
      <w:r w:rsidR="004D05D5" w:rsidRPr="004B5651">
        <w:t>llamas and cows are capable of generating nAbs against the CD4</w:t>
      </w:r>
      <w:r w:rsidR="007A7C38" w:rsidRPr="004B5651">
        <w:t xml:space="preserve">bs </w:t>
      </w:r>
      <w:r w:rsidR="0039251B">
        <w:t xml:space="preserve">region </w:t>
      </w:r>
      <w:r w:rsidR="00B176D3" w:rsidRPr="004B5651">
        <w:t>following</w:t>
      </w:r>
      <w:r w:rsidR="007A7C38" w:rsidRPr="004B5651">
        <w:t xml:space="preserve"> immunisation</w:t>
      </w:r>
      <w:r w:rsidR="00B176D3" w:rsidRPr="004B5651">
        <w:t xml:space="preserve"> with Env</w:t>
      </w:r>
      <w:r w:rsidR="00386563">
        <w:t xml:space="preserve"> </w:t>
      </w:r>
      <w:r w:rsidR="007A7C38" w:rsidRPr="004B5651">
        <w:fldChar w:fldCharType="begin">
          <w:fldData xml:space="preserve">PEVuZE5vdGU+PENpdGU+PEF1dGhvcj5NY0NveTwvQXV0aG9yPjxZZWFyPjIwMTI8L1llYXI+PFJl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=
</w:fldData>
        </w:fldChar>
      </w:r>
      <w:r w:rsidR="00B84949">
        <w:instrText xml:space="preserve"> ADDIN EN.CITE </w:instrText>
      </w:r>
      <w:r w:rsidR="00B84949">
        <w:fldChar w:fldCharType="begin">
          <w:fldData xml:space="preserve">PEVuZE5vdGU+PENpdGU+PEF1dGhvcj5NY0NveTwvQXV0aG9yPjxZZWFyPjIwMTI8L1llYXI+PFJl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=
</w:fldData>
        </w:fldChar>
      </w:r>
      <w:r w:rsidR="00B84949">
        <w:instrText xml:space="preserve"> ADDIN EN.CITE.DATA </w:instrText>
      </w:r>
      <w:r w:rsidR="00B84949">
        <w:fldChar w:fldCharType="end"/>
      </w:r>
      <w:r w:rsidR="007A7C38" w:rsidRPr="004B5651">
        <w:fldChar w:fldCharType="separate"/>
      </w:r>
      <w:r w:rsidR="00B84949">
        <w:rPr>
          <w:noProof/>
        </w:rPr>
        <w:t>[57, 58]</w:t>
      </w:r>
      <w:r w:rsidR="007A7C38" w:rsidRPr="004B5651">
        <w:fldChar w:fldCharType="end"/>
      </w:r>
      <w:r w:rsidR="00386563">
        <w:t>.</w:t>
      </w:r>
      <w:r w:rsidR="00DB7AE8" w:rsidRPr="004B5651">
        <w:t xml:space="preserve"> </w:t>
      </w:r>
      <w:r w:rsidR="00B55504" w:rsidRPr="004B5651">
        <w:t xml:space="preserve">Llamas </w:t>
      </w:r>
      <w:r w:rsidR="00DB7AE8" w:rsidRPr="004B5651">
        <w:t>naturally produce heavy-chain only antibodies</w:t>
      </w:r>
      <w:r w:rsidR="00B176D3" w:rsidRPr="004B5651">
        <w:t xml:space="preserve"> that are</w:t>
      </w:r>
      <w:r w:rsidR="0050788C" w:rsidRPr="004B5651">
        <w:t xml:space="preserve"> m</w:t>
      </w:r>
      <w:r w:rsidR="00B176D3" w:rsidRPr="004B5651">
        <w:t xml:space="preserve">uch smaller </w:t>
      </w:r>
      <w:r w:rsidR="0050788C" w:rsidRPr="004B5651">
        <w:t>than conventional antibodies</w:t>
      </w:r>
      <w:r w:rsidR="007B2BBF" w:rsidRPr="004B5651">
        <w:t xml:space="preserve">, while cow antibodies </w:t>
      </w:r>
      <w:r w:rsidR="004D05D5" w:rsidRPr="004B5651">
        <w:t xml:space="preserve">contain very </w:t>
      </w:r>
      <w:r w:rsidR="007B2BBF" w:rsidRPr="004B5651">
        <w:t>long third heavy chain complementarity-determining regions (HCDR3), some over 70 amino acids in length</w:t>
      </w:r>
      <w:r w:rsidR="00CC7B6A" w:rsidRPr="004B5651">
        <w:t xml:space="preserve">. The unusual architectures of these antibodies enable them to </w:t>
      </w:r>
      <w:r w:rsidR="000F5422" w:rsidRPr="004B5651">
        <w:t>easily access the CD4bs</w:t>
      </w:r>
      <w:r w:rsidR="00CC7B6A" w:rsidRPr="004B5651">
        <w:t xml:space="preserve">, supporting a </w:t>
      </w:r>
      <w:r w:rsidR="00DB63D5" w:rsidRPr="004B5651">
        <w:t>model of steric blocking</w:t>
      </w:r>
      <w:r w:rsidR="004B3FEC">
        <w:t xml:space="preserve"> for conventional IgG molecules</w:t>
      </w:r>
      <w:r w:rsidR="00DB63D5" w:rsidRPr="004B5651">
        <w:t>.</w:t>
      </w:r>
    </w:p>
    <w:p w14:paraId="53E05AB9" w14:textId="5801E38B" w:rsidR="00B04654" w:rsidRDefault="00D05DF9" w:rsidP="00B04654">
      <w:pPr>
        <w:spacing w:line="360" w:lineRule="auto"/>
        <w:ind w:firstLine="720"/>
        <w:jc w:val="both"/>
      </w:pPr>
      <w:r w:rsidRPr="004B5651">
        <w:t xml:space="preserve">In contrast, </w:t>
      </w:r>
      <w:r w:rsidR="00E23AD7" w:rsidRPr="004B5651">
        <w:t xml:space="preserve">highly variable regions occupy </w:t>
      </w:r>
      <w:r w:rsidRPr="004B5651">
        <w:t xml:space="preserve">the </w:t>
      </w:r>
      <w:r w:rsidR="006C5FAA" w:rsidRPr="004B5651">
        <w:t>more</w:t>
      </w:r>
      <w:r w:rsidRPr="004B5651">
        <w:t xml:space="preserve"> accessible regions of the trimer</w:t>
      </w:r>
      <w:r w:rsidR="00150157" w:rsidRPr="004B5651">
        <w:t>,</w:t>
      </w:r>
      <w:r w:rsidR="006C5FAA" w:rsidRPr="004B5651">
        <w:t xml:space="preserve"> </w:t>
      </w:r>
      <w:r w:rsidRPr="004B5651">
        <w:t>provid</w:t>
      </w:r>
      <w:r w:rsidR="00E23AD7" w:rsidRPr="004B5651">
        <w:t>ing</w:t>
      </w:r>
      <w:r w:rsidRPr="004B5651">
        <w:t xml:space="preserve"> </w:t>
      </w:r>
      <w:r w:rsidR="00196D05" w:rsidRPr="004B5651">
        <w:t xml:space="preserve">yet </w:t>
      </w:r>
      <w:r w:rsidR="0044766B" w:rsidRPr="004B5651">
        <w:t xml:space="preserve">another </w:t>
      </w:r>
      <w:r w:rsidRPr="004B5651">
        <w:t xml:space="preserve">immunodominant </w:t>
      </w:r>
      <w:r w:rsidR="0044766B" w:rsidRPr="004B5651">
        <w:t>diversion</w:t>
      </w:r>
      <w:r w:rsidR="00196D05" w:rsidRPr="004B5651">
        <w:t xml:space="preserve"> (</w:t>
      </w:r>
      <w:r w:rsidR="00FD1C6A">
        <w:t xml:space="preserve">Fig. </w:t>
      </w:r>
      <w:r w:rsidR="00196D05" w:rsidRPr="004B5651">
        <w:t>1C)</w:t>
      </w:r>
      <w:r w:rsidR="0044766B" w:rsidRPr="004B5651">
        <w:t xml:space="preserve">. </w:t>
      </w:r>
      <w:r w:rsidR="006C5FAA" w:rsidRPr="004B5651">
        <w:t xml:space="preserve">Within a few months of infection patients readily develop </w:t>
      </w:r>
      <w:r w:rsidR="00E23AD7" w:rsidRPr="004B5651">
        <w:t xml:space="preserve">autologous </w:t>
      </w:r>
      <w:r w:rsidR="00D03EA6" w:rsidRPr="004B5651">
        <w:t>nAbs</w:t>
      </w:r>
      <w:r w:rsidR="00802655" w:rsidRPr="004B5651">
        <w:t xml:space="preserve"> (i.e. antibodies </w:t>
      </w:r>
      <w:r w:rsidR="00802655" w:rsidRPr="00802655">
        <w:t xml:space="preserve">capable of neutralising only the strain they were </w:t>
      </w:r>
      <w:r w:rsidR="00196D05">
        <w:t>raised</w:t>
      </w:r>
      <w:r w:rsidR="00802655" w:rsidRPr="00802655">
        <w:t xml:space="preserve"> against)</w:t>
      </w:r>
      <w:r w:rsidR="00E23AD7" w:rsidRPr="00802655">
        <w:t>, often</w:t>
      </w:r>
      <w:r w:rsidR="006C5FAA" w:rsidRPr="00E23AD7">
        <w:t xml:space="preserve"> directed at the</w:t>
      </w:r>
      <w:r w:rsidR="00B32AEF">
        <w:t xml:space="preserve"> variable </w:t>
      </w:r>
      <w:r w:rsidR="00E23AD7" w:rsidRPr="00E23AD7">
        <w:t>loops</w:t>
      </w:r>
      <w:r w:rsidR="00705C19">
        <w:t xml:space="preserve"> 1, </w:t>
      </w:r>
      <w:r w:rsidR="00B32AEF">
        <w:t>2 and 3</w:t>
      </w:r>
      <w:r w:rsidR="00705C19">
        <w:t xml:space="preserve"> </w:t>
      </w:r>
      <w:r w:rsidR="00E61879">
        <w:t>(V1/V</w:t>
      </w:r>
      <w:r w:rsidR="00705C19">
        <w:t>2 and V3)</w:t>
      </w:r>
      <w:r w:rsidR="00386563">
        <w:t xml:space="preserve"> </w:t>
      </w:r>
      <w:r w:rsidR="00B32AEF">
        <w:fldChar w:fldCharType="begin">
          <w:fldData xml:space="preserve">PEVuZE5vdGU+PENpdGU+PEF1dGhvcj5Sb25nPC9BdXRob3I+PFllYXI+MjAwNzwvWWVhcj48UmVj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</w:fldData>
        </w:fldChar>
      </w:r>
      <w:r w:rsidR="00B84949">
        <w:instrText xml:space="preserve"> ADDIN EN.CITE </w:instrText>
      </w:r>
      <w:r w:rsidR="00B84949">
        <w:fldChar w:fldCharType="begin">
          <w:fldData xml:space="preserve">PEVuZE5vdGU+PENpdGU+PEF1dGhvcj5Sb25nPC9BdXRob3I+PFllYXI+MjAwNzwvWWVhcj48UmVj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</w:fldData>
        </w:fldChar>
      </w:r>
      <w:r w:rsidR="00B84949">
        <w:instrText xml:space="preserve"> ADDIN EN.CITE.DATA </w:instrText>
      </w:r>
      <w:r w:rsidR="00B84949">
        <w:fldChar w:fldCharType="end"/>
      </w:r>
      <w:r w:rsidR="00B32AEF">
        <w:fldChar w:fldCharType="separate"/>
      </w:r>
      <w:r w:rsidR="00B84949">
        <w:rPr>
          <w:noProof/>
        </w:rPr>
        <w:t>[59, 60]</w:t>
      </w:r>
      <w:r w:rsidR="00B32AEF">
        <w:fldChar w:fldCharType="end"/>
      </w:r>
      <w:r w:rsidR="00386563">
        <w:t>.</w:t>
      </w:r>
      <w:r w:rsidR="006C5FAA" w:rsidRPr="00E23AD7">
        <w:t xml:space="preserve"> Antibody-mediated selection pressure, </w:t>
      </w:r>
      <w:r w:rsidR="00F6482E" w:rsidRPr="00E23AD7">
        <w:t>combined</w:t>
      </w:r>
      <w:r w:rsidR="006C5FAA" w:rsidRPr="00E23AD7">
        <w:t xml:space="preserve"> with an error-pron</w:t>
      </w:r>
      <w:r w:rsidR="00F6482E">
        <w:t xml:space="preserve">e </w:t>
      </w:r>
      <w:r w:rsidR="000B67A0">
        <w:t xml:space="preserve">viral </w:t>
      </w:r>
      <w:r w:rsidR="00F6482E">
        <w:t xml:space="preserve">reverse transcriptase, </w:t>
      </w:r>
      <w:r w:rsidR="00196D05">
        <w:t xml:space="preserve">rapidly </w:t>
      </w:r>
      <w:r w:rsidR="00F6482E">
        <w:t xml:space="preserve">drives viral </w:t>
      </w:r>
      <w:r w:rsidR="00E23AD7" w:rsidRPr="00E23AD7">
        <w:t>escape and results in ex</w:t>
      </w:r>
      <w:r w:rsidR="006C5FAA" w:rsidRPr="00E23AD7">
        <w:t xml:space="preserve">treme </w:t>
      </w:r>
      <w:r w:rsidR="00E23AD7" w:rsidRPr="00E23AD7">
        <w:t>diversity</w:t>
      </w:r>
      <w:r w:rsidR="00386563">
        <w:t xml:space="preserve"> </w:t>
      </w:r>
      <w:r w:rsidR="00E438DD">
        <w:fldChar w:fldCharType="begin"/>
      </w:r>
      <w:r w:rsidR="00B84949">
        <w:instrText xml:space="preserve"> ADDIN EN.CITE &lt;EndNote&gt;&lt;Cite&gt;&lt;Author&gt;Richman&lt;/Author&gt;&lt;Year&gt;2003&lt;/Year&gt;&lt;RecNum&gt;1943&lt;/RecNum&gt;&lt;DisplayText&gt;[60]&lt;/DisplayText&gt;&lt;record&gt;&lt;rec-number&gt;1943&lt;/rec-number&gt;&lt;foreign-keys&gt;&lt;key app="EN" db-id="p2pxssdv6repwwevvsjpx0dqxsx0eer995xr" timestamp="1543757943"&gt;1943&lt;/key&gt;&lt;/foreign-keys&gt;&lt;ref-type name="Journal Article"&gt;17&lt;/ref-type&gt;&lt;contributors&gt;&lt;authors&gt;&lt;author&gt;Richman, D. D.&lt;/author&gt;&lt;author&gt;Wrin, T.&lt;/author&gt;&lt;author&gt;Little, S. J.&lt;/author&gt;&lt;author&gt;Petropoulos, C. J.&lt;/author&gt;&lt;/authors&gt;&lt;/contributors&gt;&lt;auth-address&gt;Department of Pathology, Veterans Affairs San Diego Healthcare System and the University of California at San Diego, La Jolla, CA 92093-0679, USA. drichman@ucsd.edu&lt;/auth-address&gt;&lt;titles&gt;&lt;title&gt;Rapid evolution of the neutralizing antibody response to HIV type 1 infection&lt;/title&gt;&lt;secondary-title&gt;Proc Natl Acad Sci U S A&lt;/secondary-title&gt;&lt;/titles&gt;&lt;periodical&gt;&lt;full-title&gt;Proc Natl Acad Sci U S A&lt;/full-title&gt;&lt;/periodical&gt;&lt;pages&gt;4144-9&lt;/pages&gt;&lt;volume&gt;100&lt;/volume&gt;&lt;number&gt;7&lt;/number&gt;&lt;edition&gt;2003/03/20&lt;/edition&gt;&lt;keywords&gt;&lt;keyword&gt;Acquired Immunodeficiency Syndrome/blood/drug therapy/*immunology&lt;/keyword&gt;&lt;keyword&gt;Anti-HIV Agents/*therapeutic use&lt;/keyword&gt;&lt;keyword&gt;*Antibody Formation&lt;/keyword&gt;&lt;keyword&gt;HIV Antibodies/*blood&lt;/keyword&gt;&lt;keyword&gt;HIV Infections/blood/drug therapy/*immunology&lt;/keyword&gt;&lt;keyword&gt;HIV-1/*immunology&lt;/keyword&gt;&lt;keyword&gt;Humans&lt;/keyword&gt;&lt;keyword&gt;*Neutralization Tests&lt;/keyword&gt;&lt;keyword&gt;Time Factors&lt;/keyword&gt;&lt;/keywords&gt;&lt;dates&gt;&lt;year&gt;2003&lt;/year&gt;&lt;pub-dates&gt;&lt;date&gt;Apr 1&lt;/date&gt;&lt;/pub-dates&gt;&lt;/dates&gt;&lt;isbn&gt;0027-8424 (Print)&amp;#xD;0027-8424 (Linking)&lt;/isbn&gt;&lt;accession-num&gt;12644702&lt;/accession-num&gt;&lt;urls&gt;&lt;related-urls&gt;&lt;url&gt;https://www.ncbi.nlm.nih.gov/pubmed/12644702&lt;/url&gt;&lt;/related-urls&gt;&lt;/urls&gt;&lt;custom2&gt;PMC153062&lt;/custom2&gt;&lt;electronic-resource-num&gt;10.1073/pnas.0630530100&lt;/electronic-resource-num&gt;&lt;/record&gt;&lt;/Cite&gt;&lt;/EndNote&gt;</w:instrText>
      </w:r>
      <w:r w:rsidR="00E438DD">
        <w:fldChar w:fldCharType="separate"/>
      </w:r>
      <w:r w:rsidR="00B84949">
        <w:rPr>
          <w:noProof/>
        </w:rPr>
        <w:t>[60]</w:t>
      </w:r>
      <w:r w:rsidR="00E438DD">
        <w:fldChar w:fldCharType="end"/>
      </w:r>
      <w:r w:rsidR="00386563">
        <w:t>.</w:t>
      </w:r>
      <w:r w:rsidR="00E23AD7" w:rsidRPr="00E23AD7">
        <w:t xml:space="preserve"> </w:t>
      </w:r>
      <w:r w:rsidR="0070055A" w:rsidRPr="00E23AD7">
        <w:t>Indeed</w:t>
      </w:r>
      <w:r w:rsidR="00C10929" w:rsidRPr="00E23AD7">
        <w:t>,</w:t>
      </w:r>
      <w:r w:rsidR="0070055A" w:rsidRPr="00E23AD7">
        <w:t xml:space="preserve"> the genetic diversity of HIV-1 within a</w:t>
      </w:r>
      <w:r w:rsidR="00A91544">
        <w:t>n</w:t>
      </w:r>
      <w:r w:rsidR="0070055A" w:rsidRPr="00E23AD7">
        <w:t xml:space="preserve"> infected individual is comparable to the </w:t>
      </w:r>
      <w:r w:rsidR="00DF59D7">
        <w:t xml:space="preserve">global </w:t>
      </w:r>
      <w:r w:rsidR="0070055A" w:rsidRPr="00E23AD7">
        <w:t>gene</w:t>
      </w:r>
      <w:r w:rsidR="00196D05">
        <w:t xml:space="preserve">tic diversity of </w:t>
      </w:r>
      <w:r w:rsidR="0070055A" w:rsidRPr="00E23AD7">
        <w:t>i</w:t>
      </w:r>
      <w:r w:rsidR="00A91544">
        <w:t>nfluenza</w:t>
      </w:r>
      <w:r w:rsidR="00196D05">
        <w:t xml:space="preserve"> </w:t>
      </w:r>
      <w:r w:rsidR="00A91544">
        <w:t>in one year</w:t>
      </w:r>
      <w:r w:rsidR="00386563">
        <w:t xml:space="preserve"> </w:t>
      </w:r>
      <w:r w:rsidR="00A91544">
        <w:fldChar w:fldCharType="begin">
          <w:fldData xml:space="preserve">PEVuZE5vdGU+PENpdGU+PEF1dGhvcj5Lb3JiZXI8L0F1dGhvcj48WWVhcj4yMDAxPC9ZZWFyPjxS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</w:fldData>
        </w:fldChar>
      </w:r>
      <w:r w:rsidR="00B84949">
        <w:instrText xml:space="preserve"> ADDIN EN.CITE </w:instrText>
      </w:r>
      <w:r w:rsidR="00B84949">
        <w:fldChar w:fldCharType="begin">
          <w:fldData xml:space="preserve">PEVuZE5vdGU+PENpdGU+PEF1dGhvcj5Lb3JiZXI8L0F1dGhvcj48WWVhcj4yMDAxPC9ZZWFyPjxS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</w:fldData>
        </w:fldChar>
      </w:r>
      <w:r w:rsidR="00B84949">
        <w:instrText xml:space="preserve"> ADDIN EN.CITE.DATA </w:instrText>
      </w:r>
      <w:r w:rsidR="00B84949">
        <w:fldChar w:fldCharType="end"/>
      </w:r>
      <w:r w:rsidR="00A91544">
        <w:fldChar w:fldCharType="separate"/>
      </w:r>
      <w:r w:rsidR="00B84949">
        <w:rPr>
          <w:noProof/>
        </w:rPr>
        <w:t>[46]</w:t>
      </w:r>
      <w:r w:rsidR="00A91544">
        <w:fldChar w:fldCharType="end"/>
      </w:r>
      <w:r w:rsidR="00386563">
        <w:t>.</w:t>
      </w:r>
      <w:r w:rsidR="00232AD0" w:rsidRPr="00E23AD7">
        <w:t xml:space="preserve"> </w:t>
      </w:r>
      <w:r w:rsidR="00BA246C" w:rsidRPr="00E23AD7">
        <w:t>Thus</w:t>
      </w:r>
      <w:r w:rsidR="00C10929" w:rsidRPr="00E23AD7">
        <w:t xml:space="preserve">, </w:t>
      </w:r>
      <w:r w:rsidR="00196D05">
        <w:t>an</w:t>
      </w:r>
      <w:r w:rsidR="00E23AD7" w:rsidRPr="00E23AD7">
        <w:t xml:space="preserve"> effective</w:t>
      </w:r>
      <w:r w:rsidR="00C10929" w:rsidRPr="00E23AD7">
        <w:t xml:space="preserve"> vaccine against HIV-1 must not only induce nAbs, but </w:t>
      </w:r>
      <w:r w:rsidR="00EE52E0">
        <w:t>antibodies</w:t>
      </w:r>
      <w:r w:rsidR="00C10929" w:rsidRPr="00E23AD7">
        <w:t xml:space="preserve"> with sufficient breadth of activity to neutralise the majority of circulating strains</w:t>
      </w:r>
      <w:r w:rsidR="00F802F2">
        <w:t xml:space="preserve"> </w:t>
      </w:r>
      <w:r w:rsidR="00A00C92">
        <w:t>(bnAb</w:t>
      </w:r>
      <w:r w:rsidR="00F802F2">
        <w:t>s</w:t>
      </w:r>
      <w:r w:rsidR="00A00C92">
        <w:t>)</w:t>
      </w:r>
      <w:r w:rsidR="00BA246C" w:rsidRPr="00E23AD7">
        <w:t>.</w:t>
      </w:r>
    </w:p>
    <w:p w14:paraId="5013201B" w14:textId="0807B90D" w:rsidR="007B3826" w:rsidRPr="007135E1" w:rsidRDefault="00AC2469" w:rsidP="00F9438E">
      <w:pPr>
        <w:spacing w:line="360" w:lineRule="auto"/>
        <w:ind w:firstLine="720"/>
        <w:jc w:val="both"/>
      </w:pPr>
      <w:r w:rsidRPr="007135E1">
        <w:t>T</w:t>
      </w:r>
      <w:r w:rsidR="007B3826" w:rsidRPr="007135E1">
        <w:t xml:space="preserve">he development of </w:t>
      </w:r>
      <w:r w:rsidRPr="004B5651">
        <w:t>bnAbs</w:t>
      </w:r>
      <w:r w:rsidR="007B3826" w:rsidRPr="004B5651">
        <w:t xml:space="preserve"> is dependent on the activation of </w:t>
      </w:r>
      <w:r w:rsidR="00FF7F78" w:rsidRPr="004B5651">
        <w:t xml:space="preserve">the </w:t>
      </w:r>
      <w:r w:rsidR="00A06851" w:rsidRPr="004B5651">
        <w:t>appropriate</w:t>
      </w:r>
      <w:r w:rsidR="00C351CD" w:rsidRPr="004B5651">
        <w:t xml:space="preserve"> </w:t>
      </w:r>
      <w:r w:rsidR="007B3826" w:rsidRPr="004B5651">
        <w:t>naïve B cells</w:t>
      </w:r>
      <w:r w:rsidR="00C351CD" w:rsidRPr="004B5651">
        <w:t xml:space="preserve"> by </w:t>
      </w:r>
      <w:r w:rsidR="00A06851" w:rsidRPr="004B5651">
        <w:t>engaging</w:t>
      </w:r>
      <w:r w:rsidR="00C351CD" w:rsidRPr="004B5651">
        <w:t xml:space="preserve"> their B cell receptor</w:t>
      </w:r>
      <w:r w:rsidR="00716D08" w:rsidRPr="004B5651">
        <w:t xml:space="preserve"> (BCR)</w:t>
      </w:r>
      <w:r w:rsidR="00C351CD" w:rsidRPr="004B5651">
        <w:t xml:space="preserve">, </w:t>
      </w:r>
      <w:r w:rsidR="00D45F30" w:rsidRPr="004B5651">
        <w:t xml:space="preserve">i.e. the precursor bnAb, </w:t>
      </w:r>
      <w:r w:rsidR="00A06851" w:rsidRPr="004B5651">
        <w:t>prior to affinity maturation of the B cell in the germinal centre</w:t>
      </w:r>
      <w:r w:rsidR="003877BC" w:rsidRPr="004B5651">
        <w:t xml:space="preserve"> by somatic hypermutation</w:t>
      </w:r>
      <w:r w:rsidR="00A06851" w:rsidRPr="004B5651">
        <w:t xml:space="preserve">. </w:t>
      </w:r>
      <w:r w:rsidR="00716D08" w:rsidRPr="004B5651">
        <w:t>The resulting bnAbs are often significantly mutated from their germline-encoded BCR</w:t>
      </w:r>
      <w:r w:rsidR="00386563">
        <w:t xml:space="preserve"> </w:t>
      </w:r>
      <w:r w:rsidR="007135E1" w:rsidRPr="004B5651">
        <w:fldChar w:fldCharType="begin">
          <w:fldData xml:space="preserve">PEVuZE5vdGU+PENpdGU+PEF1dGhvcj5CdXJ0b248L0F1dGhvcj48WWVhcj4yMDE2PC9ZZWFyPjxS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==
</w:fldData>
        </w:fldChar>
      </w:r>
      <w:r w:rsidR="00B84949">
        <w:instrText xml:space="preserve"> ADDIN EN.CITE </w:instrText>
      </w:r>
      <w:r w:rsidR="00B84949">
        <w:fldChar w:fldCharType="begin">
          <w:fldData xml:space="preserve">PEVuZE5vdGU+PENpdGU+PEF1dGhvcj5CdXJ0b248L0F1dGhvcj48WWVhcj4yMDE2PC9ZZWFyPjxS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==
</w:fldData>
        </w:fldChar>
      </w:r>
      <w:r w:rsidR="00B84949">
        <w:instrText xml:space="preserve"> ADDIN EN.CITE.DATA </w:instrText>
      </w:r>
      <w:r w:rsidR="00B84949">
        <w:fldChar w:fldCharType="end"/>
      </w:r>
      <w:r w:rsidR="007135E1" w:rsidRPr="004B5651">
        <w:fldChar w:fldCharType="separate"/>
      </w:r>
      <w:r w:rsidR="00B84949">
        <w:rPr>
          <w:noProof/>
        </w:rPr>
        <w:t>[33]</w:t>
      </w:r>
      <w:r w:rsidR="007135E1" w:rsidRPr="004B5651">
        <w:fldChar w:fldCharType="end"/>
      </w:r>
      <w:r w:rsidR="00386563">
        <w:t>.</w:t>
      </w:r>
      <w:r w:rsidR="008505C9" w:rsidRPr="004B5651">
        <w:t xml:space="preserve"> </w:t>
      </w:r>
      <w:r w:rsidR="00755E2B" w:rsidRPr="004B5651">
        <w:t>However, t</w:t>
      </w:r>
      <w:r w:rsidR="00C351CD" w:rsidRPr="004B5651">
        <w:t xml:space="preserve">his process is hindered by the low affinity of </w:t>
      </w:r>
      <w:r w:rsidR="007135E1" w:rsidRPr="004B5651">
        <w:t>so-called “germline”-b</w:t>
      </w:r>
      <w:r w:rsidR="00C351CD" w:rsidRPr="004B5651">
        <w:t>nAbs</w:t>
      </w:r>
      <w:r w:rsidR="007135E1" w:rsidRPr="004B5651">
        <w:t xml:space="preserve"> (gl-bnAbs)</w:t>
      </w:r>
      <w:r w:rsidR="00C351CD" w:rsidRPr="004B5651">
        <w:t xml:space="preserve"> </w:t>
      </w:r>
      <w:r w:rsidR="00F9438E" w:rsidRPr="004B5651">
        <w:t xml:space="preserve">to </w:t>
      </w:r>
      <w:r w:rsidR="00266DA6" w:rsidRPr="004B5651">
        <w:t>the e</w:t>
      </w:r>
      <w:r w:rsidR="00F9438E" w:rsidRPr="004B5651">
        <w:t>nv</w:t>
      </w:r>
      <w:r w:rsidR="00266DA6" w:rsidRPr="004B5651">
        <w:t>elope spike</w:t>
      </w:r>
      <w:r w:rsidR="00F9438E" w:rsidRPr="004B5651">
        <w:t>.</w:t>
      </w:r>
      <w:r w:rsidR="00C351CD" w:rsidRPr="004B5651">
        <w:t xml:space="preserve"> Consequently, many recombinant Env mimics also fail to bind gl-bnAbs</w:t>
      </w:r>
      <w:r w:rsidR="00386563">
        <w:t xml:space="preserve"> </w:t>
      </w:r>
      <w:r w:rsidR="00CA4E7C" w:rsidRPr="004B5651">
        <w:fldChar w:fldCharType="begin">
          <w:fldData xml:space="preserve">PEVuZE5vdGU+PENpdGU+PEF1dGhvcj5NY0d1aXJlPC9BdXRob3I+PFllYXI+MjAxNDwvWWVhcj48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</w:fldData>
        </w:fldChar>
      </w:r>
      <w:r w:rsidR="00B84949">
        <w:instrText xml:space="preserve"> ADDIN EN.CITE </w:instrText>
      </w:r>
      <w:r w:rsidR="00B84949">
        <w:fldChar w:fldCharType="begin">
          <w:fldData xml:space="preserve">PEVuZE5vdGU+PENpdGU+PEF1dGhvcj5NY0d1aXJlPC9BdXRob3I+PFllYXI+MjAxNDwvWWVhcj48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</w:fldData>
        </w:fldChar>
      </w:r>
      <w:r w:rsidR="00B84949">
        <w:instrText xml:space="preserve"> ADDIN EN.CITE.DATA </w:instrText>
      </w:r>
      <w:r w:rsidR="00B84949">
        <w:fldChar w:fldCharType="end"/>
      </w:r>
      <w:r w:rsidR="00CA4E7C" w:rsidRPr="004B5651">
        <w:fldChar w:fldCharType="separate"/>
      </w:r>
      <w:r w:rsidR="00B84949">
        <w:rPr>
          <w:noProof/>
        </w:rPr>
        <w:t>[61-64]</w:t>
      </w:r>
      <w:r w:rsidR="00CA4E7C" w:rsidRPr="004B5651">
        <w:fldChar w:fldCharType="end"/>
      </w:r>
      <w:r w:rsidR="00386563">
        <w:t>,</w:t>
      </w:r>
      <w:r w:rsidR="00F9438E" w:rsidRPr="004B5651">
        <w:t xml:space="preserve"> adding to the difficulties</w:t>
      </w:r>
      <w:r w:rsidR="00266DA6" w:rsidRPr="004B5651">
        <w:t xml:space="preserve"> </w:t>
      </w:r>
      <w:r w:rsidR="00266DA6" w:rsidRPr="007135E1">
        <w:t>in eliciting bnAbs in a vaccine setting</w:t>
      </w:r>
      <w:r w:rsidR="00F9438E" w:rsidRPr="007135E1">
        <w:t xml:space="preserve"> </w:t>
      </w:r>
      <w:r w:rsidR="00266DA6" w:rsidRPr="007135E1">
        <w:t>(Section 6.3)</w:t>
      </w:r>
      <w:r w:rsidR="00C351CD" w:rsidRPr="007135E1">
        <w:t xml:space="preserve">. </w:t>
      </w:r>
    </w:p>
    <w:p w14:paraId="26F703DC" w14:textId="1A75EEAE" w:rsidR="004E5B09" w:rsidRDefault="009544E0" w:rsidP="00C849FC">
      <w:pPr>
        <w:pStyle w:val="Heading2"/>
        <w:spacing w:line="360" w:lineRule="auto"/>
      </w:pPr>
      <w:r>
        <w:t>1</w:t>
      </w:r>
      <w:r w:rsidR="004E5B09">
        <w:t>.2 The glycan shield</w:t>
      </w:r>
    </w:p>
    <w:p w14:paraId="51F04638" w14:textId="7675A47C" w:rsidR="00276D88" w:rsidRPr="004B5651" w:rsidRDefault="00E23AD7" w:rsidP="0023721D">
      <w:pPr>
        <w:spacing w:line="360" w:lineRule="auto"/>
        <w:jc w:val="both"/>
      </w:pPr>
      <w:r w:rsidRPr="00D44003">
        <w:t xml:space="preserve">A contributing factor to the </w:t>
      </w:r>
      <w:r w:rsidRPr="004B5651">
        <w:t>immunodominance of many of the non-neutralising</w:t>
      </w:r>
      <w:r w:rsidR="00AD104A" w:rsidRPr="004B5651">
        <w:t xml:space="preserve"> and autologous neutralising </w:t>
      </w:r>
      <w:r w:rsidRPr="004B5651">
        <w:t>epitopes</w:t>
      </w:r>
      <w:r w:rsidR="000F655B" w:rsidRPr="004B5651">
        <w:t>, and the inability of Env to bind gl-bnAbs,</w:t>
      </w:r>
      <w:r w:rsidR="00C62972" w:rsidRPr="004B5651">
        <w:t xml:space="preserve"> </w:t>
      </w:r>
      <w:r w:rsidR="00FF33E8" w:rsidRPr="004B5651">
        <w:t>is the presence of an array of N-glycans that mask much of the surface of the envelope spike</w:t>
      </w:r>
      <w:r w:rsidR="00243929" w:rsidRPr="004B5651">
        <w:t xml:space="preserve"> (</w:t>
      </w:r>
      <w:r w:rsidR="00FD1C6A">
        <w:t xml:space="preserve">Fig. </w:t>
      </w:r>
      <w:r w:rsidR="00243929" w:rsidRPr="004B5651">
        <w:t>1B)</w:t>
      </w:r>
      <w:r w:rsidR="00CB2C36" w:rsidRPr="004B5651">
        <w:t xml:space="preserve">. Each Env can have upwards </w:t>
      </w:r>
      <w:r w:rsidR="00CC1FC2" w:rsidRPr="004B5651">
        <w:t xml:space="preserve">of 90 potential </w:t>
      </w:r>
      <w:r w:rsidR="00CB2C36" w:rsidRPr="004B5651">
        <w:t>N</w:t>
      </w:r>
      <w:r w:rsidR="00CC1FC2" w:rsidRPr="004B5651">
        <w:t>-glycosylation sites</w:t>
      </w:r>
      <w:r w:rsidR="00CB2C36" w:rsidRPr="004B5651">
        <w:t xml:space="preserve"> (</w:t>
      </w:r>
      <w:r w:rsidR="00CC1FC2" w:rsidRPr="004B5651">
        <w:t>PNGS</w:t>
      </w:r>
      <w:r w:rsidR="00CB2C36" w:rsidRPr="004B5651">
        <w:t>), with glycans</w:t>
      </w:r>
      <w:r w:rsidR="00FF33E8" w:rsidRPr="004B5651">
        <w:t xml:space="preserve"> comprising approximately half </w:t>
      </w:r>
      <w:r w:rsidR="00CB2C36" w:rsidRPr="004B5651">
        <w:t>the trimer</w:t>
      </w:r>
      <w:r w:rsidR="00EF7E75" w:rsidRPr="004B5651">
        <w:t>’</w:t>
      </w:r>
      <w:r w:rsidR="00CB2C36" w:rsidRPr="004B5651">
        <w:t>s</w:t>
      </w:r>
      <w:r w:rsidR="00FF33E8" w:rsidRPr="004B5651">
        <w:t xml:space="preserve"> mass</w:t>
      </w:r>
      <w:r w:rsidR="00386563">
        <w:t xml:space="preserve"> </w:t>
      </w:r>
      <w:r w:rsidR="006D2231" w:rsidRPr="004B5651">
        <w:lastRenderedPageBreak/>
        <w:fldChar w:fldCharType="begin"/>
      </w:r>
      <w:r w:rsidR="00B84949">
        <w:instrText xml:space="preserve"> ADDIN EN.CITE &lt;EndNote&gt;&lt;Cite&gt;&lt;Author&gt;Lasky&lt;/Author&gt;&lt;Year&gt;1986&lt;/Year&gt;&lt;RecNum&gt;1428&lt;/RecNum&gt;&lt;DisplayText&gt;[65]&lt;/DisplayText&gt;&lt;record&gt;&lt;rec-number&gt;1428&lt;/rec-number&gt;&lt;foreign-keys&gt;&lt;key app="EN" db-id="p2pxssdv6repwwevvsjpx0dqxsx0eer995xr" timestamp="1507210747"&gt;1428&lt;/key&gt;&lt;/foreign-keys&gt;&lt;ref-type name="Journal Article"&gt;17&lt;/ref-type&gt;&lt;contributors&gt;&lt;authors&gt;&lt;author&gt;Lasky, L. A.&lt;/author&gt;&lt;author&gt;Groopman, J. E.&lt;/author&gt;&lt;author&gt;Fennie, C. W.&lt;/author&gt;&lt;author&gt;Benz, P. M.&lt;/author&gt;&lt;author&gt;Capon, D. J.&lt;/author&gt;&lt;author&gt;Dowbenko, D. J.&lt;/author&gt;&lt;author&gt;Nakamura, G. R.&lt;/author&gt;&lt;author&gt;Nunes, W. M.&lt;/author&gt;&lt;author&gt;Renz, M. E.&lt;/author&gt;&lt;author&gt;Berman, P. W.&lt;/author&gt;&lt;/authors&gt;&lt;/contributors&gt;&lt;titles&gt;&lt;title&gt;Neutralization of the AIDS retrovirus by antibodies to a recombinant envelope glycoprotein&lt;/title&gt;&lt;secondary-title&gt;Science&lt;/secondary-title&gt;&lt;alt-title&gt;Science&lt;/alt-title&gt;&lt;/titles&gt;&lt;periodical&gt;&lt;full-title&gt;Science&lt;/full-title&gt;&lt;/periodical&gt;&lt;alt-periodical&gt;&lt;full-title&gt;Science&lt;/full-title&gt;&lt;/alt-periodical&gt;&lt;pages&gt;209-12&lt;/pages&gt;&lt;volume&gt;233&lt;/volume&gt;&lt;number&gt;4760&lt;/number&gt;&lt;keywords&gt;&lt;keyword&gt;Acquired Immunodeficiency Syndrome/*immunology&lt;/keyword&gt;&lt;keyword&gt;Animals&lt;/keyword&gt;&lt;keyword&gt;Antibodies, Viral/*immunology&lt;/keyword&gt;&lt;keyword&gt;Antigens, Viral/biosynthesis/*immunology&lt;/keyword&gt;&lt;keyword&gt;Cricetinae&lt;/keyword&gt;&lt;keyword&gt;Deltaretrovirus/*immunology&lt;/keyword&gt;&lt;keyword&gt;Guinea Pigs&lt;/keyword&gt;&lt;keyword&gt;HIV Antibodies&lt;/keyword&gt;&lt;keyword&gt;HIV Antigens&lt;/keyword&gt;&lt;keyword&gt;Humans&lt;/keyword&gt;&lt;keyword&gt;Immune Sera/immunology&lt;/keyword&gt;&lt;keyword&gt;Male&lt;/keyword&gt;&lt;keyword&gt;Neutralization Tests&lt;/keyword&gt;&lt;keyword&gt;Rabbits&lt;/keyword&gt;&lt;keyword&gt;Recombinant Proteins/biosynthesis/immunology&lt;/keyword&gt;&lt;keyword&gt;Viral Envelope Proteins/biosynthesis/*immunology&lt;/keyword&gt;&lt;keyword&gt;Viral Vaccines/immunology&lt;/keyword&gt;&lt;/keywords&gt;&lt;dates&gt;&lt;year&gt;1986&lt;/year&gt;&lt;pub-dates&gt;&lt;date&gt;Jul 11&lt;/date&gt;&lt;/pub-dates&gt;&lt;/dates&gt;&lt;isbn&gt;0036-8075 (Print)&amp;#xD;0036-8075 (Linking)&lt;/isbn&gt;&lt;accession-num&gt;3014647&lt;/accession-num&gt;&lt;urls&gt;&lt;related-urls&gt;&lt;url&gt;http://www.ncbi.nlm.nih.gov/pubmed/3014647&lt;/url&gt;&lt;/related-urls&gt;&lt;/urls&gt;&lt;/record&gt;&lt;/Cite&gt;&lt;/EndNote&gt;</w:instrText>
      </w:r>
      <w:r w:rsidR="006D2231" w:rsidRPr="004B5651">
        <w:fldChar w:fldCharType="separate"/>
      </w:r>
      <w:r w:rsidR="00B84949">
        <w:rPr>
          <w:noProof/>
        </w:rPr>
        <w:t>[65]</w:t>
      </w:r>
      <w:r w:rsidR="006D2231" w:rsidRPr="004B5651">
        <w:fldChar w:fldCharType="end"/>
      </w:r>
      <w:r w:rsidR="00386563">
        <w:t>.</w:t>
      </w:r>
      <w:r w:rsidR="006D2231" w:rsidRPr="004B5651">
        <w:t xml:space="preserve"> </w:t>
      </w:r>
      <w:r w:rsidR="00B002EA" w:rsidRPr="004B5651">
        <w:t>Th</w:t>
      </w:r>
      <w:r w:rsidR="00D53717" w:rsidRPr="004B5651">
        <w:t>e</w:t>
      </w:r>
      <w:r w:rsidR="00B002EA" w:rsidRPr="004B5651">
        <w:t xml:space="preserve"> extensive N-glycosylation presents additional challenges for the host antibody response to overcome. </w:t>
      </w:r>
      <w:r w:rsidR="00D956F7" w:rsidRPr="004B5651">
        <w:t>The</w:t>
      </w:r>
      <w:r w:rsidR="00D53717" w:rsidRPr="004B5651">
        <w:t xml:space="preserve"> </w:t>
      </w:r>
      <w:r w:rsidR="00232AD0" w:rsidRPr="004B5651">
        <w:t>glycans are derived from the hos</w:t>
      </w:r>
      <w:r w:rsidR="00FF33E8" w:rsidRPr="004B5651">
        <w:t>t’s own</w:t>
      </w:r>
      <w:r w:rsidR="00FF33E8" w:rsidRPr="00D44003">
        <w:t xml:space="preserve"> glycosylation machinery</w:t>
      </w:r>
      <w:r w:rsidR="004F6795">
        <w:t xml:space="preserve"> </w:t>
      </w:r>
      <w:r w:rsidR="00EA7586">
        <w:t xml:space="preserve">during </w:t>
      </w:r>
      <w:r w:rsidR="00A06361">
        <w:t xml:space="preserve">Env </w:t>
      </w:r>
      <w:r w:rsidR="00EA7586">
        <w:t>synthesis</w:t>
      </w:r>
      <w:r w:rsidR="00D956F7">
        <w:t xml:space="preserve"> and </w:t>
      </w:r>
      <w:r w:rsidR="00232AD0" w:rsidRPr="00D44003">
        <w:t xml:space="preserve">are </w:t>
      </w:r>
      <w:r w:rsidR="00D956F7">
        <w:t xml:space="preserve">therefore </w:t>
      </w:r>
      <w:r w:rsidR="00FF33E8" w:rsidRPr="00D44003">
        <w:t xml:space="preserve">considered </w:t>
      </w:r>
      <w:r w:rsidR="00232AD0" w:rsidRPr="00D44003">
        <w:t>immunologically ‘self</w:t>
      </w:r>
      <w:r w:rsidR="00CA2800">
        <w:t>’</w:t>
      </w:r>
      <w:r w:rsidR="00276D88">
        <w:t>. Auto</w:t>
      </w:r>
      <w:r w:rsidR="00232AD0" w:rsidRPr="00D44003">
        <w:t xml:space="preserve">-reactive B cells </w:t>
      </w:r>
      <w:r w:rsidR="00F520EF">
        <w:t>undergo</w:t>
      </w:r>
      <w:r w:rsidR="00232AD0" w:rsidRPr="00D44003">
        <w:t xml:space="preserve"> </w:t>
      </w:r>
      <w:r w:rsidR="00276D88">
        <w:t>strong</w:t>
      </w:r>
      <w:r w:rsidR="00232AD0" w:rsidRPr="00D44003">
        <w:t xml:space="preserve"> negative select</w:t>
      </w:r>
      <w:r w:rsidR="00F520EF">
        <w:t>ion</w:t>
      </w:r>
      <w:r w:rsidR="00232AD0" w:rsidRPr="00D44003">
        <w:t xml:space="preserve"> during B cell development</w:t>
      </w:r>
      <w:r w:rsidR="00243929">
        <w:t>,</w:t>
      </w:r>
      <w:r w:rsidR="00EE1062">
        <w:t xml:space="preserve"> </w:t>
      </w:r>
      <w:r w:rsidR="00D56E16">
        <w:t>constraining</w:t>
      </w:r>
      <w:r w:rsidR="00C57594">
        <w:t xml:space="preserve"> </w:t>
      </w:r>
      <w:r w:rsidR="00EE1062">
        <w:t>the development of potential</w:t>
      </w:r>
      <w:r w:rsidR="00276D88">
        <w:t xml:space="preserve"> anti-glycan antibodies</w:t>
      </w:r>
      <w:r w:rsidR="00386563">
        <w:t xml:space="preserve"> </w:t>
      </w:r>
      <w:r w:rsidR="00232AD0" w:rsidRPr="00232AD0">
        <w:fldChar w:fldCharType="begin">
          <w:fldData xml:space="preserve">PEVuZE5vdGU+PENpdGU+PEF1dGhvcj5XYXJkZW1hbm48L0F1dGhvcj48WWVhcj4yMDAzPC9ZZWFy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M3NC03PC9wYWdlcz48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</w:fldData>
        </w:fldChar>
      </w:r>
      <w:r w:rsidR="00B84949">
        <w:instrText xml:space="preserve"> ADDIN EN.CITE </w:instrText>
      </w:r>
      <w:r w:rsidR="00B84949">
        <w:fldChar w:fldCharType="begin">
          <w:fldData xml:space="preserve">PEVuZE5vdGU+PENpdGU+PEF1dGhvcj5XYXJkZW1hbm48L0F1dGhvcj48WWVhcj4yMDAzPC9ZZWFy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M3NC03PC9wYWdlcz48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</w:fldData>
        </w:fldChar>
      </w:r>
      <w:r w:rsidR="00B84949">
        <w:instrText xml:space="preserve"> ADDIN EN.CITE.DATA </w:instrText>
      </w:r>
      <w:r w:rsidR="00B84949">
        <w:fldChar w:fldCharType="end"/>
      </w:r>
      <w:r w:rsidR="00232AD0" w:rsidRPr="00232AD0">
        <w:fldChar w:fldCharType="separate"/>
      </w:r>
      <w:r w:rsidR="00B84949">
        <w:rPr>
          <w:noProof/>
        </w:rPr>
        <w:t>[66]</w:t>
      </w:r>
      <w:r w:rsidR="00232AD0" w:rsidRPr="00232AD0">
        <w:fldChar w:fldCharType="end"/>
      </w:r>
      <w:r w:rsidR="00386563">
        <w:t>.</w:t>
      </w:r>
      <w:r w:rsidR="00232AD0" w:rsidRPr="00232AD0">
        <w:t xml:space="preserve"> </w:t>
      </w:r>
      <w:r w:rsidR="00276D88">
        <w:t>Furthermore, g</w:t>
      </w:r>
      <w:r w:rsidR="00564747" w:rsidRPr="006C00D1">
        <w:t xml:space="preserve">lycoproteins </w:t>
      </w:r>
      <w:r w:rsidR="00276D88">
        <w:t xml:space="preserve">tend to </w:t>
      </w:r>
      <w:r w:rsidR="00564747" w:rsidRPr="004B5651">
        <w:t>exist as heterogeneous population</w:t>
      </w:r>
      <w:r w:rsidR="00276D88" w:rsidRPr="004B5651">
        <w:t>s</w:t>
      </w:r>
      <w:r w:rsidR="00564747" w:rsidRPr="004B5651">
        <w:t>, with a multitude of glycan structures decorating the same protein backbone</w:t>
      </w:r>
      <w:r w:rsidR="0023721D">
        <w:t>,</w:t>
      </w:r>
      <w:r w:rsidR="00386563">
        <w:t xml:space="preserve"> </w:t>
      </w:r>
      <w:r w:rsidR="0023721D">
        <w:t xml:space="preserve"> t</w:t>
      </w:r>
      <w:r w:rsidR="0023721D" w:rsidRPr="004B5651">
        <w:t>hereby</w:t>
      </w:r>
      <w:r w:rsidR="00EF2B82" w:rsidRPr="004B5651">
        <w:t xml:space="preserve"> potentially</w:t>
      </w:r>
      <w:r w:rsidR="00564747" w:rsidRPr="004B5651">
        <w:t xml:space="preserve"> reducing the antigenicity of each individual glycoform</w:t>
      </w:r>
      <w:r w:rsidR="0023721D">
        <w:t xml:space="preserve"> </w:t>
      </w:r>
      <w:r w:rsidR="0023721D">
        <w:fldChar w:fldCharType="begin"/>
      </w:r>
      <w:r w:rsidR="0023721D">
        <w:instrText xml:space="preserve"> ADDIN EN.CITE &lt;EndNote&gt;&lt;Cite&gt;&lt;Author&gt;Rudd&lt;/Author&gt;&lt;Year&gt;1997&lt;/Year&gt;&lt;RecNum&gt;1466&lt;/RecNum&gt;&lt;DisplayText&gt;[67]&lt;/DisplayText&gt;&lt;record&gt;&lt;rec-number&gt;1466&lt;/rec-number&gt;&lt;foreign-keys&gt;&lt;key app="EN" db-id="p2pxssdv6repwwevvsjpx0dqxsx0eer995xr" timestamp="1510762584"&gt;1466&lt;/key&gt;&lt;/foreign-keys&gt;&lt;ref-type name="Journal Article"&gt;17&lt;/ref-type&gt;&lt;contributors&gt;&lt;authors&gt;&lt;author&gt;Rudd, P. M.&lt;/author&gt;&lt;author&gt;Dwek, R. A.&lt;/author&gt;&lt;/authors&gt;&lt;/contributors&gt;&lt;auth-address&gt;Department of Biochemistry, University of Oxford, U.K.&lt;/auth-address&gt;&lt;titles&gt;&lt;title&gt;Glycosylation: heterogeneity and the 3D structure of proteins&lt;/title&gt;&lt;secondary-title&gt;Crit Rev Biochem Mol Biol&lt;/secondary-title&gt;&lt;alt-title&gt;Critical reviews in biochemistry and molecular biology&lt;/alt-title&gt;&lt;/titles&gt;&lt;periodical&gt;&lt;full-title&gt;Crit Rev Biochem Mol Biol&lt;/full-title&gt;&lt;abbr-1&gt;Critical reviews in biochemistry and molecular biology&lt;/abbr-1&gt;&lt;/periodical&gt;&lt;alt-periodical&gt;&lt;full-title&gt;Crit Rev Biochem Mol Biol&lt;/full-title&gt;&lt;abbr-1&gt;Critical reviews in biochemistry and molecular biology&lt;/abbr-1&gt;&lt;/alt-periodical&gt;&lt;pages&gt;1-100&lt;/pages&gt;&lt;volume&gt;32&lt;/volume&gt;&lt;number&gt;1&lt;/number&gt;&lt;keywords&gt;&lt;keyword&gt;Amino Acid Sequence&lt;/keyword&gt;&lt;keyword&gt;Animals&lt;/keyword&gt;&lt;keyword&gt;Carbohydrate Sequence&lt;/keyword&gt;&lt;keyword&gt;Endoplasmic Reticulum/metabolism&lt;/keyword&gt;&lt;keyword&gt;Forecasting&lt;/keyword&gt;&lt;keyword&gt;Glycosylation&lt;/keyword&gt;&lt;keyword&gt;Golgi Apparatus/metabolism&lt;/keyword&gt;&lt;keyword&gt;Humans&lt;/keyword&gt;&lt;keyword&gt;Molecular Sequence Data&lt;/keyword&gt;&lt;keyword&gt;Polysaccharides/metabolism&lt;/keyword&gt;&lt;keyword&gt;*Protein Conformation&lt;/keyword&gt;&lt;keyword&gt;Proteins/*chemistry/*metabolism&lt;/keyword&gt;&lt;/keywords&gt;&lt;dates&gt;&lt;year&gt;1997&lt;/year&gt;&lt;/dates&gt;&lt;isbn&gt;1040-9238 (Print)&amp;#xD;1040-9238 (Linking)&lt;/isbn&gt;&lt;accession-num&gt;9063619&lt;/accession-num&gt;&lt;urls&gt;&lt;related-urls&gt;&lt;url&gt;http://www.ncbi.nlm.nih.gov/pubmed/9063619&lt;/url&gt;&lt;/related-urls&gt;&lt;/urls&gt;&lt;electronic-resource-num&gt;10.3109/10409239709085144&lt;/electronic-resource-num&gt;&lt;/record&gt;&lt;/Cite&gt;&lt;/EndNote&gt;</w:instrText>
      </w:r>
      <w:r w:rsidR="0023721D">
        <w:fldChar w:fldCharType="separate"/>
      </w:r>
      <w:r w:rsidR="0023721D">
        <w:rPr>
          <w:noProof/>
        </w:rPr>
        <w:t>[67]</w:t>
      </w:r>
      <w:r w:rsidR="0023721D">
        <w:fldChar w:fldCharType="end"/>
      </w:r>
      <w:r w:rsidR="00564747" w:rsidRPr="004B5651">
        <w:t xml:space="preserve">. </w:t>
      </w:r>
      <w:r w:rsidR="00276D88" w:rsidRPr="004B5651">
        <w:t>Lastly</w:t>
      </w:r>
      <w:r w:rsidR="00564747" w:rsidRPr="004B5651">
        <w:t>, protein-glycan interactions tend to have low binding affinities and often require multivalent interactions to overcome this</w:t>
      </w:r>
      <w:r w:rsidR="00386563">
        <w:t xml:space="preserve"> </w:t>
      </w:r>
      <w:r w:rsidR="00564747" w:rsidRPr="004B5651">
        <w:fldChar w:fldCharType="begin"/>
      </w:r>
      <w:r w:rsidR="0023721D">
        <w:instrText xml:space="preserve"> ADDIN EN.CITE &lt;EndNote&gt;&lt;Cite&gt;&lt;Author&gt;Cohen&lt;/Author&gt;&lt;Year&gt;2015&lt;/Year&gt;&lt;RecNum&gt;1467&lt;/RecNum&gt;&lt;DisplayText&gt;[68]&lt;/DisplayText&gt;&lt;record&gt;&lt;rec-number&gt;1467&lt;/rec-number&gt;&lt;foreign-keys&gt;&lt;key app="EN" db-id="p2pxssdv6repwwevvsjpx0dqxsx0eer995xr" timestamp="1510762726"&gt;1467&lt;/key&gt;&lt;/foreign-keys&gt;&lt;ref-type name="Journal Article"&gt;17&lt;/ref-type&gt;&lt;contributors&gt;&lt;authors&gt;&lt;author&gt;Cohen, M.&lt;/author&gt;&lt;/authors&gt;&lt;/contributors&gt;&lt;auth-address&gt;Depatment of Cellular and Molecular Medicine, University of California, San Diego, 9500 Gilman Drive, BRF2 MC 0687, La Jolla, CA 92093-0687, USA. micohen@ucsd.edu.&lt;/auth-address&gt;&lt;titles&gt;&lt;title&gt;Notable Aspects of Glycan-Protein Interactions&lt;/title&gt;&lt;secondary-title&gt;Biomolecules&lt;/secondary-title&gt;&lt;alt-title&gt;Biomolecules&lt;/alt-title&gt;&lt;/titles&gt;&lt;periodical&gt;&lt;full-title&gt;Biomolecules&lt;/full-title&gt;&lt;/periodical&gt;&lt;alt-periodical&gt;&lt;full-title&gt;Biomolecules&lt;/full-title&gt;&lt;/alt-periodical&gt;&lt;pages&gt;2056-72&lt;/pages&gt;&lt;volume&gt;5&lt;/volume&gt;&lt;number&gt;3&lt;/number&gt;&lt;keywords&gt;&lt;keyword&gt;Animals&lt;/keyword&gt;&lt;keyword&gt;Bacteria/pathogenicity&lt;/keyword&gt;&lt;keyword&gt;Bacterial Physiological Phenomena&lt;/keyword&gt;&lt;keyword&gt;Host-Pathogen Interactions&lt;/keyword&gt;&lt;keyword&gt;Humans&lt;/keyword&gt;&lt;keyword&gt;Polysaccharides/*metabolism&lt;/keyword&gt;&lt;keyword&gt;Proteins/*metabolism&lt;/keyword&gt;&lt;keyword&gt;Virus Physiological Phenomena&lt;/keyword&gt;&lt;keyword&gt;Viruses/pathogenicity&lt;/keyword&gt;&lt;/keywords&gt;&lt;dates&gt;&lt;year&gt;2015&lt;/year&gt;&lt;pub-dates&gt;&lt;date&gt;Sep 01&lt;/date&gt;&lt;/pub-dates&gt;&lt;/dates&gt;&lt;isbn&gt;2218-273X (Electronic)&amp;#xD;2218-273X (Linking)&lt;/isbn&gt;&lt;accession-num&gt;26340640&lt;/accession-num&gt;&lt;urls&gt;&lt;related-urls&gt;&lt;url&gt;http://www.ncbi.nlm.nih.gov/pubmed/26340640&lt;/url&gt;&lt;/related-urls&gt;&lt;/urls&gt;&lt;custom2&gt;4598788&lt;/custom2&gt;&lt;electronic-resource-num&gt;10.3390/biom5032056&lt;/electronic-resource-num&gt;&lt;/record&gt;&lt;/Cite&gt;&lt;/EndNote&gt;</w:instrText>
      </w:r>
      <w:r w:rsidR="00564747" w:rsidRPr="004B5651">
        <w:fldChar w:fldCharType="separate"/>
      </w:r>
      <w:r w:rsidR="0023721D">
        <w:rPr>
          <w:noProof/>
        </w:rPr>
        <w:t>[68]</w:t>
      </w:r>
      <w:r w:rsidR="00564747" w:rsidRPr="004B5651">
        <w:fldChar w:fldCharType="end"/>
      </w:r>
      <w:r w:rsidR="00386563">
        <w:t>.</w:t>
      </w:r>
      <w:r w:rsidR="00276D88" w:rsidRPr="004B5651">
        <w:t xml:space="preserve"> </w:t>
      </w:r>
      <w:r w:rsidR="00CC7B6A" w:rsidRPr="004B5651">
        <w:t>The heavily glycosylated outer domain of gp120 ha</w:t>
      </w:r>
      <w:r w:rsidR="00445845" w:rsidRPr="004B5651">
        <w:t xml:space="preserve">s </w:t>
      </w:r>
      <w:r w:rsidR="00CC7B6A" w:rsidRPr="004B5651">
        <w:t>been dubbed the ‘silent face’ of HIV</w:t>
      </w:r>
      <w:r w:rsidR="00456FBA" w:rsidRPr="004B5651">
        <w:t>-1</w:t>
      </w:r>
      <w:r w:rsidR="00CC7B6A" w:rsidRPr="004B5651">
        <w:t>, due to the</w:t>
      </w:r>
      <w:r w:rsidR="00456FBA" w:rsidRPr="004B5651">
        <w:t xml:space="preserve"> previous </w:t>
      </w:r>
      <w:r w:rsidR="00CC7B6A" w:rsidRPr="004B5651">
        <w:t xml:space="preserve">lack of antibodies </w:t>
      </w:r>
      <w:r w:rsidR="00ED23E0" w:rsidRPr="004B5651">
        <w:t>described against this region</w:t>
      </w:r>
      <w:r w:rsidR="00386563">
        <w:t xml:space="preserve"> </w:t>
      </w:r>
      <w:r w:rsidR="00456FBA" w:rsidRPr="004B5651">
        <w:fldChar w:fldCharType="begin"/>
      </w:r>
      <w:r w:rsidR="0023721D">
        <w:instrText xml:space="preserve"> ADDIN EN.CITE &lt;EndNote&gt;&lt;Cite&gt;&lt;Author&gt;Wyatt&lt;/Author&gt;&lt;Year&gt;1998&lt;/Year&gt;&lt;RecNum&gt;1988&lt;/RecNum&gt;&lt;DisplayText&gt;[69]&lt;/DisplayText&gt;&lt;record&gt;&lt;rec-number&gt;1988&lt;/rec-number&gt;&lt;foreign-keys&gt;&lt;key app="EN" db-id="p2pxssdv6repwwevvsjpx0dqxsx0eer995xr" timestamp="1547030600"&gt;1988&lt;/key&gt;&lt;/foreign-keys&gt;&lt;ref-type name="Journal Article"&gt;17&lt;/ref-type&gt;&lt;contributors&gt;&lt;authors&gt;&lt;author&gt;Wyatt, R.&lt;/author&gt;&lt;author&gt;Kwong, P. D.&lt;/author&gt;&lt;author&gt;Desjardins, E.&lt;/author&gt;&lt;author&gt;Sweet, R. W.&lt;/author&gt;&lt;author&gt;Robinson, J.&lt;/author&gt;&lt;author&gt;Hendrickson, W. A.&lt;/author&gt;&lt;author&gt;Sodroski, J. G.&lt;/author&gt;&lt;/authors&gt;&lt;/contributors&gt;&lt;auth-address&gt;Department of Cancer Immunology and AIDS, Dana-Farber Cancer Institute, Harvard Medical School, Boston, Massachusetts 02115, USA.&lt;/auth-address&gt;&lt;titles&gt;&lt;title&gt;The antigenic structure of the HIV gp120 envelope glycoprotein&lt;/title&gt;&lt;secondary-title&gt;Nature&lt;/secondary-title&gt;&lt;/titles&gt;&lt;periodical&gt;&lt;full-title&gt;Nature&lt;/full-title&gt;&lt;/periodical&gt;&lt;pages&gt;705-11&lt;/pages&gt;&lt;volume&gt;393&lt;/volume&gt;&lt;number&gt;6686&lt;/number&gt;&lt;edition&gt;1998/06/26&lt;/edition&gt;&lt;keywords&gt;&lt;keyword&gt;Antibody Formation&lt;/keyword&gt;&lt;keyword&gt;CD4 Antigens/immunology&lt;/keyword&gt;&lt;keyword&gt;Crystallography, X-Ray&lt;/keyword&gt;&lt;keyword&gt;Epitopes, B-Lymphocyte/chemistry/immunology&lt;/keyword&gt;&lt;keyword&gt;Glycosylation&lt;/keyword&gt;&lt;keyword&gt;HIV Antibodies/*chemistry/immunology&lt;/keyword&gt;&lt;keyword&gt;HIV Envelope Protein gp120/*chemistry/*immunology&lt;/keyword&gt;&lt;keyword&gt;HIV-1/*chemistry/immunology&lt;/keyword&gt;&lt;keyword&gt;Humans&lt;/keyword&gt;&lt;keyword&gt;Immunoglobulin Fab Fragments/chemistry/immunology&lt;/keyword&gt;&lt;keyword&gt;Models, Molecular&lt;/keyword&gt;&lt;keyword&gt;Neutralization Tests&lt;/keyword&gt;&lt;keyword&gt;Protein Conformation&lt;/keyword&gt;&lt;keyword&gt;Simian Immunodeficiency Virus/chemistry/immunology&lt;/keyword&gt;&lt;/keywords&gt;&lt;dates&gt;&lt;year&gt;1998&lt;/year&gt;&lt;pub-dates&gt;&lt;date&gt;Jun 18&lt;/date&gt;&lt;/pub-dates&gt;&lt;/dates&gt;&lt;isbn&gt;0028-0836 (Print)&amp;#xD;0028-0836 (Linking)&lt;/isbn&gt;&lt;accession-num&gt;9641684&lt;/accession-num&gt;&lt;urls&gt;&lt;related-urls&gt;&lt;url&gt;https://www.ncbi.nlm.nih.gov/pubmed/9641684&lt;/url&gt;&lt;/related-urls&gt;&lt;/urls&gt;&lt;electronic-resource-num&gt;10.1038/31514&lt;/electronic-resource-num&gt;&lt;/record&gt;&lt;/Cite&gt;&lt;/EndNote&gt;</w:instrText>
      </w:r>
      <w:r w:rsidR="00456FBA" w:rsidRPr="004B5651">
        <w:fldChar w:fldCharType="separate"/>
      </w:r>
      <w:r w:rsidR="0023721D">
        <w:rPr>
          <w:noProof/>
        </w:rPr>
        <w:t>[69]</w:t>
      </w:r>
      <w:r w:rsidR="00456FBA" w:rsidRPr="004B5651">
        <w:fldChar w:fldCharType="end"/>
      </w:r>
      <w:r w:rsidR="00386563">
        <w:t>.</w:t>
      </w:r>
    </w:p>
    <w:p w14:paraId="7D415336" w14:textId="18BC451A" w:rsidR="00EA7586" w:rsidRPr="004B5651" w:rsidRDefault="00EC4B61" w:rsidP="00792C6B">
      <w:pPr>
        <w:spacing w:line="360" w:lineRule="auto"/>
        <w:ind w:firstLine="720"/>
        <w:jc w:val="both"/>
      </w:pPr>
      <w:r w:rsidRPr="004B5651">
        <w:t>The role of glycans in protecting HIV-1 from neutralising antibody resp</w:t>
      </w:r>
      <w:r w:rsidR="0079172E" w:rsidRPr="004B5651">
        <w:t>onses has been well documented.</w:t>
      </w:r>
      <w:r w:rsidR="00697B7B" w:rsidRPr="004B5651">
        <w:t xml:space="preserve"> The glycan shield constantly evolves to escape </w:t>
      </w:r>
      <w:r w:rsidR="00697B7B" w:rsidRPr="00C706FD">
        <w:t xml:space="preserve">the host immune system, with the addition and deletion of glycan sites frequently used by the virus to </w:t>
      </w:r>
      <w:r w:rsidR="00697B7B" w:rsidRPr="00942E7F">
        <w:t>escape nAb responses</w:t>
      </w:r>
      <w:r w:rsidR="00277847">
        <w:t xml:space="preserve"> </w:t>
      </w:r>
      <w:r w:rsidR="00697B7B" w:rsidRPr="00942E7F">
        <w:rPr>
          <w:shd w:val="clear" w:color="auto" w:fill="FFFFFF"/>
        </w:rPr>
        <w:fldChar w:fldCharType="begin">
          <w:fldData xml:space="preserve">PEVuZE5vdGU+PENpdGU+PEF1dGhvcj5Nb29yZTwvQXV0aG9yPjxZZWFyPjIwMTI8L1llYXI+PFJl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Nb29yZTwvQXV0aG9yPjxZZWFyPjIwMTI8L1llYXI+PFJl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697B7B" w:rsidRPr="00942E7F">
        <w:rPr>
          <w:shd w:val="clear" w:color="auto" w:fill="FFFFFF"/>
        </w:rPr>
      </w:r>
      <w:r w:rsidR="00697B7B" w:rsidRPr="00942E7F">
        <w:rPr>
          <w:shd w:val="clear" w:color="auto" w:fill="FFFFFF"/>
        </w:rPr>
        <w:fldChar w:fldCharType="separate"/>
      </w:r>
      <w:r w:rsidR="0023721D">
        <w:rPr>
          <w:noProof/>
          <w:shd w:val="clear" w:color="auto" w:fill="FFFFFF"/>
        </w:rPr>
        <w:t>[70-72]</w:t>
      </w:r>
      <w:r w:rsidR="00697B7B" w:rsidRPr="00942E7F">
        <w:rPr>
          <w:shd w:val="clear" w:color="auto" w:fill="FFFFFF"/>
        </w:rPr>
        <w:fldChar w:fldCharType="end"/>
      </w:r>
      <w:r w:rsidR="00277847">
        <w:rPr>
          <w:shd w:val="clear" w:color="auto" w:fill="FFFFFF"/>
        </w:rPr>
        <w:t>.</w:t>
      </w:r>
      <w:r w:rsidR="0049005C" w:rsidRPr="00942E7F">
        <w:rPr>
          <w:shd w:val="clear" w:color="auto" w:fill="FFFFFF"/>
        </w:rPr>
        <w:t xml:space="preserve"> Th</w:t>
      </w:r>
      <w:r w:rsidR="005E7946">
        <w:rPr>
          <w:shd w:val="clear" w:color="auto" w:fill="FFFFFF"/>
        </w:rPr>
        <w:t xml:space="preserve">e ‘evolving glycan shield’ </w:t>
      </w:r>
      <w:r w:rsidR="00256D96" w:rsidRPr="00CA2DFA">
        <w:rPr>
          <w:shd w:val="clear" w:color="auto" w:fill="FFFFFF"/>
        </w:rPr>
        <w:t xml:space="preserve">escape response </w:t>
      </w:r>
      <w:r w:rsidR="005719BB" w:rsidRPr="00CA2DFA">
        <w:rPr>
          <w:shd w:val="clear" w:color="auto" w:fill="FFFFFF"/>
        </w:rPr>
        <w:t xml:space="preserve">is typified by the </w:t>
      </w:r>
      <w:r w:rsidR="0049005C" w:rsidRPr="00CA2DFA">
        <w:rPr>
          <w:shd w:val="clear" w:color="auto" w:fill="FFFFFF"/>
        </w:rPr>
        <w:t>N332 glyca</w:t>
      </w:r>
      <w:r w:rsidR="005719BB" w:rsidRPr="00CA2DFA">
        <w:rPr>
          <w:shd w:val="clear" w:color="auto" w:fill="FFFFFF"/>
        </w:rPr>
        <w:t>n</w:t>
      </w:r>
      <w:r w:rsidR="0053638D" w:rsidRPr="00CA2DFA">
        <w:rPr>
          <w:shd w:val="clear" w:color="auto" w:fill="FFFFFF"/>
        </w:rPr>
        <w:t>,</w:t>
      </w:r>
      <w:r w:rsidR="005719BB" w:rsidRPr="00CA2DFA">
        <w:rPr>
          <w:shd w:val="clear" w:color="auto" w:fill="FFFFFF"/>
        </w:rPr>
        <w:t xml:space="preserve"> which </w:t>
      </w:r>
      <w:r w:rsidR="004566F7">
        <w:rPr>
          <w:shd w:val="clear" w:color="auto" w:fill="FFFFFF"/>
        </w:rPr>
        <w:t xml:space="preserve">has been reported to </w:t>
      </w:r>
      <w:r w:rsidR="005719BB" w:rsidRPr="00CA2DFA">
        <w:rPr>
          <w:shd w:val="clear" w:color="auto" w:fill="FFFFFF"/>
        </w:rPr>
        <w:t xml:space="preserve">shift </w:t>
      </w:r>
      <w:r w:rsidR="0053638D" w:rsidRPr="00CA2DFA">
        <w:rPr>
          <w:shd w:val="clear" w:color="auto" w:fill="FFFFFF"/>
        </w:rPr>
        <w:t>from the</w:t>
      </w:r>
      <w:r w:rsidR="005719BB" w:rsidRPr="00CA2DFA">
        <w:rPr>
          <w:shd w:val="clear" w:color="auto" w:fill="FFFFFF"/>
        </w:rPr>
        <w:t xml:space="preserve"> N334 </w:t>
      </w:r>
      <w:r w:rsidR="005719BB" w:rsidRPr="004B5651">
        <w:rPr>
          <w:shd w:val="clear" w:color="auto" w:fill="FFFFFF"/>
        </w:rPr>
        <w:t xml:space="preserve">position </w:t>
      </w:r>
      <w:r w:rsidR="0053638D" w:rsidRPr="004B5651">
        <w:rPr>
          <w:shd w:val="clear" w:color="auto" w:fill="FFFFFF"/>
        </w:rPr>
        <w:t xml:space="preserve">and back again </w:t>
      </w:r>
      <w:r w:rsidR="009B783A" w:rsidRPr="004B5651">
        <w:rPr>
          <w:shd w:val="clear" w:color="auto" w:fill="FFFFFF"/>
        </w:rPr>
        <w:t xml:space="preserve">after the appearance of </w:t>
      </w:r>
      <w:r w:rsidR="005719BB" w:rsidRPr="004B5651">
        <w:rPr>
          <w:shd w:val="clear" w:color="auto" w:fill="FFFFFF"/>
        </w:rPr>
        <w:t xml:space="preserve">N332-dependent </w:t>
      </w:r>
      <w:r w:rsidR="001B305B" w:rsidRPr="004B5651">
        <w:rPr>
          <w:shd w:val="clear" w:color="auto" w:fill="FFFFFF"/>
        </w:rPr>
        <w:t>nAb</w:t>
      </w:r>
      <w:r w:rsidR="005719BB" w:rsidRPr="004B5651">
        <w:rPr>
          <w:shd w:val="clear" w:color="auto" w:fill="FFFFFF"/>
        </w:rPr>
        <w:t>s</w:t>
      </w:r>
      <w:r w:rsidR="00921FB4">
        <w:rPr>
          <w:shd w:val="clear" w:color="auto" w:fill="FFFFFF"/>
        </w:rPr>
        <w:t xml:space="preserve"> </w:t>
      </w:r>
      <w:r w:rsidR="00921FB4">
        <w:rPr>
          <w:shd w:val="clear" w:color="auto" w:fill="FFFFFF"/>
        </w:rPr>
        <w:fldChar w:fldCharType="begin">
          <w:fldData xml:space="preserve">PEVuZE5vdGU+PENpdGU+PEF1dGhvcj5Nb29yZTwvQXV0aG9yPjxZZWFyPjIwMTI8L1llYXI+PFJl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Nb29yZTwvQXV0aG9yPjxZZWFyPjIwMTI8L1llYXI+PFJl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921FB4">
        <w:rPr>
          <w:shd w:val="clear" w:color="auto" w:fill="FFFFFF"/>
        </w:rPr>
      </w:r>
      <w:r w:rsidR="00921FB4">
        <w:rPr>
          <w:shd w:val="clear" w:color="auto" w:fill="FFFFFF"/>
        </w:rPr>
        <w:fldChar w:fldCharType="separate"/>
      </w:r>
      <w:r w:rsidR="0023721D">
        <w:rPr>
          <w:noProof/>
          <w:shd w:val="clear" w:color="auto" w:fill="FFFFFF"/>
        </w:rPr>
        <w:t>[70]</w:t>
      </w:r>
      <w:r w:rsidR="00921FB4">
        <w:rPr>
          <w:shd w:val="clear" w:color="auto" w:fill="FFFFFF"/>
        </w:rPr>
        <w:fldChar w:fldCharType="end"/>
      </w:r>
      <w:r w:rsidR="009B783A" w:rsidRPr="004B5651">
        <w:rPr>
          <w:shd w:val="clear" w:color="auto" w:fill="FFFFFF"/>
        </w:rPr>
        <w:t>.</w:t>
      </w:r>
      <w:r w:rsidR="00921FB4">
        <w:rPr>
          <w:shd w:val="clear" w:color="auto" w:fill="FFFFFF"/>
        </w:rPr>
        <w:t xml:space="preserve"> </w:t>
      </w:r>
      <w:r w:rsidR="00D956F7" w:rsidRPr="004B5651">
        <w:t>Furthermore, t</w:t>
      </w:r>
      <w:r w:rsidR="00C706FD" w:rsidRPr="004B5651">
        <w:t>ransmitted/</w:t>
      </w:r>
      <w:r w:rsidRPr="004B5651">
        <w:t>found</w:t>
      </w:r>
      <w:r w:rsidR="00C706FD" w:rsidRPr="004B5651">
        <w:t>er</w:t>
      </w:r>
      <w:r w:rsidR="00087BA9" w:rsidRPr="004B5651">
        <w:t xml:space="preserve"> (TF)</w:t>
      </w:r>
      <w:r w:rsidRPr="004B5651">
        <w:t xml:space="preserve"> viruses typically have fewer </w:t>
      </w:r>
      <w:r w:rsidR="00175109" w:rsidRPr="004B5651">
        <w:t>PNGS</w:t>
      </w:r>
      <w:r w:rsidR="00F0023F" w:rsidRPr="004B5651">
        <w:t xml:space="preserve"> than chronic isolates</w:t>
      </w:r>
      <w:r w:rsidR="00921FB4">
        <w:t xml:space="preserve"> </w:t>
      </w:r>
      <w:r w:rsidR="00F0023F" w:rsidRPr="004B5651">
        <w:fldChar w:fldCharType="begin">
          <w:fldData xml:space="preserve">PEVuZE5vdGU+PENpdGU+PEF1dGhvcj5DaG9oYW48L0F1dGhvcj48WWVhcj4yMDA1PC9ZZWFyPjxS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</w:fldData>
        </w:fldChar>
      </w:r>
      <w:r w:rsidR="0023721D">
        <w:instrText xml:space="preserve"> ADDIN EN.CITE </w:instrText>
      </w:r>
      <w:r w:rsidR="0023721D">
        <w:fldChar w:fldCharType="begin">
          <w:fldData xml:space="preserve">PEVuZE5vdGU+PENpdGU+PEF1dGhvcj5DaG9oYW48L0F1dGhvcj48WWVhcj4yMDA1PC9ZZWFyPjxS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</w:fldData>
        </w:fldChar>
      </w:r>
      <w:r w:rsidR="0023721D">
        <w:instrText xml:space="preserve"> ADDIN EN.CITE.DATA </w:instrText>
      </w:r>
      <w:r w:rsidR="0023721D">
        <w:fldChar w:fldCharType="end"/>
      </w:r>
      <w:r w:rsidR="00F0023F" w:rsidRPr="004B5651">
        <w:fldChar w:fldCharType="separate"/>
      </w:r>
      <w:r w:rsidR="0023721D">
        <w:rPr>
          <w:noProof/>
        </w:rPr>
        <w:t>[72-75]</w:t>
      </w:r>
      <w:r w:rsidR="00F0023F" w:rsidRPr="004B5651">
        <w:fldChar w:fldCharType="end"/>
      </w:r>
      <w:r w:rsidR="00921FB4">
        <w:t>.</w:t>
      </w:r>
      <w:r w:rsidRPr="004B5651">
        <w:t xml:space="preserve"> </w:t>
      </w:r>
      <w:r w:rsidR="0079172E" w:rsidRPr="004B5651">
        <w:t>While this suggests there may be a fitness advantage to having fewer PNGS</w:t>
      </w:r>
      <w:r w:rsidR="00236B6B" w:rsidRPr="004B5651">
        <w:t>,</w:t>
      </w:r>
      <w:r w:rsidR="0079172E" w:rsidRPr="004B5651">
        <w:t xml:space="preserve"> a balance must </w:t>
      </w:r>
      <w:r w:rsidR="004566F7" w:rsidRPr="004B5651">
        <w:t xml:space="preserve">then </w:t>
      </w:r>
      <w:r w:rsidR="0079172E" w:rsidRPr="004B5651">
        <w:t>be struck b</w:t>
      </w:r>
      <w:r w:rsidRPr="004B5651">
        <w:t xml:space="preserve">etween maintaining </w:t>
      </w:r>
      <w:r w:rsidR="00EF2B82" w:rsidRPr="004B5651">
        <w:t>viral fitness</w:t>
      </w:r>
      <w:r w:rsidRPr="004B5651">
        <w:t xml:space="preserve"> and protecting vulnerable epitopes</w:t>
      </w:r>
      <w:r w:rsidR="0079172E" w:rsidRPr="004B5651">
        <w:t xml:space="preserve"> from the emerging nAb response</w:t>
      </w:r>
      <w:r w:rsidR="00272B86" w:rsidRPr="004B5651">
        <w:t xml:space="preserve">. </w:t>
      </w:r>
      <w:r w:rsidR="00792C6B" w:rsidRPr="004B5651">
        <w:t xml:space="preserve">More recently a study by </w:t>
      </w:r>
      <w:proofErr w:type="spellStart"/>
      <w:r w:rsidR="00792C6B" w:rsidRPr="004B5651">
        <w:t>Wagh</w:t>
      </w:r>
      <w:proofErr w:type="spellEnd"/>
      <w:r w:rsidR="00792C6B" w:rsidRPr="004B5651">
        <w:t xml:space="preserve"> et al. reported that the addition of PNGS to fill holes in the glycan shield </w:t>
      </w:r>
      <w:r w:rsidR="006751E5" w:rsidRPr="004B5651">
        <w:rPr>
          <w:i/>
        </w:rPr>
        <w:t>in vivo</w:t>
      </w:r>
      <w:r w:rsidR="006751E5" w:rsidRPr="004B5651">
        <w:t xml:space="preserve"> </w:t>
      </w:r>
      <w:r w:rsidR="00792C6B" w:rsidRPr="004B5651">
        <w:t xml:space="preserve">resulted in increased resistance to </w:t>
      </w:r>
      <w:r w:rsidR="008E4924" w:rsidRPr="004B5651">
        <w:t>autologous nAbs</w:t>
      </w:r>
      <w:r w:rsidR="00921FB4">
        <w:t xml:space="preserve"> </w:t>
      </w:r>
      <w:r w:rsidR="002D7F0E" w:rsidRPr="004B5651">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instrText xml:space="preserve"> ADDIN EN.CITE </w:instrText>
      </w:r>
      <w:r w:rsidR="0023721D">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instrText xml:space="preserve"> ADDIN EN.CITE.DATA </w:instrText>
      </w:r>
      <w:r w:rsidR="0023721D">
        <w:fldChar w:fldCharType="end"/>
      </w:r>
      <w:r w:rsidR="002D7F0E" w:rsidRPr="004B5651">
        <w:fldChar w:fldCharType="separate"/>
      </w:r>
      <w:r w:rsidR="0023721D">
        <w:rPr>
          <w:noProof/>
        </w:rPr>
        <w:t>[76]</w:t>
      </w:r>
      <w:r w:rsidR="002D7F0E" w:rsidRPr="004B5651">
        <w:fldChar w:fldCharType="end"/>
      </w:r>
      <w:r w:rsidR="00921FB4">
        <w:t>.</w:t>
      </w:r>
      <w:r w:rsidR="00792C6B" w:rsidRPr="004B5651">
        <w:t xml:space="preserve"> Indeed, m</w:t>
      </w:r>
      <w:r w:rsidR="00A06361" w:rsidRPr="004B5651">
        <w:rPr>
          <w:shd w:val="clear" w:color="auto" w:fill="FFFFFF"/>
        </w:rPr>
        <w:t>any</w:t>
      </w:r>
      <w:r w:rsidR="00EA7586" w:rsidRPr="004B5651">
        <w:rPr>
          <w:shd w:val="clear" w:color="auto" w:fill="FFFFFF"/>
        </w:rPr>
        <w:t xml:space="preserve"> </w:t>
      </w:r>
      <w:r w:rsidR="00B123F5" w:rsidRPr="004B5651">
        <w:rPr>
          <w:i/>
        </w:rPr>
        <w:t>in</w:t>
      </w:r>
      <w:r w:rsidR="00CB7781" w:rsidRPr="004B5651">
        <w:rPr>
          <w:i/>
        </w:rPr>
        <w:t xml:space="preserve"> vitro </w:t>
      </w:r>
      <w:r w:rsidR="00CB7781" w:rsidRPr="004B5651">
        <w:rPr>
          <w:shd w:val="clear" w:color="auto" w:fill="FFFFFF"/>
        </w:rPr>
        <w:t xml:space="preserve">studies </w:t>
      </w:r>
      <w:r w:rsidR="00272B86" w:rsidRPr="004B5651">
        <w:rPr>
          <w:shd w:val="clear" w:color="auto" w:fill="FFFFFF"/>
        </w:rPr>
        <w:t xml:space="preserve">have </w:t>
      </w:r>
      <w:r w:rsidR="00C65D91" w:rsidRPr="004B5651">
        <w:rPr>
          <w:shd w:val="clear" w:color="auto" w:fill="FFFFFF"/>
        </w:rPr>
        <w:t xml:space="preserve">also </w:t>
      </w:r>
      <w:r w:rsidR="00A06361" w:rsidRPr="004B5651">
        <w:rPr>
          <w:shd w:val="clear" w:color="auto" w:fill="FFFFFF"/>
        </w:rPr>
        <w:t>r</w:t>
      </w:r>
      <w:r w:rsidR="00CB7781" w:rsidRPr="004B5651">
        <w:rPr>
          <w:shd w:val="clear" w:color="auto" w:fill="FFFFFF"/>
        </w:rPr>
        <w:t>epor</w:t>
      </w:r>
      <w:r w:rsidR="00EA7586" w:rsidRPr="004B5651">
        <w:rPr>
          <w:shd w:val="clear" w:color="auto" w:fill="FFFFFF"/>
        </w:rPr>
        <w:t>t</w:t>
      </w:r>
      <w:r w:rsidR="00243929" w:rsidRPr="004B5651">
        <w:rPr>
          <w:shd w:val="clear" w:color="auto" w:fill="FFFFFF"/>
        </w:rPr>
        <w:t>ed</w:t>
      </w:r>
      <w:r w:rsidR="00EA7586" w:rsidRPr="004B5651">
        <w:rPr>
          <w:shd w:val="clear" w:color="auto" w:fill="FFFFFF"/>
        </w:rPr>
        <w:t xml:space="preserve"> </w:t>
      </w:r>
      <w:r w:rsidR="00A06361" w:rsidRPr="004B5651">
        <w:rPr>
          <w:shd w:val="clear" w:color="auto" w:fill="FFFFFF"/>
        </w:rPr>
        <w:t xml:space="preserve">the </w:t>
      </w:r>
      <w:r w:rsidR="00EA7586" w:rsidRPr="004B5651">
        <w:rPr>
          <w:shd w:val="clear" w:color="auto" w:fill="FFFFFF"/>
        </w:rPr>
        <w:t>increased susceptibility</w:t>
      </w:r>
      <w:r w:rsidR="00A06361" w:rsidRPr="004B5651">
        <w:rPr>
          <w:shd w:val="clear" w:color="auto" w:fill="FFFFFF"/>
        </w:rPr>
        <w:t xml:space="preserve"> of the virus</w:t>
      </w:r>
      <w:r w:rsidR="00EA7586" w:rsidRPr="004B5651">
        <w:rPr>
          <w:shd w:val="clear" w:color="auto" w:fill="FFFFFF"/>
        </w:rPr>
        <w:t xml:space="preserve"> to </w:t>
      </w:r>
      <w:r w:rsidR="00CB7781" w:rsidRPr="004B5651">
        <w:rPr>
          <w:shd w:val="clear" w:color="auto" w:fill="FFFFFF"/>
        </w:rPr>
        <w:t xml:space="preserve">neutralisation upon removal of </w:t>
      </w:r>
      <w:r w:rsidR="00175109" w:rsidRPr="004B5651">
        <w:rPr>
          <w:shd w:val="clear" w:color="auto" w:fill="FFFFFF"/>
        </w:rPr>
        <w:t>PNGS</w:t>
      </w:r>
      <w:r w:rsidR="00921FB4">
        <w:rPr>
          <w:shd w:val="clear" w:color="auto" w:fill="FFFFFF"/>
        </w:rPr>
        <w:t xml:space="preserve"> </w:t>
      </w:r>
      <w:r w:rsidR="00B077DF" w:rsidRPr="004B5651">
        <w:fldChar w:fldCharType="begin">
          <w:fldData xml:space="preserve">PEVuZE5vdGU+PENpdGU+PEF1dGhvcj5NY0NhZmZyZXk8L0F1dGhvcj48WWVhcj4yMDA0PC9ZZWFy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</w:fldData>
        </w:fldChar>
      </w:r>
      <w:r w:rsidR="0023721D">
        <w:instrText xml:space="preserve"> ADDIN EN.CITE </w:instrText>
      </w:r>
      <w:r w:rsidR="0023721D">
        <w:fldChar w:fldCharType="begin">
          <w:fldData xml:space="preserve">PEVuZE5vdGU+PENpdGU+PEF1dGhvcj5NY0NhZmZyZXk8L0F1dGhvcj48WWVhcj4yMDA0PC9ZZWFy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</w:fldData>
        </w:fldChar>
      </w:r>
      <w:r w:rsidR="0023721D">
        <w:instrText xml:space="preserve"> ADDIN EN.CITE.DATA </w:instrText>
      </w:r>
      <w:r w:rsidR="0023721D">
        <w:fldChar w:fldCharType="end"/>
      </w:r>
      <w:r w:rsidR="00B077DF" w:rsidRPr="004B5651">
        <w:fldChar w:fldCharType="separate"/>
      </w:r>
      <w:r w:rsidR="0023721D">
        <w:rPr>
          <w:noProof/>
        </w:rPr>
        <w:t>[77-81]</w:t>
      </w:r>
      <w:r w:rsidR="00B077DF" w:rsidRPr="004B5651">
        <w:fldChar w:fldCharType="end"/>
      </w:r>
      <w:r w:rsidR="00921FB4">
        <w:t>,</w:t>
      </w:r>
      <w:r w:rsidR="00CB7781" w:rsidRPr="004B5651">
        <w:rPr>
          <w:shd w:val="clear" w:color="auto" w:fill="FFFFFF"/>
        </w:rPr>
        <w:t xml:space="preserve"> which can often be rationalised by c</w:t>
      </w:r>
      <w:r w:rsidR="00CB7781" w:rsidRPr="004B5651">
        <w:t xml:space="preserve">lashes </w:t>
      </w:r>
      <w:r w:rsidR="00EA7586" w:rsidRPr="004B5651">
        <w:t xml:space="preserve">observed between </w:t>
      </w:r>
      <w:r w:rsidR="00EB034C" w:rsidRPr="004B5651">
        <w:t>nAb</w:t>
      </w:r>
      <w:r w:rsidR="00272B86" w:rsidRPr="004B5651">
        <w:t>s</w:t>
      </w:r>
      <w:r w:rsidR="00D67B0C" w:rsidRPr="004B5651">
        <w:t xml:space="preserve"> and </w:t>
      </w:r>
      <w:r w:rsidR="00CB7781" w:rsidRPr="004B5651">
        <w:t>glycans in structural studies</w:t>
      </w:r>
      <w:r w:rsidR="00921FB4">
        <w:t xml:space="preserve"> </w:t>
      </w:r>
      <w:r w:rsidR="00B077DF" w:rsidRPr="004B5651">
        <w:fldChar w:fldCharType="begin">
          <w:fldData xml:space="preserve">PEVuZE5vdGU+PENpdGU+PEF1dGhvcj5QYW5jZXJhPC9BdXRob3I+PFllYXI+MjAxNDwvWWVhcj48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DU1LTYxPC9wYWdlcz48dm9sdW1lPjUxNDwv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==
</w:fldData>
        </w:fldChar>
      </w:r>
      <w:r w:rsidR="0023721D">
        <w:instrText xml:space="preserve"> ADDIN EN.CITE </w:instrText>
      </w:r>
      <w:r w:rsidR="0023721D">
        <w:fldChar w:fldCharType="begin">
          <w:fldData xml:space="preserve">PEVuZE5vdGU+PENpdGU+PEF1dGhvcj5QYW5jZXJhPC9BdXRob3I+PFllYXI+MjAxNDwvWWVhcj48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NDU1LTYxPC9wYWdlcz48dm9sdW1lPjUxNDwv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==
</w:fldData>
        </w:fldChar>
      </w:r>
      <w:r w:rsidR="0023721D">
        <w:instrText xml:space="preserve"> ADDIN EN.CITE.DATA </w:instrText>
      </w:r>
      <w:r w:rsidR="0023721D">
        <w:fldChar w:fldCharType="end"/>
      </w:r>
      <w:r w:rsidR="00B077DF" w:rsidRPr="004B5651">
        <w:fldChar w:fldCharType="separate"/>
      </w:r>
      <w:r w:rsidR="0023721D">
        <w:rPr>
          <w:noProof/>
        </w:rPr>
        <w:t>[82, 83]</w:t>
      </w:r>
      <w:r w:rsidR="00B077DF" w:rsidRPr="004B5651">
        <w:fldChar w:fldCharType="end"/>
      </w:r>
      <w:r w:rsidR="00921FB4">
        <w:t>.</w:t>
      </w:r>
    </w:p>
    <w:p w14:paraId="2BA440AA" w14:textId="59925AD2" w:rsidR="00365ADC" w:rsidRPr="00087BA9" w:rsidRDefault="00646869" w:rsidP="006C51AC">
      <w:pPr>
        <w:spacing w:line="360" w:lineRule="auto"/>
        <w:ind w:firstLine="720"/>
        <w:jc w:val="both"/>
        <w:rPr>
          <w:color w:val="00B0F0"/>
        </w:rPr>
      </w:pPr>
      <w:r w:rsidRPr="004B5651">
        <w:t>Despite the</w:t>
      </w:r>
      <w:r w:rsidR="00C54FF9" w:rsidRPr="004B5651">
        <w:t xml:space="preserve"> abovementioned </w:t>
      </w:r>
      <w:r w:rsidRPr="004B5651">
        <w:t>challenges,</w:t>
      </w:r>
      <w:r w:rsidR="00734E78" w:rsidRPr="004B5651">
        <w:t xml:space="preserve"> </w:t>
      </w:r>
      <w:r w:rsidR="00760B0A" w:rsidRPr="004B5651">
        <w:t xml:space="preserve">approximately a third of infected individuals develop </w:t>
      </w:r>
      <w:r w:rsidR="00341D74" w:rsidRPr="004B5651">
        <w:t xml:space="preserve">some level of </w:t>
      </w:r>
      <w:r w:rsidR="00760B0A" w:rsidRPr="004B5651">
        <w:t>bnAbs after a few years of infection</w:t>
      </w:r>
      <w:r w:rsidR="00921FB4">
        <w:t xml:space="preserve"> </w:t>
      </w:r>
      <w:r w:rsidR="00760B0A" w:rsidRPr="004B5651">
        <w:fldChar w:fldCharType="begin">
          <w:fldData xml:space="preserve">PEVuZE5vdGU+PENpdGU+PEF1dGhvcj52YW4gR2lsczwvQXV0aG9yPjxZZWFyPjIwMDk8L1llYXI+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</w:fldData>
        </w:fldChar>
      </w:r>
      <w:r w:rsidR="00B84949">
        <w:instrText xml:space="preserve"> ADDIN EN.CITE </w:instrText>
      </w:r>
      <w:r w:rsidR="00B84949">
        <w:fldChar w:fldCharType="begin">
          <w:fldData xml:space="preserve">PEVuZE5vdGU+PENpdGU+PEF1dGhvcj52YW4gR2lsczwvQXV0aG9yPjxZZWFyPjIwMDk8L1llYXI+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</w:fldData>
        </w:fldChar>
      </w:r>
      <w:r w:rsidR="00B84949">
        <w:instrText xml:space="preserve"> ADDIN EN.CITE.DATA </w:instrText>
      </w:r>
      <w:r w:rsidR="00B84949">
        <w:fldChar w:fldCharType="end"/>
      </w:r>
      <w:r w:rsidR="00760B0A" w:rsidRPr="004B5651">
        <w:fldChar w:fldCharType="separate"/>
      </w:r>
      <w:r w:rsidR="00B84949">
        <w:rPr>
          <w:noProof/>
        </w:rPr>
        <w:t>[11-13]</w:t>
      </w:r>
      <w:r w:rsidR="00760B0A" w:rsidRPr="004B5651">
        <w:fldChar w:fldCharType="end"/>
      </w:r>
      <w:r w:rsidR="00921FB4">
        <w:t>.</w:t>
      </w:r>
      <w:r w:rsidR="00760B0A" w:rsidRPr="004B5651">
        <w:t xml:space="preserve"> M</w:t>
      </w:r>
      <w:r w:rsidR="00CB7781" w:rsidRPr="004B5651">
        <w:t xml:space="preserve">any </w:t>
      </w:r>
      <w:r w:rsidR="00B04BD0" w:rsidRPr="004B5651">
        <w:t>bnAbs</w:t>
      </w:r>
      <w:r w:rsidR="00CB7781" w:rsidRPr="004B5651">
        <w:t xml:space="preserve"> are able to </w:t>
      </w:r>
      <w:r w:rsidR="000645A9" w:rsidRPr="004B5651">
        <w:t xml:space="preserve">either </w:t>
      </w:r>
      <w:r w:rsidR="00CB7781" w:rsidRPr="004B5651">
        <w:t>penetrate the glycan shield</w:t>
      </w:r>
      <w:r w:rsidR="00B04BD0" w:rsidRPr="004B5651">
        <w:t xml:space="preserve"> to bind protein surfaces</w:t>
      </w:r>
      <w:r w:rsidR="000645A9" w:rsidRPr="004B5651">
        <w:t xml:space="preserve"> or directly bind to Env glycans</w:t>
      </w:r>
      <w:r w:rsidR="00CB7781" w:rsidRPr="004B5651">
        <w:t xml:space="preserve">. </w:t>
      </w:r>
      <w:r w:rsidRPr="004B5651">
        <w:t>Thus, w</w:t>
      </w:r>
      <w:r w:rsidR="004E1704" w:rsidRPr="004B5651">
        <w:t xml:space="preserve">hile glycan shielding remains </w:t>
      </w:r>
      <w:r w:rsidR="00092644" w:rsidRPr="004B5651">
        <w:t>a potent immune evasion strategy</w:t>
      </w:r>
      <w:r w:rsidR="004E1704" w:rsidRPr="004B5651">
        <w:t>, the discovery of numero</w:t>
      </w:r>
      <w:r w:rsidR="0029264E" w:rsidRPr="004B5651">
        <w:t>us glycan-binding</w:t>
      </w:r>
      <w:r w:rsidR="004E1704" w:rsidRPr="004B5651">
        <w:t xml:space="preserve"> bnAbs</w:t>
      </w:r>
      <w:r w:rsidR="00087BA9" w:rsidRPr="004B5651">
        <w:rPr>
          <w:strike/>
        </w:rPr>
        <w:t>,</w:t>
      </w:r>
      <w:r w:rsidR="004E1704" w:rsidRPr="004B5651">
        <w:t xml:space="preserve"> has highlighted the glycan shield as </w:t>
      </w:r>
      <w:r w:rsidR="00D07E7C" w:rsidRPr="004B5651">
        <w:t xml:space="preserve">part of </w:t>
      </w:r>
      <w:r w:rsidR="004E1704" w:rsidRPr="004B5651">
        <w:t>an attractive</w:t>
      </w:r>
      <w:r w:rsidR="00B123F5" w:rsidRPr="004B5651">
        <w:t xml:space="preserve"> </w:t>
      </w:r>
      <w:r w:rsidR="003C038E" w:rsidRPr="004B5651">
        <w:t>target for vaccine design</w:t>
      </w:r>
      <w:r w:rsidR="00921FB4">
        <w:t xml:space="preserve"> </w:t>
      </w:r>
      <w:r w:rsidR="004E1704" w:rsidRPr="004B5651">
        <w:fldChar w:fldCharType="begin"/>
      </w:r>
      <w:r w:rsidR="0023721D">
        <w:instrText xml:space="preserve"> ADDIN EN.CITE &lt;EndNote&gt;&lt;Cite&gt;&lt;Author&gt;Crispin&lt;/Author&gt;&lt;Year&gt;2013&lt;/Year&gt;&lt;RecNum&gt;1340&lt;/RecNum&gt;&lt;DisplayText&gt;[84]&lt;/DisplayText&gt;&lt;record&gt;&lt;rec-number&gt;1340&lt;/rec-number&gt;&lt;foreign-keys&gt;&lt;key app="EN" db-id="p2pxssdv6repwwevvsjpx0dqxsx0eer995xr" timestamp="1497616316"&gt;1340&lt;/key&gt;&lt;/foreign-keys&gt;&lt;ref-type name="Journal Article"&gt;17&lt;/ref-type&gt;&lt;contributors&gt;&lt;authors&gt;&lt;author&gt;Crispin, M.&lt;/author&gt;&lt;author&gt;Bowden, T. A.&lt;/author&gt;&lt;/authors&gt;&lt;/contributors&gt;&lt;titles&gt;&lt;title&gt;Antibodies expose multiple weaknesses in the glycan shield of HIV&lt;/title&gt;&lt;secondary-title&gt;Nat Struct Mol Biol&lt;/secondary-title&gt;&lt;/titles&gt;&lt;periodical&gt;&lt;full-title&gt;Nat Struct Mol Biol&lt;/full-title&gt;&lt;/periodical&gt;&lt;pages&gt;771-2&lt;/pages&gt;&lt;volume&gt;20&lt;/volume&gt;&lt;number&gt;7&lt;/number&gt;&lt;keywords&gt;&lt;keyword&gt;Antibodies, Neutralizing/*immunology&lt;/keyword&gt;&lt;keyword&gt;HIV Antibodies/*immunology&lt;/keyword&gt;&lt;keyword&gt;HIV Envelope Protein gp120/*immunology&lt;/keyword&gt;&lt;keyword&gt;Humans&lt;/keyword&gt;&lt;keyword&gt;Peptide Fragments/*immunology&lt;/keyword&gt;&lt;keyword&gt;Polysaccharides/*immunology&lt;/keyword&gt;&lt;/keywords&gt;&lt;dates&gt;&lt;year&gt;2013&lt;/year&gt;&lt;pub-dates&gt;&lt;date&gt;Jul&lt;/date&gt;&lt;/pub-dates&gt;&lt;/dates&gt;&lt;isbn&gt;1545-9985 (Electronic)&amp;#xD;1545-9985 (Linking)&lt;/isbn&gt;&lt;accession-num&gt;23984441&lt;/accession-num&gt;&lt;urls&gt;&lt;related-urls&gt;&lt;url&gt;https://www.ncbi.nlm.nih.gov/pubmed/23984441&lt;/url&gt;&lt;/related-urls&gt;&lt;/urls&gt;&lt;electronic-resource-num&gt;10.1038/nsmb.2627&lt;/electronic-resource-num&gt;&lt;/record&gt;&lt;/Cite&gt;&lt;/EndNote&gt;</w:instrText>
      </w:r>
      <w:r w:rsidR="004E1704" w:rsidRPr="004B5651">
        <w:fldChar w:fldCharType="separate"/>
      </w:r>
      <w:r w:rsidR="0023721D">
        <w:rPr>
          <w:noProof/>
        </w:rPr>
        <w:t>[84]</w:t>
      </w:r>
      <w:r w:rsidR="004E1704" w:rsidRPr="004B5651">
        <w:fldChar w:fldCharType="end"/>
      </w:r>
      <w:r w:rsidR="00921FB4">
        <w:t>.</w:t>
      </w:r>
      <w:r w:rsidR="00087BA9" w:rsidRPr="004B5651">
        <w:t xml:space="preserve"> </w:t>
      </w:r>
      <w:r w:rsidR="006D4C98" w:rsidRPr="004B5651">
        <w:t xml:space="preserve">The importance of the glycan shield in HIV-1 vaccine design has recently </w:t>
      </w:r>
      <w:r w:rsidR="006751E5" w:rsidRPr="004B5651">
        <w:t>been underlined</w:t>
      </w:r>
      <w:r w:rsidR="006D4C98" w:rsidRPr="004B5651">
        <w:t xml:space="preserve"> by </w:t>
      </w:r>
      <w:proofErr w:type="spellStart"/>
      <w:r w:rsidR="00087BA9" w:rsidRPr="004B5651">
        <w:t>Wagh</w:t>
      </w:r>
      <w:proofErr w:type="spellEnd"/>
      <w:r w:rsidR="00087BA9" w:rsidRPr="004B5651">
        <w:t xml:space="preserve"> et al.</w:t>
      </w:r>
      <w:r w:rsidR="006D4C98" w:rsidRPr="004B5651">
        <w:t xml:space="preserve">, who </w:t>
      </w:r>
      <w:r w:rsidR="00087BA9" w:rsidRPr="004B5651">
        <w:t>observed that</w:t>
      </w:r>
      <w:r w:rsidR="00F04240" w:rsidRPr="004B5651">
        <w:t xml:space="preserve"> the</w:t>
      </w:r>
      <w:r w:rsidR="00087BA9" w:rsidRPr="004B5651">
        <w:t xml:space="preserve"> </w:t>
      </w:r>
      <w:r w:rsidR="00F04240" w:rsidRPr="004B5651">
        <w:t>development of bnAbs in infected individuals correlated with the completeness of the glycan shield at transmission</w:t>
      </w:r>
      <w:r w:rsidR="00921FB4">
        <w:t xml:space="preserve"> </w:t>
      </w:r>
      <w:r w:rsidR="006D4C98" w:rsidRPr="004B5651">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instrText xml:space="preserve"> ADDIN EN.CITE </w:instrText>
      </w:r>
      <w:r w:rsidR="0023721D">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instrText xml:space="preserve"> ADDIN EN.CITE.DATA </w:instrText>
      </w:r>
      <w:r w:rsidR="0023721D">
        <w:fldChar w:fldCharType="end"/>
      </w:r>
      <w:r w:rsidR="006D4C98" w:rsidRPr="004B5651">
        <w:fldChar w:fldCharType="separate"/>
      </w:r>
      <w:r w:rsidR="0023721D">
        <w:rPr>
          <w:noProof/>
        </w:rPr>
        <w:t>[76]</w:t>
      </w:r>
      <w:r w:rsidR="006D4C98" w:rsidRPr="004B5651">
        <w:fldChar w:fldCharType="end"/>
      </w:r>
      <w:r w:rsidR="00921FB4">
        <w:t>.</w:t>
      </w:r>
    </w:p>
    <w:p w14:paraId="59800496" w14:textId="6A65C809" w:rsidR="00AE7B79" w:rsidRDefault="008B4FD7" w:rsidP="00C849FC">
      <w:pPr>
        <w:pStyle w:val="Heading2"/>
        <w:spacing w:line="360" w:lineRule="auto"/>
      </w:pPr>
      <w:r w:rsidRPr="009544E0">
        <w:lastRenderedPageBreak/>
        <w:t>1</w:t>
      </w:r>
      <w:r w:rsidR="00AE7B79" w:rsidRPr="009544E0">
        <w:t>.3 Instability of the viral spike</w:t>
      </w:r>
    </w:p>
    <w:p w14:paraId="36572B4E" w14:textId="261CF117" w:rsidR="00D0085C" w:rsidRPr="006E455D" w:rsidRDefault="003A7964" w:rsidP="00C849FC">
      <w:pPr>
        <w:spacing w:line="360" w:lineRule="auto"/>
        <w:jc w:val="both"/>
        <w:rPr>
          <w:color w:val="000000" w:themeColor="text1"/>
        </w:rPr>
      </w:pPr>
      <w:r w:rsidRPr="00121CF5">
        <w:rPr>
          <w:color w:val="000000" w:themeColor="text1"/>
        </w:rPr>
        <w:t>A</w:t>
      </w:r>
      <w:r w:rsidR="00CF43A8" w:rsidRPr="00121CF5">
        <w:rPr>
          <w:color w:val="000000" w:themeColor="text1"/>
        </w:rPr>
        <w:t xml:space="preserve">lthough bnAbs are increasingly being isolated from infected </w:t>
      </w:r>
      <w:r w:rsidR="0060549F" w:rsidRPr="00121CF5">
        <w:rPr>
          <w:color w:val="000000" w:themeColor="text1"/>
        </w:rPr>
        <w:t>individuals</w:t>
      </w:r>
      <w:r w:rsidR="00341D74">
        <w:rPr>
          <w:color w:val="000000" w:themeColor="text1"/>
        </w:rPr>
        <w:t>,</w:t>
      </w:r>
      <w:r w:rsidR="00CF43A8" w:rsidRPr="00121CF5">
        <w:rPr>
          <w:color w:val="000000" w:themeColor="text1"/>
        </w:rPr>
        <w:t xml:space="preserve"> we </w:t>
      </w:r>
      <w:r w:rsidR="0060549F" w:rsidRPr="00121CF5">
        <w:rPr>
          <w:color w:val="000000" w:themeColor="text1"/>
        </w:rPr>
        <w:t>are</w:t>
      </w:r>
      <w:r w:rsidR="00CF43A8" w:rsidRPr="00121CF5">
        <w:rPr>
          <w:color w:val="000000" w:themeColor="text1"/>
        </w:rPr>
        <w:t xml:space="preserve"> yet to elicit them in a </w:t>
      </w:r>
      <w:r w:rsidR="00CF43A8" w:rsidRPr="00856A22">
        <w:t>vaccine setting</w:t>
      </w:r>
      <w:r w:rsidR="009C17FF" w:rsidRPr="00856A22">
        <w:t xml:space="preserve"> in humans</w:t>
      </w:r>
      <w:r w:rsidR="00CF43A8" w:rsidRPr="00856A22">
        <w:t xml:space="preserve">. </w:t>
      </w:r>
      <w:r w:rsidR="00CF43A8" w:rsidRPr="00121CF5">
        <w:rPr>
          <w:color w:val="000000" w:themeColor="text1"/>
        </w:rPr>
        <w:t>Early vaccination strategies using recombinant, monomeric gp120 failed to confer protection</w:t>
      </w:r>
      <w:r w:rsidR="00921FB4">
        <w:rPr>
          <w:color w:val="000000" w:themeColor="text1"/>
        </w:rPr>
        <w:t xml:space="preserve"> </w:t>
      </w:r>
      <w:r w:rsidR="00CF43A8" w:rsidRPr="00121CF5">
        <w:rPr>
          <w:color w:val="000000" w:themeColor="text1"/>
        </w:rPr>
        <w:fldChar w:fldCharType="begin">
          <w:fldData xml:space="preserve">PEVuZE5vdGU+PENpdGU+PEF1dGhvcj5GbHlubjwvQXV0aG9yPjxZZWFyPjIwMDU8L1llYXI+PFJl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NTQtNjU8L3BhZ2VzPjx2b2x1bWU+MTkxPC92b2x1bWU+PG51bWJlcj41PC9udW1i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jY2LTc3PC9wYWdlcz48dm9sdW1lPjE5MTwvdm9sdW1lPjxudW1iZXI+NTwvbnVt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xNjYxLTcxPC9wYWdlcz48dm9sdW1lPjE5NDwvdm9sdW1lPjxudW1iZXI+MTI8L251bWJl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GbHlubjwvQXV0aG9yPjxZZWFyPjIwMDU8L1llYXI+PFJl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jY2LTc3PC9wYWdlcz48dm9sdW1lPjE5MTwvdm9sdW1lPjxudW1iZXI+NTwvbnVt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xNjYxLTcxPC9wYWdlcz48dm9sdW1lPjE5NDwvdm9sdW1lPjxudW1iZXI+MTI8L251bWJl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00CF43A8" w:rsidRPr="00121CF5">
        <w:rPr>
          <w:color w:val="000000" w:themeColor="text1"/>
        </w:rPr>
      </w:r>
      <w:r w:rsidR="00CF43A8" w:rsidRPr="00121CF5">
        <w:rPr>
          <w:color w:val="000000" w:themeColor="text1"/>
        </w:rPr>
        <w:fldChar w:fldCharType="separate"/>
      </w:r>
      <w:r w:rsidR="0023721D">
        <w:rPr>
          <w:noProof/>
          <w:color w:val="000000" w:themeColor="text1"/>
        </w:rPr>
        <w:t>[85-87]</w:t>
      </w:r>
      <w:r w:rsidR="00CF43A8" w:rsidRPr="00121CF5">
        <w:rPr>
          <w:color w:val="000000" w:themeColor="text1"/>
        </w:rPr>
        <w:fldChar w:fldCharType="end"/>
      </w:r>
      <w:r w:rsidR="00921FB4">
        <w:rPr>
          <w:color w:val="000000" w:themeColor="text1"/>
        </w:rPr>
        <w:t>,</w:t>
      </w:r>
      <w:r w:rsidR="00CF43A8" w:rsidRPr="00121CF5">
        <w:rPr>
          <w:color w:val="000000" w:themeColor="text1"/>
        </w:rPr>
        <w:t xml:space="preserve"> presumably due to the elicitation of antibodies directed against the a</w:t>
      </w:r>
      <w:r w:rsidR="00C11C6A">
        <w:rPr>
          <w:color w:val="000000" w:themeColor="text1"/>
        </w:rPr>
        <w:t>f</w:t>
      </w:r>
      <w:r w:rsidR="00CF43A8" w:rsidRPr="00121CF5">
        <w:rPr>
          <w:color w:val="000000" w:themeColor="text1"/>
        </w:rPr>
        <w:t>o</w:t>
      </w:r>
      <w:r w:rsidR="00C11C6A">
        <w:rPr>
          <w:color w:val="000000" w:themeColor="text1"/>
        </w:rPr>
        <w:t>r</w:t>
      </w:r>
      <w:r w:rsidR="00CF43A8" w:rsidRPr="00121CF5">
        <w:rPr>
          <w:color w:val="000000" w:themeColor="text1"/>
        </w:rPr>
        <w:t>ementioned immunodominant non-neutralising epitopes</w:t>
      </w:r>
      <w:r w:rsidR="0060549F" w:rsidRPr="00121CF5">
        <w:rPr>
          <w:color w:val="000000" w:themeColor="text1"/>
        </w:rPr>
        <w:t xml:space="preserve"> (and/or </w:t>
      </w:r>
      <w:r w:rsidR="00CF43A8" w:rsidRPr="00121CF5">
        <w:rPr>
          <w:color w:val="000000" w:themeColor="text1"/>
        </w:rPr>
        <w:t xml:space="preserve">the </w:t>
      </w:r>
      <w:r w:rsidR="00744AD4" w:rsidRPr="00121CF5">
        <w:rPr>
          <w:color w:val="000000" w:themeColor="text1"/>
        </w:rPr>
        <w:t>absence</w:t>
      </w:r>
      <w:r w:rsidR="00CF43A8" w:rsidRPr="00121CF5">
        <w:rPr>
          <w:color w:val="000000" w:themeColor="text1"/>
        </w:rPr>
        <w:t xml:space="preserve"> of gp41 and quaternary epitopes</w:t>
      </w:r>
      <w:r w:rsidR="0060549F" w:rsidRPr="00121CF5">
        <w:rPr>
          <w:color w:val="000000" w:themeColor="text1"/>
        </w:rPr>
        <w:t>)</w:t>
      </w:r>
      <w:r w:rsidR="00921FB4">
        <w:rPr>
          <w:color w:val="000000" w:themeColor="text1"/>
        </w:rPr>
        <w:t xml:space="preserve"> </w:t>
      </w:r>
      <w:r w:rsidR="00CF43A8" w:rsidRPr="00121CF5">
        <w:rPr>
          <w:color w:val="000000" w:themeColor="text1"/>
        </w:rPr>
        <w:fldChar w:fldCharType="begin"/>
      </w:r>
      <w:r w:rsidR="0023721D">
        <w:rPr>
          <w:color w:val="000000" w:themeColor="text1"/>
        </w:rPr>
        <w:instrText xml:space="preserve"> ADDIN EN.CITE &lt;EndNote&gt;&lt;Cite&gt;&lt;Author&gt;VanCott&lt;/Author&gt;&lt;Year&gt;1995&lt;/Year&gt;&lt;RecNum&gt;1489&lt;/RecNum&gt;&lt;DisplayText&gt;[88]&lt;/DisplayText&gt;&lt;record&gt;&lt;rec-number&gt;1489&lt;/rec-number&gt;&lt;foreign-keys&gt;&lt;key app="EN" db-id="p2pxssdv6repwwevvsjpx0dqxsx0eer995xr" timestamp="1511802467"&gt;1489&lt;/key&gt;&lt;/foreign-keys&gt;&lt;ref-type name="Journal Article"&gt;17&lt;/ref-type&gt;&lt;contributors&gt;&lt;authors&gt;&lt;author&gt;VanCott, T. C.&lt;/author&gt;&lt;author&gt;Bethke, F. R.&lt;/author&gt;&lt;author&gt;Burke, D. S.&lt;/author&gt;&lt;author&gt;Redfield, R. R.&lt;/author&gt;&lt;author&gt;Birx, D. L.&lt;/author&gt;&lt;/authors&gt;&lt;/contributors&gt;&lt;auth-address&gt;Division of Retrovirology, Walter Reed Army Institute of Research, Rockville, MD, USA.&lt;/auth-address&gt;&lt;titles&gt;&lt;title&gt;Lack of induction of antibodies specific for conserved, discontinuous epitopes of HIV-1 envelope glycoprotein by candidate AIDS vaccines&lt;/title&gt;&lt;secondary-title&gt;J Immunol&lt;/secondary-title&gt;&lt;alt-title&gt;Journal of immunology&lt;/alt-title&gt;&lt;/titles&gt;&lt;periodical&gt;&lt;full-title&gt;J Immunol&lt;/full-title&gt;&lt;/periodical&gt;&lt;pages&gt;4100-10&lt;/pages&gt;&lt;volume&gt;155&lt;/volume&gt;&lt;number&gt;8&lt;/number&gt;&lt;keywords&gt;&lt;keyword&gt;AIDS Vaccines/*immunology&lt;/keyword&gt;&lt;keyword&gt;Binding Sites, Antibody&lt;/keyword&gt;&lt;keyword&gt;Binding, Competitive&lt;/keyword&gt;&lt;keyword&gt;Epitopes/*immunology&lt;/keyword&gt;&lt;keyword&gt;Gene Products, env/blood/*immunology&lt;/keyword&gt;&lt;keyword&gt;HIV Antibodies/*biosynthesis/blood&lt;/keyword&gt;&lt;keyword&gt;HIV Envelope Protein gp120/blood/immunology&lt;/keyword&gt;&lt;keyword&gt;HIV Envelope Protein gp160&lt;/keyword&gt;&lt;keyword&gt;HIV Envelope Protein gp41/blood/immunology&lt;/keyword&gt;&lt;keyword&gt;Humans&lt;/keyword&gt;&lt;keyword&gt;Immune Sera/metabolism&lt;/keyword&gt;&lt;keyword&gt;Protein Denaturation&lt;/keyword&gt;&lt;keyword&gt;Protein Precursors/blood/immunology&lt;/keyword&gt;&lt;keyword&gt;Vaccines, Synthetic/immunology&lt;/keyword&gt;&lt;/keywords&gt;&lt;dates&gt;&lt;year&gt;1995&lt;/year&gt;&lt;pub-dates&gt;&lt;date&gt;Oct 15&lt;/date&gt;&lt;/pub-dates&gt;&lt;/dates&gt;&lt;isbn&gt;0022-1767 (Print)&amp;#xD;0022-1767 (Linking)&lt;/isbn&gt;&lt;accession-num&gt;7561123&lt;/accession-num&gt;&lt;urls&gt;&lt;related-urls&gt;&lt;url&gt;http://www.ncbi.nlm.nih.gov/pubmed/7561123&lt;/url&gt;&lt;/related-urls&gt;&lt;/urls&gt;&lt;/record&gt;&lt;/Cite&gt;&lt;/EndNote&gt;</w:instrText>
      </w:r>
      <w:r w:rsidR="00CF43A8" w:rsidRPr="00121CF5">
        <w:rPr>
          <w:color w:val="000000" w:themeColor="text1"/>
        </w:rPr>
        <w:fldChar w:fldCharType="separate"/>
      </w:r>
      <w:r w:rsidR="0023721D">
        <w:rPr>
          <w:noProof/>
          <w:color w:val="000000" w:themeColor="text1"/>
        </w:rPr>
        <w:t>[88]</w:t>
      </w:r>
      <w:r w:rsidR="00CF43A8" w:rsidRPr="00121CF5">
        <w:rPr>
          <w:color w:val="000000" w:themeColor="text1"/>
        </w:rPr>
        <w:fldChar w:fldCharType="end"/>
      </w:r>
      <w:r w:rsidR="00921FB4">
        <w:rPr>
          <w:color w:val="000000" w:themeColor="text1"/>
        </w:rPr>
        <w:t>.</w:t>
      </w:r>
      <w:r w:rsidR="00CF43A8" w:rsidRPr="00121CF5">
        <w:rPr>
          <w:color w:val="000000" w:themeColor="text1"/>
        </w:rPr>
        <w:t xml:space="preserve"> </w:t>
      </w:r>
      <w:r w:rsidR="006317DC">
        <w:rPr>
          <w:color w:val="000000" w:themeColor="text1"/>
        </w:rPr>
        <w:t>The</w:t>
      </w:r>
      <w:r w:rsidR="00CF43A8" w:rsidRPr="00121CF5">
        <w:rPr>
          <w:color w:val="000000" w:themeColor="text1"/>
        </w:rPr>
        <w:t xml:space="preserve"> focus of HIV-1 vaccine research has </w:t>
      </w:r>
      <w:r w:rsidR="008C3157">
        <w:rPr>
          <w:color w:val="000000" w:themeColor="text1"/>
        </w:rPr>
        <w:t>now</w:t>
      </w:r>
      <w:r w:rsidR="006317DC">
        <w:rPr>
          <w:color w:val="000000" w:themeColor="text1"/>
        </w:rPr>
        <w:t xml:space="preserve"> </w:t>
      </w:r>
      <w:r w:rsidR="00CF43A8" w:rsidRPr="00121CF5">
        <w:rPr>
          <w:color w:val="000000" w:themeColor="text1"/>
        </w:rPr>
        <w:t>shifted to</w:t>
      </w:r>
      <w:r w:rsidR="009C17FF">
        <w:rPr>
          <w:color w:val="000000" w:themeColor="text1"/>
        </w:rPr>
        <w:t xml:space="preserve"> include </w:t>
      </w:r>
      <w:r w:rsidR="00CF43A8" w:rsidRPr="00121CF5">
        <w:rPr>
          <w:color w:val="000000" w:themeColor="text1"/>
        </w:rPr>
        <w:t xml:space="preserve">the production of </w:t>
      </w:r>
      <w:r w:rsidR="00CF43A8" w:rsidRPr="006E455D">
        <w:rPr>
          <w:color w:val="000000" w:themeColor="text1"/>
        </w:rPr>
        <w:t xml:space="preserve">trimeric Env immunogens that display </w:t>
      </w:r>
      <w:r w:rsidR="00BA0D80">
        <w:rPr>
          <w:color w:val="000000" w:themeColor="text1"/>
        </w:rPr>
        <w:t xml:space="preserve">the </w:t>
      </w:r>
      <w:r w:rsidR="00CF43A8" w:rsidRPr="006E455D">
        <w:rPr>
          <w:color w:val="000000" w:themeColor="text1"/>
        </w:rPr>
        <w:t>m</w:t>
      </w:r>
      <w:r w:rsidR="00BA0D80">
        <w:rPr>
          <w:color w:val="000000" w:themeColor="text1"/>
        </w:rPr>
        <w:t>ajority of</w:t>
      </w:r>
      <w:r w:rsidR="00CF43A8" w:rsidRPr="006E455D">
        <w:rPr>
          <w:color w:val="000000" w:themeColor="text1"/>
        </w:rPr>
        <w:t xml:space="preserve"> </w:t>
      </w:r>
      <w:r w:rsidR="00BA0D80">
        <w:rPr>
          <w:color w:val="000000" w:themeColor="text1"/>
        </w:rPr>
        <w:t>bnAb</w:t>
      </w:r>
      <w:r w:rsidR="00CF43A8" w:rsidRPr="006E455D">
        <w:rPr>
          <w:color w:val="000000" w:themeColor="text1"/>
        </w:rPr>
        <w:t xml:space="preserve"> e</w:t>
      </w:r>
      <w:r w:rsidR="008C3157">
        <w:rPr>
          <w:color w:val="000000" w:themeColor="text1"/>
        </w:rPr>
        <w:t>pitopes</w:t>
      </w:r>
      <w:r w:rsidR="00CF43A8" w:rsidRPr="006E455D">
        <w:rPr>
          <w:color w:val="000000" w:themeColor="text1"/>
        </w:rPr>
        <w:t xml:space="preserve"> </w:t>
      </w:r>
      <w:r w:rsidR="0080716F">
        <w:rPr>
          <w:color w:val="000000" w:themeColor="text1"/>
        </w:rPr>
        <w:t xml:space="preserve">while </w:t>
      </w:r>
      <w:r w:rsidR="00BA0D80">
        <w:rPr>
          <w:color w:val="000000" w:themeColor="text1"/>
        </w:rPr>
        <w:t>minimising</w:t>
      </w:r>
      <w:r w:rsidR="00CF43A8" w:rsidRPr="006E455D">
        <w:rPr>
          <w:color w:val="000000" w:themeColor="text1"/>
        </w:rPr>
        <w:t xml:space="preserve"> non-neutralising epitopes as </w:t>
      </w:r>
      <w:r w:rsidR="00BA0D80">
        <w:rPr>
          <w:color w:val="000000" w:themeColor="text1"/>
        </w:rPr>
        <w:t xml:space="preserve">much </w:t>
      </w:r>
      <w:r w:rsidR="00F04240">
        <w:rPr>
          <w:color w:val="000000" w:themeColor="text1"/>
        </w:rPr>
        <w:t xml:space="preserve">as </w:t>
      </w:r>
      <w:r w:rsidR="00CF43A8" w:rsidRPr="006E455D">
        <w:rPr>
          <w:color w:val="000000" w:themeColor="text1"/>
        </w:rPr>
        <w:t>possible, with the hope that these will be better able to induce a bnAb response</w:t>
      </w:r>
      <w:r w:rsidR="00921FB4">
        <w:rPr>
          <w:color w:val="000000" w:themeColor="text1"/>
        </w:rPr>
        <w:t xml:space="preserve"> </w:t>
      </w:r>
      <w:r w:rsidR="00CF43A8" w:rsidRPr="00921FB4">
        <w:rPr>
          <w:color w:val="000000" w:themeColor="text1"/>
        </w:rPr>
        <w:fldChar w:fldCharType="begin"/>
      </w:r>
      <w:r w:rsidR="00B84949" w:rsidRPr="00921FB4">
        <w:rPr>
          <w:color w:val="000000" w:themeColor="text1"/>
        </w:rPr>
        <w:instrText xml:space="preserve"> ADDIN EN.CITE &lt;EndNote&gt;&lt;Cite&gt;&lt;Author&gt;Sanders&lt;/Author&gt;&lt;Year&gt;2017&lt;/Year&gt;&lt;RecNum&gt;1425&lt;/RecNum&gt;&lt;DisplayText&gt;[39]&lt;/DisplayText&gt;&lt;record&gt;&lt;rec-number&gt;1425&lt;/rec-number&gt;&lt;foreign-keys&gt;&lt;key app="EN" db-id="p2pxssdv6repwwevvsjpx0dqxsx0eer995xr" timestamp="1507205057"&gt;1425&lt;/key&gt;&lt;/foreign-keys&gt;&lt;ref-type name="Journal Article"&gt;17&lt;/ref-type&gt;&lt;contributors&gt;&lt;authors&gt;&lt;author&gt;Sanders, R. W.&lt;/author&gt;&lt;author&gt;Moore, J. P.&lt;/author&gt;&lt;/authors&gt;&lt;/contributors&gt;&lt;auth-address&gt;Department of Microbiology and Immunology, Weill Medical College of Cornell University, New York, NY, USA.&amp;#xD;Department of Medical Microbiology, Academic Medical Center, University of Amsterdam, Amsterdam, The Netherlands.&lt;/auth-address&gt;&lt;titles&gt;&lt;title&gt;Native-like Env trimers as a platform for HIV-1 vaccine design&lt;/title&gt;&lt;secondary-title&gt;Immunol Rev&lt;/secondary-title&gt;&lt;alt-title&gt;Immunological reviews&lt;/alt-title&gt;&lt;/titles&gt;&lt;periodical&gt;&lt;full-title&gt;Immunol Rev&lt;/full-title&gt;&lt;/periodical&gt;&lt;pages&gt;161-182&lt;/pages&gt;&lt;volume&gt;275&lt;/volume&gt;&lt;number&gt;1&lt;/number&gt;&lt;keywords&gt;&lt;keyword&gt;AIDS Vaccines/*immunology&lt;/keyword&gt;&lt;keyword&gt;Animals&lt;/keyword&gt;&lt;keyword&gt;Antibodies, Neutralizing/metabolism&lt;/keyword&gt;&lt;keyword&gt;Epitopes/immunology&lt;/keyword&gt;&lt;keyword&gt;HIV Antibodies/metabolism&lt;/keyword&gt;&lt;keyword&gt;HIV Antigens/*chemistry/immunology&lt;/keyword&gt;&lt;keyword&gt;HIV Infections/*immunology&lt;/keyword&gt;&lt;keyword&gt;HIV-1/*immunology&lt;/keyword&gt;&lt;keyword&gt;Humans&lt;/keyword&gt;&lt;keyword&gt;Protein Multimerization&lt;/keyword&gt;&lt;keyword&gt;Recombinant Proteins/immunology&lt;/keyword&gt;&lt;keyword&gt;Viral Envelope Proteins/*chemistry/immunology&lt;/keyword&gt;&lt;/keywords&gt;&lt;dates&gt;&lt;year&gt;2017&lt;/year&gt;&lt;pub-dates&gt;&lt;date&gt;Jan&lt;/date&gt;&lt;/pub-dates&gt;&lt;/dates&gt;&lt;isbn&gt;1600-065X (Electronic)&amp;#xD;0105-2896 (Linking)&lt;/isbn&gt;&lt;accession-num&gt;28133806&lt;/accession-num&gt;&lt;urls&gt;&lt;related-urls&gt;&lt;url&gt;http://www.ncbi.nlm.nih.gov/pubmed/28133806&lt;/url&gt;&lt;/related-urls&gt;&lt;/urls&gt;&lt;custom2&gt;5299501&lt;/custom2&gt;&lt;electronic-resource-num&gt;10.1111/imr.12481&lt;/electronic-resource-num&gt;&lt;/record&gt;&lt;/Cite&gt;&lt;/EndNote&gt;</w:instrText>
      </w:r>
      <w:r w:rsidR="00CF43A8" w:rsidRPr="00921FB4">
        <w:rPr>
          <w:color w:val="000000" w:themeColor="text1"/>
        </w:rPr>
        <w:fldChar w:fldCharType="separate"/>
      </w:r>
      <w:r w:rsidR="00B84949" w:rsidRPr="00921FB4">
        <w:rPr>
          <w:noProof/>
          <w:color w:val="000000" w:themeColor="text1"/>
        </w:rPr>
        <w:t>[39]</w:t>
      </w:r>
      <w:r w:rsidR="00CF43A8" w:rsidRPr="00921FB4">
        <w:rPr>
          <w:color w:val="000000" w:themeColor="text1"/>
        </w:rPr>
        <w:fldChar w:fldCharType="end"/>
      </w:r>
      <w:r w:rsidR="00921FB4">
        <w:rPr>
          <w:color w:val="000000" w:themeColor="text1"/>
        </w:rPr>
        <w:t>.</w:t>
      </w:r>
      <w:r w:rsidR="00DE1FCA" w:rsidRPr="006E455D">
        <w:rPr>
          <w:color w:val="000000" w:themeColor="text1"/>
        </w:rPr>
        <w:t xml:space="preserve"> However, t</w:t>
      </w:r>
      <w:r w:rsidR="003D5C59" w:rsidRPr="006E455D">
        <w:rPr>
          <w:color w:val="000000" w:themeColor="text1"/>
        </w:rPr>
        <w:t>he envelope spike is inherently unstable, reflecting its need to undergo substantial conformational changes during viral and host cell fusion</w:t>
      </w:r>
      <w:r w:rsidR="00D0085C" w:rsidRPr="006E455D">
        <w:rPr>
          <w:color w:val="000000" w:themeColor="text1"/>
        </w:rPr>
        <w:t>.</w:t>
      </w:r>
      <w:r w:rsidR="003D5C59" w:rsidRPr="006E455D">
        <w:rPr>
          <w:color w:val="000000" w:themeColor="text1"/>
        </w:rPr>
        <w:t xml:space="preserve"> </w:t>
      </w:r>
      <w:r w:rsidR="00DE1FCA" w:rsidRPr="006E455D">
        <w:rPr>
          <w:color w:val="000000" w:themeColor="text1"/>
        </w:rPr>
        <w:t xml:space="preserve">This has made the design of native-like immunogens particularly challenging </w:t>
      </w:r>
      <w:r w:rsidR="003D5C59" w:rsidRPr="006E455D">
        <w:rPr>
          <w:color w:val="000000" w:themeColor="text1"/>
        </w:rPr>
        <w:t>(for an extensive review on the history and design of native-like Env trimers, see Sanders and Moore, 2017</w:t>
      </w:r>
      <w:r w:rsidR="00EC490D">
        <w:rPr>
          <w:color w:val="000000" w:themeColor="text1"/>
        </w:rPr>
        <w:t xml:space="preserve"> </w:t>
      </w:r>
      <w:r w:rsidR="00F04240" w:rsidRPr="006E455D">
        <w:rPr>
          <w:color w:val="000000" w:themeColor="text1"/>
        </w:rPr>
        <w:fldChar w:fldCharType="begin"/>
      </w:r>
      <w:r w:rsidR="00EC490D">
        <w:rPr>
          <w:color w:val="000000" w:themeColor="text1"/>
        </w:rPr>
        <w:instrText xml:space="preserve"> ADDIN EN.CITE &lt;EndNote&gt;&lt;Cite&gt;&lt;Author&gt;Sanders&lt;/Author&gt;&lt;Year&gt;2017&lt;/Year&gt;&lt;RecNum&gt;1425&lt;/RecNum&gt;&lt;DisplayText&gt;[39]&lt;/DisplayText&gt;&lt;record&gt;&lt;rec-number&gt;1425&lt;/rec-number&gt;&lt;foreign-keys&gt;&lt;key app="EN" db-id="p2pxssdv6repwwevvsjpx0dqxsx0eer995xr" timestamp="1507205057"&gt;1425&lt;/key&gt;&lt;/foreign-keys&gt;&lt;ref-type name="Journal Article"&gt;17&lt;/ref-type&gt;&lt;contributors&gt;&lt;authors&gt;&lt;author&gt;Sanders, R. W.&lt;/author&gt;&lt;author&gt;Moore, J. P.&lt;/author&gt;&lt;/authors&gt;&lt;/contributors&gt;&lt;auth-address&gt;Department of Microbiology and Immunology, Weill Medical College of Cornell University, New York, NY, USA.&amp;#xD;Department of Medical Microbiology, Academic Medical Center, University of Amsterdam, Amsterdam, The Netherlands.&lt;/auth-address&gt;&lt;titles&gt;&lt;title&gt;Native-like Env trimers as a platform for HIV-1 vaccine design&lt;/title&gt;&lt;secondary-title&gt;Immunol Rev&lt;/secondary-title&gt;&lt;alt-title&gt;Immunological reviews&lt;/alt-title&gt;&lt;/titles&gt;&lt;periodical&gt;&lt;full-title&gt;Immunol Rev&lt;/full-title&gt;&lt;/periodical&gt;&lt;pages&gt;161-182&lt;/pages&gt;&lt;volume&gt;275&lt;/volume&gt;&lt;number&gt;1&lt;/number&gt;&lt;keywords&gt;&lt;keyword&gt;AIDS Vaccines/*immunology&lt;/keyword&gt;&lt;keyword&gt;Animals&lt;/keyword&gt;&lt;keyword&gt;Antibodies, Neutralizing/metabolism&lt;/keyword&gt;&lt;keyword&gt;Epitopes/immunology&lt;/keyword&gt;&lt;keyword&gt;HIV Antibodies/metabolism&lt;/keyword&gt;&lt;keyword&gt;HIV Antigens/*chemistry/immunology&lt;/keyword&gt;&lt;keyword&gt;HIV Infections/*immunology&lt;/keyword&gt;&lt;keyword&gt;HIV-1/*immunology&lt;/keyword&gt;&lt;keyword&gt;Humans&lt;/keyword&gt;&lt;keyword&gt;Protein Multimerization&lt;/keyword&gt;&lt;keyword&gt;Recombinant Proteins/immunology&lt;/keyword&gt;&lt;keyword&gt;Viral Envelope Proteins/*chemistry/immunology&lt;/keyword&gt;&lt;/keywords&gt;&lt;dates&gt;&lt;year&gt;2017&lt;/year&gt;&lt;pub-dates&gt;&lt;date&gt;Jan&lt;/date&gt;&lt;/pub-dates&gt;&lt;/dates&gt;&lt;isbn&gt;1600-065X (Electronic)&amp;#xD;0105-2896 (Linking)&lt;/isbn&gt;&lt;accession-num&gt;28133806&lt;/accession-num&gt;&lt;urls&gt;&lt;related-urls&gt;&lt;url&gt;http://www.ncbi.nlm.nih.gov/pubmed/28133806&lt;/url&gt;&lt;/related-urls&gt;&lt;/urls&gt;&lt;custom2&gt;5299501&lt;/custom2&gt;&lt;electronic-resource-num&gt;10.1111/imr.12481&lt;/electronic-resource-num&gt;&lt;/record&gt;&lt;/Cite&gt;&lt;/EndNote&gt;</w:instrText>
      </w:r>
      <w:r w:rsidR="00F04240" w:rsidRPr="006E455D">
        <w:rPr>
          <w:color w:val="000000" w:themeColor="text1"/>
        </w:rPr>
        <w:fldChar w:fldCharType="separate"/>
      </w:r>
      <w:r w:rsidR="00EC490D">
        <w:rPr>
          <w:noProof/>
          <w:color w:val="000000" w:themeColor="text1"/>
        </w:rPr>
        <w:t>[39]</w:t>
      </w:r>
      <w:r w:rsidR="00F04240" w:rsidRPr="006E455D">
        <w:rPr>
          <w:color w:val="000000" w:themeColor="text1"/>
        </w:rPr>
        <w:fldChar w:fldCharType="end"/>
      </w:r>
      <w:r w:rsidR="00EC490D">
        <w:rPr>
          <w:color w:val="000000" w:themeColor="text1"/>
        </w:rPr>
        <w:t>).</w:t>
      </w:r>
      <w:r w:rsidR="003D5C59" w:rsidRPr="006E455D">
        <w:rPr>
          <w:color w:val="000000" w:themeColor="text1"/>
        </w:rPr>
        <w:t xml:space="preserve"> </w:t>
      </w:r>
    </w:p>
    <w:p w14:paraId="4D0FA588" w14:textId="307FDE47" w:rsidR="003D5C59" w:rsidRPr="0079590F" w:rsidRDefault="003D5C59" w:rsidP="00D0085C">
      <w:pPr>
        <w:spacing w:line="360" w:lineRule="auto"/>
        <w:ind w:firstLine="720"/>
        <w:jc w:val="both"/>
      </w:pPr>
      <w:r w:rsidRPr="006E455D">
        <w:rPr>
          <w:color w:val="000000" w:themeColor="text1"/>
        </w:rPr>
        <w:t xml:space="preserve">The desire to remove the transmembrane region of the protein in order to generate soluble mimics often amplified </w:t>
      </w:r>
      <w:r w:rsidR="00AE1B84">
        <w:rPr>
          <w:color w:val="000000" w:themeColor="text1"/>
        </w:rPr>
        <w:t>trimer</w:t>
      </w:r>
      <w:r w:rsidR="00AE1B84" w:rsidRPr="006E455D">
        <w:rPr>
          <w:color w:val="000000" w:themeColor="text1"/>
        </w:rPr>
        <w:t xml:space="preserve"> </w:t>
      </w:r>
      <w:r w:rsidRPr="006E455D">
        <w:rPr>
          <w:color w:val="000000" w:themeColor="text1"/>
        </w:rPr>
        <w:t>instability. Initial efforts to stabilise the trimer involved the removal or inactivation of the furin cleavage site to prevent gp120-gp41 dissociation, and</w:t>
      </w:r>
      <w:r w:rsidR="00BB5683">
        <w:rPr>
          <w:color w:val="000000" w:themeColor="text1"/>
        </w:rPr>
        <w:t>/or</w:t>
      </w:r>
      <w:r w:rsidRPr="006E455D">
        <w:rPr>
          <w:color w:val="000000" w:themeColor="text1"/>
        </w:rPr>
        <w:t xml:space="preserve"> the introduction of a trimerisation domain at the C-terminus to prevent separation of the three gp120-gp41 heterodimers</w:t>
      </w:r>
      <w:r w:rsidR="00FF2086">
        <w:rPr>
          <w:color w:val="000000" w:themeColor="text1"/>
        </w:rPr>
        <w:t xml:space="preserve"> </w:t>
      </w:r>
      <w:r w:rsidRPr="006E455D">
        <w:rPr>
          <w:color w:val="000000" w:themeColor="text1"/>
        </w:rPr>
        <w:fldChar w:fldCharType="begin">
          <w:fldData xml:space="preserve">PEVuZE5vdGU+PENpdGU+PEF1dGhvcj5ZYW5nPC9BdXRob3I+PFllYXI+MjAwMDwvWWVhcj48UmVj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wYWdlcz4zNzM5LTQ0PC9wYWdlcz48dm9sdW1lPjEwNTwvdm9sdW1lPjxudW1iZXI+MTA8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=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ZYW5nPC9BdXRob3I+PFllYXI+MjAwMDwvWWVhcj48UmVj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wYWdlcz4zNzM5LTQ0PC9wYWdlcz48dm9sdW1lPjEwNTwvdm9sdW1lPjxudW1iZXI+MTA8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=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Pr="006E455D">
        <w:rPr>
          <w:color w:val="000000" w:themeColor="text1"/>
        </w:rPr>
      </w:r>
      <w:r w:rsidRPr="006E455D">
        <w:rPr>
          <w:color w:val="000000" w:themeColor="text1"/>
        </w:rPr>
        <w:fldChar w:fldCharType="separate"/>
      </w:r>
      <w:r w:rsidR="0023721D">
        <w:rPr>
          <w:noProof/>
          <w:color w:val="000000" w:themeColor="text1"/>
        </w:rPr>
        <w:t>[89, 90]</w:t>
      </w:r>
      <w:r w:rsidRPr="006E455D">
        <w:rPr>
          <w:color w:val="000000" w:themeColor="text1"/>
        </w:rPr>
        <w:fldChar w:fldCharType="end"/>
      </w:r>
      <w:r w:rsidRPr="006E455D">
        <w:rPr>
          <w:color w:val="000000" w:themeColor="text1"/>
        </w:rPr>
        <w:t xml:space="preserve">. Although these </w:t>
      </w:r>
      <w:r w:rsidR="00BB5683" w:rsidRPr="006E455D">
        <w:rPr>
          <w:color w:val="000000" w:themeColor="text1"/>
        </w:rPr>
        <w:t>approaches</w:t>
      </w:r>
      <w:r w:rsidRPr="006E455D">
        <w:rPr>
          <w:color w:val="000000" w:themeColor="text1"/>
        </w:rPr>
        <w:t xml:space="preserve"> </w:t>
      </w:r>
      <w:r w:rsidR="00BB5683">
        <w:rPr>
          <w:color w:val="000000" w:themeColor="text1"/>
        </w:rPr>
        <w:t>usually generated</w:t>
      </w:r>
      <w:r w:rsidRPr="006E455D">
        <w:rPr>
          <w:color w:val="000000" w:themeColor="text1"/>
        </w:rPr>
        <w:t xml:space="preserve"> </w:t>
      </w:r>
      <w:r w:rsidR="00BB5683">
        <w:rPr>
          <w:color w:val="000000" w:themeColor="text1"/>
        </w:rPr>
        <w:t xml:space="preserve">trimers, there was often </w:t>
      </w:r>
      <w:r w:rsidRPr="006E455D">
        <w:rPr>
          <w:color w:val="000000" w:themeColor="text1"/>
        </w:rPr>
        <w:t xml:space="preserve">an abundance of monomers, dimers, and higher-molecular weight aggregates, </w:t>
      </w:r>
      <w:r w:rsidR="00C11C6A" w:rsidRPr="006E455D">
        <w:rPr>
          <w:color w:val="000000" w:themeColor="text1"/>
        </w:rPr>
        <w:t>owing</w:t>
      </w:r>
      <w:r w:rsidRPr="006E455D">
        <w:rPr>
          <w:color w:val="000000" w:themeColor="text1"/>
        </w:rPr>
        <w:t xml:space="preserve"> to the inappropriate </w:t>
      </w:r>
      <w:r w:rsidR="00BB5683" w:rsidRPr="006E455D">
        <w:rPr>
          <w:color w:val="000000" w:themeColor="text1"/>
        </w:rPr>
        <w:t>formation</w:t>
      </w:r>
      <w:r w:rsidRPr="006E455D">
        <w:rPr>
          <w:color w:val="000000" w:themeColor="text1"/>
        </w:rPr>
        <w:t xml:space="preserve"> of intermolecular disulphide bonds</w:t>
      </w:r>
      <w:r w:rsidR="00FF2086">
        <w:rPr>
          <w:color w:val="000000" w:themeColor="text1"/>
        </w:rPr>
        <w:t xml:space="preserve"> </w:t>
      </w:r>
      <w:r w:rsidRPr="006E455D">
        <w:rPr>
          <w:color w:val="000000" w:themeColor="text1"/>
        </w:rPr>
        <w:fldChar w:fldCharType="begin">
          <w:fldData xml:space="preserve">PEVuZE5vdGU+PENpdGU+PEF1dGhvcj5SaW5nZTwvQXV0aG9yPjxZZWFyPjIwMTM8L1llYXI+PFJl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E4MjU2LTYxPC9wYWdlcz48dm9sdW1lPjExMDwvdm9sdW1lPjxu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=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SaW5nZTwvQXV0aG9yPjxZZWFyPjIwMTM8L1llYXI+PFJl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HBhZ2VzPjE4MjU2LTYxPC9wYWdlcz48dm9sdW1lPjExMDwvdm9sdW1lPjxu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=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Pr="006E455D">
        <w:rPr>
          <w:color w:val="000000" w:themeColor="text1"/>
        </w:rPr>
      </w:r>
      <w:r w:rsidRPr="006E455D">
        <w:rPr>
          <w:color w:val="000000" w:themeColor="text1"/>
        </w:rPr>
        <w:fldChar w:fldCharType="separate"/>
      </w:r>
      <w:r w:rsidR="0023721D">
        <w:rPr>
          <w:noProof/>
          <w:color w:val="000000" w:themeColor="text1"/>
        </w:rPr>
        <w:t>[91, 92]</w:t>
      </w:r>
      <w:r w:rsidRPr="006E455D">
        <w:rPr>
          <w:color w:val="000000" w:themeColor="text1"/>
        </w:rPr>
        <w:fldChar w:fldCharType="end"/>
      </w:r>
      <w:r w:rsidR="00FF2086">
        <w:rPr>
          <w:color w:val="000000" w:themeColor="text1"/>
        </w:rPr>
        <w:t>.</w:t>
      </w:r>
      <w:r w:rsidRPr="006E455D">
        <w:rPr>
          <w:color w:val="000000" w:themeColor="text1"/>
        </w:rPr>
        <w:t xml:space="preserve"> These trimer constructs</w:t>
      </w:r>
      <w:r w:rsidR="000A50C5">
        <w:rPr>
          <w:color w:val="000000" w:themeColor="text1"/>
        </w:rPr>
        <w:t xml:space="preserve"> </w:t>
      </w:r>
      <w:r w:rsidRPr="006E455D">
        <w:rPr>
          <w:color w:val="000000" w:themeColor="text1"/>
        </w:rPr>
        <w:t>often disp</w:t>
      </w:r>
      <w:r w:rsidR="000A50C5">
        <w:rPr>
          <w:color w:val="000000" w:themeColor="text1"/>
        </w:rPr>
        <w:t xml:space="preserve">layed aberrantly folded gp120s </w:t>
      </w:r>
      <w:r w:rsidRPr="006E455D">
        <w:rPr>
          <w:color w:val="000000" w:themeColor="text1"/>
        </w:rPr>
        <w:t xml:space="preserve">due to </w:t>
      </w:r>
      <w:r w:rsidRPr="0079590F">
        <w:t xml:space="preserve">intramolecular disulphide bond </w:t>
      </w:r>
      <w:r w:rsidRPr="000A50C5">
        <w:t>scram</w:t>
      </w:r>
      <w:r w:rsidR="000A50C5" w:rsidRPr="000A50C5">
        <w:t xml:space="preserve">bling and </w:t>
      </w:r>
      <w:r w:rsidRPr="000A50C5">
        <w:t>non-na</w:t>
      </w:r>
      <w:r w:rsidR="000A50C5" w:rsidRPr="000A50C5">
        <w:t>tive like quaternary structures</w:t>
      </w:r>
      <w:r w:rsidRPr="000A50C5">
        <w:t xml:space="preserve"> as judged by</w:t>
      </w:r>
      <w:r w:rsidR="000A50C5" w:rsidRPr="000A50C5">
        <w:t xml:space="preserve"> peptide mapping,</w:t>
      </w:r>
      <w:r w:rsidRPr="000A50C5">
        <w:t xml:space="preserve"> negative-stain electron microscopy (EM), hydrogen-deuterium exchange</w:t>
      </w:r>
      <w:r w:rsidR="002F4B68" w:rsidRPr="000A50C5">
        <w:t xml:space="preserve"> mass spectrometry</w:t>
      </w:r>
      <w:r w:rsidR="000A50C5" w:rsidRPr="000A50C5">
        <w:t xml:space="preserve"> and</w:t>
      </w:r>
      <w:r w:rsidRPr="000A50C5">
        <w:t xml:space="preserve"> glycosylation analysis (</w:t>
      </w:r>
      <w:r w:rsidR="00092644" w:rsidRPr="000A50C5">
        <w:t>S</w:t>
      </w:r>
      <w:r w:rsidRPr="000A50C5">
        <w:t xml:space="preserve">ection </w:t>
      </w:r>
      <w:r w:rsidR="00034680" w:rsidRPr="000A50C5">
        <w:t>4.4</w:t>
      </w:r>
      <w:r w:rsidRPr="000A50C5">
        <w:t>)</w:t>
      </w:r>
      <w:r w:rsidR="000A50C5" w:rsidRPr="000A50C5">
        <w:t>. P</w:t>
      </w:r>
      <w:r w:rsidRPr="000A50C5">
        <w:t>erhaps</w:t>
      </w:r>
      <w:r w:rsidRPr="0079590F">
        <w:t xml:space="preserve"> most importantly,</w:t>
      </w:r>
      <w:r w:rsidR="000A50C5">
        <w:t xml:space="preserve"> these trimers display</w:t>
      </w:r>
      <w:r w:rsidRPr="0079590F">
        <w:t xml:space="preserve"> non-native-like antigenicity</w:t>
      </w:r>
      <w:r w:rsidR="00FF2086">
        <w:t xml:space="preserve"> </w:t>
      </w:r>
      <w:r w:rsidRPr="0079590F">
        <w:fldChar w:fldCharType="begin">
          <w:fldData xml:space="preserve">PEVuZE5vdGU+PENpdGU+PEF1dGhvcj5SaW5nZTwvQXV0aG9yPjxZZWFyPjIwMTM8L1llYXI+PFJl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MTgyNTYtNjE8L3BhZ2VzPjx2b2x1bWU+MTEwPC92b2x1bWU+PG51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==
</w:fldData>
        </w:fldChar>
      </w:r>
      <w:r w:rsidR="0023721D">
        <w:instrText xml:space="preserve"> ADDIN EN.CITE </w:instrText>
      </w:r>
      <w:r w:rsidR="0023721D">
        <w:fldChar w:fldCharType="begin">
          <w:fldData xml:space="preserve">PEVuZE5vdGU+PENpdGU+PEF1dGhvcj5SaW5nZTwvQXV0aG9yPjxZZWFyPjIwMTM8L1llYXI+PFJl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cGFnZXM+MTgyNTYtNjE8L3BhZ2VzPjx2b2x1bWU+MTEwPC92b2x1bWU+PG51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==
</w:fldData>
        </w:fldChar>
      </w:r>
      <w:r w:rsidR="0023721D">
        <w:instrText xml:space="preserve"> ADDIN EN.CITE.DATA </w:instrText>
      </w:r>
      <w:r w:rsidR="0023721D">
        <w:fldChar w:fldCharType="end"/>
      </w:r>
      <w:r w:rsidRPr="0079590F">
        <w:fldChar w:fldCharType="separate"/>
      </w:r>
      <w:r w:rsidR="0023721D">
        <w:rPr>
          <w:noProof/>
        </w:rPr>
        <w:t>[91-95]</w:t>
      </w:r>
      <w:r w:rsidRPr="0079590F">
        <w:fldChar w:fldCharType="end"/>
      </w:r>
      <w:r w:rsidR="000A50C5">
        <w:t xml:space="preserve"> </w:t>
      </w:r>
      <w:r w:rsidR="000A50C5">
        <w:rPr>
          <w:color w:val="000000" w:themeColor="text1"/>
        </w:rPr>
        <w:t xml:space="preserve">and are </w:t>
      </w:r>
      <w:r w:rsidR="000A50C5" w:rsidRPr="006E455D">
        <w:rPr>
          <w:color w:val="000000" w:themeColor="text1"/>
        </w:rPr>
        <w:t>commonly referred to as ‘pseudotrimers’</w:t>
      </w:r>
      <w:r w:rsidR="000A50C5">
        <w:rPr>
          <w:color w:val="000000" w:themeColor="text1"/>
        </w:rPr>
        <w:t xml:space="preserve"> to reflect their</w:t>
      </w:r>
      <w:r w:rsidR="00337E62">
        <w:rPr>
          <w:color w:val="000000" w:themeColor="text1"/>
        </w:rPr>
        <w:t xml:space="preserve"> various non-native properties</w:t>
      </w:r>
      <w:r w:rsidR="00FF2086">
        <w:rPr>
          <w:color w:val="000000" w:themeColor="text1"/>
        </w:rPr>
        <w:t xml:space="preserve"> </w:t>
      </w:r>
      <w:r w:rsidR="00337E62">
        <w:rPr>
          <w:color w:val="000000" w:themeColor="text1"/>
        </w:rPr>
        <w:fldChar w:fldCharType="begin"/>
      </w:r>
      <w:r w:rsidR="00B84949">
        <w:rPr>
          <w:color w:val="000000" w:themeColor="text1"/>
        </w:rPr>
        <w:instrText xml:space="preserve"> ADDIN EN.CITE &lt;EndNote&gt;&lt;Cite&gt;&lt;Author&gt;Sanders&lt;/Author&gt;&lt;Year&gt;2017&lt;/Year&gt;&lt;RecNum&gt;1425&lt;/RecNum&gt;&lt;DisplayText&gt;[39]&lt;/DisplayText&gt;&lt;record&gt;&lt;rec-number&gt;1425&lt;/rec-number&gt;&lt;foreign-keys&gt;&lt;key app="EN" db-id="p2pxssdv6repwwevvsjpx0dqxsx0eer995xr" timestamp="1507205057"&gt;1425&lt;/key&gt;&lt;/foreign-keys&gt;&lt;ref-type name="Journal Article"&gt;17&lt;/ref-type&gt;&lt;contributors&gt;&lt;authors&gt;&lt;author&gt;Sanders, R. W.&lt;/author&gt;&lt;author&gt;Moore, J. P.&lt;/author&gt;&lt;/authors&gt;&lt;/contributors&gt;&lt;auth-address&gt;Department of Microbiology and Immunology, Weill Medical College of Cornell University, New York, NY, USA.&amp;#xD;Department of Medical Microbiology, Academic Medical Center, University of Amsterdam, Amsterdam, The Netherlands.&lt;/auth-address&gt;&lt;titles&gt;&lt;title&gt;Native-like Env trimers as a platform for HIV-1 vaccine design&lt;/title&gt;&lt;secondary-title&gt;Immunol Rev&lt;/secondary-title&gt;&lt;alt-title&gt;Immunological reviews&lt;/alt-title&gt;&lt;/titles&gt;&lt;periodical&gt;&lt;full-title&gt;Immunol Rev&lt;/full-title&gt;&lt;/periodical&gt;&lt;pages&gt;161-182&lt;/pages&gt;&lt;volume&gt;275&lt;/volume&gt;&lt;number&gt;1&lt;/number&gt;&lt;keywords&gt;&lt;keyword&gt;AIDS Vaccines/*immunology&lt;/keyword&gt;&lt;keyword&gt;Animals&lt;/keyword&gt;&lt;keyword&gt;Antibodies, Neutralizing/metabolism&lt;/keyword&gt;&lt;keyword&gt;Epitopes/immunology&lt;/keyword&gt;&lt;keyword&gt;HIV Antibodies/metabolism&lt;/keyword&gt;&lt;keyword&gt;HIV Antigens/*chemistry/immunology&lt;/keyword&gt;&lt;keyword&gt;HIV Infections/*immunology&lt;/keyword&gt;&lt;keyword&gt;HIV-1/*immunology&lt;/keyword&gt;&lt;keyword&gt;Humans&lt;/keyword&gt;&lt;keyword&gt;Protein Multimerization&lt;/keyword&gt;&lt;keyword&gt;Recombinant Proteins/immunology&lt;/keyword&gt;&lt;keyword&gt;Viral Envelope Proteins/*chemistry/immunology&lt;/keyword&gt;&lt;/keywords&gt;&lt;dates&gt;&lt;year&gt;2017&lt;/year&gt;&lt;pub-dates&gt;&lt;date&gt;Jan&lt;/date&gt;&lt;/pub-dates&gt;&lt;/dates&gt;&lt;isbn&gt;1600-065X (Electronic)&amp;#xD;0105-2896 (Linking)&lt;/isbn&gt;&lt;accession-num&gt;28133806&lt;/accession-num&gt;&lt;urls&gt;&lt;related-urls&gt;&lt;url&gt;http://www.ncbi.nlm.nih.gov/pubmed/28133806&lt;/url&gt;&lt;/related-urls&gt;&lt;/urls&gt;&lt;custom2&gt;5299501&lt;/custom2&gt;&lt;electronic-resource-num&gt;10.1111/imr.12481&lt;/electronic-resource-num&gt;&lt;/record&gt;&lt;/Cite&gt;&lt;/EndNote&gt;</w:instrText>
      </w:r>
      <w:r w:rsidR="00337E62">
        <w:rPr>
          <w:color w:val="000000" w:themeColor="text1"/>
        </w:rPr>
        <w:fldChar w:fldCharType="separate"/>
      </w:r>
      <w:r w:rsidR="00B84949">
        <w:rPr>
          <w:noProof/>
          <w:color w:val="000000" w:themeColor="text1"/>
        </w:rPr>
        <w:t>[39]</w:t>
      </w:r>
      <w:r w:rsidR="00337E62">
        <w:rPr>
          <w:color w:val="000000" w:themeColor="text1"/>
        </w:rPr>
        <w:fldChar w:fldCharType="end"/>
      </w:r>
      <w:r w:rsidR="00FF2086">
        <w:rPr>
          <w:color w:val="000000" w:themeColor="text1"/>
        </w:rPr>
        <w:t>.</w:t>
      </w:r>
      <w:r w:rsidR="000A50C5" w:rsidRPr="006E455D">
        <w:rPr>
          <w:color w:val="000000" w:themeColor="text1"/>
        </w:rPr>
        <w:t xml:space="preserve"> </w:t>
      </w:r>
      <w:r w:rsidRPr="0079590F">
        <w:t xml:space="preserve"> </w:t>
      </w:r>
      <w:r w:rsidR="002F4B68">
        <w:t>With hindsight i</w:t>
      </w:r>
      <w:r w:rsidRPr="0079590F">
        <w:t xml:space="preserve">t was therefore unsurprising that immunisation studies with pseudotrimers, </w:t>
      </w:r>
      <w:r w:rsidR="006317DC" w:rsidRPr="0079590F">
        <w:t>not unlike</w:t>
      </w:r>
      <w:r w:rsidRPr="0079590F">
        <w:t xml:space="preserve"> monomeric gp120, failed to elicit </w:t>
      </w:r>
      <w:r w:rsidR="00D03EA6">
        <w:t>nAbs</w:t>
      </w:r>
      <w:r w:rsidR="00FF2086">
        <w:t xml:space="preserve"> </w:t>
      </w:r>
      <w:r w:rsidR="00877A7A">
        <w:t xml:space="preserve">with sufficient breadth or potency </w:t>
      </w:r>
      <w:r w:rsidRPr="0079590F">
        <w:fldChar w:fldCharType="begin">
          <w:fldData xml:space="preserve">PEVuZE5vdGU+PENpdGU+PEF1dGhvcj5MZXdpczwvQXV0aG9yPjxZZWFyPjIwMTE8L1llYXI+PFJl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I1MTY1PC9wYWdlcz48dm9sdW1lPjY8L3ZvbHVtZT48bnVtYmVyPjk8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xNjUtNzM8L3Bh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E1MjAzODwvcGFn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</w:fldData>
        </w:fldChar>
      </w:r>
      <w:r w:rsidR="0023721D">
        <w:instrText xml:space="preserve"> ADDIN EN.CITE </w:instrText>
      </w:r>
      <w:r w:rsidR="0023721D">
        <w:fldChar w:fldCharType="begin">
          <w:fldData xml:space="preserve">PEVuZE5vdGU+PENpdGU+PEF1dGhvcj5MZXdpczwvQXV0aG9yPjxZZWFyPjIwMTE8L1llYXI+PFJl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I1MTY1PC9wYWdlcz48dm9sdW1lPjY8L3ZvbHVtZT48bnVtYmVyPjk8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</w:fldData>
        </w:fldChar>
      </w:r>
      <w:r w:rsidR="0023721D">
        <w:instrText xml:space="preserve"> ADDIN EN.CITE.DATA </w:instrText>
      </w:r>
      <w:r w:rsidR="0023721D">
        <w:fldChar w:fldCharType="end"/>
      </w:r>
      <w:r w:rsidRPr="0079590F">
        <w:fldChar w:fldCharType="separate"/>
      </w:r>
      <w:r w:rsidR="0023721D">
        <w:rPr>
          <w:noProof/>
        </w:rPr>
        <w:t>[96-98]</w:t>
      </w:r>
      <w:r w:rsidRPr="0079590F">
        <w:fldChar w:fldCharType="end"/>
      </w:r>
      <w:r w:rsidR="00FF2086">
        <w:t>.</w:t>
      </w:r>
    </w:p>
    <w:p w14:paraId="3C461CA4" w14:textId="77777777" w:rsidR="00923C50" w:rsidRPr="0079590F" w:rsidRDefault="00923C50" w:rsidP="00923C50">
      <w:pPr>
        <w:pStyle w:val="Heading1"/>
      </w:pPr>
      <w:r w:rsidRPr="0079590F">
        <w:t>2. Protein mimicry in vaccine design</w:t>
      </w:r>
    </w:p>
    <w:p w14:paraId="6C4E4259" w14:textId="5805BA12" w:rsidR="003D5C59" w:rsidRPr="000A50C5" w:rsidRDefault="003D5C59" w:rsidP="00664C0F">
      <w:pPr>
        <w:spacing w:line="360" w:lineRule="auto"/>
        <w:jc w:val="both"/>
        <w:rPr>
          <w:highlight w:val="yellow"/>
        </w:rPr>
      </w:pPr>
      <w:r w:rsidRPr="0079590F">
        <w:t xml:space="preserve">The </w:t>
      </w:r>
      <w:r w:rsidRPr="000A50C5">
        <w:t>development of the SOSIP.664 platform transformed the field of native-like</w:t>
      </w:r>
      <w:r w:rsidR="00BA0D80" w:rsidRPr="000A50C5">
        <w:t xml:space="preserve"> HIV-1</w:t>
      </w:r>
      <w:r w:rsidRPr="000A50C5">
        <w:t xml:space="preserve"> trimer design (</w:t>
      </w:r>
      <w:r w:rsidR="00FD1C6A">
        <w:t xml:space="preserve">Fig. </w:t>
      </w:r>
      <w:r w:rsidRPr="000A50C5">
        <w:t>1C)</w:t>
      </w:r>
      <w:r w:rsidR="00FF2086">
        <w:t xml:space="preserve"> </w:t>
      </w:r>
      <w:r w:rsidR="00337E62">
        <w:fldChar w:fldCharType="begin"/>
      </w:r>
      <w:r w:rsidR="00B84949">
        <w:instrText xml:space="preserve"> ADDIN EN.CITE &lt;EndNote&gt;&lt;Cite&gt;&lt;Author&gt;Sanders&lt;/Author&gt;&lt;Year&gt;2017&lt;/Year&gt;&lt;RecNum&gt;1425&lt;/RecNum&gt;&lt;DisplayText&gt;[39]&lt;/DisplayText&gt;&lt;record&gt;&lt;rec-number&gt;1425&lt;/rec-number&gt;&lt;foreign-keys&gt;&lt;key app="EN" db-id="p2pxssdv6repwwevvsjpx0dqxsx0eer995xr" timestamp="1507205057"&gt;1425&lt;/key&gt;&lt;/foreign-keys&gt;&lt;ref-type name="Journal Article"&gt;17&lt;/ref-type&gt;&lt;contributors&gt;&lt;authors&gt;&lt;author&gt;Sanders, R. W.&lt;/author&gt;&lt;author&gt;Moore, J. P.&lt;/author&gt;&lt;/authors&gt;&lt;/contributors&gt;&lt;auth-address&gt;Department of Microbiology and Immunology, Weill Medical College of Cornell University, New York, NY, USA.&amp;#xD;Department of Medical Microbiology, Academic Medical Center, University of Amsterdam, Amsterdam, The Netherlands.&lt;/auth-address&gt;&lt;titles&gt;&lt;title&gt;Native-like Env trimers as a platform for HIV-1 vaccine design&lt;/title&gt;&lt;secondary-title&gt;Immunol Rev&lt;/secondary-title&gt;&lt;alt-title&gt;Immunological reviews&lt;/alt-title&gt;&lt;/titles&gt;&lt;periodical&gt;&lt;full-title&gt;Immunol Rev&lt;/full-title&gt;&lt;/periodical&gt;&lt;pages&gt;161-182&lt;/pages&gt;&lt;volume&gt;275&lt;/volume&gt;&lt;number&gt;1&lt;/number&gt;&lt;keywords&gt;&lt;keyword&gt;AIDS Vaccines/*immunology&lt;/keyword&gt;&lt;keyword&gt;Animals&lt;/keyword&gt;&lt;keyword&gt;Antibodies, Neutralizing/metabolism&lt;/keyword&gt;&lt;keyword&gt;Epitopes/immunology&lt;/keyword&gt;&lt;keyword&gt;HIV Antibodies/metabolism&lt;/keyword&gt;&lt;keyword&gt;HIV Antigens/*chemistry/immunology&lt;/keyword&gt;&lt;keyword&gt;HIV Infections/*immunology&lt;/keyword&gt;&lt;keyword&gt;HIV-1/*immunology&lt;/keyword&gt;&lt;keyword&gt;Humans&lt;/keyword&gt;&lt;keyword&gt;Protein Multimerization&lt;/keyword&gt;&lt;keyword&gt;Recombinant Proteins/immunology&lt;/keyword&gt;&lt;keyword&gt;Viral Envelope Proteins/*chemistry/immunology&lt;/keyword&gt;&lt;/keywords&gt;&lt;dates&gt;&lt;year&gt;2017&lt;/year&gt;&lt;pub-dates&gt;&lt;date&gt;Jan&lt;/date&gt;&lt;/pub-dates&gt;&lt;/dates&gt;&lt;isbn&gt;1600-065X (Electronic)&amp;#xD;0105-2896 (Linking)&lt;/isbn&gt;&lt;accession-num&gt;28133806&lt;/accession-num&gt;&lt;urls&gt;&lt;related-urls&gt;&lt;url&gt;http://www.ncbi.nlm.nih.gov/pubmed/28133806&lt;/url&gt;&lt;/related-urls&gt;&lt;/urls&gt;&lt;custom2&gt;5299501&lt;/custom2&gt;&lt;electronic-resource-num&gt;10.1111/imr.12481&lt;/electronic-resource-num&gt;&lt;/record&gt;&lt;/Cite&gt;&lt;/EndNote&gt;</w:instrText>
      </w:r>
      <w:r w:rsidR="00337E62">
        <w:fldChar w:fldCharType="separate"/>
      </w:r>
      <w:r w:rsidR="00B84949">
        <w:rPr>
          <w:noProof/>
        </w:rPr>
        <w:t>[39]</w:t>
      </w:r>
      <w:r w:rsidR="00337E62">
        <w:fldChar w:fldCharType="end"/>
      </w:r>
      <w:r w:rsidR="00FF2086">
        <w:t>.</w:t>
      </w:r>
      <w:r w:rsidR="000A50C5">
        <w:t xml:space="preserve"> These constructs retained </w:t>
      </w:r>
      <w:r w:rsidRPr="0079590F">
        <w:t>the furin cleavage site,</w:t>
      </w:r>
      <w:r w:rsidR="000A50C5">
        <w:t xml:space="preserve"> optimised for efficient cleavage,</w:t>
      </w:r>
      <w:r w:rsidRPr="0079590F">
        <w:t xml:space="preserve"> </w:t>
      </w:r>
      <w:r w:rsidR="000A50C5">
        <w:t>and</w:t>
      </w:r>
      <w:r w:rsidRPr="0079590F">
        <w:t xml:space="preserve"> rel</w:t>
      </w:r>
      <w:r w:rsidR="000A50C5">
        <w:t xml:space="preserve">ied </w:t>
      </w:r>
      <w:r w:rsidRPr="0079590F">
        <w:t>on the introduction of a disulphide bond (‘SOS’) to covalently link the gp120 and gp41 subunits</w:t>
      </w:r>
      <w:r w:rsidR="00FF2086">
        <w:t xml:space="preserve"> </w:t>
      </w:r>
      <w:r w:rsidRPr="0079590F">
        <w:fldChar w:fldCharType="begin">
          <w:fldData xml:space="preserve">PEVuZE5vdGU+PENpdGU+PEF1dGhvcj5CaW5sZXk8L0F1dGhvcj48WWVhcj4yMDAwPC9ZZWFyPjxS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</w:fldData>
        </w:fldChar>
      </w:r>
      <w:r w:rsidR="0023721D">
        <w:instrText xml:space="preserve"> ADDIN EN.CITE </w:instrText>
      </w:r>
      <w:r w:rsidR="0023721D">
        <w:fldChar w:fldCharType="begin">
          <w:fldData xml:space="preserve">PEVuZE5vdGU+PENpdGU+PEF1dGhvcj5CaW5sZXk8L0F1dGhvcj48WWVhcj4yMDAwPC9ZZWFyPjxS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</w:fldData>
        </w:fldChar>
      </w:r>
      <w:r w:rsidR="0023721D">
        <w:instrText xml:space="preserve"> ADDIN EN.CITE.DATA </w:instrText>
      </w:r>
      <w:r w:rsidR="0023721D">
        <w:fldChar w:fldCharType="end"/>
      </w:r>
      <w:r w:rsidRPr="0079590F">
        <w:fldChar w:fldCharType="separate"/>
      </w:r>
      <w:r w:rsidR="0023721D">
        <w:rPr>
          <w:noProof/>
        </w:rPr>
        <w:t>[99]</w:t>
      </w:r>
      <w:r w:rsidRPr="0079590F">
        <w:fldChar w:fldCharType="end"/>
      </w:r>
      <w:r w:rsidR="00FF2086">
        <w:t>.</w:t>
      </w:r>
      <w:r w:rsidRPr="0079590F">
        <w:t xml:space="preserve"> An additional point mutation in the gp41 subunits (I559P, ‘IP’) strengthened interactions between the three heterodimers by trapping the trimer in its pre-fusion conformation</w:t>
      </w:r>
      <w:r w:rsidR="00FF2086">
        <w:t xml:space="preserve"> </w:t>
      </w:r>
      <w:r w:rsidRPr="0079590F">
        <w:fldChar w:fldCharType="begin">
          <w:fldData xml:space="preserve">PEVuZE5vdGU+PENpdGU+PEF1dGhvcj5TYW5kZXJzPC9BdXRob3I+PFllYXI+MjAwMjwvWWVhcj48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</w:fldData>
        </w:fldChar>
      </w:r>
      <w:r w:rsidR="0023721D">
        <w:instrText xml:space="preserve"> ADDIN EN.CITE </w:instrText>
      </w:r>
      <w:r w:rsidR="0023721D">
        <w:fldChar w:fldCharType="begin">
          <w:fldData xml:space="preserve">PEVuZE5vdGU+PENpdGU+PEF1dGhvcj5TYW5kZXJzPC9BdXRob3I+PFllYXI+MjAwMjwvWWVhcj48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</w:fldData>
        </w:fldChar>
      </w:r>
      <w:r w:rsidR="0023721D">
        <w:instrText xml:space="preserve"> ADDIN EN.CITE.DATA </w:instrText>
      </w:r>
      <w:r w:rsidR="0023721D">
        <w:fldChar w:fldCharType="end"/>
      </w:r>
      <w:r w:rsidRPr="0079590F">
        <w:fldChar w:fldCharType="separate"/>
      </w:r>
      <w:r w:rsidR="0023721D">
        <w:rPr>
          <w:noProof/>
        </w:rPr>
        <w:t>[100, 101]</w:t>
      </w:r>
      <w:r w:rsidRPr="0079590F">
        <w:fldChar w:fldCharType="end"/>
      </w:r>
      <w:r w:rsidR="00FF2086">
        <w:t>,</w:t>
      </w:r>
      <w:r w:rsidRPr="0079590F">
        <w:t xml:space="preserve"> while truncation before the </w:t>
      </w:r>
      <w:r w:rsidRPr="000A50C5">
        <w:t>transmembrane region (‘.664’) ensured the solubility of the trimers and reduced aggregate formation</w:t>
      </w:r>
      <w:r w:rsidR="00FF2086">
        <w:t xml:space="preserve"> </w:t>
      </w:r>
      <w:r w:rsidRPr="000A50C5">
        <w:fldChar w:fldCharType="begin">
          <w:fldData xml:space="preserve">PEVuZE5vdGU+PENpdGU+PEF1dGhvcj5LbGFzc2U8L0F1dGhvcj48WWVhcj4yMDEzPC9ZZWFyPjxS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</w:fldData>
        </w:fldChar>
      </w:r>
      <w:r w:rsidR="0023721D">
        <w:instrText xml:space="preserve"> ADDIN EN.CITE </w:instrText>
      </w:r>
      <w:r w:rsidR="0023721D">
        <w:fldChar w:fldCharType="begin">
          <w:fldData xml:space="preserve">PEVuZE5vdGU+PENpdGU+PEF1dGhvcj5LbGFzc2U8L0F1dGhvcj48WWVhcj4yMDEzPC9ZZWFyPjxS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</w:fldData>
        </w:fldChar>
      </w:r>
      <w:r w:rsidR="0023721D">
        <w:instrText xml:space="preserve"> ADDIN EN.CITE.DATA </w:instrText>
      </w:r>
      <w:r w:rsidR="0023721D">
        <w:fldChar w:fldCharType="end"/>
      </w:r>
      <w:r w:rsidRPr="000A50C5">
        <w:fldChar w:fldCharType="separate"/>
      </w:r>
      <w:r w:rsidR="0023721D">
        <w:rPr>
          <w:noProof/>
        </w:rPr>
        <w:t>[102]</w:t>
      </w:r>
      <w:r w:rsidRPr="000A50C5">
        <w:fldChar w:fldCharType="end"/>
      </w:r>
      <w:r w:rsidR="00FF2086">
        <w:t>.</w:t>
      </w:r>
      <w:r w:rsidRPr="000A50C5">
        <w:t xml:space="preserve"> </w:t>
      </w:r>
      <w:r w:rsidR="00F51485" w:rsidRPr="000A50C5">
        <w:t>A further point mutation (T332N) introduced a</w:t>
      </w:r>
      <w:r w:rsidR="00260F35" w:rsidRPr="000A50C5">
        <w:t xml:space="preserve"> </w:t>
      </w:r>
      <w:r w:rsidR="00F51485" w:rsidRPr="000A50C5">
        <w:t xml:space="preserve">glycan </w:t>
      </w:r>
      <w:r w:rsidR="00260F35" w:rsidRPr="000A50C5">
        <w:t xml:space="preserve">site </w:t>
      </w:r>
      <w:r w:rsidR="000E3A0D" w:rsidRPr="000A50C5">
        <w:t xml:space="preserve">that </w:t>
      </w:r>
      <w:r w:rsidR="000E3A0D" w:rsidRPr="000A50C5">
        <w:lastRenderedPageBreak/>
        <w:t>contributes to the</w:t>
      </w:r>
      <w:r w:rsidR="00F51485" w:rsidRPr="000A50C5">
        <w:t xml:space="preserve"> epitope of many bnAbs.</w:t>
      </w:r>
      <w:r w:rsidR="00D35488" w:rsidRPr="000A50C5">
        <w:t xml:space="preserve"> </w:t>
      </w:r>
      <w:r w:rsidRPr="000A50C5">
        <w:t>This format was first successfully applied to a clade A strain, BG505</w:t>
      </w:r>
      <w:r w:rsidR="00FF2086">
        <w:t xml:space="preserve"> </w:t>
      </w:r>
      <w:r w:rsidRPr="000A50C5">
        <w:fldChar w:fldCharType="begin">
          <w:fldData xml:space="preserve">PEVuZE5vdGU+PENpdGU+PEF1dGhvcj5TYW5kZXJzPC9BdXRob3I+PFllYXI+MjAxMzwvWWVhcj48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=
</w:fldData>
        </w:fldChar>
      </w:r>
      <w:r w:rsidR="00B84949">
        <w:instrText xml:space="preserve"> ADDIN EN.CITE </w:instrText>
      </w:r>
      <w:r w:rsidR="00B84949">
        <w:fldChar w:fldCharType="begin">
          <w:fldData xml:space="preserve">PEVuZE5vdGU+PENpdGU+PEF1dGhvcj5TYW5kZXJzPC9BdXRob3I+PFllYXI+MjAxMzwvWWVhcj48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=
</w:fldData>
        </w:fldChar>
      </w:r>
      <w:r w:rsidR="00B84949">
        <w:instrText xml:space="preserve"> ADDIN EN.CITE.DATA </w:instrText>
      </w:r>
      <w:r w:rsidR="00B84949">
        <w:fldChar w:fldCharType="end"/>
      </w:r>
      <w:r w:rsidRPr="000A50C5">
        <w:fldChar w:fldCharType="separate"/>
      </w:r>
      <w:r w:rsidR="00B84949">
        <w:rPr>
          <w:noProof/>
        </w:rPr>
        <w:t>[54]</w:t>
      </w:r>
      <w:r w:rsidRPr="000A50C5">
        <w:fldChar w:fldCharType="end"/>
      </w:r>
      <w:r w:rsidR="00FF2086">
        <w:t>,</w:t>
      </w:r>
      <w:r w:rsidRPr="000A50C5">
        <w:t xml:space="preserve"> with the resulting ‘BG505 SOSIP.664’ trimers exhibiting both native-like structure</w:t>
      </w:r>
      <w:r w:rsidR="00FF2086">
        <w:t xml:space="preserve"> </w:t>
      </w:r>
      <w:r w:rsidRPr="000A50C5">
        <w:fldChar w:fldCharType="begin"/>
      </w:r>
      <w:r w:rsidR="0023721D">
        <w:instrText xml:space="preserve"> ADDIN EN.CITE &lt;EndNote&gt;&lt;Cite&gt;&lt;Author&gt;Ward&lt;/Author&gt;&lt;Year&gt;2017&lt;/Year&gt;&lt;RecNum&gt;1551&lt;/RecNum&gt;&lt;DisplayText&gt;[103]&lt;/DisplayText&gt;&lt;record&gt;&lt;rec-number&gt;1551&lt;/rec-number&gt;&lt;foreign-keys&gt;&lt;key app="EN" db-id="p2pxssdv6repwwevvsjpx0dqxsx0eer995xr" timestamp="1521298767"&gt;1551&lt;/key&gt;&lt;/foreign-keys&gt;&lt;ref-type name="Journal Article"&gt;17&lt;/ref-type&gt;&lt;contributors&gt;&lt;authors&gt;&lt;author&gt;Ward, A. B.&lt;/author&gt;&lt;author&gt;Wilson, I. A.&lt;/author&gt;&lt;/authors&gt;&lt;/contributors&gt;&lt;auth-address&gt;Department of Integrative Structural and Computational Biology, International AIDS Vaccine Initiative Neutralizing Antibody Center, Collaboration for AIDS Vaccine Discovery, and Center for HIV/AIDS Vaccine Immunology and Immunogen Discovery, La Jolla, CA, USA.&amp;#xD;Skaggs Institute for Chemical Biology, The Scripps Research Institute, La Jolla, CA, USA.&lt;/auth-address&gt;&lt;titles&gt;&lt;title&gt;The HIV-1 envelope glycoprotein structure: nailing down a moving target&lt;/title&gt;&lt;secondary-title&gt;Immunol Rev&lt;/secondary-title&gt;&lt;alt-title&gt;Immunological reviews&lt;/alt-title&gt;&lt;/titles&gt;&lt;periodical&gt;&lt;full-title&gt;Immunol Rev&lt;/full-title&gt;&lt;/periodical&gt;&lt;pages&gt;21-32&lt;/pages&gt;&lt;volume&gt;275&lt;/volume&gt;&lt;number&gt;1&lt;/number&gt;&lt;keywords&gt;&lt;keyword&gt;AIDS Vaccines/*immunology&lt;/keyword&gt;&lt;keyword&gt;Animals&lt;/keyword&gt;&lt;keyword&gt;Antibodies, Neutralizing/metabolism&lt;/keyword&gt;&lt;keyword&gt;Crystallography, X-Ray&lt;/keyword&gt;&lt;keyword&gt;Epitopes/*chemistry/immunology&lt;/keyword&gt;&lt;keyword&gt;HIV Antibodies/metabolism&lt;/keyword&gt;&lt;keyword&gt;HIV Antigens/*chemistry/immunology&lt;/keyword&gt;&lt;keyword&gt;HIV Infections/*immunology&lt;/keyword&gt;&lt;keyword&gt;HIV-1/*chemistry/immunology&lt;/keyword&gt;&lt;keyword&gt;Humans&lt;/keyword&gt;&lt;keyword&gt;Protein Conformation&lt;/keyword&gt;&lt;keyword&gt;Viral Envelope Proteins/*chemistry/immunology&lt;/keyword&gt;&lt;/keywords&gt;&lt;dates&gt;&lt;year&gt;2017&lt;/year&gt;&lt;pub-dates&gt;&lt;date&gt;Jan&lt;/date&gt;&lt;/pub-dates&gt;&lt;/dates&gt;&lt;isbn&gt;1600-065X (Electronic)&amp;#xD;0105-2896 (Linking)&lt;/isbn&gt;&lt;accession-num&gt;28133813&lt;/accession-num&gt;&lt;urls&gt;&lt;related-urls&gt;&lt;url&gt;http://www.ncbi.nlm.nih.gov/pubmed/28133813&lt;/url&gt;&lt;/related-urls&gt;&lt;/urls&gt;&lt;custom2&gt;5300090&lt;/custom2&gt;&lt;electronic-resource-num&gt;10.1111/imr.12507&lt;/electronic-resource-num&gt;&lt;/record&gt;&lt;/Cite&gt;&lt;/EndNote&gt;</w:instrText>
      </w:r>
      <w:r w:rsidRPr="000A50C5">
        <w:fldChar w:fldCharType="separate"/>
      </w:r>
      <w:r w:rsidR="0023721D">
        <w:rPr>
          <w:noProof/>
        </w:rPr>
        <w:t>[103]</w:t>
      </w:r>
      <w:r w:rsidRPr="000A50C5">
        <w:fldChar w:fldCharType="end"/>
      </w:r>
      <w:r w:rsidRPr="000A50C5">
        <w:t xml:space="preserve"> and antigenicity</w:t>
      </w:r>
      <w:r w:rsidR="00FF2086">
        <w:t xml:space="preserve"> </w:t>
      </w:r>
      <w:r w:rsidRPr="000A50C5">
        <w:fldChar w:fldCharType="begin">
          <w:fldData xml:space="preserve">PEVuZE5vdGU+PENpdGU+PEF1dGhvcj5TYW5kZXJzPC9BdXRob3I+PFllYXI+MjAxMzwvWWVhcj48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=
</w:fldData>
        </w:fldChar>
      </w:r>
      <w:r w:rsidR="00B84949">
        <w:instrText xml:space="preserve"> ADDIN EN.CITE </w:instrText>
      </w:r>
      <w:r w:rsidR="00B84949">
        <w:fldChar w:fldCharType="begin">
          <w:fldData xml:space="preserve">PEVuZE5vdGU+PENpdGU+PEF1dGhvcj5TYW5kZXJzPC9BdXRob3I+PFllYXI+MjAxMzwvWWVhcj48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=
</w:fldData>
        </w:fldChar>
      </w:r>
      <w:r w:rsidR="00B84949">
        <w:instrText xml:space="preserve"> ADDIN EN.CITE.DATA </w:instrText>
      </w:r>
      <w:r w:rsidR="00B84949">
        <w:fldChar w:fldCharType="end"/>
      </w:r>
      <w:r w:rsidRPr="000A50C5">
        <w:fldChar w:fldCharType="separate"/>
      </w:r>
      <w:r w:rsidR="00B84949">
        <w:rPr>
          <w:noProof/>
        </w:rPr>
        <w:t>[54]</w:t>
      </w:r>
      <w:r w:rsidRPr="000A50C5">
        <w:fldChar w:fldCharType="end"/>
      </w:r>
      <w:r w:rsidR="00FF2086">
        <w:t>.</w:t>
      </w:r>
    </w:p>
    <w:p w14:paraId="11543869" w14:textId="5202BD84" w:rsidR="003D5C59" w:rsidRPr="0079590F" w:rsidRDefault="003D5C59" w:rsidP="003D5C59">
      <w:pPr>
        <w:spacing w:line="360" w:lineRule="auto"/>
        <w:ind w:firstLine="720"/>
        <w:jc w:val="both"/>
      </w:pPr>
      <w:r w:rsidRPr="000A50C5">
        <w:t>In recent years</w:t>
      </w:r>
      <w:r w:rsidR="000A50C5" w:rsidRPr="000A50C5">
        <w:t>,</w:t>
      </w:r>
      <w:r w:rsidRPr="000A50C5">
        <w:t xml:space="preserve"> an arsenal of native-like </w:t>
      </w:r>
      <w:r w:rsidRPr="0079590F">
        <w:t xml:space="preserve">trimers </w:t>
      </w:r>
      <w:r w:rsidR="00F65928" w:rsidRPr="0079590F">
        <w:t>has</w:t>
      </w:r>
      <w:r w:rsidRPr="0079590F">
        <w:t xml:space="preserve"> been produced. The ‘SOSIP’ format has since been applied to multiple strains, </w:t>
      </w:r>
      <w:r w:rsidR="00CF2169" w:rsidRPr="0079590F">
        <w:t xml:space="preserve">and </w:t>
      </w:r>
      <w:r w:rsidRPr="0079590F">
        <w:t>mosaic</w:t>
      </w:r>
      <w:r w:rsidR="00CF2169">
        <w:t xml:space="preserve"> and c</w:t>
      </w:r>
      <w:r w:rsidRPr="0079590F">
        <w:t>onsensus sequences, though these often required further stabilising point mutations and</w:t>
      </w:r>
      <w:r w:rsidR="00CF2169">
        <w:t xml:space="preserve"> </w:t>
      </w:r>
      <w:r w:rsidRPr="0079590F">
        <w:t xml:space="preserve">disulphide bonds </w:t>
      </w:r>
      <w:r w:rsidR="00CF2169">
        <w:t>(</w:t>
      </w:r>
      <w:r w:rsidR="000A2F3E">
        <w:t>either</w:t>
      </w:r>
      <w:r w:rsidR="008A6C98">
        <w:t xml:space="preserve"> </w:t>
      </w:r>
      <w:r w:rsidR="000A2F3E">
        <w:t xml:space="preserve">between </w:t>
      </w:r>
      <w:r w:rsidR="008A6C98">
        <w:t xml:space="preserve">gp120-gp41 and/or </w:t>
      </w:r>
      <w:r w:rsidR="000A2F3E">
        <w:t xml:space="preserve">between </w:t>
      </w:r>
      <w:r w:rsidR="008A6C98">
        <w:t>protomer</w:t>
      </w:r>
      <w:r w:rsidR="000A2F3E">
        <w:t>s</w:t>
      </w:r>
      <w:r w:rsidR="008A6C98">
        <w:t>)</w:t>
      </w:r>
      <w:r w:rsidR="00FC2192">
        <w:t xml:space="preserve"> </w:t>
      </w:r>
      <w:r w:rsidRPr="0079590F">
        <w:fldChar w:fldCharType="begin">
          <w:fldData xml:space="preserve">bWFuIEltbXVub2RlZmljaWVuY3kgVmlydXMvZ2VuZXRpY3MvaW1tdW5vbG9neS8qbWV0YWJvbGlz
bTwva2V5d29yZD48L2tleXdvcmRzPjxkYXRlcz48eWVhcj4yMDE3PC95ZWFyPjxwdWItZGF0ZXM+
PGRhdGU+TWF5IDE5PC9kYXRlPjwvcHViLWRhdGVzPjwvZGF0ZXM+PGlzYm4+MTA4My0zNTFYIChF
bGVjdHJvbmljKSYjeEQ7MDAyMS05MjU4IChMaW5raW5nKTwvaXNibj48YWNjZXNzaW9uLW51bT4y
ODI4MzU3MDwvYWNjZXNzaW9uLW51bT48dXJscz48cmVsYXRlZC11cmxzPjx1cmw+aHR0cDovL3d3
dy5uY2JpLm5sbS5uaWguZ292L3B1Ym1lZC8yODI4MzU3MDwvdXJsPjwvcmVsYXRlZC11cmxzPjwv
dXJscz48Y3VzdG9tMj41NDM3MjMxPC9jdXN0b20yPjxlbGVjdHJvbmljLXJlc291cmNlLW51bT4x
MC4xMDc0L2piYy5NMTE3Ljc3NjQxOTwvZWxlY3Ryb25pYy1yZXNvdXJjZS1udW0+PC9yZWNvcmQ+
PC9DaXRlPjwvRW5kTm90ZT4A
</w:fldData>
        </w:fldChar>
      </w:r>
      <w:r w:rsidR="0023721D">
        <w:instrText xml:space="preserve"> ADDIN EN.CITE </w:instrText>
      </w:r>
      <w:r w:rsidR="0023721D">
        <w:fldChar w:fldCharType="begin">
          <w:fldData xml:space="preserve">PEVuZE5vdGU+PENpdGU+PEF1dGhvcj5Ub3JyZW50cyBkZSBsYSBQZW5hPC9BdXRob3I+PFllYXI+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ExOTQ3LTUyPC9wYWdlcz48dm9sdW1lPjExMjwvdm9sdW1lPjxudW1i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==
</w:fldData>
        </w:fldChar>
      </w:r>
      <w:r w:rsidR="0023721D">
        <w:instrText xml:space="preserve"> ADDIN EN.CITE.DATA </w:instrText>
      </w:r>
      <w:r w:rsidR="0023721D">
        <w:fldChar w:fldCharType="end"/>
      </w:r>
      <w:r w:rsidR="0023721D">
        <w:fldChar w:fldCharType="begin">
          <w:fldData xml:space="preserve">bWFuIEltbXVub2RlZmljaWVuY3kgVmlydXMvZ2VuZXRpY3MvaW1tdW5vbG9neS8qbWV0YWJvbGlz
bTwva2V5d29yZD48L2tleXdvcmRzPjxkYXRlcz48eWVhcj4yMDE3PC95ZWFyPjxwdWItZGF0ZXM+
PGRhdGU+TWF5IDE5PC9kYXRlPjwvcHViLWRhdGVzPjwvZGF0ZXM+PGlzYm4+MTA4My0zNTFYIChF
bGVjdHJvbmljKSYjeEQ7MDAyMS05MjU4IChMaW5raW5nKTwvaXNibj48YWNjZXNzaW9uLW51bT4y
ODI4MzU3MDwvYWNjZXNzaW9uLW51bT48dXJscz48cmVsYXRlZC11cmxzPjx1cmw+aHR0cDovL3d3
dy5uY2JpLm5sbS5uaWguZ292L3B1Ym1lZC8yODI4MzU3MDwvdXJsPjwvcmVsYXRlZC11cmxzPjwv
dXJscz48Y3VzdG9tMj41NDM3MjMxPC9jdXN0b20yPjxlbGVjdHJvbmljLXJlc291cmNlLW51bT4x
MC4xMDc0L2piYy5NMTE3Ljc3NjQxOTwvZWxlY3Ryb25pYy1yZXNvdXJjZS1udW0+PC9yZWNvcmQ+
PC9DaXRlPjwvRW5kTm90ZT4A
</w:fldData>
        </w:fldChar>
      </w:r>
      <w:r w:rsidR="0023721D">
        <w:instrText xml:space="preserve"> ADDIN EN.CITE.DATA </w:instrText>
      </w:r>
      <w:r w:rsidR="0023721D">
        <w:fldChar w:fldCharType="end"/>
      </w:r>
      <w:r w:rsidRPr="0079590F">
        <w:fldChar w:fldCharType="separate"/>
      </w:r>
      <w:r w:rsidR="0023721D">
        <w:rPr>
          <w:noProof/>
        </w:rPr>
        <w:t>[104-112]</w:t>
      </w:r>
      <w:r w:rsidRPr="0079590F">
        <w:fldChar w:fldCharType="end"/>
      </w:r>
      <w:r w:rsidR="00FC2192">
        <w:t>.</w:t>
      </w:r>
      <w:r w:rsidRPr="0079590F">
        <w:t xml:space="preserve"> Other native-like trimer formats focused on eliminating the requirement for furin cleavage (and </w:t>
      </w:r>
      <w:r w:rsidR="0011594F">
        <w:t>therefore</w:t>
      </w:r>
      <w:r w:rsidRPr="0079590F">
        <w:t xml:space="preserve"> the need to co-express </w:t>
      </w:r>
      <w:r w:rsidR="00E54642">
        <w:t xml:space="preserve">Env </w:t>
      </w:r>
      <w:r w:rsidR="0011594F">
        <w:t xml:space="preserve">immunogens </w:t>
      </w:r>
      <w:r w:rsidRPr="0079590F">
        <w:t>with furin</w:t>
      </w:r>
      <w:r w:rsidR="00E54642">
        <w:t xml:space="preserve"> encoding plasmids</w:t>
      </w:r>
      <w:r w:rsidRPr="0079590F">
        <w:t xml:space="preserve">) in an attempt to simplify </w:t>
      </w:r>
      <w:r w:rsidR="0011594F">
        <w:t>protein production strategies</w:t>
      </w:r>
      <w:r w:rsidR="00440A4D">
        <w:t xml:space="preserve"> and </w:t>
      </w:r>
      <w:r w:rsidR="00F65928">
        <w:t>DNA based vaccines</w:t>
      </w:r>
      <w:r w:rsidRPr="0079590F">
        <w:t xml:space="preserve">. Native flexibly linked (NFL) and single-chain (SC) trimers achieved this feat by replacing the furin cleavage site with a flexible </w:t>
      </w:r>
      <w:proofErr w:type="spellStart"/>
      <w:r w:rsidRPr="0079590F">
        <w:t>Gly</w:t>
      </w:r>
      <w:proofErr w:type="spellEnd"/>
      <w:r w:rsidRPr="0079590F">
        <w:t>-Ser linker</w:t>
      </w:r>
      <w:r w:rsidR="00FC2192">
        <w:t xml:space="preserve"> </w:t>
      </w:r>
      <w:r w:rsidRPr="0079590F">
        <w:fldChar w:fldCharType="begin">
          <w:fldData xml:space="preserve">PEVuZE5vdGU+PENpdGU+PEF1dGhvcj5TaGFybWE8L0F1dGhvcj48WWVhcj4yMDE1PC9ZZWFyPjxS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</w:fldData>
        </w:fldChar>
      </w:r>
      <w:r w:rsidR="0023721D">
        <w:instrText xml:space="preserve"> ADDIN EN.CITE </w:instrText>
      </w:r>
      <w:r w:rsidR="0023721D">
        <w:fldChar w:fldCharType="begin">
          <w:fldData xml:space="preserve">PEVuZE5vdGU+PENpdGU+PEF1dGhvcj5TaGFybWE8L0F1dGhvcj48WWVhcj4yMDE1PC9ZZWFyPjxS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</w:fldData>
        </w:fldChar>
      </w:r>
      <w:r w:rsidR="0023721D">
        <w:instrText xml:space="preserve"> ADDIN EN.CITE.DATA </w:instrText>
      </w:r>
      <w:r w:rsidR="0023721D">
        <w:fldChar w:fldCharType="end"/>
      </w:r>
      <w:r w:rsidRPr="0079590F">
        <w:fldChar w:fldCharType="separate"/>
      </w:r>
      <w:r w:rsidR="0023721D">
        <w:rPr>
          <w:noProof/>
        </w:rPr>
        <w:t>[113, 114]</w:t>
      </w:r>
      <w:r w:rsidRPr="0079590F">
        <w:fldChar w:fldCharType="end"/>
      </w:r>
      <w:r w:rsidR="00FC2192">
        <w:t>.</w:t>
      </w:r>
      <w:r w:rsidRPr="0079590F">
        <w:t xml:space="preserve"> While the NFL and SC constructs both relied on the I559P point mutation to maintain the pre-fusion conformation, </w:t>
      </w:r>
      <w:r w:rsidR="00B56608" w:rsidRPr="0079590F">
        <w:t>U</w:t>
      </w:r>
      <w:r w:rsidR="00C11C6A">
        <w:t>FO (uncleaved prefusion-optimis</w:t>
      </w:r>
      <w:r w:rsidR="00B56608" w:rsidRPr="0079590F">
        <w:t xml:space="preserve">ed) constructs </w:t>
      </w:r>
      <w:r w:rsidR="0080038A">
        <w:t>achieved this through</w:t>
      </w:r>
      <w:r w:rsidR="00B56608">
        <w:t xml:space="preserve"> a </w:t>
      </w:r>
      <w:r w:rsidRPr="0079590F">
        <w:t>computational redesign of th</w:t>
      </w:r>
      <w:r w:rsidR="00FC2192">
        <w:t xml:space="preserve">e  HR1 (heptad repeat 1) region </w:t>
      </w:r>
      <w:r w:rsidRPr="0079590F">
        <w:fldChar w:fldCharType="begin">
          <w:fldData xml:space="preserve">PEVuZE5vdGU+PENpdGU+PEF1dGhvcj5Lb25nPC9BdXRob3I+PFllYXI+MjAxNjwvWWVhcj48UmVj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==
</w:fldData>
        </w:fldChar>
      </w:r>
      <w:r w:rsidR="0023721D">
        <w:instrText xml:space="preserve"> ADDIN EN.CITE </w:instrText>
      </w:r>
      <w:r w:rsidR="0023721D">
        <w:fldChar w:fldCharType="begin">
          <w:fldData xml:space="preserve">PEVuZE5vdGU+PENpdGU+PEF1dGhvcj5Lb25nPC9BdXRob3I+PFllYXI+MjAxNjwvWWVhcj48UmVj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==
</w:fldData>
        </w:fldChar>
      </w:r>
      <w:r w:rsidR="0023721D">
        <w:instrText xml:space="preserve"> ADDIN EN.CITE.DATA </w:instrText>
      </w:r>
      <w:r w:rsidR="0023721D">
        <w:fldChar w:fldCharType="end"/>
      </w:r>
      <w:r w:rsidRPr="0079590F">
        <w:fldChar w:fldCharType="separate"/>
      </w:r>
      <w:r w:rsidR="0023721D">
        <w:rPr>
          <w:noProof/>
        </w:rPr>
        <w:t>[115]</w:t>
      </w:r>
      <w:r w:rsidRPr="0079590F">
        <w:fldChar w:fldCharType="end"/>
      </w:r>
      <w:r w:rsidR="00FC2192">
        <w:t>.</w:t>
      </w:r>
      <w:r w:rsidRPr="0079590F">
        <w:t xml:space="preserve"> The immunogenicity of many of the above mentioned native-like trimers ha</w:t>
      </w:r>
      <w:r w:rsidR="001F1DB5">
        <w:t>ve now</w:t>
      </w:r>
      <w:r w:rsidRPr="0079590F">
        <w:t xml:space="preserve"> </w:t>
      </w:r>
      <w:r w:rsidRPr="00037C07">
        <w:t>been investigated in animal mod</w:t>
      </w:r>
      <w:r w:rsidR="00FC2192">
        <w:t xml:space="preserve">els </w:t>
      </w:r>
      <w:r w:rsidRPr="00037C07">
        <w:fldChar w:fldCharType="begin">
          <w:fldData xml:space="preserve">PEVuZE5vdGU+PENpdGU+PEF1dGhvcj5Ub3JyZW50cyBkZSBsYSBQZW5hPC9BdXRob3I+PFllYXI+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5hYWM0MjIzPC9w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</w:fldData>
        </w:fldChar>
      </w:r>
      <w:r w:rsidR="0023721D">
        <w:instrText xml:space="preserve"> ADDIN EN.CITE </w:instrText>
      </w:r>
      <w:r w:rsidR="0023721D">
        <w:fldChar w:fldCharType="begin">
          <w:fldData xml:space="preserve">PEVuZE5vdGU+PENpdGU+PEF1dGhvcj5Ub3JyZW50cyBkZSBsYSBQZW5hPC9BdXRob3I+PFllYXI+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5hYWM0MjIzPC9w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</w:fldData>
        </w:fldChar>
      </w:r>
      <w:r w:rsidR="0023721D">
        <w:instrText xml:space="preserve"> ADDIN EN.CITE.DATA </w:instrText>
      </w:r>
      <w:r w:rsidR="0023721D">
        <w:fldChar w:fldCharType="end"/>
      </w:r>
      <w:r w:rsidRPr="00037C07">
        <w:fldChar w:fldCharType="separate"/>
      </w:r>
      <w:r w:rsidR="0023721D">
        <w:rPr>
          <w:noProof/>
        </w:rPr>
        <w:t>[104, 107, 116-121]</w:t>
      </w:r>
      <w:r w:rsidRPr="00037C07">
        <w:fldChar w:fldCharType="end"/>
      </w:r>
      <w:r w:rsidR="00FC2192">
        <w:t>,</w:t>
      </w:r>
      <w:r w:rsidRPr="00037C07">
        <w:t xml:space="preserve"> and </w:t>
      </w:r>
      <w:r w:rsidRPr="00AD445A">
        <w:rPr>
          <w:color w:val="000000" w:themeColor="text1"/>
        </w:rPr>
        <w:t xml:space="preserve">have been reviewed </w:t>
      </w:r>
      <w:r w:rsidR="002F4B68">
        <w:rPr>
          <w:color w:val="000000" w:themeColor="text1"/>
        </w:rPr>
        <w:t>by</w:t>
      </w:r>
      <w:r w:rsidRPr="00AD445A">
        <w:rPr>
          <w:color w:val="000000" w:themeColor="text1"/>
        </w:rPr>
        <w:t xml:space="preserve"> </w:t>
      </w:r>
      <w:r w:rsidR="00EF751A" w:rsidRPr="00AD445A">
        <w:rPr>
          <w:color w:val="000000" w:themeColor="text1"/>
        </w:rPr>
        <w:t xml:space="preserve">Sanders </w:t>
      </w:r>
      <w:r w:rsidRPr="00AD445A">
        <w:rPr>
          <w:color w:val="000000" w:themeColor="text1"/>
        </w:rPr>
        <w:t xml:space="preserve">and </w:t>
      </w:r>
      <w:r w:rsidR="00EF751A" w:rsidRPr="00AD445A">
        <w:rPr>
          <w:color w:val="000000" w:themeColor="text1"/>
        </w:rPr>
        <w:t xml:space="preserve">Moore, </w:t>
      </w:r>
      <w:r w:rsidRPr="00AD445A">
        <w:rPr>
          <w:color w:val="000000" w:themeColor="text1"/>
        </w:rPr>
        <w:t>2017</w:t>
      </w:r>
      <w:r w:rsidR="00FC2192">
        <w:rPr>
          <w:color w:val="000000" w:themeColor="text1"/>
        </w:rPr>
        <w:t xml:space="preserve"> </w:t>
      </w:r>
      <w:r w:rsidR="00EF751A" w:rsidRPr="00AD445A">
        <w:rPr>
          <w:color w:val="000000" w:themeColor="text1"/>
        </w:rPr>
        <w:fldChar w:fldCharType="begin"/>
      </w:r>
      <w:r w:rsidR="00B84949">
        <w:rPr>
          <w:color w:val="000000" w:themeColor="text1"/>
        </w:rPr>
        <w:instrText xml:space="preserve"> ADDIN EN.CITE &lt;EndNote&gt;&lt;Cite&gt;&lt;Author&gt;Sanders&lt;/Author&gt;&lt;Year&gt;2017&lt;/Year&gt;&lt;RecNum&gt;1425&lt;/RecNum&gt;&lt;DisplayText&gt;[39]&lt;/DisplayText&gt;&lt;record&gt;&lt;rec-number&gt;1425&lt;/rec-number&gt;&lt;foreign-keys&gt;&lt;key app="EN" db-id="p2pxssdv6repwwevvsjpx0dqxsx0eer995xr" timestamp="1507205057"&gt;1425&lt;/key&gt;&lt;/foreign-keys&gt;&lt;ref-type name="Journal Article"&gt;17&lt;/ref-type&gt;&lt;contributors&gt;&lt;authors&gt;&lt;author&gt;Sanders, R. W.&lt;/author&gt;&lt;author&gt;Moore, J. P.&lt;/author&gt;&lt;/authors&gt;&lt;/contributors&gt;&lt;auth-address&gt;Department of Microbiology and Immunology, Weill Medical College of Cornell University, New York, NY, USA.&amp;#xD;Department of Medical Microbiology, Academic Medical Center, University of Amsterdam, Amsterdam, The Netherlands.&lt;/auth-address&gt;&lt;titles&gt;&lt;title&gt;Native-like Env trimers as a platform for HIV-1 vaccine design&lt;/title&gt;&lt;secondary-title&gt;Immunol Rev&lt;/secondary-title&gt;&lt;alt-title&gt;Immunological reviews&lt;/alt-title&gt;&lt;/titles&gt;&lt;periodical&gt;&lt;full-title&gt;Immunol Rev&lt;/full-title&gt;&lt;/periodical&gt;&lt;pages&gt;161-182&lt;/pages&gt;&lt;volume&gt;275&lt;/volume&gt;&lt;number&gt;1&lt;/number&gt;&lt;keywords&gt;&lt;keyword&gt;AIDS Vaccines/*immunology&lt;/keyword&gt;&lt;keyword&gt;Animals&lt;/keyword&gt;&lt;keyword&gt;Antibodies, Neutralizing/metabolism&lt;/keyword&gt;&lt;keyword&gt;Epitopes/immunology&lt;/keyword&gt;&lt;keyword&gt;HIV Antibodies/metabolism&lt;/keyword&gt;&lt;keyword&gt;HIV Antigens/*chemistry/immunology&lt;/keyword&gt;&lt;keyword&gt;HIV Infections/*immunology&lt;/keyword&gt;&lt;keyword&gt;HIV-1/*immunology&lt;/keyword&gt;&lt;keyword&gt;Humans&lt;/keyword&gt;&lt;keyword&gt;Protein Multimerization&lt;/keyword&gt;&lt;keyword&gt;Recombinant Proteins/immunology&lt;/keyword&gt;&lt;keyword&gt;Viral Envelope Proteins/*chemistry/immunology&lt;/keyword&gt;&lt;/keywords&gt;&lt;dates&gt;&lt;year&gt;2017&lt;/year&gt;&lt;pub-dates&gt;&lt;date&gt;Jan&lt;/date&gt;&lt;/pub-dates&gt;&lt;/dates&gt;&lt;isbn&gt;1600-065X (Electronic)&amp;#xD;0105-2896 (Linking)&lt;/isbn&gt;&lt;accession-num&gt;28133806&lt;/accession-num&gt;&lt;urls&gt;&lt;related-urls&gt;&lt;url&gt;http://www.ncbi.nlm.nih.gov/pubmed/28133806&lt;/url&gt;&lt;/related-urls&gt;&lt;/urls&gt;&lt;custom2&gt;5299501&lt;/custom2&gt;&lt;electronic-resource-num&gt;10.1111/imr.12481&lt;/electronic-resource-num&gt;&lt;/record&gt;&lt;/Cite&gt;&lt;/EndNote&gt;</w:instrText>
      </w:r>
      <w:r w:rsidR="00EF751A" w:rsidRPr="00AD445A">
        <w:rPr>
          <w:color w:val="000000" w:themeColor="text1"/>
        </w:rPr>
        <w:fldChar w:fldCharType="separate"/>
      </w:r>
      <w:r w:rsidR="00B84949">
        <w:rPr>
          <w:noProof/>
          <w:color w:val="000000" w:themeColor="text1"/>
        </w:rPr>
        <w:t>[39]</w:t>
      </w:r>
      <w:r w:rsidR="00EF751A" w:rsidRPr="00AD445A">
        <w:rPr>
          <w:color w:val="000000" w:themeColor="text1"/>
        </w:rPr>
        <w:fldChar w:fldCharType="end"/>
      </w:r>
      <w:r w:rsidR="00FC2192">
        <w:rPr>
          <w:color w:val="000000" w:themeColor="text1"/>
        </w:rPr>
        <w:t>.</w:t>
      </w:r>
    </w:p>
    <w:p w14:paraId="1E966D3A" w14:textId="00E826A1" w:rsidR="00DB6BF4" w:rsidRDefault="00DC334D" w:rsidP="00BA4A9D">
      <w:pPr>
        <w:pStyle w:val="Heading1"/>
      </w:pPr>
      <w:r>
        <w:t>3</w:t>
      </w:r>
      <w:r w:rsidR="005824FD" w:rsidRPr="00EE1E60">
        <w:t xml:space="preserve">. </w:t>
      </w:r>
      <w:r w:rsidR="00FA7B20">
        <w:t>Display of bn</w:t>
      </w:r>
      <w:r w:rsidR="000947AF">
        <w:t>Ab epitopes by viral spike mimetics</w:t>
      </w:r>
    </w:p>
    <w:p w14:paraId="31654951" w14:textId="47D07AAD" w:rsidR="005824FD" w:rsidRDefault="00454C9A" w:rsidP="00747865">
      <w:pPr>
        <w:spacing w:line="360" w:lineRule="auto"/>
        <w:jc w:val="both"/>
      </w:pPr>
      <w:r w:rsidRPr="00D841A6">
        <w:t>Native-like trimers</w:t>
      </w:r>
      <w:r w:rsidR="009A23BF" w:rsidRPr="00D841A6">
        <w:t xml:space="preserve"> are often </w:t>
      </w:r>
      <w:r w:rsidR="007C453F">
        <w:t>assessed</w:t>
      </w:r>
      <w:r w:rsidR="009A23BF" w:rsidRPr="00D841A6">
        <w:t xml:space="preserve"> by their ability to </w:t>
      </w:r>
      <w:r w:rsidRPr="00D841A6">
        <w:t>bind bnAbs</w:t>
      </w:r>
      <w:r w:rsidR="00907D77" w:rsidRPr="00D841A6">
        <w:t xml:space="preserve"> and not non-n</w:t>
      </w:r>
      <w:r w:rsidR="009A23BF" w:rsidRPr="00D841A6">
        <w:t xml:space="preserve">eutralising </w:t>
      </w:r>
      <w:r w:rsidR="00907D77" w:rsidRPr="00D841A6">
        <w:t>a</w:t>
      </w:r>
      <w:r w:rsidR="009A23BF" w:rsidRPr="00D841A6">
        <w:t>ntibodies</w:t>
      </w:r>
      <w:r w:rsidR="00907D77" w:rsidRPr="00D841A6">
        <w:t xml:space="preserve">. </w:t>
      </w:r>
      <w:r w:rsidR="009A23BF" w:rsidRPr="00D841A6">
        <w:t>Th</w:t>
      </w:r>
      <w:r w:rsidR="007C453F">
        <w:t>e</w:t>
      </w:r>
      <w:r w:rsidR="007E4D6B">
        <w:t xml:space="preserve"> development </w:t>
      </w:r>
      <w:r w:rsidR="007C453F">
        <w:t xml:space="preserve">of native-like soluble trimers </w:t>
      </w:r>
      <w:r w:rsidR="009A23BF" w:rsidRPr="00D841A6">
        <w:t xml:space="preserve">enabled the </w:t>
      </w:r>
      <w:r w:rsidR="00F05214" w:rsidRPr="00D841A6">
        <w:t>characterisation</w:t>
      </w:r>
      <w:r w:rsidR="009A23BF" w:rsidRPr="00D841A6">
        <w:t xml:space="preserve"> of </w:t>
      </w:r>
      <w:r w:rsidR="00F05214">
        <w:t xml:space="preserve">many </w:t>
      </w:r>
      <w:r w:rsidR="009A23BF" w:rsidRPr="00D841A6">
        <w:t xml:space="preserve">bnAb epitopes through various biophysical </w:t>
      </w:r>
      <w:r w:rsidR="00F05214">
        <w:t>techniques</w:t>
      </w:r>
      <w:r w:rsidR="00565355">
        <w:t xml:space="preserve">, such as X-ray crystallography and </w:t>
      </w:r>
      <w:r w:rsidR="00BA4ABD">
        <w:t>EM</w:t>
      </w:r>
      <w:r w:rsidR="00DE3FB3">
        <w:t xml:space="preserve"> </w:t>
      </w:r>
      <w:r w:rsidR="00305952">
        <w:fldChar w:fldCharType="begin"/>
      </w:r>
      <w:r w:rsidR="0023721D">
        <w:instrText xml:space="preserve"> ADDIN EN.CITE &lt;EndNote&gt;&lt;Cite&gt;&lt;Author&gt;Crispin&lt;/Author&gt;&lt;Year&gt;2018&lt;/Year&gt;&lt;RecNum&gt;1812&lt;/RecNum&gt;&lt;DisplayText&gt;[122]&lt;/DisplayText&gt;&lt;record&gt;&lt;rec-number&gt;1812&lt;/rec-number&gt;&lt;foreign-keys&gt;&lt;key app="EN" db-id="p2pxssdv6repwwevvsjpx0dqxsx0eer995xr" timestamp="1540662179"&gt;1812&lt;/key&gt;&lt;/foreign-keys&gt;&lt;ref-type name="Journal Article"&gt;17&lt;/ref-type&gt;&lt;contributors&gt;&lt;authors&gt;&lt;author&gt;Crispin, M.&lt;/author&gt;&lt;author&gt;Ward, A. B.&lt;/author&gt;&lt;author&gt;Wilson, I. A.&lt;/author&gt;&lt;/authors&gt;&lt;/contributors&gt;&lt;auth-address&gt;Centre for Biological Sciences and Institute for Life Sciences, University of Southampton, Southampton SO17 1BJ, United Kingdom; email: max.crispin@soton.ac.uk.&amp;#xD;Department of Integrative Structural and Computational Biology, Center for HIV/AIDS Vaccine Immunology and Immunogen Discovery, International AIDS Vaccine Initiative Neutralizing Antibody Center, and Collaboration for AIDS Vaccine Discovery, The Scripps Research Institute, La Jolla, California 92037, USA; email: andrew@scripps.edu , wilson@scripps.edu.&amp;#xD;Skaggs Institute for Chemical Biology, The Scripps Research Institute, La Jolla, California 92037, USA.&lt;/auth-address&gt;&lt;titles&gt;&lt;title&gt;Structure and Immune Recognition of the HIV Glycan Shield&lt;/title&gt;&lt;secondary-title&gt;Annu Rev Biophys&lt;/secondary-title&gt;&lt;/titles&gt;&lt;periodical&gt;&lt;full-title&gt;Annu Rev Biophys&lt;/full-title&gt;&lt;/periodical&gt;&lt;edition&gt;2018/03/30&lt;/edition&gt;&lt;dates&gt;&lt;year&gt;2018&lt;/year&gt;&lt;pub-dates&gt;&lt;date&gt;Mar 29&lt;/date&gt;&lt;/pub-dates&gt;&lt;/dates&gt;&lt;isbn&gt;1936-1238 (Electronic)&amp;#xD;1936-122X (Linking)&lt;/isbn&gt;&lt;accession-num&gt;29595997&lt;/accession-num&gt;&lt;urls&gt;&lt;related-urls&gt;&lt;url&gt;https://www.ncbi.nlm.nih.gov/pubmed/29595997&lt;/url&gt;&lt;/related-urls&gt;&lt;/urls&gt;&lt;custom2&gt;PMC6163090&lt;/custom2&gt;&lt;electronic-resource-num&gt;10.1146/annurev-biophys-060414-034156&lt;/electronic-resource-num&gt;&lt;/record&gt;&lt;/Cite&gt;&lt;/EndNote&gt;</w:instrText>
      </w:r>
      <w:r w:rsidR="00305952">
        <w:fldChar w:fldCharType="separate"/>
      </w:r>
      <w:r w:rsidR="0023721D">
        <w:rPr>
          <w:noProof/>
        </w:rPr>
        <w:t>[122]</w:t>
      </w:r>
      <w:r w:rsidR="00305952">
        <w:fldChar w:fldCharType="end"/>
      </w:r>
      <w:r w:rsidR="00DE3FB3">
        <w:t>.</w:t>
      </w:r>
      <w:r w:rsidR="009A23BF" w:rsidRPr="00D841A6">
        <w:t xml:space="preserve"> </w:t>
      </w:r>
      <w:r w:rsidR="005824FD" w:rsidRPr="00F422B4">
        <w:t xml:space="preserve">Broadly neutralising antibodies </w:t>
      </w:r>
      <w:r w:rsidR="000250A2">
        <w:t>are generally</w:t>
      </w:r>
      <w:r w:rsidR="005824FD">
        <w:t xml:space="preserve"> </w:t>
      </w:r>
      <w:r w:rsidR="005824FD" w:rsidRPr="00F422B4">
        <w:t xml:space="preserve">categorised </w:t>
      </w:r>
      <w:r w:rsidR="005824FD">
        <w:t>by their</w:t>
      </w:r>
      <w:r w:rsidR="005824FD" w:rsidRPr="00F422B4">
        <w:t xml:space="preserve"> recogni</w:t>
      </w:r>
      <w:r w:rsidR="005824FD">
        <w:t>tion of</w:t>
      </w:r>
      <w:r w:rsidR="005824FD" w:rsidRPr="00F422B4">
        <w:t xml:space="preserve"> five distinct and largely conserved epitopes on the envelope spike: the CD4 binding site (CD4bs</w:t>
      </w:r>
      <w:r w:rsidR="000250A2">
        <w:t>)</w:t>
      </w:r>
      <w:r w:rsidR="005824FD" w:rsidRPr="00F422B4">
        <w:t>, the membrane proximal external region (MPER</w:t>
      </w:r>
      <w:r w:rsidR="000250A2">
        <w:t xml:space="preserve">), </w:t>
      </w:r>
      <w:r w:rsidR="005824FD" w:rsidRPr="00F422B4">
        <w:t xml:space="preserve">and </w:t>
      </w:r>
      <w:r w:rsidR="004E14C3">
        <w:t xml:space="preserve">the </w:t>
      </w:r>
      <w:r w:rsidR="005824FD" w:rsidRPr="00F422B4">
        <w:t xml:space="preserve">N-glycans </w:t>
      </w:r>
      <w:r w:rsidR="004E14C3">
        <w:t>located at</w:t>
      </w:r>
      <w:r w:rsidR="005824FD" w:rsidRPr="00F422B4">
        <w:t xml:space="preserve"> </w:t>
      </w:r>
      <w:r w:rsidR="004E14C3">
        <w:t>the gp120-gp41 interface</w:t>
      </w:r>
      <w:r w:rsidR="004E14C3" w:rsidRPr="00F422B4">
        <w:t xml:space="preserve">, </w:t>
      </w:r>
      <w:r w:rsidR="005824FD" w:rsidRPr="00F422B4">
        <w:t xml:space="preserve">the </w:t>
      </w:r>
      <w:r w:rsidR="005824FD">
        <w:t>outer domain of gp120</w:t>
      </w:r>
      <w:r w:rsidR="000250A2">
        <w:t>,</w:t>
      </w:r>
      <w:r w:rsidR="005824FD" w:rsidRPr="00F422B4">
        <w:t xml:space="preserve"> and on the V1/V2 loops </w:t>
      </w:r>
      <w:r w:rsidR="005824FD">
        <w:t>at the trimer apex</w:t>
      </w:r>
      <w:r w:rsidR="005824FD" w:rsidRPr="00F422B4">
        <w:t xml:space="preserve">. </w:t>
      </w:r>
      <w:r w:rsidR="005824FD">
        <w:t>However,</w:t>
      </w:r>
      <w:r w:rsidR="005824FD" w:rsidRPr="00F422B4">
        <w:t xml:space="preserve"> recent advances in </w:t>
      </w:r>
      <w:r w:rsidR="005824FD">
        <w:t xml:space="preserve">high throughput </w:t>
      </w:r>
      <w:r w:rsidR="00302600">
        <w:t>B cell</w:t>
      </w:r>
      <w:r w:rsidR="005824FD" w:rsidRPr="00F422B4">
        <w:t xml:space="preserve"> </w:t>
      </w:r>
      <w:r w:rsidR="005824FD">
        <w:t>screening</w:t>
      </w:r>
      <w:r w:rsidR="005824FD" w:rsidRPr="00F422B4">
        <w:t xml:space="preserve"> have led to </w:t>
      </w:r>
      <w:r w:rsidR="005824FD">
        <w:t xml:space="preserve">a dramatic </w:t>
      </w:r>
      <w:r w:rsidR="004849DD">
        <w:t>increase</w:t>
      </w:r>
      <w:r w:rsidR="005824FD">
        <w:t xml:space="preserve"> in the </w:t>
      </w:r>
      <w:r w:rsidR="0012370E">
        <w:t>identification</w:t>
      </w:r>
      <w:r w:rsidR="005824FD">
        <w:t xml:space="preserve"> of new </w:t>
      </w:r>
      <w:r w:rsidR="005824FD" w:rsidRPr="00F422B4">
        <w:t xml:space="preserve">bnAbs, </w:t>
      </w:r>
      <w:r w:rsidR="005824FD">
        <w:t>and have subsequently revealed</w:t>
      </w:r>
      <w:r w:rsidR="005824FD" w:rsidRPr="00F422B4">
        <w:t xml:space="preserve"> a </w:t>
      </w:r>
      <w:r w:rsidR="005824FD" w:rsidRPr="000A50C5">
        <w:t>continuum of epitopes spanning the entire surface of the trimer</w:t>
      </w:r>
      <w:r w:rsidR="00DE3FB3">
        <w:t xml:space="preserve"> </w:t>
      </w:r>
      <w:r w:rsidR="005824FD" w:rsidRPr="000A50C5">
        <w:fldChar w:fldCharType="begin"/>
      </w:r>
      <w:r w:rsidR="00B84949">
        <w:instrText xml:space="preserve"> ADDIN EN.CITE &lt;EndNote&gt;&lt;Cite&gt;&lt;Author&gt;Wibmer&lt;/Author&gt;&lt;Year&gt;2015&lt;/Year&gt;&lt;RecNum&gt;1546&lt;/RecNum&gt;&lt;DisplayText&gt;[34]&lt;/DisplayText&gt;&lt;record&gt;&lt;rec-number&gt;1546&lt;/rec-number&gt;&lt;foreign-keys&gt;&lt;key app="EN" db-id="p2pxssdv6repwwevvsjpx0dqxsx0eer995xr" timestamp="1521291261"&gt;1546&lt;/key&gt;&lt;/foreign-keys&gt;&lt;ref-type name="Journal Article"&gt;17&lt;/ref-type&gt;&lt;contributors&gt;&lt;authors&gt;&lt;author&gt;Wibmer, C. K.&lt;/author&gt;&lt;author&gt;Moore, P. L.&lt;/author&gt;&lt;author&gt;Morris, L.&lt;/author&gt;&lt;/authors&gt;&lt;/contributors&gt;&lt;auth-address&gt;aCentre for HIV and STIs, National Institute for Communicable Diseases (NICD), National Health Laboratory Service (NHLS) bFaculty of Health Sciences, University of the Witwatersrand, Johannesburg cCentre for the AIDS Programme of Research in South Africa (CAPRISA), University of KwaZulu-Natal, Durban, South Africa.&lt;/auth-address&gt;&lt;titles&gt;&lt;title&gt;HIV broadly neutralizing antibody targets&lt;/title&gt;&lt;secondary-title&gt;Curr Opin HIV AIDS&lt;/secondary-title&gt;&lt;alt-title&gt;Current opinion in HIV and AIDS&lt;/alt-title&gt;&lt;/titles&gt;&lt;periodical&gt;&lt;full-title&gt;Curr Opin HIV AIDS&lt;/full-title&gt;&lt;/periodical&gt;&lt;pages&gt;135-43&lt;/pages&gt;&lt;volume&gt;10&lt;/volume&gt;&lt;number&gt;3&lt;/number&gt;&lt;keywords&gt;&lt;keyword&gt;Antibodies, Neutralizing/*immunology&lt;/keyword&gt;&lt;keyword&gt;HIV Antibodies/*immunology&lt;/keyword&gt;&lt;keyword&gt;HIV Infections/*immunology&lt;/keyword&gt;&lt;keyword&gt;HIV-1/*immunology&lt;/keyword&gt;&lt;keyword&gt;Humans&lt;/keyword&gt;&lt;/keywords&gt;&lt;dates&gt;&lt;year&gt;2015&lt;/year&gt;&lt;pub-dates&gt;&lt;date&gt;May&lt;/date&gt;&lt;/pub-dates&gt;&lt;/dates&gt;&lt;isbn&gt;1746-6318 (Electronic)&amp;#xD;1746-630X (Linking)&lt;/isbn&gt;&lt;accession-num&gt;25760932&lt;/accession-num&gt;&lt;urls&gt;&lt;related-urls&gt;&lt;url&gt;http://www.ncbi.nlm.nih.gov/pubmed/25760932&lt;/url&gt;&lt;/related-urls&gt;&lt;/urls&gt;&lt;custom2&gt;4437463&lt;/custom2&gt;&lt;electronic-resource-num&gt;10.1097/COH.0000000000000153&lt;/electronic-resource-num&gt;&lt;/record&gt;&lt;/Cite&gt;&lt;/EndNote&gt;</w:instrText>
      </w:r>
      <w:r w:rsidR="005824FD" w:rsidRPr="000A50C5">
        <w:fldChar w:fldCharType="separate"/>
      </w:r>
      <w:r w:rsidR="00B84949">
        <w:rPr>
          <w:noProof/>
        </w:rPr>
        <w:t>[34]</w:t>
      </w:r>
      <w:r w:rsidR="005824FD" w:rsidRPr="000A50C5">
        <w:fldChar w:fldCharType="end"/>
      </w:r>
      <w:r w:rsidR="00DE3FB3">
        <w:t>,</w:t>
      </w:r>
      <w:r w:rsidR="005824FD" w:rsidRPr="000A50C5">
        <w:t xml:space="preserve"> including the majority of N-glycans (</w:t>
      </w:r>
      <w:r w:rsidR="00FD1C6A">
        <w:t xml:space="preserve">Fig. </w:t>
      </w:r>
      <w:r w:rsidR="005824FD" w:rsidRPr="000A50C5">
        <w:t>2).</w:t>
      </w:r>
      <w:r w:rsidR="005824FD" w:rsidRPr="006F0C56">
        <w:t xml:space="preserve"> The</w:t>
      </w:r>
      <w:r w:rsidR="005824FD">
        <w:t xml:space="preserve"> recent </w:t>
      </w:r>
      <w:r w:rsidR="004849DD">
        <w:t>characterisation</w:t>
      </w:r>
      <w:r w:rsidR="005824FD">
        <w:t xml:space="preserve"> of bnAb VRC-PG05, which recognises glycans at positions N262, N295 and N448,</w:t>
      </w:r>
      <w:r w:rsidR="005824FD" w:rsidRPr="00CD4BE7">
        <w:t xml:space="preserve"> </w:t>
      </w:r>
      <w:r w:rsidR="005824FD">
        <w:t>could conceivably be the last class of bnA</w:t>
      </w:r>
      <w:r w:rsidR="00920994">
        <w:t>b to be identified</w:t>
      </w:r>
      <w:r w:rsidR="005824FD" w:rsidRPr="00CD4BE7">
        <w:t xml:space="preserve"> as </w:t>
      </w:r>
      <w:r w:rsidR="005824FD">
        <w:t xml:space="preserve">its discovery </w:t>
      </w:r>
      <w:r w:rsidR="00920994">
        <w:t>filled</w:t>
      </w:r>
      <w:r w:rsidR="005824FD">
        <w:t xml:space="preserve"> one of the few </w:t>
      </w:r>
      <w:r w:rsidR="005824FD" w:rsidRPr="00CD4BE7">
        <w:t>remaining gap</w:t>
      </w:r>
      <w:r w:rsidR="005824FD">
        <w:t>s</w:t>
      </w:r>
      <w:r w:rsidR="005824FD" w:rsidRPr="00CD4BE7">
        <w:t xml:space="preserve"> on the trimer</w:t>
      </w:r>
      <w:r w:rsidR="00993370">
        <w:t xml:space="preserve"> surface</w:t>
      </w:r>
      <w:r w:rsidR="00DE3FB3">
        <w:t xml:space="preserve"> </w:t>
      </w:r>
      <w:r w:rsidR="005824FD">
        <w:fldChar w:fldCharType="begin">
          <w:fldData xml:space="preserve">PEVuZE5vdGU+PENpdGU+PEF1dGhvcj5aaG91PC9BdXRob3I+PFllYXI+MjAxODwvWWVhcj48UmVj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</w:fldData>
        </w:fldChar>
      </w:r>
      <w:r w:rsidR="0023721D">
        <w:instrText xml:space="preserve"> ADDIN EN.CITE </w:instrText>
      </w:r>
      <w:r w:rsidR="0023721D">
        <w:fldChar w:fldCharType="begin">
          <w:fldData xml:space="preserve">PEVuZE5vdGU+PENpdGU+PEF1dGhvcj5aaG91PC9BdXRob3I+PFllYXI+MjAxODwvWWVhcj48UmVj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</w:fldData>
        </w:fldChar>
      </w:r>
      <w:r w:rsidR="0023721D">
        <w:instrText xml:space="preserve"> ADDIN EN.CITE.DATA </w:instrText>
      </w:r>
      <w:r w:rsidR="0023721D">
        <w:fldChar w:fldCharType="end"/>
      </w:r>
      <w:r w:rsidR="005824FD">
        <w:fldChar w:fldCharType="separate"/>
      </w:r>
      <w:r w:rsidR="0023721D">
        <w:rPr>
          <w:noProof/>
        </w:rPr>
        <w:t>[123]</w:t>
      </w:r>
      <w:r w:rsidR="005824FD">
        <w:fldChar w:fldCharType="end"/>
      </w:r>
      <w:r w:rsidR="00DE3FB3">
        <w:t>.</w:t>
      </w:r>
    </w:p>
    <w:p w14:paraId="43B41B6F" w14:textId="23FF25F3" w:rsidR="000A50C5" w:rsidRPr="00DF1A8D" w:rsidRDefault="00E410E0" w:rsidP="00747865">
      <w:pPr>
        <w:spacing w:line="360" w:lineRule="auto"/>
        <w:jc w:val="both"/>
      </w:pPr>
      <w:r>
        <w:rPr>
          <w:b/>
          <w:i/>
          <w:noProof/>
          <w:lang w:eastAsia="en-GB"/>
        </w:rPr>
        <w:lastRenderedPageBreak/>
        <w:drawing>
          <wp:anchor distT="0" distB="0" distL="114300" distR="114300" simplePos="0" relativeHeight="251682816" behindDoc="0" locked="0" layoutInCell="1" allowOverlap="1" wp14:anchorId="7DCB2BDE" wp14:editId="78289A29">
            <wp:simplePos x="0" y="0"/>
            <wp:positionH relativeFrom="margin">
              <wp:align>left</wp:align>
            </wp:positionH>
            <wp:positionV relativeFrom="paragraph">
              <wp:posOffset>113030</wp:posOffset>
            </wp:positionV>
            <wp:extent cx="5391150" cy="36626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EDI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1150" cy="3662680"/>
                    </a:xfrm>
                    <a:prstGeom prst="rect">
                      <a:avLst/>
                    </a:prstGeom>
                  </pic:spPr>
                </pic:pic>
              </a:graphicData>
            </a:graphic>
            <wp14:sizeRelH relativeFrom="page">
              <wp14:pctWidth>0</wp14:pctWidth>
            </wp14:sizeRelH>
            <wp14:sizeRelV relativeFrom="page">
              <wp14:pctHeight>0</wp14:pctHeight>
            </wp14:sizeRelV>
          </wp:anchor>
        </w:drawing>
      </w:r>
    </w:p>
    <w:p w14:paraId="146FF685" w14:textId="149466CC" w:rsidR="00DF1A8D" w:rsidRPr="00DF1A8D" w:rsidRDefault="00DF1A8D" w:rsidP="00DF1A8D">
      <w:pPr>
        <w:spacing w:line="240" w:lineRule="auto"/>
        <w:jc w:val="both"/>
      </w:pPr>
      <w:r w:rsidRPr="00DF1A8D">
        <w:rPr>
          <w:b/>
        </w:rPr>
        <w:t xml:space="preserve">Figure 2. Broadly neutralising antibodies recognise protein-glycan epitopes. </w:t>
      </w:r>
      <w:r w:rsidRPr="00DF1A8D">
        <w:t>Model of a fully glycosylated BG505 SOSIP.664 trimer depicting the N-glycans that have been implicated in binding a variety of bnAbs (inset key). Glycans not present on the BG505 strain have been omitted, e.g.  35O22 also recognises N-glycans at positions 230 and 241. Model based on PDB: 5ACO as in Figure 1, numbering according to the HXB2 reference sequence. CD4bs = CD4 binding site.</w:t>
      </w:r>
    </w:p>
    <w:p w14:paraId="31DF64EF" w14:textId="3A1A98DD" w:rsidR="000A50C5" w:rsidRDefault="000A50C5" w:rsidP="00747865">
      <w:pPr>
        <w:spacing w:line="360" w:lineRule="auto"/>
        <w:jc w:val="both"/>
      </w:pPr>
    </w:p>
    <w:p w14:paraId="5E174A6E" w14:textId="76F5E376" w:rsidR="009A0D34" w:rsidRDefault="005824FD" w:rsidP="009A0D34">
      <w:pPr>
        <w:spacing w:line="360" w:lineRule="auto"/>
        <w:ind w:firstLine="720"/>
        <w:jc w:val="both"/>
      </w:pPr>
      <w:r>
        <w:t xml:space="preserve">The extent </w:t>
      </w:r>
      <w:r w:rsidRPr="00DF1A8D">
        <w:t>to which individual bnAb</w:t>
      </w:r>
      <w:r w:rsidR="004E1704" w:rsidRPr="00DF1A8D">
        <w:t>s</w:t>
      </w:r>
      <w:r w:rsidRPr="00DF1A8D">
        <w:t xml:space="preserve"> depend on glycans </w:t>
      </w:r>
      <w:r w:rsidR="0080716F" w:rsidRPr="00DF1A8D">
        <w:t xml:space="preserve">for binding and neutralisation </w:t>
      </w:r>
      <w:r w:rsidRPr="00DF1A8D">
        <w:t>varie</w:t>
      </w:r>
      <w:r w:rsidR="00867333" w:rsidRPr="00DF1A8D">
        <w:t>s. At one extreme, 2G12 recognis</w:t>
      </w:r>
      <w:r w:rsidRPr="00DF1A8D">
        <w:t>es an epitope comprised exclusively of N-glycans</w:t>
      </w:r>
      <w:r w:rsidR="00DE3FB3">
        <w:t xml:space="preserve"> </w:t>
      </w:r>
      <w:r w:rsidRPr="00DF1A8D">
        <w:fldChar w:fldCharType="begin">
          <w:fldData xml:space="preserve">PEVuZE5vdGU+PENpdGU+PEF1dGhvcj5DYWxhcmVzZTwvQXV0aG9yPjxZZWFyPjIwMDU8L1llYXI+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</w:fldData>
        </w:fldChar>
      </w:r>
      <w:r w:rsidR="0023721D">
        <w:instrText xml:space="preserve"> ADDIN EN.CITE </w:instrText>
      </w:r>
      <w:r w:rsidR="0023721D">
        <w:fldChar w:fldCharType="begin">
          <w:fldData xml:space="preserve">PEVuZE5vdGU+PENpdGU+PEF1dGhvcj5DYWxhcmVzZTwvQXV0aG9yPjxZZWFyPjIwMDU8L1llYXI+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</w:fldData>
        </w:fldChar>
      </w:r>
      <w:r w:rsidR="0023721D">
        <w:instrText xml:space="preserve"> ADDIN EN.CITE.DATA </w:instrText>
      </w:r>
      <w:r w:rsidR="0023721D">
        <w:fldChar w:fldCharType="end"/>
      </w:r>
      <w:r w:rsidRPr="00DF1A8D">
        <w:fldChar w:fldCharType="separate"/>
      </w:r>
      <w:r w:rsidR="0023721D">
        <w:rPr>
          <w:noProof/>
        </w:rPr>
        <w:t>[124-130]</w:t>
      </w:r>
      <w:r w:rsidRPr="00DF1A8D">
        <w:fldChar w:fldCharType="end"/>
      </w:r>
      <w:r w:rsidR="00DE3FB3">
        <w:t>.</w:t>
      </w:r>
      <w:r w:rsidRPr="00DF1A8D">
        <w:t xml:space="preserve"> </w:t>
      </w:r>
      <w:r w:rsidR="007F438C" w:rsidRPr="00DF1A8D">
        <w:t xml:space="preserve">On the other hand, bnAbs against the </w:t>
      </w:r>
      <w:r w:rsidRPr="00DF1A8D">
        <w:t>CD4bs</w:t>
      </w:r>
      <w:r w:rsidR="007F438C" w:rsidRPr="00DF1A8D">
        <w:t xml:space="preserve">, for example, have evolved </w:t>
      </w:r>
      <w:r w:rsidR="00DF1A8D" w:rsidRPr="00DF1A8D">
        <w:t xml:space="preserve">to </w:t>
      </w:r>
      <w:r w:rsidR="007F438C" w:rsidRPr="00DF1A8D">
        <w:t xml:space="preserve">either avoid or accommodate glycans </w:t>
      </w:r>
      <w:r w:rsidR="001A4E23" w:rsidRPr="00DF1A8D">
        <w:t xml:space="preserve">that </w:t>
      </w:r>
      <w:r w:rsidRPr="00DF1A8D">
        <w:t>would otherwise occlude the underlying protein epitop</w:t>
      </w:r>
      <w:r w:rsidR="00030643" w:rsidRPr="00DF1A8D">
        <w:t>e</w:t>
      </w:r>
      <w:r w:rsidR="00DE3FB3">
        <w:t xml:space="preserve"> </w:t>
      </w:r>
      <w:r w:rsidR="007F438C" w:rsidRPr="00DF1A8D">
        <w:fldChar w:fldCharType="begin">
          <w:fldData xml:space="preserve">PEVuZE5vdGU+PENpdGU+PEF1dGhvcj5aaG91PC9BdXRob3I+PFllYXI+MjAxMDwvWWVhcj48UmVj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gxMS03PC9wYWdlcz48dm9sdW1lPjMyOTwvdm9sdW1lPjxudW1i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</w:fldData>
        </w:fldChar>
      </w:r>
      <w:r w:rsidR="0023721D">
        <w:instrText xml:space="preserve"> ADDIN EN.CITE </w:instrText>
      </w:r>
      <w:r w:rsidR="0023721D">
        <w:fldChar w:fldCharType="begin">
          <w:fldData xml:space="preserve">PEVuZE5vdGU+PENpdGU+PEF1dGhvcj5aaG91PC9BdXRob3I+PFllYXI+MjAxMDwvWWVhcj48UmVj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gxMS03PC9wYWdlcz48dm9sdW1lPjMyOTwvdm9sdW1lPjxudW1i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</w:fldData>
        </w:fldChar>
      </w:r>
      <w:r w:rsidR="0023721D">
        <w:instrText xml:space="preserve"> ADDIN EN.CITE.DATA </w:instrText>
      </w:r>
      <w:r w:rsidR="0023721D">
        <w:fldChar w:fldCharType="end"/>
      </w:r>
      <w:r w:rsidR="007F438C" w:rsidRPr="00DF1A8D">
        <w:fldChar w:fldCharType="separate"/>
      </w:r>
      <w:r w:rsidR="0023721D">
        <w:rPr>
          <w:noProof/>
        </w:rPr>
        <w:t>[131]</w:t>
      </w:r>
      <w:r w:rsidR="007F438C" w:rsidRPr="00DF1A8D">
        <w:fldChar w:fldCharType="end"/>
      </w:r>
      <w:r w:rsidR="00DE3FB3">
        <w:t>.</w:t>
      </w:r>
      <w:r w:rsidRPr="00DF1A8D">
        <w:t xml:space="preserve"> Most bnAb epitopes occupy a midway point, with binding dependent on both</w:t>
      </w:r>
      <w:r w:rsidR="004E1704" w:rsidRPr="00DF1A8D">
        <w:t xml:space="preserve"> protein and glycan components.</w:t>
      </w:r>
    </w:p>
    <w:p w14:paraId="3F6721FD" w14:textId="2C057FA3" w:rsidR="006F0C56" w:rsidRDefault="007C6C9B" w:rsidP="00DF1A8D">
      <w:pPr>
        <w:spacing w:line="360" w:lineRule="auto"/>
        <w:ind w:firstLine="720"/>
        <w:jc w:val="both"/>
      </w:pPr>
      <w:r w:rsidRPr="009662D5">
        <w:t>The abundance of glycan-targeting bnAbs has earmarked N-glycans as important components of a future HIV-1 vaccine. Thus, there is a need for</w:t>
      </w:r>
      <w:r w:rsidR="00235FA0">
        <w:t xml:space="preserve"> a</w:t>
      </w:r>
      <w:r w:rsidRPr="009662D5">
        <w:t xml:space="preserve"> detailed </w:t>
      </w:r>
      <w:r w:rsidR="00235FA0">
        <w:t>definition</w:t>
      </w:r>
      <w:r w:rsidRPr="009662D5">
        <w:t xml:space="preserve"> of the precise composition of the glycan shield on both viral</w:t>
      </w:r>
      <w:r w:rsidR="006F633C">
        <w:t xml:space="preserve"> </w:t>
      </w:r>
      <w:r w:rsidRPr="009662D5">
        <w:t>Env and candidate immunogens. Additionally, an understanding of the principles controlling glycosylation will help guide the design of</w:t>
      </w:r>
      <w:r>
        <w:t xml:space="preserve"> </w:t>
      </w:r>
      <w:r w:rsidRPr="009662D5">
        <w:t>immunogens that are able to effectively mimic viral Env glycosylation, and, hopefully, elicit a broadly neutralising anti-glycan response.</w:t>
      </w:r>
    </w:p>
    <w:p w14:paraId="288D8AAD" w14:textId="187A2B76" w:rsidR="00E93F30" w:rsidRPr="0077468D" w:rsidRDefault="00DB6BF4" w:rsidP="00DF1A8D">
      <w:pPr>
        <w:pStyle w:val="Heading2"/>
        <w:spacing w:line="360" w:lineRule="auto"/>
      </w:pPr>
      <w:r w:rsidRPr="0077468D">
        <w:lastRenderedPageBreak/>
        <w:t>3</w:t>
      </w:r>
      <w:r w:rsidR="00E93F30" w:rsidRPr="0077468D">
        <w:t>.</w:t>
      </w:r>
      <w:r w:rsidR="0077468D" w:rsidRPr="0077468D">
        <w:t>1</w:t>
      </w:r>
      <w:r w:rsidR="00E93F30" w:rsidRPr="0077468D">
        <w:t xml:space="preserve"> </w:t>
      </w:r>
      <w:r w:rsidRPr="0077468D">
        <w:t>S</w:t>
      </w:r>
      <w:r w:rsidR="00E93F30" w:rsidRPr="0077468D">
        <w:t>tructure</w:t>
      </w:r>
      <w:r w:rsidR="00C442C6" w:rsidRPr="0077468D">
        <w:t xml:space="preserve"> and </w:t>
      </w:r>
      <w:r w:rsidRPr="0077468D">
        <w:t>de</w:t>
      </w:r>
      <w:r w:rsidR="00C442C6" w:rsidRPr="0077468D">
        <w:t>velopment</w:t>
      </w:r>
      <w:r w:rsidR="009544E0" w:rsidRPr="0077468D">
        <w:t xml:space="preserve"> of broadly neutralising antibodies</w:t>
      </w:r>
    </w:p>
    <w:p w14:paraId="29AE96CB" w14:textId="77E40FB2" w:rsidR="00B40E3B" w:rsidRDefault="003620DF" w:rsidP="00DF1A8D">
      <w:pPr>
        <w:spacing w:line="360" w:lineRule="auto"/>
        <w:jc w:val="both"/>
      </w:pPr>
      <w:r>
        <w:t>T</w:t>
      </w:r>
      <w:r w:rsidR="00B40E3B">
        <w:t>he development of</w:t>
      </w:r>
      <w:r w:rsidR="004E1704">
        <w:t xml:space="preserve"> bnAbs </w:t>
      </w:r>
      <w:r w:rsidR="00FA7B4B">
        <w:t>requires</w:t>
      </w:r>
      <w:r w:rsidR="00847A4A">
        <w:t xml:space="preserve"> </w:t>
      </w:r>
      <w:r w:rsidR="00AF178C">
        <w:t xml:space="preserve">repeated </w:t>
      </w:r>
      <w:r w:rsidR="00847A4A">
        <w:t>rounds of viral escape</w:t>
      </w:r>
      <w:r w:rsidR="00FA7B4B">
        <w:t xml:space="preserve"> and antibody </w:t>
      </w:r>
      <w:r w:rsidR="00F65928">
        <w:t>maturation and</w:t>
      </w:r>
      <w:r w:rsidR="00FA7B4B">
        <w:t xml:space="preserve"> can therefore take several years of infection to arise</w:t>
      </w:r>
      <w:r w:rsidR="00DE3FB3">
        <w:t xml:space="preserve"> </w:t>
      </w:r>
      <w:r w:rsidR="00B04654">
        <w:fldChar w:fldCharType="begin">
          <w:fldData xml:space="preserve">PEVuZE5vdGU+PENpdGU+PEF1dGhvcj5MaWFvPC9BdXRob3I+PFllYXI+MjAxMzwvWWVhcj48UmVj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1NS02MjwvcGFnZXM+PHZvbHVtZT41MDk8L3ZvbHVt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</w:fldData>
        </w:fldChar>
      </w:r>
      <w:r w:rsidR="0023721D">
        <w:instrText xml:space="preserve"> ADDIN EN.CITE </w:instrText>
      </w:r>
      <w:r w:rsidR="0023721D">
        <w:fldChar w:fldCharType="begin">
          <w:fldData xml:space="preserve">PEVuZE5vdGU+PENpdGU+PEF1dGhvcj5MaWFvPC9BdXRob3I+PFllYXI+MjAxMzwvWWVhcj48UmVj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1NS02MjwvcGFnZXM+PHZvbHVtZT41MDk8L3ZvbHVt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</w:fldData>
        </w:fldChar>
      </w:r>
      <w:r w:rsidR="0023721D">
        <w:instrText xml:space="preserve"> ADDIN EN.CITE.DATA </w:instrText>
      </w:r>
      <w:r w:rsidR="0023721D">
        <w:fldChar w:fldCharType="end"/>
      </w:r>
      <w:r w:rsidR="00B04654">
        <w:fldChar w:fldCharType="separate"/>
      </w:r>
      <w:r w:rsidR="0023721D">
        <w:rPr>
          <w:noProof/>
        </w:rPr>
        <w:t>[70, 132, 133]</w:t>
      </w:r>
      <w:r w:rsidR="00B04654">
        <w:fldChar w:fldCharType="end"/>
      </w:r>
      <w:r w:rsidR="00DE3FB3">
        <w:t>.</w:t>
      </w:r>
      <w:r w:rsidR="00847A4A">
        <w:t xml:space="preserve"> </w:t>
      </w:r>
      <w:r>
        <w:t xml:space="preserve">Their slow development may reflect the fact that bnAbs often depend on unusual </w:t>
      </w:r>
      <w:r w:rsidR="006B1882">
        <w:t xml:space="preserve">antibody </w:t>
      </w:r>
      <w:r>
        <w:t>features i</w:t>
      </w:r>
      <w:r w:rsidR="00847A4A">
        <w:t xml:space="preserve">n order to overcome the </w:t>
      </w:r>
      <w:r w:rsidR="00AF178C">
        <w:t xml:space="preserve">aforementioned </w:t>
      </w:r>
      <w:r w:rsidR="00847A4A">
        <w:t xml:space="preserve">challenges associated </w:t>
      </w:r>
      <w:r w:rsidR="00D96C5A">
        <w:t xml:space="preserve">with </w:t>
      </w:r>
      <w:r w:rsidR="00AF178C">
        <w:t xml:space="preserve">the development of </w:t>
      </w:r>
      <w:r w:rsidR="00D96C5A">
        <w:t>glycan recognition</w:t>
      </w:r>
      <w:r w:rsidR="00432A8F" w:rsidRPr="00432A8F">
        <w:t xml:space="preserve"> </w:t>
      </w:r>
      <w:r w:rsidR="00432A8F">
        <w:t>and neutralisation breadth</w:t>
      </w:r>
      <w:r w:rsidR="00D96C5A">
        <w:t>.</w:t>
      </w:r>
    </w:p>
    <w:p w14:paraId="3EB0EF1B" w14:textId="71E8FEC4" w:rsidR="00E22131" w:rsidRDefault="00E22131" w:rsidP="00DF1A8D">
      <w:pPr>
        <w:spacing w:line="360" w:lineRule="auto"/>
        <w:ind w:firstLine="720"/>
        <w:jc w:val="both"/>
      </w:pPr>
      <w:r>
        <w:t>The glycan-targeting antibody</w:t>
      </w:r>
      <w:r w:rsidR="005C4D5E">
        <w:t>,</w:t>
      </w:r>
      <w:r>
        <w:t xml:space="preserve"> </w:t>
      </w:r>
      <w:r w:rsidR="005C4D5E">
        <w:t>2G12,</w:t>
      </w:r>
      <w:r>
        <w:t xml:space="preserve"> overcomes low affinit</w:t>
      </w:r>
      <w:r w:rsidR="00747865">
        <w:t>y protein-glycan interactions</w:t>
      </w:r>
      <w:r>
        <w:t xml:space="preserve"> by exhibiting a </w:t>
      </w:r>
      <w:r w:rsidR="00EF08D1">
        <w:t xml:space="preserve">unique </w:t>
      </w:r>
      <w:r>
        <w:t>domain-exchanged structure</w:t>
      </w:r>
      <w:r w:rsidR="005C4D5E">
        <w:t>. Here,</w:t>
      </w:r>
      <w:r w:rsidRPr="00F422B4">
        <w:t xml:space="preserve"> two heavy chain variable regions are exchanged to create a single Fab</w:t>
      </w:r>
      <w:r w:rsidRPr="00F422B4">
        <w:rPr>
          <w:vertAlign w:val="subscript"/>
        </w:rPr>
        <w:t>2</w:t>
      </w:r>
      <w:r w:rsidR="00DE3FB3">
        <w:rPr>
          <w:vertAlign w:val="subscript"/>
        </w:rPr>
        <w:t xml:space="preserve"> </w:t>
      </w:r>
      <w:r w:rsidRPr="00F422B4">
        <w:fldChar w:fldCharType="begin">
          <w:fldData xml:space="preserve">PEVuZE5vdGU+PENpdGU+PEF1dGhvcj5DYWxhcmVzZTwvQXV0aG9yPjxZZWFyPjIwMDM8L1llYXI+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</w:fldData>
        </w:fldChar>
      </w:r>
      <w:r w:rsidR="0023721D">
        <w:instrText xml:space="preserve"> ADDIN EN.CITE </w:instrText>
      </w:r>
      <w:r w:rsidR="0023721D">
        <w:fldChar w:fldCharType="begin">
          <w:fldData xml:space="preserve">PEVuZE5vdGU+PENpdGU+PEF1dGhvcj5DYWxhcmVzZTwvQXV0aG9yPjxZZWFyPjIwMDM8L1llYXI+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</w:fldData>
        </w:fldChar>
      </w:r>
      <w:r w:rsidR="0023721D">
        <w:instrText xml:space="preserve"> ADDIN EN.CITE.DATA </w:instrText>
      </w:r>
      <w:r w:rsidR="0023721D">
        <w:fldChar w:fldCharType="end"/>
      </w:r>
      <w:r w:rsidRPr="00F422B4">
        <w:fldChar w:fldCharType="separate"/>
      </w:r>
      <w:r w:rsidR="0023721D">
        <w:rPr>
          <w:noProof/>
        </w:rPr>
        <w:t>[127]</w:t>
      </w:r>
      <w:r w:rsidRPr="00F422B4">
        <w:fldChar w:fldCharType="end"/>
      </w:r>
      <w:r w:rsidR="00DE3FB3">
        <w:t>.</w:t>
      </w:r>
      <w:r w:rsidRPr="00F422B4">
        <w:t xml:space="preserve"> The resulting structure has an additional antigen binding site at the interface of the two </w:t>
      </w:r>
      <w:r>
        <w:t>arms,</w:t>
      </w:r>
      <w:r w:rsidRPr="00F422B4">
        <w:t xml:space="preserve"> </w:t>
      </w:r>
      <w:r w:rsidR="005C4D5E">
        <w:t xml:space="preserve">which </w:t>
      </w:r>
      <w:r w:rsidRPr="00F422B4">
        <w:t>allow</w:t>
      </w:r>
      <w:r w:rsidR="005C4D5E">
        <w:t>s</w:t>
      </w:r>
      <w:r w:rsidRPr="00F422B4">
        <w:t xml:space="preserve"> for </w:t>
      </w:r>
      <w:r w:rsidR="005C4D5E">
        <w:t xml:space="preserve">the </w:t>
      </w:r>
      <w:r w:rsidRPr="00F422B4">
        <w:t xml:space="preserve">binding </w:t>
      </w:r>
      <w:r>
        <w:t xml:space="preserve">of four </w:t>
      </w:r>
      <w:r w:rsidR="005C4D5E">
        <w:t xml:space="preserve">Env </w:t>
      </w:r>
      <w:r>
        <w:t>glycans with high avidity</w:t>
      </w:r>
      <w:r w:rsidR="00DE3FB3">
        <w:t xml:space="preserve"> </w:t>
      </w:r>
      <w:r w:rsidR="0069741C">
        <w:fldChar w:fldCharType="begin">
          <w:fldData xml:space="preserve">PEVuZE5vdGU+PENpdGU+PEF1dGhvcj5DYWxhcmVzZTwvQXV0aG9yPjxZZWFyPjIwMDM8L1llYXI+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=
</w:fldData>
        </w:fldChar>
      </w:r>
      <w:r w:rsidR="0023721D">
        <w:instrText xml:space="preserve"> ADDIN EN.CITE </w:instrText>
      </w:r>
      <w:r w:rsidR="0023721D">
        <w:fldChar w:fldCharType="begin">
          <w:fldData xml:space="preserve">PEVuZE5vdGU+PENpdGU+PEF1dGhvcj5DYWxhcmVzZTwvQXV0aG9yPjxZZWFyPjIwMDM8L1llYXI+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=
</w:fldData>
        </w:fldChar>
      </w:r>
      <w:r w:rsidR="0023721D">
        <w:instrText xml:space="preserve"> ADDIN EN.CITE.DATA </w:instrText>
      </w:r>
      <w:r w:rsidR="0023721D">
        <w:fldChar w:fldCharType="end"/>
      </w:r>
      <w:r w:rsidR="0069741C">
        <w:fldChar w:fldCharType="separate"/>
      </w:r>
      <w:r w:rsidR="0023721D">
        <w:rPr>
          <w:noProof/>
        </w:rPr>
        <w:t>[126, 127]</w:t>
      </w:r>
      <w:r w:rsidR="0069741C">
        <w:fldChar w:fldCharType="end"/>
      </w:r>
      <w:r w:rsidR="00DE3FB3">
        <w:t>.</w:t>
      </w:r>
    </w:p>
    <w:p w14:paraId="45B0DE5B" w14:textId="04D461A8" w:rsidR="00D96C5A" w:rsidRDefault="00D96C5A" w:rsidP="00DF1A8D">
      <w:pPr>
        <w:spacing w:line="360" w:lineRule="auto"/>
        <w:ind w:firstLine="720"/>
        <w:jc w:val="both"/>
      </w:pPr>
      <w:r>
        <w:t xml:space="preserve">Many bnAbs, particularly those targeting </w:t>
      </w:r>
      <w:r w:rsidR="005441B8">
        <w:t xml:space="preserve">the </w:t>
      </w:r>
      <w:r>
        <w:t xml:space="preserve">V1/V2 and outer domain glycans, contain </w:t>
      </w:r>
      <w:r w:rsidR="00844E1E">
        <w:t>very</w:t>
      </w:r>
      <w:r w:rsidR="00AF178C">
        <w:t xml:space="preserve"> </w:t>
      </w:r>
      <w:r w:rsidR="00764741">
        <w:t xml:space="preserve">long </w:t>
      </w:r>
      <w:r w:rsidR="00B60B06">
        <w:t>H</w:t>
      </w:r>
      <w:r>
        <w:t xml:space="preserve">CDR3 </w:t>
      </w:r>
      <w:r w:rsidRPr="002567FC">
        <w:t>sequences</w:t>
      </w:r>
      <w:r w:rsidR="0091785C">
        <w:t xml:space="preserve"> </w:t>
      </w:r>
      <w:r w:rsidR="007021D8" w:rsidRPr="002567FC">
        <w:fldChar w:fldCharType="begin">
          <w:fldData xml:space="preserve">PEVuZE5vdGU+PENpdGU+PEF1dGhvcj5MZWU8L0F1dGhvcj48WWVhcj4yMDE3PC9ZZWFyPjxSZWNO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2OTAtNzAyPC9wYWdlcz48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xMTQ4My04PC9wYWdl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</w:fldData>
        </w:fldChar>
      </w:r>
      <w:r w:rsidR="0023721D">
        <w:instrText xml:space="preserve"> ADDIN EN.CITE </w:instrText>
      </w:r>
      <w:r w:rsidR="0023721D">
        <w:fldChar w:fldCharType="begin">
          <w:fldData xml:space="preserve">PEVuZE5vdGU+PENpdGU+PEF1dGhvcj5MZWU8L0F1dGhvcj48WWVhcj4yMDE3PC9ZZWFyPjxSZWNO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2OTAtNzAyPC9wYWdlcz48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wYWdlcz4xMTQ4My04PC9wYWdl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</w:fldData>
        </w:fldChar>
      </w:r>
      <w:r w:rsidR="0023721D">
        <w:instrText xml:space="preserve"> ADDIN EN.CITE.DATA </w:instrText>
      </w:r>
      <w:r w:rsidR="0023721D">
        <w:fldChar w:fldCharType="end"/>
      </w:r>
      <w:r w:rsidR="007021D8" w:rsidRPr="002567FC">
        <w:fldChar w:fldCharType="separate"/>
      </w:r>
      <w:r w:rsidR="0023721D">
        <w:rPr>
          <w:noProof/>
        </w:rPr>
        <w:t>[134-139]</w:t>
      </w:r>
      <w:r w:rsidR="007021D8" w:rsidRPr="002567FC">
        <w:fldChar w:fldCharType="end"/>
      </w:r>
      <w:r w:rsidR="0091785C">
        <w:t>.</w:t>
      </w:r>
      <w:r w:rsidRPr="002567FC">
        <w:t xml:space="preserve"> While </w:t>
      </w:r>
      <w:r>
        <w:t xml:space="preserve">the </w:t>
      </w:r>
      <w:r w:rsidR="00FB51CE">
        <w:t>average</w:t>
      </w:r>
      <w:r>
        <w:t xml:space="preserve"> length of human </w:t>
      </w:r>
      <w:r w:rsidR="00B60B06">
        <w:t>HCDR3</w:t>
      </w:r>
      <w:r>
        <w:t xml:space="preserve"> is </w:t>
      </w:r>
      <w:r w:rsidR="00FB51CE">
        <w:t>13</w:t>
      </w:r>
      <w:r>
        <w:t xml:space="preserve"> residues long</w:t>
      </w:r>
      <w:r w:rsidR="0091785C">
        <w:t xml:space="preserve"> </w:t>
      </w:r>
      <w:r w:rsidR="00206025">
        <w:fldChar w:fldCharType="begin"/>
      </w:r>
      <w:r w:rsidR="0023721D">
        <w:instrText xml:space="preserve"> ADDIN EN.CITE &lt;EndNote&gt;&lt;Cite&gt;&lt;Author&gt;Zemlin&lt;/Author&gt;&lt;Year&gt;2003&lt;/Year&gt;&lt;RecNum&gt;1758&lt;/RecNum&gt;&lt;DisplayText&gt;[140]&lt;/DisplayText&gt;&lt;record&gt;&lt;rec-number&gt;1758&lt;/rec-number&gt;&lt;foreign-keys&gt;&lt;key app="EN" db-id="p2pxssdv6repwwevvsjpx0dqxsx0eer995xr" timestamp="1538319584"&gt;1758&lt;/key&gt;&lt;/foreign-keys&gt;&lt;ref-type name="Journal Article"&gt;17&lt;/ref-type&gt;&lt;contributors&gt;&lt;authors&gt;&lt;author&gt;Zemlin, M.&lt;/author&gt;&lt;author&gt;Klinger, M.&lt;/author&gt;&lt;author&gt;Link, J.&lt;/author&gt;&lt;author&gt;Zemlin, C.&lt;/author&gt;&lt;author&gt;Bauer, K.&lt;/author&gt;&lt;author&gt;Engler, J. A.&lt;/author&gt;&lt;author&gt;Schroeder, H. W., Jr.&lt;/author&gt;&lt;author&gt;Kirkham, P. M.&lt;/author&gt;&lt;/authors&gt;&lt;/contributors&gt;&lt;auth-address&gt;Department of Medicine, University of Alabama at Birmingham, 1530 3rd Avenue South, Birmingham, AL 35294-3300, USA.&lt;/auth-address&gt;&lt;titles&gt;&lt;title&gt;Expressed murine and human CDR-H3 intervals of equal length exhibit distinct repertoires that differ in their amino acid composition and predicted range of structures&lt;/title&gt;&lt;secondary-title&gt;J Mol Biol&lt;/secondary-title&gt;&lt;/titles&gt;&lt;periodical&gt;&lt;full-title&gt;J Mol Biol&lt;/full-title&gt;&lt;/periodical&gt;&lt;pages&gt;733-49&lt;/pages&gt;&lt;volume&gt;334&lt;/volume&gt;&lt;number&gt;4&lt;/number&gt;&lt;edition&gt;2003/11/26&lt;/edition&gt;&lt;keywords&gt;&lt;keyword&gt;Amino Acid Sequence&lt;/keyword&gt;&lt;keyword&gt;Animals&lt;/keyword&gt;&lt;keyword&gt;Complementarity Determining Regions/*chemistry/genetics/metabolism&lt;/keyword&gt;&lt;keyword&gt;Crystallography, X-Ray&lt;/keyword&gt;&lt;keyword&gt;Cysteine/metabolism&lt;/keyword&gt;&lt;keyword&gt;Humans&lt;/keyword&gt;&lt;keyword&gt;Immunoglobulin Heavy Chains/*chemistry/genetics/metabolism&lt;/keyword&gt;&lt;keyword&gt;Mice&lt;/keyword&gt;&lt;keyword&gt;Models, Molecular&lt;/keyword&gt;&lt;keyword&gt;Molecular Sequence Data&lt;/keyword&gt;&lt;keyword&gt;*Protein Conformation&lt;/keyword&gt;&lt;keyword&gt;Sequence Alignment&lt;/keyword&gt;&lt;keyword&gt;Sequence Homology, Amino Acid&lt;/keyword&gt;&lt;/keywords&gt;&lt;dates&gt;&lt;year&gt;2003&lt;/year&gt;&lt;pub-dates&gt;&lt;date&gt;Dec 5&lt;/date&gt;&lt;/pub-dates&gt;&lt;/dates&gt;&lt;isbn&gt;0022-2836 (Print)&amp;#xD;0022-2836 (Linking)&lt;/isbn&gt;&lt;accession-num&gt;14636599&lt;/accession-num&gt;&lt;urls&gt;&lt;related-urls&gt;&lt;url&gt;https://www.ncbi.nlm.nih.gov/pubmed/14636599&lt;/url&gt;&lt;/related-urls&gt;&lt;/urls&gt;&lt;/record&gt;&lt;/Cite&gt;&lt;/EndNote&gt;</w:instrText>
      </w:r>
      <w:r w:rsidR="00206025">
        <w:fldChar w:fldCharType="separate"/>
      </w:r>
      <w:r w:rsidR="0023721D">
        <w:rPr>
          <w:noProof/>
        </w:rPr>
        <w:t>[140]</w:t>
      </w:r>
      <w:r w:rsidR="00206025">
        <w:fldChar w:fldCharType="end"/>
      </w:r>
      <w:r w:rsidR="0091785C">
        <w:t>,</w:t>
      </w:r>
      <w:r>
        <w:t xml:space="preserve"> </w:t>
      </w:r>
      <w:r w:rsidR="007021D8">
        <w:t xml:space="preserve">bnAb </w:t>
      </w:r>
      <w:r w:rsidR="005441B8">
        <w:t xml:space="preserve">HCDR3s </w:t>
      </w:r>
      <w:r w:rsidR="007021D8">
        <w:t xml:space="preserve">can contain upwards of 30 residues. </w:t>
      </w:r>
      <w:r w:rsidR="00122EB2">
        <w:t>This is particularly true of bnAbs targeting the glycans of the outer domain and V1/V2 loops, where long HCDR3</w:t>
      </w:r>
      <w:r w:rsidR="004B3FEC">
        <w:t xml:space="preserve"> </w:t>
      </w:r>
      <w:r w:rsidR="00122EB2">
        <w:t>s</w:t>
      </w:r>
      <w:r w:rsidR="004B3FEC">
        <w:t>equences</w:t>
      </w:r>
      <w:r w:rsidR="00122EB2">
        <w:t xml:space="preserve"> allow </w:t>
      </w:r>
      <w:r w:rsidR="00BB4906">
        <w:t xml:space="preserve">the antibody to </w:t>
      </w:r>
      <w:r w:rsidR="00122EB2">
        <w:t>penetrat</w:t>
      </w:r>
      <w:r w:rsidR="00BB4906">
        <w:t>e</w:t>
      </w:r>
      <w:r w:rsidR="00122EB2">
        <w:t xml:space="preserve"> </w:t>
      </w:r>
      <w:r w:rsidR="00BB4906">
        <w:t xml:space="preserve">the glycan shield and </w:t>
      </w:r>
      <w:r w:rsidR="00122EB2">
        <w:t>make contact with the underlying protein</w:t>
      </w:r>
      <w:r w:rsidR="00BB4906">
        <w:t xml:space="preserve"> surface</w:t>
      </w:r>
      <w:r w:rsidR="00122EB2">
        <w:t>.</w:t>
      </w:r>
      <w:r w:rsidR="00B13CE9">
        <w:t xml:space="preserve"> The HCDR3 of </w:t>
      </w:r>
      <w:r w:rsidR="007021D8">
        <w:t>PGT145</w:t>
      </w:r>
      <w:r w:rsidR="00844E1E">
        <w:t xml:space="preserve">, for example, </w:t>
      </w:r>
      <w:r w:rsidR="00B13CE9">
        <w:t>contains</w:t>
      </w:r>
      <w:r w:rsidR="00844E1E">
        <w:t xml:space="preserve"> 33 residues,</w:t>
      </w:r>
      <w:r w:rsidR="007021D8">
        <w:t xml:space="preserve"> </w:t>
      </w:r>
      <w:r w:rsidR="001746F1">
        <w:t>and</w:t>
      </w:r>
      <w:r w:rsidR="00B13CE9">
        <w:t xml:space="preserve"> </w:t>
      </w:r>
      <w:r w:rsidR="007021D8">
        <w:t>penetrat</w:t>
      </w:r>
      <w:r w:rsidR="001746F1">
        <w:t xml:space="preserve">es </w:t>
      </w:r>
      <w:r w:rsidR="007021D8">
        <w:t xml:space="preserve">the </w:t>
      </w:r>
      <w:r w:rsidR="00B13CE9">
        <w:t xml:space="preserve">N160 </w:t>
      </w:r>
      <w:r w:rsidR="007021D8">
        <w:t>glycan triad at the apex of the trimer</w:t>
      </w:r>
      <w:r w:rsidR="00B13CE9">
        <w:t xml:space="preserve"> </w:t>
      </w:r>
      <w:r w:rsidR="005441B8">
        <w:t>to</w:t>
      </w:r>
      <w:r w:rsidR="00B13CE9">
        <w:t xml:space="preserve"> contact </w:t>
      </w:r>
      <w:r w:rsidR="001746F1">
        <w:t>underlying protein</w:t>
      </w:r>
      <w:r w:rsidR="005441B8">
        <w:t xml:space="preserve"> residues from all three protomers</w:t>
      </w:r>
      <w:r w:rsidR="0091785C">
        <w:t xml:space="preserve"> </w:t>
      </w:r>
      <w:r w:rsidR="005441B8">
        <w:fldChar w:fldCharType="begin">
          <w:fldData xml:space="preserve">PEVuZE5vdGU+PENpdGU+PEF1dGhvcj5MZWU8L0F1dGhvcj48WWVhcj4yMDE3PC9ZZWFyPjxSZWNO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</w:fldData>
        </w:fldChar>
      </w:r>
      <w:r w:rsidR="0023721D">
        <w:instrText xml:space="preserve"> ADDIN EN.CITE </w:instrText>
      </w:r>
      <w:r w:rsidR="0023721D">
        <w:fldChar w:fldCharType="begin">
          <w:fldData xml:space="preserve">PEVuZE5vdGU+PENpdGU+PEF1dGhvcj5MZWU8L0F1dGhvcj48WWVhcj4yMDE3PC9ZZWFyPjxSZWNO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</w:fldData>
        </w:fldChar>
      </w:r>
      <w:r w:rsidR="0023721D">
        <w:instrText xml:space="preserve"> ADDIN EN.CITE.DATA </w:instrText>
      </w:r>
      <w:r w:rsidR="0023721D">
        <w:fldChar w:fldCharType="end"/>
      </w:r>
      <w:r w:rsidR="005441B8">
        <w:fldChar w:fldCharType="separate"/>
      </w:r>
      <w:r w:rsidR="0023721D">
        <w:rPr>
          <w:noProof/>
        </w:rPr>
        <w:t>[134]</w:t>
      </w:r>
      <w:r w:rsidR="005441B8">
        <w:fldChar w:fldCharType="end"/>
      </w:r>
      <w:r w:rsidR="0091785C">
        <w:t>.</w:t>
      </w:r>
      <w:r w:rsidR="005441B8">
        <w:t xml:space="preserve"> </w:t>
      </w:r>
      <w:r w:rsidR="00A4601C">
        <w:t xml:space="preserve">For </w:t>
      </w:r>
      <w:r w:rsidR="005441B8">
        <w:t>outer domain</w:t>
      </w:r>
      <w:r w:rsidR="00572CB5">
        <w:t>-</w:t>
      </w:r>
      <w:r w:rsidR="00A4601C">
        <w:t>targeting bnAbs (</w:t>
      </w:r>
      <w:r w:rsidR="00572CB5">
        <w:t xml:space="preserve">e.g. </w:t>
      </w:r>
      <w:r w:rsidR="00A4601C">
        <w:t>PGT</w:t>
      </w:r>
      <w:r w:rsidR="005C4603">
        <w:t>128 and PGT135</w:t>
      </w:r>
      <w:r w:rsidR="00A4601C">
        <w:t>)</w:t>
      </w:r>
      <w:r w:rsidR="005441B8">
        <w:t xml:space="preserve">, long HCDR3s allow penetration of the </w:t>
      </w:r>
      <w:r w:rsidR="001D5AE6">
        <w:t>glycan shield to acces</w:t>
      </w:r>
      <w:r w:rsidR="0009774C">
        <w:t>s the base of the V3 loop</w:t>
      </w:r>
      <w:r w:rsidR="0091785C">
        <w:t xml:space="preserve"> </w:t>
      </w:r>
      <w:r w:rsidR="0009774C">
        <w:fldChar w:fldCharType="begin">
          <w:fldData xml:space="preserve">PEVuZE5vdGU+PENpdGU+PEF1dGhvcj5QZWpjaGFsPC9BdXRob3I+PFllYXI+MjAxMTwvWWVhcj48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</w:fldData>
        </w:fldChar>
      </w:r>
      <w:r w:rsidR="0023721D">
        <w:instrText xml:space="preserve"> ADDIN EN.CITE </w:instrText>
      </w:r>
      <w:r w:rsidR="0023721D">
        <w:fldChar w:fldCharType="begin">
          <w:fldData xml:space="preserve">PEVuZE5vdGU+PENpdGU+PEF1dGhvcj5QZWpjaGFsPC9BdXRob3I+PFllYXI+MjAxMTwvWWVhcj48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</w:fldData>
        </w:fldChar>
      </w:r>
      <w:r w:rsidR="0023721D">
        <w:instrText xml:space="preserve"> ADDIN EN.CITE.DATA </w:instrText>
      </w:r>
      <w:r w:rsidR="0023721D">
        <w:fldChar w:fldCharType="end"/>
      </w:r>
      <w:r w:rsidR="0009774C">
        <w:fldChar w:fldCharType="separate"/>
      </w:r>
      <w:r w:rsidR="0023721D">
        <w:rPr>
          <w:noProof/>
        </w:rPr>
        <w:t>[136, 137]</w:t>
      </w:r>
      <w:r w:rsidR="0009774C">
        <w:fldChar w:fldCharType="end"/>
      </w:r>
      <w:r w:rsidR="0091785C">
        <w:t>.</w:t>
      </w:r>
      <w:r w:rsidR="00FB51CE">
        <w:t xml:space="preserve"> </w:t>
      </w:r>
      <w:r w:rsidR="001D5AE6">
        <w:t>In both examples</w:t>
      </w:r>
      <w:r w:rsidR="0030782C">
        <w:t>,</w:t>
      </w:r>
      <w:r w:rsidR="001D5AE6">
        <w:t xml:space="preserve"> at least one glycan makes extensive interactions with the</w:t>
      </w:r>
      <w:r w:rsidR="00FB51CE">
        <w:t xml:space="preserve"> bnAb</w:t>
      </w:r>
      <w:r w:rsidR="006B1882">
        <w:t xml:space="preserve"> binding site</w:t>
      </w:r>
      <w:r w:rsidR="00FB51CE">
        <w:t>.</w:t>
      </w:r>
      <w:r w:rsidR="001D5AE6">
        <w:t xml:space="preserve"> </w:t>
      </w:r>
      <w:r w:rsidR="007021D8">
        <w:t xml:space="preserve">A similar phenomenon has been observed </w:t>
      </w:r>
      <w:r w:rsidR="006B1882">
        <w:t xml:space="preserve">for </w:t>
      </w:r>
      <w:r w:rsidR="007021D8">
        <w:t xml:space="preserve">bnAbs targeting the MPER, </w:t>
      </w:r>
      <w:r w:rsidR="00722EDA">
        <w:t xml:space="preserve">namely 4E10, </w:t>
      </w:r>
      <w:r w:rsidR="007021D8">
        <w:t xml:space="preserve">where </w:t>
      </w:r>
      <w:r w:rsidR="00122EB2">
        <w:t xml:space="preserve">a </w:t>
      </w:r>
      <w:r w:rsidR="007021D8">
        <w:t>long</w:t>
      </w:r>
      <w:r w:rsidR="00B13CE9">
        <w:t xml:space="preserve"> (20 </w:t>
      </w:r>
      <w:r w:rsidR="001D5AE6">
        <w:t>residue</w:t>
      </w:r>
      <w:r w:rsidR="00B13CE9">
        <w:t>)</w:t>
      </w:r>
      <w:r w:rsidR="00E04980">
        <w:t>, hydrophobic</w:t>
      </w:r>
      <w:r w:rsidR="007021D8">
        <w:t xml:space="preserve"> </w:t>
      </w:r>
      <w:r w:rsidR="00E04980">
        <w:t>HC</w:t>
      </w:r>
      <w:r w:rsidR="00122EB2">
        <w:t>DR3</w:t>
      </w:r>
      <w:r w:rsidR="00E04980">
        <w:t xml:space="preserve"> allow</w:t>
      </w:r>
      <w:r w:rsidR="00122EB2">
        <w:t>s</w:t>
      </w:r>
      <w:r w:rsidR="00E04980">
        <w:t xml:space="preserve"> for </w:t>
      </w:r>
      <w:r w:rsidR="00572CB5">
        <w:t>contact</w:t>
      </w:r>
      <w:r w:rsidR="006F2E4C">
        <w:t xml:space="preserve"> with</w:t>
      </w:r>
      <w:r w:rsidR="00572CB5">
        <w:t xml:space="preserve"> </w:t>
      </w:r>
      <w:r w:rsidR="00E04980">
        <w:t xml:space="preserve">the lipid </w:t>
      </w:r>
      <w:r w:rsidR="00E04980" w:rsidRPr="00AE72CB">
        <w:t>membrane</w:t>
      </w:r>
      <w:r w:rsidR="006B1882" w:rsidRPr="00AE72CB">
        <w:t xml:space="preserve"> as </w:t>
      </w:r>
      <w:r w:rsidR="006B1882" w:rsidRPr="00407B8C">
        <w:t>well as gp41 protein surface</w:t>
      </w:r>
      <w:r w:rsidR="0091785C">
        <w:t xml:space="preserve"> </w:t>
      </w:r>
      <w:r w:rsidR="00B13CE9" w:rsidRPr="00407B8C">
        <w:fldChar w:fldCharType="begin">
          <w:fldData xml:space="preserve">PEVuZE5vdGU+PENpdGU+PEF1dGhvcj5JcmltaWE8L0F1dGhvcj48WWVhcj4yMDE2PC9ZZWFyPjxS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</w:fldData>
        </w:fldChar>
      </w:r>
      <w:r w:rsidR="0023721D">
        <w:instrText xml:space="preserve"> ADDIN EN.CITE </w:instrText>
      </w:r>
      <w:r w:rsidR="0023721D">
        <w:fldChar w:fldCharType="begin">
          <w:fldData xml:space="preserve">PEVuZE5vdGU+PENpdGU+PEF1dGhvcj5JcmltaWE8L0F1dGhvcj48WWVhcj4yMDE2PC9ZZWFyPjxS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</w:fldData>
        </w:fldChar>
      </w:r>
      <w:r w:rsidR="0023721D">
        <w:instrText xml:space="preserve"> ADDIN EN.CITE.DATA </w:instrText>
      </w:r>
      <w:r w:rsidR="0023721D">
        <w:fldChar w:fldCharType="end"/>
      </w:r>
      <w:r w:rsidR="00B13CE9" w:rsidRPr="00407B8C">
        <w:fldChar w:fldCharType="separate"/>
      </w:r>
      <w:r w:rsidR="0023721D">
        <w:rPr>
          <w:noProof/>
        </w:rPr>
        <w:t>[139]</w:t>
      </w:r>
      <w:r w:rsidR="00B13CE9" w:rsidRPr="00407B8C">
        <w:fldChar w:fldCharType="end"/>
      </w:r>
      <w:r w:rsidR="0091785C">
        <w:t>.</w:t>
      </w:r>
      <w:r w:rsidR="00F62790" w:rsidRPr="00407B8C">
        <w:t xml:space="preserve"> </w:t>
      </w:r>
      <w:r w:rsidR="005539AC" w:rsidRPr="00407B8C">
        <w:t xml:space="preserve">Often long HCDR3s are accompanied by </w:t>
      </w:r>
      <w:r w:rsidR="00F62790" w:rsidRPr="00407B8C">
        <w:t>post-translational modifica</w:t>
      </w:r>
      <w:r w:rsidR="00CA624F" w:rsidRPr="00407B8C">
        <w:t>tions</w:t>
      </w:r>
      <w:r w:rsidR="00DF1A8D">
        <w:t>,</w:t>
      </w:r>
      <w:r w:rsidR="00CA624F" w:rsidRPr="00407B8C">
        <w:t xml:space="preserve"> such as tyrosine </w:t>
      </w:r>
      <w:r w:rsidR="00DF1A8D" w:rsidRPr="00407B8C">
        <w:t>sulphation, which</w:t>
      </w:r>
      <w:r w:rsidR="009635B5" w:rsidRPr="00407B8C">
        <w:t xml:space="preserve"> </w:t>
      </w:r>
      <w:r w:rsidR="00407B8C" w:rsidRPr="00407B8C">
        <w:t xml:space="preserve">have </w:t>
      </w:r>
      <w:r w:rsidR="00604EAF">
        <w:t xml:space="preserve">also </w:t>
      </w:r>
      <w:r w:rsidR="00407B8C" w:rsidRPr="00407B8C">
        <w:t xml:space="preserve">been </w:t>
      </w:r>
      <w:r w:rsidR="00991B05">
        <w:t>reported</w:t>
      </w:r>
      <w:r w:rsidR="00407B8C" w:rsidRPr="00407B8C">
        <w:t xml:space="preserve"> to contribute to binding and neutralisation</w:t>
      </w:r>
      <w:r w:rsidR="0091785C">
        <w:t xml:space="preserve"> </w:t>
      </w:r>
      <w:r w:rsidR="009635B5" w:rsidRPr="00407B8C">
        <w:fldChar w:fldCharType="begin">
          <w:fldData xml:space="preserve">PEVuZE5vdGU+PENpdGU+PEF1dGhvcj5QZWpjaGFsPC9BdXRob3I+PFllYXI+MjAxMDwvWWVhcj48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ExNDgzLTg8L3BhZ2VzPjx2b2x1bWU+MTA3PC92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</w:fldData>
        </w:fldChar>
      </w:r>
      <w:r w:rsidR="0023721D">
        <w:instrText xml:space="preserve"> ADDIN EN.CITE </w:instrText>
      </w:r>
      <w:r w:rsidR="0023721D">
        <w:fldChar w:fldCharType="begin">
          <w:fldData xml:space="preserve">PEVuZE5vdGU+PENpdGU+PEF1dGhvcj5QZWpjaGFsPC9BdXRob3I+PFllYXI+MjAxMDwvWWVhcj48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jExNDgzLTg8L3BhZ2VzPjx2b2x1bWU+MTA3PC92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</w:fldData>
        </w:fldChar>
      </w:r>
      <w:r w:rsidR="0023721D">
        <w:instrText xml:space="preserve"> ADDIN EN.CITE.DATA </w:instrText>
      </w:r>
      <w:r w:rsidR="0023721D">
        <w:fldChar w:fldCharType="end"/>
      </w:r>
      <w:r w:rsidR="009635B5" w:rsidRPr="00407B8C">
        <w:fldChar w:fldCharType="separate"/>
      </w:r>
      <w:r w:rsidR="0023721D">
        <w:rPr>
          <w:noProof/>
        </w:rPr>
        <w:t>[135]</w:t>
      </w:r>
      <w:r w:rsidR="009635B5" w:rsidRPr="00407B8C">
        <w:fldChar w:fldCharType="end"/>
      </w:r>
      <w:r w:rsidR="0091785C">
        <w:t>.</w:t>
      </w:r>
    </w:p>
    <w:p w14:paraId="5C6264E2" w14:textId="69B00773" w:rsidR="00747865" w:rsidRPr="0077468D" w:rsidRDefault="005F7A77" w:rsidP="002B3CD8">
      <w:pPr>
        <w:spacing w:line="360" w:lineRule="auto"/>
        <w:ind w:firstLine="720"/>
        <w:jc w:val="both"/>
        <w:rPr>
          <w:color w:val="FF0000"/>
        </w:rPr>
      </w:pPr>
      <w:r>
        <w:rPr>
          <w:color w:val="000000" w:themeColor="text1"/>
        </w:rPr>
        <w:t>Ano</w:t>
      </w:r>
      <w:r w:rsidR="00B208D7" w:rsidRPr="002B3CD8">
        <w:rPr>
          <w:color w:val="000000" w:themeColor="text1"/>
        </w:rPr>
        <w:t xml:space="preserve">ther </w:t>
      </w:r>
      <w:r w:rsidR="007021D8" w:rsidRPr="002B3CD8">
        <w:rPr>
          <w:color w:val="000000" w:themeColor="text1"/>
        </w:rPr>
        <w:t xml:space="preserve">feature </w:t>
      </w:r>
      <w:r w:rsidR="00302600">
        <w:rPr>
          <w:color w:val="000000" w:themeColor="text1"/>
        </w:rPr>
        <w:t>present in many</w:t>
      </w:r>
      <w:r w:rsidR="007021D8" w:rsidRPr="002B3CD8">
        <w:rPr>
          <w:color w:val="000000" w:themeColor="text1"/>
        </w:rPr>
        <w:t xml:space="preserve"> bnAbs</w:t>
      </w:r>
      <w:r w:rsidR="00B208D7" w:rsidRPr="002B3CD8">
        <w:rPr>
          <w:color w:val="000000" w:themeColor="text1"/>
        </w:rPr>
        <w:t xml:space="preserve"> i</w:t>
      </w:r>
      <w:r>
        <w:rPr>
          <w:color w:val="000000" w:themeColor="text1"/>
        </w:rPr>
        <w:t>s</w:t>
      </w:r>
      <w:r w:rsidR="00B208D7" w:rsidRPr="002B3CD8">
        <w:rPr>
          <w:color w:val="000000" w:themeColor="text1"/>
        </w:rPr>
        <w:t xml:space="preserve"> </w:t>
      </w:r>
      <w:r w:rsidR="00B208D7" w:rsidRPr="00197F05">
        <w:rPr>
          <w:color w:val="000000" w:themeColor="text1"/>
        </w:rPr>
        <w:t>e</w:t>
      </w:r>
      <w:r w:rsidR="00196323" w:rsidRPr="00197F05">
        <w:rPr>
          <w:color w:val="000000" w:themeColor="text1"/>
        </w:rPr>
        <w:t>xtensive somatic hypermutation</w:t>
      </w:r>
      <w:r w:rsidR="0091785C">
        <w:rPr>
          <w:color w:val="000000" w:themeColor="text1"/>
        </w:rPr>
        <w:t xml:space="preserve"> </w:t>
      </w:r>
      <w:r w:rsidR="00823790" w:rsidRPr="00197F05">
        <w:rPr>
          <w:color w:val="000000" w:themeColor="text1"/>
        </w:rPr>
        <w:fldChar w:fldCharType="begin">
          <w:fldData xml:space="preserve">PEVuZE5vdGU+PENpdGU+PEF1dGhvcj5CdXJ0b248L0F1dGhvcj48WWVhcj4yMDE2PC9ZZWFyPjxS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==
</w:fldData>
        </w:fldChar>
      </w:r>
      <w:r w:rsidR="00B84949">
        <w:rPr>
          <w:color w:val="000000" w:themeColor="text1"/>
        </w:rPr>
        <w:instrText xml:space="preserve"> ADDIN EN.CITE </w:instrText>
      </w:r>
      <w:r w:rsidR="00B84949">
        <w:rPr>
          <w:color w:val="000000" w:themeColor="text1"/>
        </w:rPr>
        <w:fldChar w:fldCharType="begin">
          <w:fldData xml:space="preserve">PEVuZE5vdGU+PENpdGU+PEF1dGhvcj5CdXJ0b248L0F1dGhvcj48WWVhcj4yMDE2PC9ZZWFyPjxS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==
</w:fldData>
        </w:fldChar>
      </w:r>
      <w:r w:rsidR="00B84949">
        <w:rPr>
          <w:color w:val="000000" w:themeColor="text1"/>
        </w:rPr>
        <w:instrText xml:space="preserve"> ADDIN EN.CITE.DATA </w:instrText>
      </w:r>
      <w:r w:rsidR="00B84949">
        <w:rPr>
          <w:color w:val="000000" w:themeColor="text1"/>
        </w:rPr>
      </w:r>
      <w:r w:rsidR="00B84949">
        <w:rPr>
          <w:color w:val="000000" w:themeColor="text1"/>
        </w:rPr>
        <w:fldChar w:fldCharType="end"/>
      </w:r>
      <w:r w:rsidR="00823790" w:rsidRPr="00197F05">
        <w:rPr>
          <w:color w:val="000000" w:themeColor="text1"/>
        </w:rPr>
      </w:r>
      <w:r w:rsidR="00823790" w:rsidRPr="00197F05">
        <w:rPr>
          <w:color w:val="000000" w:themeColor="text1"/>
        </w:rPr>
        <w:fldChar w:fldCharType="separate"/>
      </w:r>
      <w:r w:rsidR="00B84949">
        <w:rPr>
          <w:noProof/>
          <w:color w:val="000000" w:themeColor="text1"/>
        </w:rPr>
        <w:t>[33]</w:t>
      </w:r>
      <w:r w:rsidR="00823790" w:rsidRPr="00197F05">
        <w:rPr>
          <w:color w:val="000000" w:themeColor="text1"/>
        </w:rPr>
        <w:fldChar w:fldCharType="end"/>
      </w:r>
      <w:r w:rsidR="0091785C">
        <w:rPr>
          <w:color w:val="000000" w:themeColor="text1"/>
        </w:rPr>
        <w:t>.</w:t>
      </w:r>
      <w:r w:rsidR="00883A8C">
        <w:rPr>
          <w:color w:val="000000" w:themeColor="text1"/>
        </w:rPr>
        <w:t xml:space="preserve"> Classically</w:t>
      </w:r>
      <w:r w:rsidR="0091785C">
        <w:rPr>
          <w:color w:val="000000" w:themeColor="text1"/>
        </w:rPr>
        <w:t>,</w:t>
      </w:r>
      <w:r w:rsidR="00883A8C">
        <w:rPr>
          <w:color w:val="000000" w:themeColor="text1"/>
        </w:rPr>
        <w:t xml:space="preserve"> </w:t>
      </w:r>
      <w:r w:rsidR="002B3CD8" w:rsidRPr="00197F05">
        <w:rPr>
          <w:color w:val="000000" w:themeColor="text1"/>
        </w:rPr>
        <w:t>antibodies accumulate such mutations in the ant</w:t>
      </w:r>
      <w:r w:rsidR="001D232D" w:rsidRPr="00197F05">
        <w:rPr>
          <w:color w:val="000000" w:themeColor="text1"/>
        </w:rPr>
        <w:t>igen-contacting complementarity-</w:t>
      </w:r>
      <w:r w:rsidR="002B3CD8" w:rsidRPr="00197F05">
        <w:rPr>
          <w:color w:val="000000" w:themeColor="text1"/>
        </w:rPr>
        <w:t>determining regions</w:t>
      </w:r>
      <w:r w:rsidR="00EF3619">
        <w:rPr>
          <w:color w:val="000000" w:themeColor="text1"/>
        </w:rPr>
        <w:t xml:space="preserve"> (CDRs)</w:t>
      </w:r>
      <w:r w:rsidR="002B3CD8" w:rsidRPr="00197F05">
        <w:rPr>
          <w:color w:val="000000" w:themeColor="text1"/>
        </w:rPr>
        <w:t xml:space="preserve">. However, </w:t>
      </w:r>
      <w:r w:rsidR="00D03EA6">
        <w:rPr>
          <w:color w:val="000000" w:themeColor="text1"/>
        </w:rPr>
        <w:t>bnAbs</w:t>
      </w:r>
      <w:r w:rsidR="002B3CD8" w:rsidRPr="00197F05">
        <w:rPr>
          <w:color w:val="000000" w:themeColor="text1"/>
        </w:rPr>
        <w:t xml:space="preserve"> often </w:t>
      </w:r>
      <w:r w:rsidR="00F7539E">
        <w:rPr>
          <w:color w:val="000000" w:themeColor="text1"/>
        </w:rPr>
        <w:t>require</w:t>
      </w:r>
      <w:r w:rsidR="002B3CD8" w:rsidRPr="00197F05">
        <w:rPr>
          <w:color w:val="000000" w:themeColor="text1"/>
        </w:rPr>
        <w:t xml:space="preserve"> </w:t>
      </w:r>
      <w:r w:rsidR="002B3CD8" w:rsidRPr="002B3CD8">
        <w:rPr>
          <w:color w:val="000000" w:themeColor="text1"/>
        </w:rPr>
        <w:t>somatic mutations to the more conserved framework regions</w:t>
      </w:r>
      <w:r w:rsidR="0091785C">
        <w:rPr>
          <w:color w:val="000000" w:themeColor="text1"/>
        </w:rPr>
        <w:t xml:space="preserve"> </w:t>
      </w:r>
      <w:r w:rsidR="002B3CD8" w:rsidRPr="002B3CD8">
        <w:rPr>
          <w:color w:val="000000" w:themeColor="text1"/>
        </w:rPr>
        <w:fldChar w:fldCharType="begin">
          <w:fldData xml:space="preserve">PEVuZE5vdGU+PENpdGU+PEF1dGhvcj5LbGVpbjwvQXV0aG9yPjxZZWFyPjIwMTM8L1llYXI+PFJl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LbGVpbjwvQXV0aG9yPjxZZWFyPjIwMTM8L1llYXI+PFJl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002B3CD8" w:rsidRPr="002B3CD8">
        <w:rPr>
          <w:color w:val="000000" w:themeColor="text1"/>
        </w:rPr>
      </w:r>
      <w:r w:rsidR="002B3CD8" w:rsidRPr="002B3CD8">
        <w:rPr>
          <w:color w:val="000000" w:themeColor="text1"/>
        </w:rPr>
        <w:fldChar w:fldCharType="separate"/>
      </w:r>
      <w:r w:rsidR="0023721D">
        <w:rPr>
          <w:noProof/>
          <w:color w:val="000000" w:themeColor="text1"/>
        </w:rPr>
        <w:t>[141]</w:t>
      </w:r>
      <w:r w:rsidR="002B3CD8" w:rsidRPr="002B3CD8">
        <w:rPr>
          <w:color w:val="000000" w:themeColor="text1"/>
        </w:rPr>
        <w:fldChar w:fldCharType="end"/>
      </w:r>
      <w:r w:rsidR="0091785C">
        <w:rPr>
          <w:color w:val="000000" w:themeColor="text1"/>
        </w:rPr>
        <w:t>.</w:t>
      </w:r>
      <w:r w:rsidR="002B3CD8" w:rsidRPr="002B3CD8">
        <w:rPr>
          <w:color w:val="000000" w:themeColor="text1"/>
        </w:rPr>
        <w:t xml:space="preserve"> </w:t>
      </w:r>
      <w:r w:rsidR="00F77EFF" w:rsidRPr="002B3CD8">
        <w:rPr>
          <w:color w:val="000000" w:themeColor="text1"/>
        </w:rPr>
        <w:t xml:space="preserve">Although there is evidence that </w:t>
      </w:r>
      <w:r w:rsidR="00B31368" w:rsidRPr="002B3CD8">
        <w:rPr>
          <w:color w:val="000000" w:themeColor="text1"/>
        </w:rPr>
        <w:t xml:space="preserve">higher levels of somatic </w:t>
      </w:r>
      <w:r w:rsidR="00F77EFF" w:rsidRPr="002B3CD8">
        <w:rPr>
          <w:color w:val="000000" w:themeColor="text1"/>
        </w:rPr>
        <w:t xml:space="preserve">hypermutation correlate with </w:t>
      </w:r>
      <w:r w:rsidR="00B31368" w:rsidRPr="002B3CD8">
        <w:rPr>
          <w:color w:val="000000" w:themeColor="text1"/>
        </w:rPr>
        <w:t xml:space="preserve">increased </w:t>
      </w:r>
      <w:r w:rsidR="00F77EFF" w:rsidRPr="002B3CD8">
        <w:rPr>
          <w:color w:val="000000" w:themeColor="text1"/>
        </w:rPr>
        <w:t xml:space="preserve">breadth and potency in some </w:t>
      </w:r>
      <w:r w:rsidR="00B31368" w:rsidRPr="002B3CD8">
        <w:rPr>
          <w:color w:val="000000" w:themeColor="text1"/>
        </w:rPr>
        <w:t xml:space="preserve">bnAb </w:t>
      </w:r>
      <w:r w:rsidR="00F77EFF" w:rsidRPr="001D2E06">
        <w:rPr>
          <w:color w:val="000000" w:themeColor="text1"/>
        </w:rPr>
        <w:t>lineages</w:t>
      </w:r>
      <w:r w:rsidR="0091785C">
        <w:rPr>
          <w:color w:val="000000" w:themeColor="text1"/>
        </w:rPr>
        <w:t xml:space="preserve"> </w:t>
      </w:r>
      <w:r w:rsidR="00B31368" w:rsidRPr="001D2E06">
        <w:rPr>
          <w:color w:val="000000" w:themeColor="text1"/>
        </w:rPr>
        <w:fldChar w:fldCharType="begin">
          <w:fldData xml:space="preserve">PEVuZE5vdGU+PENpdGU+PEF1dGhvcj5Tb2s8L0F1dGhvcj48WWVhcj4yMDEzPC9ZZWFyPjxSZWNO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Tb2s8L0F1dGhvcj48WWVhcj4yMDEzPC9ZZWFyPjxSZWNO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00B31368" w:rsidRPr="001D2E06">
        <w:rPr>
          <w:color w:val="000000" w:themeColor="text1"/>
        </w:rPr>
      </w:r>
      <w:r w:rsidR="00B31368" w:rsidRPr="001D2E06">
        <w:rPr>
          <w:color w:val="000000" w:themeColor="text1"/>
        </w:rPr>
        <w:fldChar w:fldCharType="separate"/>
      </w:r>
      <w:r w:rsidR="0023721D">
        <w:rPr>
          <w:noProof/>
          <w:color w:val="000000" w:themeColor="text1"/>
        </w:rPr>
        <w:t>[142]</w:t>
      </w:r>
      <w:r w:rsidR="00B31368" w:rsidRPr="001D2E06">
        <w:rPr>
          <w:color w:val="000000" w:themeColor="text1"/>
        </w:rPr>
        <w:fldChar w:fldCharType="end"/>
      </w:r>
      <w:r w:rsidR="0091785C">
        <w:rPr>
          <w:color w:val="000000" w:themeColor="text1"/>
        </w:rPr>
        <w:t>,</w:t>
      </w:r>
      <w:r w:rsidR="00F77EFF" w:rsidRPr="001D2E06">
        <w:rPr>
          <w:color w:val="000000" w:themeColor="text1"/>
        </w:rPr>
        <w:t xml:space="preserve"> this may be a consequence of th</w:t>
      </w:r>
      <w:r w:rsidR="001D2E06" w:rsidRPr="001D2E06">
        <w:rPr>
          <w:color w:val="000000" w:themeColor="text1"/>
        </w:rPr>
        <w:t>e length of time of development</w:t>
      </w:r>
      <w:r w:rsidR="00F77EFF" w:rsidRPr="001D2E06">
        <w:rPr>
          <w:color w:val="000000" w:themeColor="text1"/>
        </w:rPr>
        <w:t xml:space="preserve"> rather than a necessity of bn</w:t>
      </w:r>
      <w:r w:rsidR="0077468D" w:rsidRPr="001D2E06">
        <w:rPr>
          <w:color w:val="000000" w:themeColor="text1"/>
        </w:rPr>
        <w:t>A</w:t>
      </w:r>
      <w:r w:rsidR="00F77EFF" w:rsidRPr="001D2E06">
        <w:rPr>
          <w:color w:val="000000" w:themeColor="text1"/>
        </w:rPr>
        <w:t>b activit</w:t>
      </w:r>
      <w:r w:rsidR="00A2178F">
        <w:rPr>
          <w:color w:val="000000" w:themeColor="text1"/>
        </w:rPr>
        <w:t>y. For instance, partially germ</w:t>
      </w:r>
      <w:r w:rsidR="00F77EFF" w:rsidRPr="001D2E06">
        <w:rPr>
          <w:color w:val="000000" w:themeColor="text1"/>
        </w:rPr>
        <w:t>line reverted form</w:t>
      </w:r>
      <w:r w:rsidR="001C1B91">
        <w:rPr>
          <w:color w:val="000000" w:themeColor="text1"/>
        </w:rPr>
        <w:t>s</w:t>
      </w:r>
      <w:r w:rsidR="00F77EFF" w:rsidRPr="001D2E06">
        <w:rPr>
          <w:color w:val="000000" w:themeColor="text1"/>
        </w:rPr>
        <w:t xml:space="preserve"> of VRC01 </w:t>
      </w:r>
      <w:r w:rsidR="0096078E" w:rsidRPr="001D2E06">
        <w:rPr>
          <w:color w:val="000000" w:themeColor="text1"/>
        </w:rPr>
        <w:t>and 10E8 bnAb</w:t>
      </w:r>
      <w:r w:rsidR="001C1B91">
        <w:rPr>
          <w:color w:val="000000" w:themeColor="text1"/>
        </w:rPr>
        <w:t>s</w:t>
      </w:r>
      <w:r w:rsidR="0096078E" w:rsidRPr="001D2E06">
        <w:rPr>
          <w:color w:val="000000" w:themeColor="text1"/>
        </w:rPr>
        <w:t xml:space="preserve"> are</w:t>
      </w:r>
      <w:r w:rsidR="00F77EFF" w:rsidRPr="001D2E06">
        <w:rPr>
          <w:color w:val="000000" w:themeColor="text1"/>
        </w:rPr>
        <w:t xml:space="preserve"> still </w:t>
      </w:r>
      <w:r w:rsidR="00351B1C">
        <w:rPr>
          <w:color w:val="000000" w:themeColor="text1"/>
        </w:rPr>
        <w:t xml:space="preserve">broad and </w:t>
      </w:r>
      <w:r w:rsidR="00F77EFF" w:rsidRPr="001D2E06">
        <w:rPr>
          <w:color w:val="000000" w:themeColor="text1"/>
        </w:rPr>
        <w:t>potent neutraliser</w:t>
      </w:r>
      <w:r w:rsidR="0096078E" w:rsidRPr="001D2E06">
        <w:rPr>
          <w:color w:val="000000" w:themeColor="text1"/>
        </w:rPr>
        <w:t>s</w:t>
      </w:r>
      <w:r w:rsidR="0091785C">
        <w:rPr>
          <w:color w:val="000000" w:themeColor="text1"/>
        </w:rPr>
        <w:t xml:space="preserve"> </w:t>
      </w:r>
      <w:r w:rsidR="0096078E" w:rsidRPr="001D2E06">
        <w:rPr>
          <w:color w:val="000000" w:themeColor="text1"/>
        </w:rPr>
        <w:fldChar w:fldCharType="begin">
          <w:fldData xml:space="preserve">PEVuZE5vdGU+PENpdGU+PEF1dGhvcj5HZW9yZ2lldjwvQXV0aG9yPjxZZWFyPjIwMTQ8L1llYXI+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HZW9yZ2lldjwvQXV0aG9yPjxZZWFyPjIwMTQ8L1llYXI+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0096078E" w:rsidRPr="001D2E06">
        <w:rPr>
          <w:color w:val="000000" w:themeColor="text1"/>
        </w:rPr>
      </w:r>
      <w:r w:rsidR="0096078E" w:rsidRPr="001D2E06">
        <w:rPr>
          <w:color w:val="000000" w:themeColor="text1"/>
        </w:rPr>
        <w:fldChar w:fldCharType="separate"/>
      </w:r>
      <w:r w:rsidR="0023721D">
        <w:rPr>
          <w:noProof/>
          <w:color w:val="000000" w:themeColor="text1"/>
        </w:rPr>
        <w:t>[143]</w:t>
      </w:r>
      <w:r w:rsidR="0096078E" w:rsidRPr="001D2E06">
        <w:rPr>
          <w:color w:val="000000" w:themeColor="text1"/>
        </w:rPr>
        <w:fldChar w:fldCharType="end"/>
      </w:r>
      <w:r w:rsidR="0091785C">
        <w:rPr>
          <w:color w:val="000000" w:themeColor="text1"/>
        </w:rPr>
        <w:t>.</w:t>
      </w:r>
      <w:r w:rsidR="00F77EFF" w:rsidRPr="001D2E06">
        <w:rPr>
          <w:color w:val="000000" w:themeColor="text1"/>
        </w:rPr>
        <w:t xml:space="preserve"> </w:t>
      </w:r>
    </w:p>
    <w:p w14:paraId="6FF94DAB" w14:textId="634649D3" w:rsidR="002F7760" w:rsidRDefault="00F77EFF" w:rsidP="0084552A">
      <w:pPr>
        <w:spacing w:line="360" w:lineRule="auto"/>
        <w:ind w:firstLine="720"/>
        <w:jc w:val="both"/>
        <w:rPr>
          <w:color w:val="FF0000"/>
        </w:rPr>
      </w:pPr>
      <w:r w:rsidRPr="008C2DEF">
        <w:rPr>
          <w:color w:val="000000" w:themeColor="text1"/>
        </w:rPr>
        <w:lastRenderedPageBreak/>
        <w:t xml:space="preserve">Poly- and auto-reactivity </w:t>
      </w:r>
      <w:r w:rsidR="004B3FEC">
        <w:rPr>
          <w:color w:val="000000" w:themeColor="text1"/>
        </w:rPr>
        <w:t>are</w:t>
      </w:r>
      <w:r w:rsidR="004B3FEC" w:rsidRPr="008C2DEF">
        <w:rPr>
          <w:color w:val="000000" w:themeColor="text1"/>
        </w:rPr>
        <w:t xml:space="preserve"> </w:t>
      </w:r>
      <w:r w:rsidR="00363BDB">
        <w:rPr>
          <w:color w:val="000000" w:themeColor="text1"/>
        </w:rPr>
        <w:t>also</w:t>
      </w:r>
      <w:r w:rsidR="00362581" w:rsidRPr="008C2DEF">
        <w:rPr>
          <w:color w:val="000000" w:themeColor="text1"/>
        </w:rPr>
        <w:t xml:space="preserve"> frequently associated with b</w:t>
      </w:r>
      <w:r w:rsidRPr="008C2DEF">
        <w:rPr>
          <w:color w:val="000000" w:themeColor="text1"/>
        </w:rPr>
        <w:t>nAb</w:t>
      </w:r>
      <w:r w:rsidRPr="00724F30">
        <w:t>s</w:t>
      </w:r>
      <w:r w:rsidR="00F807F6">
        <w:t xml:space="preserve"> </w:t>
      </w:r>
      <w:r w:rsidR="00362581" w:rsidRPr="00724F30">
        <w:fldChar w:fldCharType="begin">
          <w:fldData xml:space="preserve">PEVuZE5vdGU+PENpdGU+PEF1dGhvcj5IYXluZXM8L0F1dGhvcj48WWVhcj4yMDA1PC9ZZWFyPjxS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==
</w:fldData>
        </w:fldChar>
      </w:r>
      <w:r w:rsidR="0023721D">
        <w:instrText xml:space="preserve"> ADDIN EN.CITE </w:instrText>
      </w:r>
      <w:r w:rsidR="0023721D">
        <w:fldChar w:fldCharType="begin">
          <w:fldData xml:space="preserve">PEVuZE5vdGU+PENpdGU+PEF1dGhvcj5IYXluZXM8L0F1dGhvcj48WWVhcj4yMDA1PC9ZZWFyPjxS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==
</w:fldData>
        </w:fldChar>
      </w:r>
      <w:r w:rsidR="0023721D">
        <w:instrText xml:space="preserve"> ADDIN EN.CITE.DATA </w:instrText>
      </w:r>
      <w:r w:rsidR="0023721D">
        <w:fldChar w:fldCharType="end"/>
      </w:r>
      <w:r w:rsidR="00362581" w:rsidRPr="00724F30">
        <w:fldChar w:fldCharType="separate"/>
      </w:r>
      <w:r w:rsidR="0023721D">
        <w:rPr>
          <w:noProof/>
        </w:rPr>
        <w:t>[144-146]</w:t>
      </w:r>
      <w:r w:rsidR="00362581" w:rsidRPr="00724F30">
        <w:fldChar w:fldCharType="end"/>
      </w:r>
      <w:r w:rsidR="00F807F6">
        <w:t>.</w:t>
      </w:r>
      <w:r w:rsidR="00533B0A">
        <w:t xml:space="preserve"> </w:t>
      </w:r>
      <w:r w:rsidR="00111B11">
        <w:t>The</w:t>
      </w:r>
      <w:r w:rsidR="008C2DEF" w:rsidRPr="00724F30">
        <w:t>s</w:t>
      </w:r>
      <w:r w:rsidR="00111B11">
        <w:t>e observations are</w:t>
      </w:r>
      <w:r w:rsidR="008C2DEF" w:rsidRPr="00724F30">
        <w:t xml:space="preserve"> </w:t>
      </w:r>
      <w:r w:rsidR="00985530" w:rsidRPr="00724F30">
        <w:t xml:space="preserve">somewhat </w:t>
      </w:r>
      <w:r w:rsidR="008C2DEF" w:rsidRPr="00724F30">
        <w:t>unusual as bot</w:t>
      </w:r>
      <w:r w:rsidR="008C2DEF" w:rsidRPr="002C7415">
        <w:t xml:space="preserve">h characteristics are </w:t>
      </w:r>
      <w:r w:rsidR="00985530" w:rsidRPr="002C7415">
        <w:t>negatively selected for during B</w:t>
      </w:r>
      <w:r w:rsidR="0084552A" w:rsidRPr="002C7415">
        <w:t xml:space="preserve"> cell development</w:t>
      </w:r>
      <w:r w:rsidR="00F807F6">
        <w:t xml:space="preserve"> </w:t>
      </w:r>
      <w:r w:rsidR="00BF469C">
        <w:fldChar w:fldCharType="begin">
          <w:fldData xml:space="preserve">PEVuZE5vdGU+PENpdGU+PEF1dGhvcj5XYXJkZW1hbm48L0F1dGhvcj48WWVhcj4yMDAzPC9ZZWFy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M3NC03PC9wYWdlcz48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</w:fldData>
        </w:fldChar>
      </w:r>
      <w:r w:rsidR="00B84949">
        <w:instrText xml:space="preserve"> ADDIN EN.CITE </w:instrText>
      </w:r>
      <w:r w:rsidR="00B84949">
        <w:fldChar w:fldCharType="begin">
          <w:fldData xml:space="preserve">PEVuZE5vdGU+PENpdGU+PEF1dGhvcj5XYXJkZW1hbm48L0F1dGhvcj48WWVhcj4yMDAzPC9ZZWFy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MTM3NC03PC9wYWdlcz48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</w:fldData>
        </w:fldChar>
      </w:r>
      <w:r w:rsidR="00B84949">
        <w:instrText xml:space="preserve"> ADDIN EN.CITE.DATA </w:instrText>
      </w:r>
      <w:r w:rsidR="00B84949">
        <w:fldChar w:fldCharType="end"/>
      </w:r>
      <w:r w:rsidR="00BF469C">
        <w:fldChar w:fldCharType="separate"/>
      </w:r>
      <w:r w:rsidR="00B84949">
        <w:rPr>
          <w:noProof/>
        </w:rPr>
        <w:t>[66]</w:t>
      </w:r>
      <w:r w:rsidR="00BF469C">
        <w:fldChar w:fldCharType="end"/>
      </w:r>
      <w:r w:rsidR="00F807F6">
        <w:t>.</w:t>
      </w:r>
      <w:r w:rsidR="00BF469C">
        <w:rPr>
          <w:noProof/>
          <w:vertAlign w:val="superscript"/>
        </w:rPr>
        <w:t xml:space="preserve"> </w:t>
      </w:r>
      <w:r w:rsidR="0084552A" w:rsidRPr="002C7415">
        <w:t>It</w:t>
      </w:r>
      <w:r w:rsidR="00985530" w:rsidRPr="002C7415">
        <w:t xml:space="preserve"> has been hypothesised that </w:t>
      </w:r>
      <w:r w:rsidR="00697213" w:rsidRPr="002C7415">
        <w:t xml:space="preserve">conserved HIV-1 epitopes may mimic host proteins in order to avoid host antibody responses </w:t>
      </w:r>
      <w:r w:rsidR="00363BDB">
        <w:t>through</w:t>
      </w:r>
      <w:r w:rsidR="00697213" w:rsidRPr="002C7415">
        <w:t xml:space="preserve"> the</w:t>
      </w:r>
      <w:r w:rsidR="007C3576" w:rsidRPr="002C7415">
        <w:t xml:space="preserve"> </w:t>
      </w:r>
      <w:r w:rsidR="00985530" w:rsidRPr="002C7415">
        <w:t xml:space="preserve">down-regulation </w:t>
      </w:r>
      <w:r w:rsidR="0084552A" w:rsidRPr="002C7415">
        <w:t xml:space="preserve">of </w:t>
      </w:r>
      <w:r w:rsidR="0062696C" w:rsidRPr="002C7415">
        <w:t>relevant</w:t>
      </w:r>
      <w:r w:rsidR="0084552A" w:rsidRPr="002C7415">
        <w:t xml:space="preserve"> B cells </w:t>
      </w:r>
      <w:r w:rsidR="00985530" w:rsidRPr="002C7415">
        <w:t>by host tolerance mechanisms</w:t>
      </w:r>
      <w:r w:rsidR="00F807F6">
        <w:t xml:space="preserve"> </w:t>
      </w:r>
      <w:r w:rsidR="007C3576" w:rsidRPr="002C7415">
        <w:fldChar w:fldCharType="begin">
          <w:fldData xml:space="preserve">PEVuZE5vdGU+PENpdGU+PEF1dGhvcj5IYXluZXM8L0F1dGhvcj48WWVhcj4yMDA1PC9ZZWFyPjxS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</w:fldData>
        </w:fldChar>
      </w:r>
      <w:r w:rsidR="0023721D">
        <w:instrText xml:space="preserve"> ADDIN EN.CITE </w:instrText>
      </w:r>
      <w:r w:rsidR="0023721D">
        <w:fldChar w:fldCharType="begin">
          <w:fldData xml:space="preserve">PEVuZE5vdGU+PENpdGU+PEF1dGhvcj5IYXluZXM8L0F1dGhvcj48WWVhcj4yMDA1PC9ZZWFyPjxS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</w:fldData>
        </w:fldChar>
      </w:r>
      <w:r w:rsidR="0023721D">
        <w:instrText xml:space="preserve"> ADDIN EN.CITE.DATA </w:instrText>
      </w:r>
      <w:r w:rsidR="0023721D">
        <w:fldChar w:fldCharType="end"/>
      </w:r>
      <w:r w:rsidR="007C3576" w:rsidRPr="002C7415">
        <w:fldChar w:fldCharType="separate"/>
      </w:r>
      <w:r w:rsidR="0023721D">
        <w:rPr>
          <w:noProof/>
        </w:rPr>
        <w:t>[144, 145, 147]</w:t>
      </w:r>
      <w:r w:rsidR="007C3576" w:rsidRPr="002C7415">
        <w:fldChar w:fldCharType="end"/>
      </w:r>
      <w:r w:rsidR="00F807F6">
        <w:t>.</w:t>
      </w:r>
      <w:r w:rsidR="001F2056">
        <w:t xml:space="preserve"> A similar host immune evasion strategy has been reported for the pathogen </w:t>
      </w:r>
      <w:r w:rsidR="001F2056" w:rsidRPr="001F2056">
        <w:rPr>
          <w:i/>
        </w:rPr>
        <w:t xml:space="preserve">Campylobacter </w:t>
      </w:r>
      <w:proofErr w:type="spellStart"/>
      <w:r w:rsidR="001F2056" w:rsidRPr="001F2056">
        <w:rPr>
          <w:i/>
        </w:rPr>
        <w:t>jejuni</w:t>
      </w:r>
      <w:proofErr w:type="spellEnd"/>
      <w:r w:rsidR="001F2056">
        <w:rPr>
          <w:i/>
        </w:rPr>
        <w:t xml:space="preserve">, </w:t>
      </w:r>
      <w:r w:rsidR="001F2056">
        <w:t xml:space="preserve">whose </w:t>
      </w:r>
      <w:proofErr w:type="spellStart"/>
      <w:r w:rsidR="001F2056">
        <w:t>lipo</w:t>
      </w:r>
      <w:r w:rsidR="008D252D">
        <w:t>oligo</w:t>
      </w:r>
      <w:r w:rsidR="001F2056">
        <w:t>saccharide</w:t>
      </w:r>
      <w:proofErr w:type="spellEnd"/>
      <w:r w:rsidR="008D252D">
        <w:t xml:space="preserve"> (LOS)</w:t>
      </w:r>
      <w:r w:rsidR="001F2056">
        <w:t xml:space="preserve"> mimics the gangliosides of the host’s peripheral nervous system</w:t>
      </w:r>
      <w:r w:rsidR="00F807F6">
        <w:t xml:space="preserve"> </w:t>
      </w:r>
      <w:r w:rsidR="00B1650D">
        <w:fldChar w:fldCharType="begin"/>
      </w:r>
      <w:r w:rsidR="0023721D">
        <w:instrText xml:space="preserve"> ADDIN EN.CITE &lt;EndNote&gt;&lt;Cite&gt;&lt;Author&gt;Komagamine&lt;/Author&gt;&lt;Year&gt;2006&lt;/Year&gt;&lt;RecNum&gt;1468&lt;/RecNum&gt;&lt;DisplayText&gt;[148]&lt;/DisplayText&gt;&lt;record&gt;&lt;rec-number&gt;1468&lt;/rec-number&gt;&lt;foreign-keys&gt;&lt;key app="EN" db-id="p2pxssdv6repwwevvsjpx0dqxsx0eer995xr" timestamp="1510766408"&gt;1468&lt;/key&gt;&lt;/foreign-keys&gt;&lt;ref-type name="Journal Article"&gt;17&lt;/ref-type&gt;&lt;contributors&gt;&lt;authors&gt;&lt;author&gt;Komagamine, T.&lt;/author&gt;&lt;author&gt;Yuki, N.&lt;/author&gt;&lt;/authors&gt;&lt;/contributors&gt;&lt;auth-address&gt;Department of Neurology and Research Institute for Neuroimmunological Diseases, Dokkyo Medical University School of Medicine, Tochigi, Japan.&lt;/auth-address&gt;&lt;titles&gt;&lt;title&gt;Ganglioside mimicry as a cause of Guillain-Barre syndrome&lt;/title&gt;&lt;secondary-title&gt;CNS Neurol Disord Drug Targets&lt;/secondary-title&gt;&lt;alt-title&gt;CNS &amp;amp; neurological disorders drug targets&lt;/alt-title&gt;&lt;/titles&gt;&lt;periodical&gt;&lt;full-title&gt;CNS Neurol Disord Drug Targets&lt;/full-title&gt;&lt;abbr-1&gt;CNS &amp;amp; neurological disorders drug targets&lt;/abbr-1&gt;&lt;/periodical&gt;&lt;alt-periodical&gt;&lt;full-title&gt;CNS Neurol Disord Drug Targets&lt;/full-title&gt;&lt;abbr-1&gt;CNS &amp;amp; neurological disorders drug targets&lt;/abbr-1&gt;&lt;/alt-periodical&gt;&lt;pages&gt;391-400&lt;/pages&gt;&lt;volume&gt;5&lt;/volume&gt;&lt;number&gt;4&lt;/number&gt;&lt;keywords&gt;&lt;keyword&gt;Animals&lt;/keyword&gt;&lt;keyword&gt;Antigens, Bacterial/*immunology&lt;/keyword&gt;&lt;keyword&gt;Autoantibodies/immunology&lt;/keyword&gt;&lt;keyword&gt;Campylobacter Infections/complications/immunology&lt;/keyword&gt;&lt;keyword&gt;Disease Models, Animal&lt;/keyword&gt;&lt;keyword&gt;G(M1) Ganglioside/immunology&lt;/keyword&gt;&lt;keyword&gt;Gangliosides/*immunology&lt;/keyword&gt;&lt;keyword&gt;Guillain-Barre Syndrome/*immunology/*microbiology/physiopathology&lt;/keyword&gt;&lt;keyword&gt;Humans&lt;/keyword&gt;&lt;keyword&gt;Molecular Mimicry/*immunology&lt;/keyword&gt;&lt;keyword&gt;Oligosaccharides/*immunology&lt;/keyword&gt;&lt;/keywords&gt;&lt;dates&gt;&lt;year&gt;2006&lt;/year&gt;&lt;pub-dates&gt;&lt;date&gt;Aug&lt;/date&gt;&lt;/pub-dates&gt;&lt;/dates&gt;&lt;isbn&gt;1871-5273 (Print)&amp;#xD;1871-5273 (Linking)&lt;/isbn&gt;&lt;accession-num&gt;16918391&lt;/accession-num&gt;&lt;urls&gt;&lt;related-urls&gt;&lt;url&gt;http://www.ncbi.nlm.nih.gov/pubmed/16918391&lt;/url&gt;&lt;/related-urls&gt;&lt;/urls&gt;&lt;/record&gt;&lt;/Cite&gt;&lt;/EndNote&gt;</w:instrText>
      </w:r>
      <w:r w:rsidR="00B1650D">
        <w:fldChar w:fldCharType="separate"/>
      </w:r>
      <w:r w:rsidR="0023721D">
        <w:rPr>
          <w:noProof/>
        </w:rPr>
        <w:t>[148]</w:t>
      </w:r>
      <w:r w:rsidR="00B1650D">
        <w:fldChar w:fldCharType="end"/>
      </w:r>
      <w:r w:rsidR="00F807F6">
        <w:t>.</w:t>
      </w:r>
      <w:r w:rsidR="007D000C">
        <w:t xml:space="preserve"> </w:t>
      </w:r>
      <w:r w:rsidR="001F2056" w:rsidRPr="00760C1B">
        <w:t>Despite the</w:t>
      </w:r>
      <w:r w:rsidR="00760C1B" w:rsidRPr="00760C1B">
        <w:t>se barriers</w:t>
      </w:r>
      <w:r w:rsidR="001F2056" w:rsidRPr="00760C1B">
        <w:t>, poly- and auto-reactive bnAbs are not uncommon</w:t>
      </w:r>
      <w:r w:rsidR="00F32BCB">
        <w:t xml:space="preserve">, though their </w:t>
      </w:r>
      <w:r w:rsidR="001F2056" w:rsidRPr="00760C1B">
        <w:t xml:space="preserve">development </w:t>
      </w:r>
      <w:r w:rsidR="00585F2E" w:rsidRPr="00760C1B">
        <w:t xml:space="preserve">may be dependent on prolonged exposure to </w:t>
      </w:r>
      <w:r w:rsidR="002F7760" w:rsidRPr="00760C1B">
        <w:t xml:space="preserve">the </w:t>
      </w:r>
      <w:r w:rsidR="00585F2E" w:rsidRPr="00760C1B">
        <w:t>antigen</w:t>
      </w:r>
      <w:r w:rsidR="002F7760" w:rsidRPr="00760C1B">
        <w:t xml:space="preserve">, as several B cell tolerance </w:t>
      </w:r>
      <w:r w:rsidR="00585F2E" w:rsidRPr="00760C1B">
        <w:t xml:space="preserve">checkpoints may need to be </w:t>
      </w:r>
      <w:r w:rsidR="002F7760" w:rsidRPr="00760C1B">
        <w:t>overcome</w:t>
      </w:r>
      <w:r w:rsidR="00F32BCB">
        <w:t xml:space="preserve">. </w:t>
      </w:r>
      <w:r w:rsidR="00267793">
        <w:t>The e</w:t>
      </w:r>
      <w:r w:rsidR="002F7760" w:rsidRPr="00760C1B">
        <w:t xml:space="preserve">licitation of bnAbs through </w:t>
      </w:r>
      <w:r w:rsidR="009A5692">
        <w:t xml:space="preserve">typical </w:t>
      </w:r>
      <w:r w:rsidR="002F7760" w:rsidRPr="00760C1B">
        <w:t xml:space="preserve">vaccination strategies may </w:t>
      </w:r>
      <w:r w:rsidR="00267793">
        <w:t xml:space="preserve">therefore </w:t>
      </w:r>
      <w:r w:rsidR="002F7760" w:rsidRPr="00760C1B">
        <w:t>prove challenging.</w:t>
      </w:r>
    </w:p>
    <w:p w14:paraId="713F331B" w14:textId="7FE59578" w:rsidR="000B524A" w:rsidRPr="00CE10E6" w:rsidRDefault="000B524A" w:rsidP="0017342D">
      <w:pPr>
        <w:pStyle w:val="Heading1"/>
        <w:spacing w:before="0" w:after="160" w:line="360" w:lineRule="auto"/>
        <w:rPr>
          <w:sz w:val="22"/>
          <w:szCs w:val="22"/>
        </w:rPr>
      </w:pPr>
      <w:r w:rsidRPr="00CE10E6">
        <w:rPr>
          <w:sz w:val="22"/>
          <w:szCs w:val="22"/>
        </w:rPr>
        <w:t xml:space="preserve">4. </w:t>
      </w:r>
      <w:r w:rsidR="001D220C">
        <w:rPr>
          <w:sz w:val="22"/>
          <w:szCs w:val="22"/>
        </w:rPr>
        <w:t>G</w:t>
      </w:r>
      <w:r w:rsidR="001D220C">
        <w:t>lycan mimicry in vaccine design</w:t>
      </w:r>
    </w:p>
    <w:p w14:paraId="643A25DC" w14:textId="64BCF715" w:rsidR="0017342D" w:rsidRPr="00CE10E6" w:rsidRDefault="0017342D" w:rsidP="00CE10E6">
      <w:pPr>
        <w:spacing w:line="360" w:lineRule="auto"/>
        <w:jc w:val="both"/>
      </w:pPr>
      <w:r w:rsidRPr="00CE10E6">
        <w:t xml:space="preserve">The observation that glycan-dependent bnAbs can </w:t>
      </w:r>
      <w:r w:rsidR="00490D96">
        <w:t>bind to</w:t>
      </w:r>
      <w:r w:rsidRPr="00CE10E6">
        <w:t xml:space="preserve"> soluble mimetics of the viral spike indicates that the glycans displayed by such immunogens are</w:t>
      </w:r>
      <w:r w:rsidR="00826838">
        <w:t xml:space="preserve"> largely</w:t>
      </w:r>
      <w:r w:rsidRPr="00CE10E6">
        <w:t xml:space="preserve"> tolerated within the bnAb glycan specificity profile. However, given the nature of bnAbs, which have evolved to tolerate microheterogeneity of glycans, cross-reactivity does not </w:t>
      </w:r>
      <w:r w:rsidRPr="00DF1A8D">
        <w:t xml:space="preserve">necessarily indicate that the target glycans are </w:t>
      </w:r>
      <w:r w:rsidR="00CE10E6" w:rsidRPr="00DF1A8D">
        <w:t>precisely</w:t>
      </w:r>
      <w:r w:rsidRPr="00DF1A8D">
        <w:t xml:space="preserve"> conserved between immunogen and virus.</w:t>
      </w:r>
      <w:r w:rsidR="00D12008" w:rsidRPr="00DF1A8D">
        <w:t xml:space="preserve"> For example, some glycan specific bnAbs recognise the </w:t>
      </w:r>
      <w:r w:rsidR="008555AC" w:rsidRPr="00DF1A8D">
        <w:t xml:space="preserve">largely invariant </w:t>
      </w:r>
      <w:r w:rsidR="00D12008" w:rsidRPr="00DF1A8D">
        <w:t xml:space="preserve">base of </w:t>
      </w:r>
      <w:r w:rsidR="008555AC" w:rsidRPr="00DF1A8D">
        <w:t xml:space="preserve">the </w:t>
      </w:r>
      <w:r w:rsidR="00D12008" w:rsidRPr="00DF1A8D">
        <w:t>glycan</w:t>
      </w:r>
      <w:r w:rsidR="00F807F6">
        <w:t xml:space="preserve"> </w:t>
      </w:r>
      <w:r w:rsidR="00901B4E" w:rsidRPr="00DF1A8D">
        <w:fldChar w:fldCharType="begin">
          <w:fldData xml:space="preserve">PEVuZE5vdGU+PENpdGU+PEF1dGhvcj5TdGV3YXJ0LUpvbmVzPC9BdXRob3I+PFllYXI+MjAxNjwv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</w:fldData>
        </w:fldChar>
      </w:r>
      <w:r w:rsidR="0023721D">
        <w:instrText xml:space="preserve"> ADDIN EN.CITE </w:instrText>
      </w:r>
      <w:r w:rsidR="0023721D">
        <w:fldChar w:fldCharType="begin">
          <w:fldData xml:space="preserve">PEVuZE5vdGU+PENpdGU+PEF1dGhvcj5TdGV3YXJ0LUpvbmVzPC9BdXRob3I+PFllYXI+MjAxNjwv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</w:fldData>
        </w:fldChar>
      </w:r>
      <w:r w:rsidR="0023721D">
        <w:instrText xml:space="preserve"> ADDIN EN.CITE.DATA </w:instrText>
      </w:r>
      <w:r w:rsidR="0023721D">
        <w:fldChar w:fldCharType="end"/>
      </w:r>
      <w:r w:rsidR="00901B4E" w:rsidRPr="00DF1A8D">
        <w:fldChar w:fldCharType="separate"/>
      </w:r>
      <w:r w:rsidR="0023721D">
        <w:rPr>
          <w:noProof/>
        </w:rPr>
        <w:t>[134, 149]</w:t>
      </w:r>
      <w:r w:rsidR="00901B4E" w:rsidRPr="00DF1A8D">
        <w:fldChar w:fldCharType="end"/>
      </w:r>
      <w:r w:rsidR="00F807F6">
        <w:t>.</w:t>
      </w:r>
      <w:r w:rsidRPr="00DF1A8D">
        <w:t xml:space="preserve"> Furthermore, failure of an immunogen to bind a bnAb could be symptomatic of either a failure of protein mimicry, glycan mimicry, or both. For these reasons, there is significant interest in defining the glycosylation </w:t>
      </w:r>
      <w:r w:rsidRPr="00CE10E6">
        <w:t xml:space="preserve">of both target viruses and candidate immunogens. Finally, detailed information about glycosylation will also help define the immunological ramifications of particular immunogen and viral glycoforms that may go beyond simply the display of </w:t>
      </w:r>
      <w:r w:rsidR="00954E8B" w:rsidRPr="00CE10E6">
        <w:t xml:space="preserve">particular </w:t>
      </w:r>
      <w:r w:rsidRPr="00CE10E6">
        <w:t xml:space="preserve">glycan structures at a particular site. For example, are </w:t>
      </w:r>
      <w:r w:rsidR="00954E8B">
        <w:t xml:space="preserve">some </w:t>
      </w:r>
      <w:r w:rsidRPr="00CE10E6">
        <w:t>glycoforms more inflammatory or immunogenic than others</w:t>
      </w:r>
      <w:r w:rsidR="00F807F6">
        <w:t xml:space="preserve"> </w:t>
      </w:r>
      <w:r w:rsidR="00501EE1">
        <w:fldChar w:fldCharType="begin">
          <w:fldData xml:space="preserve">PEVuZE5vdGU+PENpdGU+PEF1dGhvcj5Lb25nPC9BdXRob3I+PFllYXI+MjAxMDwvWWVhcj48UmVj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</w:fldData>
        </w:fldChar>
      </w:r>
      <w:r w:rsidR="0023721D">
        <w:instrText xml:space="preserve"> ADDIN EN.CITE </w:instrText>
      </w:r>
      <w:r w:rsidR="0023721D">
        <w:fldChar w:fldCharType="begin">
          <w:fldData xml:space="preserve">PEVuZE5vdGU+PENpdGU+PEF1dGhvcj5Lb25nPC9BdXRob3I+PFllYXI+MjAxMDwvWWVhcj48UmVj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</w:fldData>
        </w:fldChar>
      </w:r>
      <w:r w:rsidR="0023721D">
        <w:instrText xml:space="preserve"> ADDIN EN.CITE.DATA </w:instrText>
      </w:r>
      <w:r w:rsidR="0023721D">
        <w:fldChar w:fldCharType="end"/>
      </w:r>
      <w:r w:rsidR="00501EE1">
        <w:fldChar w:fldCharType="separate"/>
      </w:r>
      <w:r w:rsidR="0023721D">
        <w:rPr>
          <w:noProof/>
        </w:rPr>
        <w:t>[150]</w:t>
      </w:r>
      <w:r w:rsidR="00501EE1">
        <w:fldChar w:fldCharType="end"/>
      </w:r>
      <w:r w:rsidR="00F807F6">
        <w:t>?</w:t>
      </w:r>
    </w:p>
    <w:p w14:paraId="1B3BF213" w14:textId="6BE4634A" w:rsidR="00186E5D" w:rsidRDefault="00B46A13" w:rsidP="00273770">
      <w:pPr>
        <w:pStyle w:val="Heading2"/>
        <w:spacing w:line="360" w:lineRule="auto"/>
      </w:pPr>
      <w:r>
        <w:t>4.1</w:t>
      </w:r>
      <w:r w:rsidR="00186E5D" w:rsidRPr="00E93B6D">
        <w:t xml:space="preserve"> </w:t>
      </w:r>
      <w:r>
        <w:t xml:space="preserve">Understanding </w:t>
      </w:r>
      <w:r w:rsidR="001D220C">
        <w:t>Env</w:t>
      </w:r>
      <w:r w:rsidR="00186E5D">
        <w:t xml:space="preserve"> glycosylation</w:t>
      </w:r>
      <w:r w:rsidR="00387FB1">
        <w:t xml:space="preserve"> processing</w:t>
      </w:r>
    </w:p>
    <w:p w14:paraId="2C48F7EE" w14:textId="7649C74F" w:rsidR="0036317D" w:rsidRPr="00DF1A8D" w:rsidRDefault="003B5A29" w:rsidP="00273770">
      <w:pPr>
        <w:spacing w:line="360" w:lineRule="auto"/>
        <w:jc w:val="both"/>
      </w:pPr>
      <w:r w:rsidRPr="00A52086">
        <w:t>Th</w:t>
      </w:r>
      <w:r w:rsidR="00BA1794">
        <w:t xml:space="preserve">e analysis of </w:t>
      </w:r>
      <w:r w:rsidR="00947F19">
        <w:t>HIV-1</w:t>
      </w:r>
      <w:r w:rsidR="00BA1794">
        <w:t xml:space="preserve"> glycosylation </w:t>
      </w:r>
      <w:r w:rsidRPr="00A52086">
        <w:t xml:space="preserve">is </w:t>
      </w:r>
      <w:r w:rsidR="001D61B5" w:rsidRPr="00A52086">
        <w:t>particularly challenging given the extensive heterogeneity displayed by glyc</w:t>
      </w:r>
      <w:r w:rsidRPr="00A52086">
        <w:t>oproteins</w:t>
      </w:r>
      <w:r w:rsidR="00287E02">
        <w:t>,</w:t>
      </w:r>
      <w:r w:rsidR="00BA1794">
        <w:t xml:space="preserve"> combined with the </w:t>
      </w:r>
      <w:r w:rsidRPr="00A52086">
        <w:t>large nu</w:t>
      </w:r>
      <w:r w:rsidR="001D61B5" w:rsidRPr="00A52086">
        <w:t xml:space="preserve">mber of </w:t>
      </w:r>
      <w:r w:rsidR="00175109">
        <w:t>PNGS</w:t>
      </w:r>
      <w:r w:rsidR="001D61B5" w:rsidRPr="00A52086">
        <w:t xml:space="preserve"> on </w:t>
      </w:r>
      <w:r w:rsidRPr="00A52086">
        <w:t>E</w:t>
      </w:r>
      <w:r w:rsidR="001D61B5" w:rsidRPr="00A52086">
        <w:t xml:space="preserve">nv. </w:t>
      </w:r>
      <w:r w:rsidR="00287E02">
        <w:t>Furthermore</w:t>
      </w:r>
      <w:r w:rsidR="001D61B5" w:rsidRPr="00A52086">
        <w:t>, isolating v</w:t>
      </w:r>
      <w:r w:rsidR="004C73D8" w:rsidRPr="00A52086">
        <w:t>iral</w:t>
      </w:r>
      <w:r w:rsidRPr="00A52086">
        <w:t>ly-</w:t>
      </w:r>
      <w:r w:rsidR="001D61B5" w:rsidRPr="00A52086">
        <w:t>derived</w:t>
      </w:r>
      <w:r w:rsidR="004C73D8" w:rsidRPr="00A52086">
        <w:t xml:space="preserve"> </w:t>
      </w:r>
      <w:r w:rsidRPr="00A52086">
        <w:t xml:space="preserve">Env </w:t>
      </w:r>
      <w:r w:rsidR="001D61B5" w:rsidRPr="00A52086">
        <w:t xml:space="preserve">in sufficient quantities </w:t>
      </w:r>
      <w:r w:rsidRPr="00A52086">
        <w:t xml:space="preserve">for glycan analysis has </w:t>
      </w:r>
      <w:r w:rsidR="001D61B5" w:rsidRPr="00A52086">
        <w:t xml:space="preserve">proved </w:t>
      </w:r>
      <w:r w:rsidRPr="00A52086">
        <w:t>difficult</w:t>
      </w:r>
      <w:r w:rsidR="001D61B5" w:rsidRPr="00A52086">
        <w:t xml:space="preserve">. </w:t>
      </w:r>
      <w:r w:rsidR="00287E02">
        <w:t>E</w:t>
      </w:r>
      <w:r w:rsidR="001D61B5" w:rsidRPr="00A52086">
        <w:t xml:space="preserve">arly </w:t>
      </w:r>
      <w:r w:rsidR="00F10D72" w:rsidRPr="00A52086">
        <w:t>g</w:t>
      </w:r>
      <w:r w:rsidR="003B6B42" w:rsidRPr="00A52086">
        <w:t>lycan analys</w:t>
      </w:r>
      <w:r w:rsidR="001D61B5" w:rsidRPr="00A52086">
        <w:t>e</w:t>
      </w:r>
      <w:r w:rsidR="003B6B42" w:rsidRPr="00A52086">
        <w:t>s</w:t>
      </w:r>
      <w:r w:rsidR="004C73D8" w:rsidRPr="00A52086">
        <w:t xml:space="preserve"> </w:t>
      </w:r>
      <w:r w:rsidR="001D61B5" w:rsidRPr="00A52086">
        <w:t xml:space="preserve">were </w:t>
      </w:r>
      <w:r w:rsidR="00287E02">
        <w:t xml:space="preserve">therefore </w:t>
      </w:r>
      <w:r w:rsidRPr="00A52086">
        <w:t xml:space="preserve">generally </w:t>
      </w:r>
      <w:r w:rsidR="001D61B5" w:rsidRPr="00A52086">
        <w:t xml:space="preserve">performed on </w:t>
      </w:r>
      <w:r w:rsidR="003B6B42" w:rsidRPr="00A52086">
        <w:t>recombinant, monomeric gp120</w:t>
      </w:r>
      <w:r w:rsidR="00F807F6">
        <w:t xml:space="preserve"> </w:t>
      </w:r>
      <w:r w:rsidR="00F10D72" w:rsidRPr="00A52086">
        <w:fldChar w:fldCharType="begin">
          <w:fldData xml:space="preserve">PEVuZE5vdGU+PENpdGU+PEF1dGhvcj5NaXp1b2NoaTwvQXV0aG9yPjxZZWFyPjE5ODg8L1llYXI+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</w:fldData>
        </w:fldChar>
      </w:r>
      <w:r w:rsidR="0023721D">
        <w:instrText xml:space="preserve"> ADDIN EN.CITE </w:instrText>
      </w:r>
      <w:r w:rsidR="0023721D">
        <w:fldChar w:fldCharType="begin">
          <w:fldData xml:space="preserve">PEVuZE5vdGU+PENpdGU+PEF1dGhvcj5NaXp1b2NoaTwvQXV0aG9yPjxZZWFyPjE5ODg8L1llYXI+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</w:fldData>
        </w:fldChar>
      </w:r>
      <w:r w:rsidR="0023721D">
        <w:instrText xml:space="preserve"> ADDIN EN.CITE.DATA </w:instrText>
      </w:r>
      <w:r w:rsidR="0023721D">
        <w:fldChar w:fldCharType="end"/>
      </w:r>
      <w:r w:rsidR="00F10D72" w:rsidRPr="00A52086">
        <w:fldChar w:fldCharType="separate"/>
      </w:r>
      <w:r w:rsidR="0023721D">
        <w:rPr>
          <w:noProof/>
        </w:rPr>
        <w:t>[151-157]</w:t>
      </w:r>
      <w:r w:rsidR="00F10D72" w:rsidRPr="00A52086">
        <w:fldChar w:fldCharType="end"/>
      </w:r>
      <w:r w:rsidR="00F86EF9">
        <w:t>,</w:t>
      </w:r>
      <w:r w:rsidR="003B6B42" w:rsidRPr="00A52086">
        <w:t xml:space="preserve"> </w:t>
      </w:r>
      <w:r w:rsidR="00F86EF9">
        <w:t>or</w:t>
      </w:r>
      <w:r w:rsidR="00F10D72" w:rsidRPr="00A52086">
        <w:t xml:space="preserve"> </w:t>
      </w:r>
      <w:r w:rsidR="00E41378" w:rsidRPr="00A52086">
        <w:t>trimeric Env constructs derived from pseudovirions</w:t>
      </w:r>
      <w:r w:rsidR="00F807F6">
        <w:t xml:space="preserve"> </w:t>
      </w:r>
      <w:r w:rsidR="00E41378" w:rsidRPr="00A52086">
        <w:fldChar w:fldCharType="begin">
          <w:fldData xml:space="preserve">PEVuZE5vdGU+PENpdGU+PEF1dGhvcj5Cb25vbWVsbGk8L0F1dGhvcj48WWVhcj4yMDExPC9ZZWFy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==
</w:fldData>
        </w:fldChar>
      </w:r>
      <w:r w:rsidR="0023721D">
        <w:instrText xml:space="preserve"> ADDIN EN.CITE </w:instrText>
      </w:r>
      <w:r w:rsidR="0023721D">
        <w:fldChar w:fldCharType="begin">
          <w:fldData xml:space="preserve">PEVuZE5vdGU+PENpdGU+PEF1dGhvcj5Cb25vbWVsbGk8L0F1dGhvcj48WWVhcj4yMDExPC9ZZWFy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==
</w:fldData>
        </w:fldChar>
      </w:r>
      <w:r w:rsidR="0023721D">
        <w:instrText xml:space="preserve"> ADDIN EN.CITE.DATA </w:instrText>
      </w:r>
      <w:r w:rsidR="0023721D">
        <w:fldChar w:fldCharType="end"/>
      </w:r>
      <w:r w:rsidR="00E41378" w:rsidRPr="00A52086">
        <w:fldChar w:fldCharType="separate"/>
      </w:r>
      <w:r w:rsidR="0023721D">
        <w:rPr>
          <w:noProof/>
        </w:rPr>
        <w:t>[151, 158-160]</w:t>
      </w:r>
      <w:r w:rsidR="00E41378" w:rsidRPr="00A52086">
        <w:fldChar w:fldCharType="end"/>
      </w:r>
      <w:r w:rsidR="00F807F6">
        <w:t>,</w:t>
      </w:r>
      <w:r w:rsidR="00E41378" w:rsidRPr="00A52086">
        <w:t xml:space="preserve"> membrane-</w:t>
      </w:r>
      <w:r w:rsidR="00E41378" w:rsidRPr="00DF1A8D">
        <w:t>associated trimers</w:t>
      </w:r>
      <w:r w:rsidR="00F807F6">
        <w:t xml:space="preserve"> </w:t>
      </w:r>
      <w:r w:rsidR="00E41378" w:rsidRPr="00DF1A8D">
        <w:fldChar w:fldCharType="begin">
          <w:fldData xml:space="preserve">PEVuZE5vdGU+PENpdGU+PEF1dGhvcj5HbzwvQXV0aG9yPjxZZWFyPjIwMTU8L1llYXI+PFJlY051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</w:fldData>
        </w:fldChar>
      </w:r>
      <w:r w:rsidR="0023721D">
        <w:instrText xml:space="preserve"> ADDIN EN.CITE </w:instrText>
      </w:r>
      <w:r w:rsidR="0023721D">
        <w:fldChar w:fldCharType="begin">
          <w:fldData xml:space="preserve">PEVuZE5vdGU+PENpdGU+PEF1dGhvcj5HbzwvQXV0aG9yPjxZZWFyPjIwMTU8L1llYXI+PFJlY051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</w:fldData>
        </w:fldChar>
      </w:r>
      <w:r w:rsidR="0023721D">
        <w:instrText xml:space="preserve"> ADDIN EN.CITE.DATA </w:instrText>
      </w:r>
      <w:r w:rsidR="0023721D">
        <w:fldChar w:fldCharType="end"/>
      </w:r>
      <w:r w:rsidR="00E41378" w:rsidRPr="00DF1A8D">
        <w:fldChar w:fldCharType="separate"/>
      </w:r>
      <w:r w:rsidR="0023721D">
        <w:rPr>
          <w:noProof/>
        </w:rPr>
        <w:t>[161, 162]</w:t>
      </w:r>
      <w:r w:rsidR="00E41378" w:rsidRPr="00DF1A8D">
        <w:fldChar w:fldCharType="end"/>
      </w:r>
      <w:r w:rsidR="00F807F6">
        <w:t>,</w:t>
      </w:r>
      <w:r w:rsidR="00E41378" w:rsidRPr="00DF1A8D">
        <w:t xml:space="preserve"> </w:t>
      </w:r>
      <w:r w:rsidR="00F86EF9">
        <w:t>and</w:t>
      </w:r>
      <w:r w:rsidR="00E41378" w:rsidRPr="00DF1A8D">
        <w:t xml:space="preserve"> recombinant, soluble trimers</w:t>
      </w:r>
      <w:r w:rsidR="00F807F6">
        <w:t xml:space="preserve"> </w:t>
      </w:r>
      <w:r w:rsidR="00E41378" w:rsidRPr="00DF1A8D">
        <w:fldChar w:fldCharType="begin">
          <w:fldData xml:space="preserve">IFJlcDwvYWx0LXRpdGxlPjwvdGl0bGVzPjxhbHQtcGVyaW9kaWNhbD48ZnVsbC10aXRsZT5DZWxs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</w:fldData>
        </w:fldChar>
      </w:r>
      <w:r w:rsidR="0023721D">
        <w:instrText xml:space="preserve"> ADDIN EN.CITE </w:instrText>
      </w:r>
      <w:r w:rsidR="0023721D">
        <w:fldChar w:fldCharType="begin">
          <w:fldData xml:space="preserve">PEVuZE5vdGU+PENpdGU+PEF1dGhvcj5CZWhyZW5zPC9BdXRob3I+PFllYXI+MjAxNjwvWWVhcj48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==
</w:fldData>
        </w:fldChar>
      </w:r>
      <w:r w:rsidR="0023721D">
        <w:instrText xml:space="preserve"> ADDIN EN.CITE.DATA </w:instrText>
      </w:r>
      <w:r w:rsidR="0023721D">
        <w:fldChar w:fldCharType="end"/>
      </w:r>
      <w:r w:rsidR="0023721D">
        <w:fldChar w:fldCharType="begin">
          <w:fldData xml:space="preserve">IFJlcDwvYWx0LXRpdGxlPjwvdGl0bGVzPjxhbHQtcGVyaW9kaWNhbD48ZnVsbC10aXRsZT5DZWxs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</w:fldData>
        </w:fldChar>
      </w:r>
      <w:r w:rsidR="0023721D">
        <w:instrText xml:space="preserve"> ADDIN EN.CITE.DATA </w:instrText>
      </w:r>
      <w:r w:rsidR="0023721D">
        <w:fldChar w:fldCharType="end"/>
      </w:r>
      <w:r w:rsidR="00E41378" w:rsidRPr="00DF1A8D">
        <w:fldChar w:fldCharType="separate"/>
      </w:r>
      <w:r w:rsidR="0023721D">
        <w:rPr>
          <w:noProof/>
        </w:rPr>
        <w:t>[45, 94, 121, 162-170]</w:t>
      </w:r>
      <w:r w:rsidR="00E41378" w:rsidRPr="00DF1A8D">
        <w:fldChar w:fldCharType="end"/>
      </w:r>
      <w:r w:rsidR="00F807F6">
        <w:t>.</w:t>
      </w:r>
      <w:r w:rsidRPr="00DF1A8D">
        <w:t xml:space="preserve"> </w:t>
      </w:r>
      <w:r w:rsidR="00A52086" w:rsidRPr="00DF1A8D">
        <w:t xml:space="preserve">These </w:t>
      </w:r>
      <w:r w:rsidR="004C73D8" w:rsidRPr="00DF1A8D">
        <w:t>analys</w:t>
      </w:r>
      <w:r w:rsidR="00A52086" w:rsidRPr="00DF1A8D">
        <w:t>e</w:t>
      </w:r>
      <w:r w:rsidR="004C73D8" w:rsidRPr="00DF1A8D">
        <w:t xml:space="preserve">s soon revealed </w:t>
      </w:r>
      <w:r w:rsidR="00A60062" w:rsidRPr="00DF1A8D">
        <w:t>key aspects of Env glycosylation processing. Firstly, t</w:t>
      </w:r>
      <w:r w:rsidR="00024927" w:rsidRPr="00DF1A8D">
        <w:t xml:space="preserve">he Env glycan shield </w:t>
      </w:r>
      <w:r w:rsidR="00541E75" w:rsidRPr="00DF1A8D">
        <w:t>is heterogeneous</w:t>
      </w:r>
      <w:r w:rsidR="00A60062" w:rsidRPr="00DF1A8D">
        <w:t>. T</w:t>
      </w:r>
      <w:r w:rsidR="00E5137A" w:rsidRPr="00DF1A8D">
        <w:t xml:space="preserve">he </w:t>
      </w:r>
      <w:r w:rsidR="00E93AEA" w:rsidRPr="00DF1A8D">
        <w:t xml:space="preserve">gp120 </w:t>
      </w:r>
      <w:r w:rsidR="00E5137A" w:rsidRPr="00DF1A8D">
        <w:t xml:space="preserve">subunit alone </w:t>
      </w:r>
      <w:r w:rsidR="00287E02" w:rsidRPr="00DF1A8D">
        <w:t xml:space="preserve">can </w:t>
      </w:r>
      <w:r w:rsidR="003124EA" w:rsidRPr="00DF1A8D">
        <w:t xml:space="preserve">contain upwards of </w:t>
      </w:r>
      <w:r w:rsidR="00E93AEA" w:rsidRPr="00DF1A8D">
        <w:t>50</w:t>
      </w:r>
      <w:r w:rsidR="003124EA" w:rsidRPr="00DF1A8D">
        <w:t xml:space="preserve"> different glycan structures</w:t>
      </w:r>
      <w:r w:rsidR="00F807F6">
        <w:t xml:space="preserve"> </w:t>
      </w:r>
      <w:r w:rsidR="009105A8" w:rsidRPr="00DF1A8D">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 </w:instrText>
      </w:r>
      <w:r w:rsidR="00B84949">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DATA </w:instrText>
      </w:r>
      <w:r w:rsidR="00B84949">
        <w:fldChar w:fldCharType="end"/>
      </w:r>
      <w:r w:rsidR="009105A8" w:rsidRPr="00DF1A8D">
        <w:fldChar w:fldCharType="separate"/>
      </w:r>
      <w:r w:rsidR="00B84949">
        <w:rPr>
          <w:noProof/>
        </w:rPr>
        <w:t>[45]</w:t>
      </w:r>
      <w:r w:rsidR="009105A8" w:rsidRPr="00DF1A8D">
        <w:fldChar w:fldCharType="end"/>
      </w:r>
      <w:r w:rsidR="00F807F6">
        <w:t>,</w:t>
      </w:r>
      <w:r w:rsidR="00A60062" w:rsidRPr="00DF1A8D">
        <w:t xml:space="preserve"> attributed to the </w:t>
      </w:r>
      <w:r w:rsidR="009105A8" w:rsidRPr="00DF1A8D">
        <w:t xml:space="preserve">large </w:t>
      </w:r>
      <w:r w:rsidR="00A60062" w:rsidRPr="00A60062">
        <w:t xml:space="preserve">number of glycan processing enzymes possessed by </w:t>
      </w:r>
      <w:r w:rsidR="00A13395">
        <w:t xml:space="preserve">mammalian </w:t>
      </w:r>
      <w:r w:rsidR="00A60062" w:rsidRPr="00A60062">
        <w:t>cell</w:t>
      </w:r>
      <w:r w:rsidR="00A13395">
        <w:t>s</w:t>
      </w:r>
      <w:r w:rsidR="003124EA" w:rsidRPr="00A60062">
        <w:t>.</w:t>
      </w:r>
      <w:r w:rsidR="006A4E5A" w:rsidRPr="00A60062">
        <w:t xml:space="preserve"> </w:t>
      </w:r>
      <w:r w:rsidR="00A60062" w:rsidRPr="00A60062">
        <w:t>Despite this heterogeneity, there always</w:t>
      </w:r>
      <w:r w:rsidR="006A4E5A" w:rsidRPr="00A60062">
        <w:t xml:space="preserve"> exists</w:t>
      </w:r>
      <w:r w:rsidR="00024927" w:rsidRPr="00A60062">
        <w:t xml:space="preserve"> </w:t>
      </w:r>
      <w:r w:rsidR="006A4E5A" w:rsidRPr="00A60062">
        <w:t>a</w:t>
      </w:r>
      <w:r w:rsidR="004C73D8" w:rsidRPr="00A60062">
        <w:t xml:space="preserve"> </w:t>
      </w:r>
      <w:r w:rsidR="00A60062" w:rsidRPr="00A60062">
        <w:lastRenderedPageBreak/>
        <w:t xml:space="preserve">substantial </w:t>
      </w:r>
      <w:r w:rsidR="00024927" w:rsidRPr="00A60062">
        <w:t>p</w:t>
      </w:r>
      <w:r w:rsidR="006A4E5A" w:rsidRPr="00A60062">
        <w:t xml:space="preserve">opulation of </w:t>
      </w:r>
      <w:r w:rsidR="001D61B5" w:rsidRPr="00A60062">
        <w:t>under-</w:t>
      </w:r>
      <w:r w:rsidR="001D61B5" w:rsidRPr="00981C70">
        <w:t>processed</w:t>
      </w:r>
      <w:r w:rsidR="006A4E5A" w:rsidRPr="00981C70">
        <w:t>,</w:t>
      </w:r>
      <w:r w:rsidR="001D61B5" w:rsidRPr="00981C70">
        <w:t xml:space="preserve"> oligomannose</w:t>
      </w:r>
      <w:r w:rsidR="001D61B5" w:rsidRPr="00DF1A8D">
        <w:t>-type glycans (Man</w:t>
      </w:r>
      <w:r w:rsidR="001D61B5" w:rsidRPr="00DF1A8D">
        <w:rPr>
          <w:vertAlign w:val="subscript"/>
        </w:rPr>
        <w:t>5-9</w:t>
      </w:r>
      <w:r w:rsidR="001D61B5" w:rsidRPr="00DF1A8D">
        <w:t>GlcNAc</w:t>
      </w:r>
      <w:r w:rsidR="001D61B5" w:rsidRPr="00DF1A8D">
        <w:rPr>
          <w:vertAlign w:val="subscript"/>
        </w:rPr>
        <w:t>2</w:t>
      </w:r>
      <w:r w:rsidR="001D61B5" w:rsidRPr="00DF1A8D">
        <w:t xml:space="preserve">). </w:t>
      </w:r>
      <w:r w:rsidR="00D8566B" w:rsidRPr="00DF1A8D">
        <w:t xml:space="preserve">This glycan signature arises through steric constraints within </w:t>
      </w:r>
      <w:r w:rsidR="00A94BC8" w:rsidRPr="00DF1A8D">
        <w:t xml:space="preserve">the </w:t>
      </w:r>
      <w:r w:rsidR="00D8566B" w:rsidRPr="00DF1A8D">
        <w:t xml:space="preserve">Env </w:t>
      </w:r>
      <w:r w:rsidR="00A94BC8" w:rsidRPr="00DF1A8D">
        <w:t xml:space="preserve">glycan shield </w:t>
      </w:r>
      <w:r w:rsidR="00D8566B" w:rsidRPr="00DF1A8D">
        <w:t xml:space="preserve">that impede the actions of </w:t>
      </w:r>
      <w:r w:rsidR="00A94BC8" w:rsidRPr="00DF1A8D">
        <w:t xml:space="preserve">some of </w:t>
      </w:r>
      <w:r w:rsidR="00D8566B" w:rsidRPr="00DF1A8D">
        <w:t>the host glycosylation enzymes</w:t>
      </w:r>
      <w:r w:rsidR="00981C70" w:rsidRPr="00DF1A8D">
        <w:t xml:space="preserve"> (</w:t>
      </w:r>
      <w:r w:rsidR="008B0310" w:rsidRPr="00DF1A8D">
        <w:t>S</w:t>
      </w:r>
      <w:r w:rsidR="008774D4" w:rsidRPr="00DF1A8D">
        <w:t>ection</w:t>
      </w:r>
      <w:r w:rsidR="006A4E5A" w:rsidRPr="00DF1A8D">
        <w:t xml:space="preserve"> 4</w:t>
      </w:r>
      <w:r w:rsidR="006F0118" w:rsidRPr="00DF1A8D">
        <w:t>.3</w:t>
      </w:r>
      <w:r w:rsidR="00B50E0B" w:rsidRPr="00DF1A8D">
        <w:t xml:space="preserve"> and 4.4</w:t>
      </w:r>
      <w:r w:rsidR="00981C70" w:rsidRPr="00DF1A8D">
        <w:t>)</w:t>
      </w:r>
      <w:r w:rsidR="00F807F6">
        <w:t xml:space="preserve"> </w:t>
      </w:r>
      <w:r w:rsidR="00541E75" w:rsidRPr="00DF1A8D">
        <w:fldChar w:fldCharType="begin">
          <w:fldData xml:space="preserve">PEVuZE5vdGU+PENpdGU+PEF1dGhvcj5Eb29yZXM8L0F1dGhvcj48WWVhcj4yMDEwPC9ZZWFyPjxS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</w:fldData>
        </w:fldChar>
      </w:r>
      <w:r w:rsidR="0023721D">
        <w:instrText xml:space="preserve"> ADDIN EN.CITE </w:instrText>
      </w:r>
      <w:r w:rsidR="0023721D">
        <w:fldChar w:fldCharType="begin">
          <w:fldData xml:space="preserve">PEVuZE5vdGU+PENpdGU+PEF1dGhvcj5Eb29yZXM8L0F1dGhvcj48WWVhcj4yMDEwPC9ZZWFyPjxS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</w:fldData>
        </w:fldChar>
      </w:r>
      <w:r w:rsidR="0023721D">
        <w:instrText xml:space="preserve"> ADDIN EN.CITE.DATA </w:instrText>
      </w:r>
      <w:r w:rsidR="0023721D">
        <w:fldChar w:fldCharType="end"/>
      </w:r>
      <w:r w:rsidR="00541E75" w:rsidRPr="00DF1A8D">
        <w:fldChar w:fldCharType="separate"/>
      </w:r>
      <w:r w:rsidR="0023721D">
        <w:rPr>
          <w:noProof/>
        </w:rPr>
        <w:t>[156, 158, 159, 171]</w:t>
      </w:r>
      <w:r w:rsidR="00541E75" w:rsidRPr="00DF1A8D">
        <w:fldChar w:fldCharType="end"/>
      </w:r>
      <w:r w:rsidR="00F807F6">
        <w:t>.</w:t>
      </w:r>
    </w:p>
    <w:p w14:paraId="50F4ED88" w14:textId="709A8579" w:rsidR="00257BC8" w:rsidRDefault="00366C22" w:rsidP="00257BC8">
      <w:pPr>
        <w:spacing w:line="360" w:lineRule="auto"/>
        <w:ind w:firstLine="720"/>
        <w:jc w:val="both"/>
      </w:pPr>
      <w:r w:rsidRPr="00DF1A8D">
        <w:t>Many of the above glycan analyses focused on the</w:t>
      </w:r>
      <w:r w:rsidRPr="00260D28">
        <w:t xml:space="preserve"> analysis of enzymatically released N-glycans. </w:t>
      </w:r>
      <w:r w:rsidR="002C7D40" w:rsidRPr="00260D28">
        <w:t>Whil</w:t>
      </w:r>
      <w:r w:rsidR="00BD0E04">
        <w:t>e</w:t>
      </w:r>
      <w:r w:rsidR="002C7D40" w:rsidRPr="00260D28">
        <w:t xml:space="preserve"> </w:t>
      </w:r>
      <w:r w:rsidRPr="00260D28">
        <w:t>this provides a useful readout of the overall glycosylation profile, no site-specific information can be gleaned. Such information</w:t>
      </w:r>
      <w:r w:rsidR="00B318C4">
        <w:t>, which</w:t>
      </w:r>
      <w:r w:rsidRPr="00260D28">
        <w:t xml:space="preserve"> </w:t>
      </w:r>
      <w:r w:rsidR="0042507E">
        <w:t xml:space="preserve">involves the analysis of </w:t>
      </w:r>
      <w:r w:rsidR="00492E59">
        <w:t xml:space="preserve">protease-digested </w:t>
      </w:r>
      <w:r w:rsidR="0042507E">
        <w:t xml:space="preserve">glycopeptides, is valuable </w:t>
      </w:r>
      <w:r w:rsidRPr="00260D28">
        <w:t>in order to elucidate the precise composition of bnAb epitopes.</w:t>
      </w:r>
      <w:r w:rsidR="00257BC8">
        <w:rPr>
          <w:color w:val="00B0F0"/>
        </w:rPr>
        <w:t xml:space="preserve"> </w:t>
      </w:r>
      <w:r w:rsidR="00AF10E6">
        <w:t>T</w:t>
      </w:r>
      <w:r w:rsidR="008774D4" w:rsidRPr="005906D3">
        <w:t xml:space="preserve">he development of </w:t>
      </w:r>
      <w:r w:rsidR="005906D3" w:rsidRPr="005906D3">
        <w:t xml:space="preserve">the </w:t>
      </w:r>
      <w:r w:rsidR="008774D4" w:rsidRPr="005906D3">
        <w:t>SOSIP.664</w:t>
      </w:r>
      <w:r w:rsidR="005906D3" w:rsidRPr="005906D3">
        <w:t xml:space="preserve"> platform</w:t>
      </w:r>
      <w:r w:rsidR="00257BC8">
        <w:t>,</w:t>
      </w:r>
      <w:r w:rsidR="00AF10E6">
        <w:t xml:space="preserve"> combined with an</w:t>
      </w:r>
      <w:r w:rsidR="005906D3" w:rsidRPr="005906D3">
        <w:t xml:space="preserve"> </w:t>
      </w:r>
      <w:r w:rsidR="008774D4" w:rsidRPr="005906D3">
        <w:t xml:space="preserve">advancement of mass </w:t>
      </w:r>
      <w:r w:rsidR="008774D4" w:rsidRPr="003A0B0E">
        <w:t xml:space="preserve">spectrometric and chromatographic technologies enabled more in-depth, site-specific glycan analyses. </w:t>
      </w:r>
    </w:p>
    <w:p w14:paraId="4707ACA3" w14:textId="53A9CCB9" w:rsidR="00FE4277" w:rsidRDefault="00F86EF9" w:rsidP="006C51AC">
      <w:pPr>
        <w:spacing w:line="360" w:lineRule="auto"/>
        <w:ind w:firstLine="720"/>
        <w:jc w:val="both"/>
      </w:pPr>
      <w:r w:rsidRPr="0014110E">
        <w:t>We</w:t>
      </w:r>
      <w:r w:rsidR="002C7D40" w:rsidRPr="0014110E">
        <w:t xml:space="preserve"> </w:t>
      </w:r>
      <w:r w:rsidRPr="0014110E">
        <w:t xml:space="preserve">have previously </w:t>
      </w:r>
      <w:r w:rsidR="008774D4" w:rsidRPr="003A0B0E">
        <w:t>pub</w:t>
      </w:r>
      <w:r w:rsidR="003A0B0E" w:rsidRPr="003A0B0E">
        <w:t xml:space="preserve">lished </w:t>
      </w:r>
      <w:r w:rsidR="00826838">
        <w:t>a</w:t>
      </w:r>
      <w:r w:rsidR="003A0B0E" w:rsidRPr="003A0B0E">
        <w:t xml:space="preserve"> quantitative, site-</w:t>
      </w:r>
      <w:r w:rsidR="008774D4" w:rsidRPr="003A0B0E">
        <w:t>specific glycan analysis of the recomb</w:t>
      </w:r>
      <w:r w:rsidR="003A0B0E">
        <w:t>inant BG505 SOSIP.</w:t>
      </w:r>
      <w:r w:rsidR="003A0B0E" w:rsidRPr="00A46F28">
        <w:t xml:space="preserve">664 </w:t>
      </w:r>
      <w:r w:rsidR="003A0B0E" w:rsidRPr="006C0D84">
        <w:t>trimers</w:t>
      </w:r>
      <w:r w:rsidR="00E01986">
        <w:t xml:space="preserve"> </w:t>
      </w:r>
      <w:r w:rsidR="003371E9" w:rsidRPr="006C0D84">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 </w:instrText>
      </w:r>
      <w:r w:rsidR="00B84949">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DATA </w:instrText>
      </w:r>
      <w:r w:rsidR="00B84949">
        <w:fldChar w:fldCharType="end"/>
      </w:r>
      <w:r w:rsidR="003371E9" w:rsidRPr="006C0D84">
        <w:fldChar w:fldCharType="separate"/>
      </w:r>
      <w:r w:rsidR="00B84949">
        <w:rPr>
          <w:noProof/>
        </w:rPr>
        <w:t>[45]</w:t>
      </w:r>
      <w:r w:rsidR="003371E9" w:rsidRPr="006C0D84">
        <w:fldChar w:fldCharType="end"/>
      </w:r>
      <w:r w:rsidR="00E01986">
        <w:t>.</w:t>
      </w:r>
      <w:r w:rsidR="00A46F28" w:rsidRPr="006C0D84">
        <w:t xml:space="preserve"> </w:t>
      </w:r>
      <w:r w:rsidR="003371E9" w:rsidRPr="006C0D84">
        <w:t xml:space="preserve">This revealed that </w:t>
      </w:r>
      <w:r w:rsidR="00132978">
        <w:t>the oligomannose signature</w:t>
      </w:r>
      <w:r w:rsidR="00212BA5">
        <w:t xml:space="preserve"> observed on Env</w:t>
      </w:r>
      <w:r w:rsidR="00132978">
        <w:t xml:space="preserve"> was largely accounted for by several </w:t>
      </w:r>
      <w:r w:rsidR="00175109">
        <w:t>PNGS</w:t>
      </w:r>
      <w:r w:rsidR="003371E9" w:rsidRPr="006C0D84">
        <w:t xml:space="preserve"> </w:t>
      </w:r>
      <w:r w:rsidR="00212BA5">
        <w:t>containing</w:t>
      </w:r>
      <w:r w:rsidR="003371E9" w:rsidRPr="006C0D84">
        <w:t xml:space="preserve"> solely under-processed, oligomannose-type glycans</w:t>
      </w:r>
      <w:r w:rsidR="00A44488">
        <w:t>, usually dominated by Man</w:t>
      </w:r>
      <w:r w:rsidR="00A44488">
        <w:rPr>
          <w:vertAlign w:val="subscript"/>
        </w:rPr>
        <w:t>9</w:t>
      </w:r>
      <w:r w:rsidR="00A44488">
        <w:rPr>
          <w:vertAlign w:val="subscript"/>
        </w:rPr>
        <w:softHyphen/>
      </w:r>
      <w:r w:rsidR="00A44488">
        <w:t>GlcNAc</w:t>
      </w:r>
      <w:r w:rsidR="00A44488">
        <w:rPr>
          <w:vertAlign w:val="subscript"/>
        </w:rPr>
        <w:t>2</w:t>
      </w:r>
      <w:r w:rsidR="00132978">
        <w:t>. T</w:t>
      </w:r>
      <w:r w:rsidR="005F2827">
        <w:t>he remaining</w:t>
      </w:r>
      <w:r w:rsidR="003371E9" w:rsidRPr="006C0D84">
        <w:t xml:space="preserve"> sites contained either processed, complex-type</w:t>
      </w:r>
      <w:r w:rsidR="00EF3EC7" w:rsidRPr="006C0D84">
        <w:t xml:space="preserve"> glycans</w:t>
      </w:r>
      <w:r w:rsidR="003371E9" w:rsidRPr="006C0D84">
        <w:t>, or a mix</w:t>
      </w:r>
      <w:r w:rsidR="00457573">
        <w:t>ed population</w:t>
      </w:r>
      <w:r w:rsidR="003371E9" w:rsidRPr="006C0D84">
        <w:t>. Mapping this information onto the structure of BG505 SOSIP.664 illustrated how large regions of oligomannose-type glycans span ac</w:t>
      </w:r>
      <w:r w:rsidR="005F2827">
        <w:t xml:space="preserve">ross the outer domain of gp120, </w:t>
      </w:r>
      <w:r w:rsidR="003371E9" w:rsidRPr="006C0D84">
        <w:t>while complex-type glycans occupied sites at the periphery of the trimer, particularly</w:t>
      </w:r>
      <w:r w:rsidR="00C406F6">
        <w:t xml:space="preserve"> on</w:t>
      </w:r>
      <w:r w:rsidR="003371E9" w:rsidRPr="006C0D84">
        <w:t xml:space="preserve"> the gp41 subunit</w:t>
      </w:r>
      <w:r w:rsidR="00CC1F84">
        <w:t>s</w:t>
      </w:r>
      <w:r w:rsidR="00CE67CD">
        <w:t xml:space="preserve"> (</w:t>
      </w:r>
      <w:r w:rsidR="00FD1C6A" w:rsidRPr="00273770">
        <w:t xml:space="preserve">Fig. </w:t>
      </w:r>
      <w:r w:rsidR="00A45762" w:rsidRPr="00273770">
        <w:t>3</w:t>
      </w:r>
      <w:r w:rsidR="00CE67CD">
        <w:t>)</w:t>
      </w:r>
      <w:r w:rsidR="003371E9" w:rsidRPr="006C0D84">
        <w:t>.</w:t>
      </w:r>
    </w:p>
    <w:p w14:paraId="20E05881" w14:textId="56D80CB8" w:rsidR="00DF1A8D" w:rsidRDefault="00DF1A8D" w:rsidP="006C51AC">
      <w:pPr>
        <w:spacing w:line="360" w:lineRule="auto"/>
        <w:ind w:firstLine="720"/>
        <w:jc w:val="both"/>
      </w:pPr>
    </w:p>
    <w:p w14:paraId="3CEB7223" w14:textId="14A87948" w:rsidR="00DF1A8D" w:rsidRDefault="00DF1A8D" w:rsidP="006C51AC">
      <w:pPr>
        <w:spacing w:line="360" w:lineRule="auto"/>
        <w:ind w:firstLine="720"/>
        <w:jc w:val="both"/>
      </w:pPr>
    </w:p>
    <w:p w14:paraId="430FB120" w14:textId="7213C735" w:rsidR="00DF1A8D" w:rsidRDefault="00BC0855" w:rsidP="006C51AC">
      <w:pPr>
        <w:spacing w:line="360" w:lineRule="auto"/>
        <w:ind w:firstLine="720"/>
        <w:jc w:val="both"/>
      </w:pPr>
      <w:r>
        <w:rPr>
          <w:b/>
          <w:i/>
          <w:noProof/>
          <w:lang w:eastAsia="en-GB"/>
        </w:rPr>
        <w:lastRenderedPageBreak/>
        <w:drawing>
          <wp:anchor distT="0" distB="0" distL="114300" distR="114300" simplePos="0" relativeHeight="251688960" behindDoc="0" locked="0" layoutInCell="1" allowOverlap="1" wp14:anchorId="087666D4" wp14:editId="64637305">
            <wp:simplePos x="0" y="0"/>
            <wp:positionH relativeFrom="margin">
              <wp:align>center</wp:align>
            </wp:positionH>
            <wp:positionV relativeFrom="paragraph">
              <wp:posOffset>0</wp:posOffset>
            </wp:positionV>
            <wp:extent cx="5731510" cy="4290060"/>
            <wp:effectExtent l="0" t="0" r="254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ublication1 Fig3_edit.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0060"/>
                    </a:xfrm>
                    <a:prstGeom prst="rect">
                      <a:avLst/>
                    </a:prstGeom>
                  </pic:spPr>
                </pic:pic>
              </a:graphicData>
            </a:graphic>
          </wp:anchor>
        </w:drawing>
      </w:r>
    </w:p>
    <w:p w14:paraId="4436D579" w14:textId="459F2802" w:rsidR="00FE4277" w:rsidRPr="00DF1A8D" w:rsidRDefault="009840D9" w:rsidP="006C51AC">
      <w:pPr>
        <w:spacing w:line="240" w:lineRule="auto"/>
        <w:jc w:val="both"/>
      </w:pPr>
      <w:r w:rsidRPr="00DF1A8D">
        <w:rPr>
          <w:b/>
        </w:rPr>
        <w:t xml:space="preserve">Figure 3. Principles controlling Env glycosylation. </w:t>
      </w:r>
      <w:r w:rsidRPr="00DF1A8D">
        <w:t>Site-specific glycan analysis of recombinant BG505 SOSIP.664</w:t>
      </w:r>
      <w:r w:rsidR="00E01986">
        <w:t xml:space="preserve"> </w:t>
      </w:r>
      <w:r w:rsidRPr="00DF1A8D">
        <w:fldChar w:fldCharType="begin">
          <w:fldData xml:space="preserve">PEVuZE5vdGU+PENpdGU+PEF1dGhvcj5CZWhyZW5zPC9BdXRob3I+PFllYXI+MjAxNzwvWWVhcj48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=
</w:fldData>
        </w:fldChar>
      </w:r>
      <w:r w:rsidR="0023721D">
        <w:instrText xml:space="preserve"> ADDIN EN.CITE </w:instrText>
      </w:r>
      <w:r w:rsidR="0023721D">
        <w:fldChar w:fldCharType="begin">
          <w:fldData xml:space="preserve">PEVuZE5vdGU+PENpdGU+PEF1dGhvcj5CZWhyZW5zPC9BdXRob3I+PFllYXI+MjAxNzwvWWVhcj48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=
</w:fldData>
        </w:fldChar>
      </w:r>
      <w:r w:rsidR="0023721D">
        <w:instrText xml:space="preserve"> ADDIN EN.CITE.DATA </w:instrText>
      </w:r>
      <w:r w:rsidR="0023721D">
        <w:fldChar w:fldCharType="end"/>
      </w:r>
      <w:r w:rsidRPr="00DF1A8D">
        <w:fldChar w:fldCharType="separate"/>
      </w:r>
      <w:r w:rsidR="0023721D">
        <w:rPr>
          <w:noProof/>
        </w:rPr>
        <w:t>[45, 163, 168, 172]</w:t>
      </w:r>
      <w:r w:rsidRPr="00DF1A8D">
        <w:fldChar w:fldCharType="end"/>
      </w:r>
      <w:r w:rsidRPr="00DF1A8D">
        <w:t xml:space="preserve"> and virally-derived BG505</w:t>
      </w:r>
      <w:r w:rsidRPr="00DF1A8D">
        <w:rPr>
          <w:b/>
        </w:rPr>
        <w:t xml:space="preserve"> </w:t>
      </w:r>
      <w:r w:rsidRPr="00DF1A8D">
        <w:t>Env</w:t>
      </w:r>
      <w:r w:rsidR="00E01986">
        <w:t xml:space="preserve"> </w:t>
      </w:r>
      <w:r w:rsidRPr="00DF1A8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 </w:instrText>
      </w:r>
      <w:r w:rsidR="0023721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DATA </w:instrText>
      </w:r>
      <w:r w:rsidR="0023721D">
        <w:fldChar w:fldCharType="end"/>
      </w:r>
      <w:r w:rsidRPr="00DF1A8D">
        <w:fldChar w:fldCharType="separate"/>
      </w:r>
      <w:r w:rsidR="0023721D">
        <w:rPr>
          <w:noProof/>
        </w:rPr>
        <w:t>[173, 174]</w:t>
      </w:r>
      <w:r w:rsidRPr="00DF1A8D">
        <w:fldChar w:fldCharType="end"/>
      </w:r>
      <w:r w:rsidRPr="00DF1A8D">
        <w:t xml:space="preserve"> has revealed clusters of glycans displaying under-processed, oligomannose-type glycans (green). These are largely located on the outer domain of gp120 (forming the intrinsic mannose patch) and at the trimer apex and protomer interfaces (forming the trimer associated mannose patch). Model according to Figure 1. </w:t>
      </w:r>
      <w:r w:rsidRPr="00DF1A8D">
        <w:rPr>
          <w:b/>
        </w:rPr>
        <w:t>(A)</w:t>
      </w:r>
      <w:r w:rsidRPr="00DF1A8D">
        <w:t xml:space="preserve"> The quaternary protein structure of native-like trimers imposes steric constraints on the host’s glycosylation enzymes, resulting in an increase in the amount of oligomannose-type glycans at sites near the protomer interfaces (red/orange), compared to that of monomeric or non-native trimeric Env</w:t>
      </w:r>
      <w:r w:rsidR="00E01986">
        <w:t xml:space="preserve"> </w:t>
      </w:r>
      <w:r w:rsidRPr="00DF1A8D">
        <w:fldChar w:fldCharType="begin"/>
      </w:r>
      <w:r w:rsidR="0023721D">
        <w:instrText xml:space="preserve"> ADDIN EN.CITE &lt;EndNote&gt;&lt;Cite&gt;&lt;Author&gt;Behrens&lt;/Author&gt;&lt;Year&gt;2017&lt;/Year&gt;&lt;RecNum&gt;23&lt;/RecNum&gt;&lt;DisplayText&gt;[168]&lt;/DisplayText&gt;&lt;record&gt;&lt;rec-number&gt;23&lt;/rec-number&gt;&lt;foreign-keys&gt;&lt;key app="EN" db-id="p2pxssdv6repwwevvsjpx0dqxsx0eer995xr" timestamp="1489400069"&gt;23&lt;/key&gt;&lt;/foreign-keys&gt;&lt;ref-type name="Journal Article"&gt;17&lt;/ref-type&gt;&lt;contributors&gt;&lt;authors&gt;&lt;author&gt;Behrens, A. J.&lt;/author&gt;&lt;author&gt;Harvey, D. J.&lt;/author&gt;&lt;author&gt;Milne, E.&lt;/author&gt;&lt;author&gt;Cupo, A.&lt;/author&gt;&lt;author&gt;Kumar, A.&lt;/author&gt;&lt;author&gt;Zitzmann, N.&lt;/author&gt;&lt;author&gt;Struwe, W. B.&lt;/author&gt;&lt;author&gt;Moore, J. P.&lt;/author&gt;&lt;author&gt;Crispin, M.&lt;/author&gt;&lt;/authors&gt;&lt;/contributors&gt;&lt;auth-address&gt;Oxford Glycobiology Institute, Department of Biochemistry, University of Oxford, Oxford, United Kingdom.&amp;#xD;Department of Microbiology and Immunology, Weill Cornell Medical College, New York, New York, USA.&amp;#xD;Oxford Glycobiology Institute, Department of Biochemistry, University of Oxford, Oxford, United Kingdom max.crispin@bioch.ox.ac.uk.&amp;#xD;Department of Immunology and Microbial Science, The Scripps Research Institute, La Jolla, California, USA.&lt;/auth-address&gt;&lt;titles&gt;&lt;title&gt;Molecular Architecture of the Cleavage-Dependent Mannose Patch on a Soluble HIV-1 Envelope Glycoprotein Trimer&lt;/title&gt;&lt;secondary-title&gt;J Virol&lt;/secondary-title&gt;&lt;/titles&gt;&lt;periodical&gt;&lt;full-title&gt;J Virol&lt;/full-title&gt;&lt;/periodical&gt;&lt;volume&gt;91&lt;/volume&gt;&lt;number&gt;2&lt;/number&gt;&lt;keywords&gt;&lt;keyword&gt;furin&lt;/keyword&gt;&lt;keyword&gt;glycan&lt;/keyword&gt;&lt;keyword&gt;glycosylation&lt;/keyword&gt;&lt;keyword&gt;human immunodeficiency virus&lt;/keyword&gt;&lt;keyword&gt;neutralizing antibodies&lt;/keyword&gt;&lt;keyword&gt;oligosaccharides&lt;/keyword&gt;&lt;keyword&gt;structure&lt;/keyword&gt;&lt;keyword&gt;vaccines&lt;/keyword&gt;&lt;/keywords&gt;&lt;dates&gt;&lt;year&gt;2017&lt;/year&gt;&lt;pub-dates&gt;&lt;date&gt;Jan 15&lt;/date&gt;&lt;/pub-dates&gt;&lt;/dates&gt;&lt;isbn&gt;1098-5514 (Electronic)&amp;#xD;0022-538X (Linking)&lt;/isbn&gt;&lt;accession-num&gt;27807235&lt;/accession-num&gt;&lt;urls&gt;&lt;related-urls&gt;&lt;url&gt;https://www.ncbi.nlm.nih.gov/pubmed/27807235&lt;/url&gt;&lt;/related-urls&gt;&lt;/urls&gt;&lt;custom2&gt;PMC5215339&lt;/custom2&gt;&lt;electronic-resource-num&gt;10.1128/JVI.01894-16&lt;/electronic-resource-num&gt;&lt;/record&gt;&lt;/Cite&gt;&lt;/EndNote&gt;</w:instrText>
      </w:r>
      <w:r w:rsidRPr="00DF1A8D">
        <w:fldChar w:fldCharType="separate"/>
      </w:r>
      <w:r w:rsidR="0023721D">
        <w:rPr>
          <w:noProof/>
        </w:rPr>
        <w:t>[168]</w:t>
      </w:r>
      <w:r w:rsidRPr="00DF1A8D">
        <w:fldChar w:fldCharType="end"/>
      </w:r>
      <w:r w:rsidR="00E01986">
        <w:t xml:space="preserve">. </w:t>
      </w:r>
      <w:r w:rsidRPr="00DF1A8D">
        <w:rPr>
          <w:b/>
        </w:rPr>
        <w:t>(B)</w:t>
      </w:r>
      <w:r w:rsidRPr="00DF1A8D">
        <w:t xml:space="preserve"> Irrespective of the mature Env peptide sequence, the presence of a signal peptide (SP</w:t>
      </w:r>
      <w:r w:rsidR="00087BA9" w:rsidRPr="00DF1A8D">
        <w:t>) from a transmitted/founder (T</w:t>
      </w:r>
      <w:r w:rsidRPr="00DF1A8D">
        <w:t>F) viral isolate results in an increase in oligomannose-type glycosylation, while a chronic-stage signal peptide results in increased complex-type glycosylation. The signal peptide influences Env trafficking, folding and retention through the ER</w:t>
      </w:r>
      <w:r w:rsidR="00E01986">
        <w:t xml:space="preserve"> </w:t>
      </w:r>
      <w:r w:rsidRPr="00DF1A8D">
        <w:fldChar w:fldCharType="begin"/>
      </w:r>
      <w:r w:rsidR="0023721D">
        <w:instrText xml:space="preserve"> ADDIN EN.CITE &lt;EndNote&gt;&lt;Cite&gt;&lt;Author&gt;Yolitz&lt;/Author&gt;&lt;Year&gt;2018&lt;/Year&gt;&lt;RecNum&gt;1734&lt;/RecNum&gt;&lt;DisplayText&gt;[175]&lt;/DisplayText&gt;&lt;record&gt;&lt;rec-number&gt;1734&lt;/rec-number&gt;&lt;foreign-keys&gt;&lt;key app="EN" db-id="p2pxssdv6repwwevvsjpx0dqxsx0eer995xr" timestamp="1525177791"&gt;1734&lt;/key&gt;&lt;/foreign-keys&gt;&lt;ref-type name="Journal Article"&gt;17&lt;/ref-type&gt;&lt;contributors&gt;&lt;authors&gt;&lt;author&gt;Yolitz, J.&lt;/author&gt;&lt;author&gt;Schwing, C.&lt;/author&gt;&lt;author&gt;Chang, J.&lt;/author&gt;&lt;author&gt;Van Ryk, D.&lt;/author&gt;&lt;author&gt;Nawaz, F.&lt;/author&gt;&lt;author&gt;Wei, D.&lt;/author&gt;&lt;author&gt;Cicala, C.&lt;/author&gt;&lt;author&gt;Arthos, J.&lt;/author&gt;&lt;author&gt;Fauci, A. S.&lt;/author&gt;&lt;/authors&gt;&lt;/contributors&gt;&lt;auth-address&gt;Laboratory of Immunoregulation, National Institute of Allergy and Infectious Diseases, National Institutes of Health, Bethesda, MD 20892.&amp;#xD;National Institutes of Health-Johns Hopkins University Graduate Partnership Program, National Institutes of Health, Bethesda, MD 20892.&amp;#xD;Laboratory of Immunoregulation, National Institute of Allergy and Infectious Diseases, National Institutes of Health, Bethesda, MD 20892; afauci@niaid.nih.gov.&lt;/auth-address&gt;&lt;titles&gt;&lt;title&gt;Signal peptide of HIV envelope protein impacts glycosylation and antigenicity of gp120&lt;/title&gt;&lt;secondary-title&gt;Proc Natl Acad Sci U S A&lt;/secondary-title&gt;&lt;alt-title&gt;Proceedings of the National Academy of Sciences of the United States of America&lt;/alt-title&gt;&lt;/titles&gt;&lt;periodical&gt;&lt;full-title&gt;Proc Natl Acad Sci U S A&lt;/full-title&gt;&lt;/periodical&gt;&lt;pages&gt;2443-2448&lt;/pages&gt;&lt;volume&gt;115&lt;/volume&gt;&lt;number&gt;10&lt;/number&gt;&lt;dates&gt;&lt;year&gt;2018&lt;/year&gt;&lt;pub-dates&gt;&lt;date&gt;Mar 6&lt;/date&gt;&lt;/pub-dates&gt;&lt;/dates&gt;&lt;isbn&gt;1091-6490 (Electronic)&amp;#xD;0027-8424 (Linking)&lt;/isbn&gt;&lt;accession-num&gt;29463753&lt;/accession-num&gt;&lt;urls&gt;&lt;related-urls&gt;&lt;url&gt;http://www.ncbi.nlm.nih.gov/pubmed/29463753&lt;/url&gt;&lt;/related-urls&gt;&lt;/urls&gt;&lt;custom2&gt;5877976&lt;/custom2&gt;&lt;electronic-resource-num&gt;10.1073/pnas.1722627115&lt;/electronic-resource-num&gt;&lt;/record&gt;&lt;/Cite&gt;&lt;/EndNote&gt;</w:instrText>
      </w:r>
      <w:r w:rsidRPr="00DF1A8D">
        <w:fldChar w:fldCharType="separate"/>
      </w:r>
      <w:r w:rsidR="0023721D">
        <w:rPr>
          <w:noProof/>
        </w:rPr>
        <w:t>[175]</w:t>
      </w:r>
      <w:r w:rsidRPr="00DF1A8D">
        <w:fldChar w:fldCharType="end"/>
      </w:r>
      <w:r w:rsidR="00E01986">
        <w:t xml:space="preserve">. </w:t>
      </w:r>
      <w:r w:rsidRPr="00DF1A8D">
        <w:rPr>
          <w:b/>
        </w:rPr>
        <w:t xml:space="preserve">(C) </w:t>
      </w:r>
      <w:r w:rsidRPr="00DF1A8D">
        <w:t>Modelling the ER α-mannosidase I (cyan, PDB</w:t>
      </w:r>
      <w:r w:rsidR="000260E5">
        <w:t>:</w:t>
      </w:r>
      <w:r w:rsidRPr="00DF1A8D">
        <w:t xml:space="preserve"> 5KIJ) on to its substrate glycan (green) reveals extensive clashes with neighbouring glycans (red) sufficient to explain the formation of the intrinsic mannose patch</w:t>
      </w:r>
      <w:r w:rsidR="00E01986">
        <w:t xml:space="preserve"> </w:t>
      </w:r>
      <w:r w:rsidRPr="00DF1A8D">
        <w:fldChar w:fldCharType="begin"/>
      </w:r>
      <w:r w:rsidR="0023721D">
        <w:instrText xml:space="preserve"> ADDIN EN.CITE &lt;EndNote&gt;&lt;Cite&gt;&lt;Author&gt;Behrens&lt;/Author&gt;&lt;Year&gt;2017&lt;/Year&gt;&lt;RecNum&gt;1297&lt;/RecNum&gt;&lt;DisplayText&gt;[171]&lt;/DisplayText&gt;&lt;record&gt;&lt;rec-number&gt;1297&lt;/rec-number&gt;&lt;foreign-keys&gt;&lt;key app="EN" db-id="p2pxssdv6repwwevvsjpx0dqxsx0eer995xr" timestamp="1497616311"&gt;1297&lt;/key&gt;&lt;/foreign-keys&gt;&lt;ref-type name="Journal Article"&gt;17&lt;/ref-type&gt;&lt;contributors&gt;&lt;authors&gt;&lt;author&gt;Behrens, A. J.&lt;/author&gt;&lt;author&gt;Crispin, M.&lt;/author&gt;&lt;/authors&gt;&lt;/contributors&gt;&lt;auth-address&gt;Oxford Glycobiology Institute, Department of Biochemistry, University of Oxford, South Parks Road, Oxford OX1 3QU, UK.&amp;#xD;Oxford Glycobiology Institute, Department of Biochemistry, University of Oxford, South Parks Road, Oxford OX1 3QU, UK; Department of Immunology and Microbial Science, The Scripps Research Institute, La Jolla, CA 92037, USA. Electronic address: max.crispin@bioch.ox.ac.uk.&lt;/auth-address&gt;&lt;titles&gt;&lt;title&gt;Structural principles controlling HIV envelope glycosylation&lt;/title&gt;&lt;secondary-title&gt;Curr Opin Struct Biol&lt;/secondary-title&gt;&lt;/titles&gt;&lt;periodical&gt;&lt;full-title&gt;Curr Opin Struct Biol&lt;/full-title&gt;&lt;/periodical&gt;&lt;pages&gt;125-133&lt;/pages&gt;&lt;volume&gt;44&lt;/volume&gt;&lt;dates&gt;&lt;year&gt;2017&lt;/year&gt;&lt;pub-dates&gt;&lt;date&gt;Mar 28&lt;/date&gt;&lt;/pub-dates&gt;&lt;/dates&gt;&lt;isbn&gt;1879-033X (Electronic)&amp;#xD;0959-440X (Linking)&lt;/isbn&gt;&lt;accession-num&gt;28363124&lt;/accession-num&gt;&lt;urls&gt;&lt;related-urls&gt;&lt;url&gt;https://www.ncbi.nlm.nih.gov/pubmed/28363124&lt;/url&gt;&lt;/related-urls&gt;&lt;/urls&gt;&lt;electronic-resource-num&gt;10.1016/j.sbi.2017.03.008&lt;/electronic-resource-num&gt;&lt;/record&gt;&lt;/Cite&gt;&lt;/EndNote&gt;</w:instrText>
      </w:r>
      <w:r w:rsidRPr="00DF1A8D">
        <w:fldChar w:fldCharType="separate"/>
      </w:r>
      <w:r w:rsidR="0023721D">
        <w:rPr>
          <w:noProof/>
        </w:rPr>
        <w:t>[171]</w:t>
      </w:r>
      <w:r w:rsidRPr="00DF1A8D">
        <w:fldChar w:fldCharType="end"/>
      </w:r>
      <w:r w:rsidR="00E01986">
        <w:t xml:space="preserve">. </w:t>
      </w:r>
      <w:r w:rsidRPr="00DF1A8D">
        <w:rPr>
          <w:b/>
        </w:rPr>
        <w:t>(D)</w:t>
      </w:r>
      <w:r w:rsidRPr="00DF1A8D">
        <w:t xml:space="preserve"> It is hypothesised that membrane-bound Env constructs display elevated glycosylation processing as </w:t>
      </w:r>
      <w:r w:rsidR="00531A8C">
        <w:t xml:space="preserve">they </w:t>
      </w:r>
      <w:r w:rsidR="00531A8C" w:rsidRPr="00531A8C">
        <w:t xml:space="preserve">exhibit a different topology relative to the </w:t>
      </w:r>
      <w:r w:rsidR="00F51B82">
        <w:t>membrane-bound</w:t>
      </w:r>
      <w:r w:rsidR="00531A8C" w:rsidRPr="00531A8C">
        <w:t xml:space="preserve"> enzymes</w:t>
      </w:r>
      <w:r w:rsidR="00F51B82">
        <w:t xml:space="preserve"> compared to </w:t>
      </w:r>
      <w:r w:rsidR="00531A8C">
        <w:t>soluble constructs, which are released into the lumen of the ER</w:t>
      </w:r>
      <w:r w:rsidR="00531A8C" w:rsidRPr="00531A8C" w:rsidDel="00531A8C">
        <w:t xml:space="preserve"> </w:t>
      </w:r>
      <w:r w:rsidRPr="00DF1A8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C31785">
        <w:instrText xml:space="preserve"> ADDIN EN.CITE </w:instrText>
      </w:r>
      <w:r w:rsidR="00C31785">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C31785">
        <w:instrText xml:space="preserve"> ADDIN EN.CITE.DATA </w:instrText>
      </w:r>
      <w:r w:rsidR="00C31785">
        <w:fldChar w:fldCharType="end"/>
      </w:r>
      <w:r w:rsidRPr="00DF1A8D">
        <w:fldChar w:fldCharType="separate"/>
      </w:r>
      <w:r w:rsidR="00C31785">
        <w:rPr>
          <w:noProof/>
        </w:rPr>
        <w:t>[173, 174]</w:t>
      </w:r>
      <w:r w:rsidRPr="00DF1A8D">
        <w:fldChar w:fldCharType="end"/>
      </w:r>
      <w:r w:rsidR="00E01986">
        <w:t>.</w:t>
      </w:r>
      <w:r w:rsidRPr="00DF1A8D">
        <w:rPr>
          <w:color w:val="FF0000"/>
          <w:vertAlign w:val="superscript"/>
        </w:rPr>
        <w:t xml:space="preserve"> </w:t>
      </w:r>
      <w:r w:rsidRPr="00DF1A8D">
        <w:t xml:space="preserve">Schematic of a membrane-bound </w:t>
      </w:r>
      <w:r w:rsidR="002D33EC">
        <w:t xml:space="preserve">glycan processing enzyme, based on the structure of a </w:t>
      </w:r>
      <w:proofErr w:type="spellStart"/>
      <w:r w:rsidRPr="00DF1A8D">
        <w:t>sialyltransferase</w:t>
      </w:r>
      <w:proofErr w:type="spellEnd"/>
      <w:r w:rsidRPr="00DF1A8D">
        <w:t xml:space="preserve"> </w:t>
      </w:r>
      <w:r w:rsidR="002D33EC">
        <w:t>(</w:t>
      </w:r>
      <w:r w:rsidRPr="00DF1A8D">
        <w:t>PDB</w:t>
      </w:r>
      <w:r w:rsidR="000260E5">
        <w:t>:</w:t>
      </w:r>
      <w:r w:rsidRPr="00DF1A8D">
        <w:t xml:space="preserve"> 6APL</w:t>
      </w:r>
      <w:r w:rsidR="002D33EC">
        <w:t>)</w:t>
      </w:r>
      <w:r w:rsidRPr="00DF1A8D">
        <w:t xml:space="preserve">. </w:t>
      </w:r>
      <w:r w:rsidRPr="00DF1A8D">
        <w:rPr>
          <w:b/>
        </w:rPr>
        <w:t>(E)</w:t>
      </w:r>
      <w:r w:rsidRPr="00DF1A8D">
        <w:t xml:space="preserve"> While the processing of many Env glycans is limited by protein-directed steric constraints, the fate of others is dependent on the glycosylation enzymes possessed by the host cell. The gp41 from BG505 </w:t>
      </w:r>
      <w:r w:rsidR="00826838" w:rsidRPr="00DF1A8D">
        <w:t>SOSIP.664 expressed in Chinese h</w:t>
      </w:r>
      <w:r w:rsidRPr="00DF1A8D">
        <w:t xml:space="preserve">amster </w:t>
      </w:r>
      <w:r w:rsidR="00826838" w:rsidRPr="00DF1A8D">
        <w:t>o</w:t>
      </w:r>
      <w:r w:rsidRPr="00DF1A8D">
        <w:t xml:space="preserve">vary (CHO) cells displays increased sialylation compared to the same protein expressed in </w:t>
      </w:r>
      <w:r w:rsidR="00AA03FC" w:rsidRPr="00DF1A8D">
        <w:t>h</w:t>
      </w:r>
      <w:r w:rsidRPr="00DF1A8D">
        <w:t xml:space="preserve">uman </w:t>
      </w:r>
      <w:r w:rsidR="00AA03FC" w:rsidRPr="00DF1A8D">
        <w:t>e</w:t>
      </w:r>
      <w:r w:rsidRPr="00DF1A8D">
        <w:t xml:space="preserve">mbryonic </w:t>
      </w:r>
      <w:r w:rsidR="00AA03FC" w:rsidRPr="00DF1A8D">
        <w:t>k</w:t>
      </w:r>
      <w:r w:rsidRPr="00DF1A8D">
        <w:t>idney (HEK) cells</w:t>
      </w:r>
      <w:r w:rsidR="00E01986">
        <w:t xml:space="preserve"> </w:t>
      </w:r>
      <w:r w:rsidRPr="00DF1A8D">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 </w:instrText>
      </w:r>
      <w:r w:rsidR="0023721D">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DATA </w:instrText>
      </w:r>
      <w:r w:rsidR="0023721D">
        <w:fldChar w:fldCharType="end"/>
      </w:r>
      <w:r w:rsidRPr="00DF1A8D">
        <w:fldChar w:fldCharType="separate"/>
      </w:r>
      <w:r w:rsidR="0023721D">
        <w:rPr>
          <w:noProof/>
        </w:rPr>
        <w:t>[94]</w:t>
      </w:r>
      <w:r w:rsidRPr="00DF1A8D">
        <w:fldChar w:fldCharType="end"/>
      </w:r>
      <w:r w:rsidR="00E01986">
        <w:t>.</w:t>
      </w:r>
    </w:p>
    <w:p w14:paraId="3C8EA01A" w14:textId="77777777" w:rsidR="00DF1A8D" w:rsidRDefault="00DF1A8D" w:rsidP="00BC3C6E">
      <w:pPr>
        <w:spacing w:line="360" w:lineRule="auto"/>
        <w:ind w:firstLine="720"/>
        <w:jc w:val="both"/>
      </w:pPr>
    </w:p>
    <w:p w14:paraId="42AC1F9F" w14:textId="08F6A723" w:rsidR="00DF589A" w:rsidRDefault="00BC3C6E" w:rsidP="00BC3C6E">
      <w:pPr>
        <w:spacing w:line="360" w:lineRule="auto"/>
        <w:ind w:firstLine="720"/>
        <w:jc w:val="both"/>
        <w:rPr>
          <w:color w:val="00B0F0"/>
        </w:rPr>
      </w:pPr>
      <w:r>
        <w:lastRenderedPageBreak/>
        <w:t xml:space="preserve">The </w:t>
      </w:r>
      <w:r w:rsidR="009D4E26">
        <w:t xml:space="preserve">Paulson </w:t>
      </w:r>
      <w:r>
        <w:t>l</w:t>
      </w:r>
      <w:r w:rsidRPr="0078537A">
        <w:t xml:space="preserve">aboratory employed a </w:t>
      </w:r>
      <w:r w:rsidR="0078537A" w:rsidRPr="0078537A">
        <w:t>compl</w:t>
      </w:r>
      <w:r w:rsidR="00B8442A">
        <w:t>e</w:t>
      </w:r>
      <w:r w:rsidR="0078537A" w:rsidRPr="0078537A">
        <w:t xml:space="preserve">mentary </w:t>
      </w:r>
      <w:r w:rsidR="00B50E0B">
        <w:t xml:space="preserve">site-specific </w:t>
      </w:r>
      <w:r w:rsidRPr="0078537A">
        <w:t>workflow to analyse BG505 SOSIP.664</w:t>
      </w:r>
      <w:r w:rsidR="000B784D">
        <w:t xml:space="preserve"> trimers</w:t>
      </w:r>
      <w:r w:rsidR="0078537A" w:rsidRPr="0078537A">
        <w:t>.</w:t>
      </w:r>
      <w:r w:rsidRPr="0078537A">
        <w:t xml:space="preserve"> </w:t>
      </w:r>
      <w:r w:rsidR="0078537A" w:rsidRPr="0078537A">
        <w:t xml:space="preserve">By sequential digestion of glycopeptides with </w:t>
      </w:r>
      <w:r w:rsidR="00907A10">
        <w:t>Endo</w:t>
      </w:r>
      <w:r w:rsidR="00B50E0B">
        <w:t>glycosidase</w:t>
      </w:r>
      <w:r w:rsidR="00907A10">
        <w:t xml:space="preserve"> H (to cleave oligomannose-</w:t>
      </w:r>
      <w:r w:rsidR="00B50E0B">
        <w:t>/hybrid-</w:t>
      </w:r>
      <w:r w:rsidR="0078537A" w:rsidRPr="0078537A">
        <w:t>type glycans</w:t>
      </w:r>
      <w:r w:rsidR="00907A10">
        <w:t xml:space="preserve">, leaving a </w:t>
      </w:r>
      <w:r w:rsidR="0078537A" w:rsidRPr="0078537A">
        <w:t xml:space="preserve">GlcNAc residue) and Peptide-N-Glycosidase F in the presence of </w:t>
      </w:r>
      <w:r w:rsidR="00457573">
        <w:rPr>
          <w:vertAlign w:val="superscript"/>
        </w:rPr>
        <w:t>18</w:t>
      </w:r>
      <w:r w:rsidR="0078537A" w:rsidRPr="0078537A">
        <w:t xml:space="preserve">O-water (to cleave the remaining </w:t>
      </w:r>
      <w:r w:rsidR="00907A10">
        <w:t xml:space="preserve">complex-type </w:t>
      </w:r>
      <w:r w:rsidR="0078537A" w:rsidRPr="0078537A">
        <w:t xml:space="preserve">glycans and convert the Asn to an </w:t>
      </w:r>
      <w:r w:rsidR="00457573">
        <w:rPr>
          <w:vertAlign w:val="superscript"/>
        </w:rPr>
        <w:t>18</w:t>
      </w:r>
      <w:r w:rsidR="0078537A" w:rsidRPr="0078537A">
        <w:t xml:space="preserve">O-labelled Asp), they </w:t>
      </w:r>
      <w:r w:rsidR="00907A10">
        <w:t>we</w:t>
      </w:r>
      <w:r w:rsidR="0078537A" w:rsidRPr="0078537A">
        <w:t xml:space="preserve">re able to generate novel mass signatures for each category of glycan: +203 Da for oligomannose-/hybrid-type, +3 Da for complex-type glycans, and +0 for unoccupied </w:t>
      </w:r>
      <w:r w:rsidR="0078537A" w:rsidRPr="00DF1A8D">
        <w:t xml:space="preserve">peptides. </w:t>
      </w:r>
      <w:r w:rsidR="007F76D6" w:rsidRPr="00DF1A8D">
        <w:t>T</w:t>
      </w:r>
      <w:r w:rsidR="0078537A" w:rsidRPr="00DF1A8D">
        <w:t xml:space="preserve">heir data </w:t>
      </w:r>
      <w:r w:rsidR="004B3FEC" w:rsidRPr="00DF1A8D">
        <w:t>w</w:t>
      </w:r>
      <w:r w:rsidR="004B3FEC">
        <w:t>ere</w:t>
      </w:r>
      <w:r w:rsidR="004B3FEC" w:rsidRPr="00DF1A8D">
        <w:t xml:space="preserve"> </w:t>
      </w:r>
      <w:r w:rsidR="007F76D6" w:rsidRPr="00DF1A8D">
        <w:t>in</w:t>
      </w:r>
      <w:r w:rsidR="00CA06BC" w:rsidRPr="00DF1A8D">
        <w:t xml:space="preserve"> very</w:t>
      </w:r>
      <w:r w:rsidR="007F76D6" w:rsidRPr="00DF1A8D">
        <w:t xml:space="preserve"> close agreement to </w:t>
      </w:r>
      <w:r w:rsidR="007F76D6" w:rsidRPr="0014110E">
        <w:t xml:space="preserve">our </w:t>
      </w:r>
      <w:r w:rsidR="007F76D6" w:rsidRPr="00DF1A8D">
        <w:t xml:space="preserve">earlier </w:t>
      </w:r>
      <w:r w:rsidR="00492E59" w:rsidRPr="00DF1A8D">
        <w:t>analysis</w:t>
      </w:r>
      <w:r w:rsidR="007F76D6" w:rsidRPr="00DF1A8D">
        <w:t>.</w:t>
      </w:r>
      <w:r w:rsidR="00DF1A8D" w:rsidRPr="00DF1A8D">
        <w:t xml:space="preserve"> T</w:t>
      </w:r>
      <w:r w:rsidR="00691425" w:rsidRPr="00DF1A8D">
        <w:t xml:space="preserve">his </w:t>
      </w:r>
      <w:r w:rsidR="003F69F0" w:rsidRPr="00DF1A8D">
        <w:t xml:space="preserve">classification </w:t>
      </w:r>
      <w:r w:rsidR="00691425" w:rsidRPr="00DF1A8D">
        <w:t>method is</w:t>
      </w:r>
      <w:r w:rsidR="00CA06BC" w:rsidRPr="00DF1A8D">
        <w:t xml:space="preserve"> very</w:t>
      </w:r>
      <w:r w:rsidR="00691425" w:rsidRPr="00DF1A8D">
        <w:t xml:space="preserve"> </w:t>
      </w:r>
      <w:r w:rsidR="00DF1A8D" w:rsidRPr="00DF1A8D">
        <w:t>powerful</w:t>
      </w:r>
      <w:r w:rsidR="00691425" w:rsidRPr="00DF1A8D">
        <w:t xml:space="preserve"> </w:t>
      </w:r>
      <w:r w:rsidR="00691425">
        <w:t>for low abundance samples (</w:t>
      </w:r>
      <w:r w:rsidR="00F11F9D">
        <w:t xml:space="preserve">as </w:t>
      </w:r>
      <w:r w:rsidR="00691425">
        <w:t xml:space="preserve">heterogeneous glycopeptides </w:t>
      </w:r>
      <w:r w:rsidR="00F11F9D">
        <w:t>become</w:t>
      </w:r>
      <w:r w:rsidR="00691425">
        <w:t xml:space="preserve"> </w:t>
      </w:r>
      <w:r w:rsidR="00CA4D86">
        <w:t xml:space="preserve">grouped as </w:t>
      </w:r>
      <w:r w:rsidR="00691425" w:rsidRPr="00400420">
        <w:t xml:space="preserve">a single </w:t>
      </w:r>
      <w:r w:rsidR="00400420" w:rsidRPr="00400420">
        <w:t>peptide</w:t>
      </w:r>
      <w:r w:rsidR="00691425" w:rsidRPr="00400420">
        <w:t>),</w:t>
      </w:r>
      <w:r w:rsidR="00DF1A8D">
        <w:t xml:space="preserve"> although</w:t>
      </w:r>
      <w:r w:rsidR="00691425" w:rsidRPr="00400420">
        <w:t xml:space="preserve"> </w:t>
      </w:r>
      <w:r w:rsidR="00691425">
        <w:t>information on the exact composition of glycan</w:t>
      </w:r>
      <w:r w:rsidR="007C7D85">
        <w:t xml:space="preserve"> </w:t>
      </w:r>
      <w:r w:rsidR="00691425">
        <w:t>s</w:t>
      </w:r>
      <w:r w:rsidR="007C7D85">
        <w:t>ites</w:t>
      </w:r>
      <w:r w:rsidR="00DF1A8D">
        <w:t xml:space="preserve"> is not captured</w:t>
      </w:r>
      <w:r w:rsidR="00691425">
        <w:t>.</w:t>
      </w:r>
    </w:p>
    <w:p w14:paraId="2BFFC360" w14:textId="106932B9" w:rsidR="00FD1C6A" w:rsidRPr="00C04817" w:rsidRDefault="00400420" w:rsidP="00FD1C6A">
      <w:pPr>
        <w:spacing w:line="360" w:lineRule="auto"/>
        <w:ind w:firstLine="720"/>
        <w:jc w:val="both"/>
      </w:pPr>
      <w:r>
        <w:t>I</w:t>
      </w:r>
      <w:r w:rsidR="004D6CB1" w:rsidRPr="00C04817">
        <w:t>n some instances</w:t>
      </w:r>
      <w:r w:rsidR="00DF1A8D">
        <w:t>,</w:t>
      </w:r>
      <w:r w:rsidR="004D6CB1" w:rsidRPr="00C04817">
        <w:t xml:space="preserve"> </w:t>
      </w:r>
      <w:r w:rsidR="00F11F9D">
        <w:t>the</w:t>
      </w:r>
      <w:r w:rsidR="004D6CB1" w:rsidRPr="00C04817">
        <w:t xml:space="preserve"> detail</w:t>
      </w:r>
      <w:r w:rsidR="00F11F9D">
        <w:t xml:space="preserve"> obtained from intact glycopeptide analysis</w:t>
      </w:r>
      <w:r w:rsidR="004D6CB1" w:rsidRPr="00C04817">
        <w:t xml:space="preserve"> </w:t>
      </w:r>
      <w:r w:rsidR="00DF1A8D">
        <w:t>may</w:t>
      </w:r>
      <w:r w:rsidR="004D6CB1" w:rsidRPr="00C04817">
        <w:t xml:space="preserve"> explain &lt; 100% neutralisation plateaus observed by some bnAbs</w:t>
      </w:r>
      <w:r w:rsidR="00010FF7">
        <w:t xml:space="preserve"> </w:t>
      </w:r>
      <w:r w:rsidR="004D6CB1" w:rsidRPr="00C04817">
        <w:fldChar w:fldCharType="begin">
          <w:fldData xml:space="preserve">PEVuZE5vdGU+PENpdGU+PEF1dGhvcj5Qcml0Y2hhcmQ8L0F1dGhvcj48WWVhcj4yMDE1PC9ZZWFy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</w:fldData>
        </w:fldChar>
      </w:r>
      <w:r w:rsidR="0023721D">
        <w:instrText xml:space="preserve"> ADDIN EN.CITE </w:instrText>
      </w:r>
      <w:r w:rsidR="0023721D">
        <w:fldChar w:fldCharType="begin">
          <w:fldData xml:space="preserve">PEVuZE5vdGU+PENpdGU+PEF1dGhvcj5Qcml0Y2hhcmQ8L0F1dGhvcj48WWVhcj4yMDE1PC9ZZWFy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</w:fldData>
        </w:fldChar>
      </w:r>
      <w:r w:rsidR="0023721D">
        <w:instrText xml:space="preserve"> ADDIN EN.CITE.DATA </w:instrText>
      </w:r>
      <w:r w:rsidR="0023721D">
        <w:fldChar w:fldCharType="end"/>
      </w:r>
      <w:r w:rsidR="004D6CB1" w:rsidRPr="00C04817">
        <w:fldChar w:fldCharType="separate"/>
      </w:r>
      <w:r w:rsidR="0023721D">
        <w:rPr>
          <w:noProof/>
        </w:rPr>
        <w:t>[176, 177]</w:t>
      </w:r>
      <w:r w:rsidR="004D6CB1" w:rsidRPr="00C04817">
        <w:fldChar w:fldCharType="end"/>
      </w:r>
      <w:r w:rsidR="00010FF7">
        <w:t>.</w:t>
      </w:r>
      <w:r w:rsidR="004D6CB1" w:rsidRPr="00C04817">
        <w:t xml:space="preserve"> For instance, PGT135 is only able to neutralise around 85% of </w:t>
      </w:r>
      <w:proofErr w:type="spellStart"/>
      <w:r w:rsidR="004D6CB1" w:rsidRPr="00C04817">
        <w:t>BaL</w:t>
      </w:r>
      <w:proofErr w:type="spellEnd"/>
      <w:r w:rsidR="004D6CB1" w:rsidRPr="00C04817">
        <w:t xml:space="preserve"> </w:t>
      </w:r>
      <w:proofErr w:type="spellStart"/>
      <w:r w:rsidR="00AA2F43">
        <w:t>pseudo</w:t>
      </w:r>
      <w:r w:rsidR="00041795">
        <w:t>viruses</w:t>
      </w:r>
      <w:proofErr w:type="spellEnd"/>
      <w:r w:rsidR="00AA2F43">
        <w:t xml:space="preserve"> </w:t>
      </w:r>
      <w:r w:rsidR="004D6CB1" w:rsidRPr="00C04817">
        <w:fldChar w:fldCharType="begin">
          <w:fldData xml:space="preserve">PEVuZE5vdGU+PENpdGU+PEF1dGhvcj5Qcml0Y2hhcmQ8L0F1dGhvcj48WWVhcj4yMDE1PC9ZZWFy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</w:fldData>
        </w:fldChar>
      </w:r>
      <w:r w:rsidR="0023721D">
        <w:instrText xml:space="preserve"> ADDIN EN.CITE </w:instrText>
      </w:r>
      <w:r w:rsidR="0023721D">
        <w:fldChar w:fldCharType="begin">
          <w:fldData xml:space="preserve">PEVuZE5vdGU+PENpdGU+PEF1dGhvcj5Qcml0Y2hhcmQ8L0F1dGhvcj48WWVhcj4yMDE1PC9ZZWFy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</w:fldData>
        </w:fldChar>
      </w:r>
      <w:r w:rsidR="0023721D">
        <w:instrText xml:space="preserve"> ADDIN EN.CITE.DATA </w:instrText>
      </w:r>
      <w:r w:rsidR="0023721D">
        <w:fldChar w:fldCharType="end"/>
      </w:r>
      <w:r w:rsidR="004D6CB1" w:rsidRPr="00C04817">
        <w:fldChar w:fldCharType="separate"/>
      </w:r>
      <w:r w:rsidR="0023721D">
        <w:rPr>
          <w:noProof/>
        </w:rPr>
        <w:t>[176]</w:t>
      </w:r>
      <w:r w:rsidR="004D6CB1" w:rsidRPr="00C04817">
        <w:fldChar w:fldCharType="end"/>
      </w:r>
      <w:r w:rsidR="00010FF7">
        <w:t>.</w:t>
      </w:r>
      <w:r w:rsidR="004D6CB1" w:rsidRPr="00C04817">
        <w:t xml:space="preserve"> This bnAb recogni</w:t>
      </w:r>
      <w:r w:rsidR="00202081">
        <w:t>s</w:t>
      </w:r>
      <w:r w:rsidR="004D6CB1" w:rsidRPr="00C04817">
        <w:t>es predominantly glycans at N332, N386, and N392</w:t>
      </w:r>
      <w:r w:rsidR="00271BBB" w:rsidRPr="00C04817">
        <w:t xml:space="preserve"> (</w:t>
      </w:r>
      <w:r w:rsidR="00FD1C6A" w:rsidRPr="00273770">
        <w:t xml:space="preserve">Fig. </w:t>
      </w:r>
      <w:r w:rsidR="00271BBB" w:rsidRPr="00273770">
        <w:t>2)</w:t>
      </w:r>
      <w:r w:rsidR="000D024F">
        <w:t xml:space="preserve"> </w:t>
      </w:r>
      <w:r w:rsidR="004D6CB1" w:rsidRPr="00C04817">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instrText xml:space="preserve"> ADDIN EN.CITE </w:instrText>
      </w:r>
      <w:r w:rsidR="0023721D">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instrText xml:space="preserve"> ADDIN EN.CITE.DATA </w:instrText>
      </w:r>
      <w:r w:rsidR="0023721D">
        <w:fldChar w:fldCharType="end"/>
      </w:r>
      <w:r w:rsidR="004D6CB1" w:rsidRPr="00C04817">
        <w:fldChar w:fldCharType="separate"/>
      </w:r>
      <w:r w:rsidR="0023721D">
        <w:rPr>
          <w:noProof/>
        </w:rPr>
        <w:t>[137]</w:t>
      </w:r>
      <w:r w:rsidR="004D6CB1" w:rsidRPr="00C04817">
        <w:fldChar w:fldCharType="end"/>
      </w:r>
      <w:r w:rsidR="000D024F">
        <w:t>.</w:t>
      </w:r>
      <w:r w:rsidR="004D6CB1" w:rsidRPr="00C04817">
        <w:t xml:space="preserve"> Site-specific analysis of the N392 </w:t>
      </w:r>
      <w:r w:rsidR="00202081">
        <w:t>PNGS o</w:t>
      </w:r>
      <w:r w:rsidR="004D6CB1" w:rsidRPr="00C04817">
        <w:t xml:space="preserve">n </w:t>
      </w:r>
      <w:r w:rsidR="00DF1A8D">
        <w:t xml:space="preserve">recombinant </w:t>
      </w:r>
      <w:r w:rsidR="004D6CB1" w:rsidRPr="00C04817">
        <w:t>gp120</w:t>
      </w:r>
      <w:r w:rsidR="004D6CB1" w:rsidRPr="00C04817">
        <w:rPr>
          <w:vertAlign w:val="subscript"/>
        </w:rPr>
        <w:t>BaL</w:t>
      </w:r>
      <w:r w:rsidR="00202081">
        <w:rPr>
          <w:vertAlign w:val="subscript"/>
        </w:rPr>
        <w:t xml:space="preserve"> </w:t>
      </w:r>
      <w:r w:rsidR="00202081">
        <w:rPr>
          <w:shd w:val="clear" w:color="auto" w:fill="FFFFFF"/>
        </w:rPr>
        <w:t>(subscript denotes strain)</w:t>
      </w:r>
      <w:r w:rsidR="00202081" w:rsidRPr="000A45EF">
        <w:rPr>
          <w:shd w:val="clear" w:color="auto" w:fill="FFFFFF"/>
        </w:rPr>
        <w:t xml:space="preserve"> </w:t>
      </w:r>
      <w:r w:rsidR="004D6CB1" w:rsidRPr="00C04817">
        <w:t>revealed the majority of glycans at this site to be Man</w:t>
      </w:r>
      <w:r w:rsidR="004D6CB1" w:rsidRPr="00C04817">
        <w:rPr>
          <w:vertAlign w:val="subscript"/>
        </w:rPr>
        <w:t>8</w:t>
      </w:r>
      <w:r w:rsidR="004D6CB1" w:rsidRPr="00C04817">
        <w:rPr>
          <w:vertAlign w:val="subscript"/>
        </w:rPr>
        <w:softHyphen/>
      </w:r>
      <w:r w:rsidR="004D6CB1" w:rsidRPr="00C04817">
        <w:rPr>
          <w:vertAlign w:val="subscript"/>
        </w:rPr>
        <w:softHyphen/>
      </w:r>
      <w:r w:rsidR="004D6CB1" w:rsidRPr="00C04817">
        <w:t>GlcNAc</w:t>
      </w:r>
      <w:r w:rsidR="004D6CB1" w:rsidRPr="00C04817">
        <w:rPr>
          <w:vertAlign w:val="subscript"/>
        </w:rPr>
        <w:t>2</w:t>
      </w:r>
      <w:r w:rsidR="00FD1C6A">
        <w:t xml:space="preserve"> structures</w:t>
      </w:r>
      <w:r w:rsidR="004D6CB1" w:rsidRPr="00C04817">
        <w:t xml:space="preserve">, with a </w:t>
      </w:r>
      <w:r w:rsidR="00B44727">
        <w:t>secondary</w:t>
      </w:r>
      <w:r w:rsidR="004D6CB1" w:rsidRPr="00C04817">
        <w:t xml:space="preserve"> population of </w:t>
      </w:r>
      <w:r w:rsidR="004D6CB1" w:rsidRPr="00C04817">
        <w:rPr>
          <w:shd w:val="clear" w:color="auto" w:fill="FFFFFF"/>
        </w:rPr>
        <w:t>Man</w:t>
      </w:r>
      <w:r w:rsidR="004D6CB1" w:rsidRPr="00C04817">
        <w:rPr>
          <w:sz w:val="20"/>
          <w:szCs w:val="20"/>
          <w:shd w:val="clear" w:color="auto" w:fill="FFFFFF"/>
          <w:vertAlign w:val="subscript"/>
        </w:rPr>
        <w:t>9</w:t>
      </w:r>
      <w:r w:rsidR="004D6CB1" w:rsidRPr="00C04817">
        <w:rPr>
          <w:shd w:val="clear" w:color="auto" w:fill="FFFFFF"/>
        </w:rPr>
        <w:t>GlcNAc</w:t>
      </w:r>
      <w:r w:rsidR="004D6CB1" w:rsidRPr="00C04817">
        <w:rPr>
          <w:sz w:val="20"/>
          <w:szCs w:val="20"/>
          <w:shd w:val="clear" w:color="auto" w:fill="FFFFFF"/>
          <w:vertAlign w:val="subscript"/>
        </w:rPr>
        <w:t>2</w:t>
      </w:r>
      <w:r w:rsidR="000D024F">
        <w:rPr>
          <w:sz w:val="20"/>
          <w:szCs w:val="20"/>
          <w:shd w:val="clear" w:color="auto" w:fill="FFFFFF"/>
          <w:vertAlign w:val="subscript"/>
        </w:rPr>
        <w:t xml:space="preserve"> </w:t>
      </w:r>
      <w:r w:rsidR="004D6CB1" w:rsidRPr="00C04817">
        <w:rPr>
          <w:shd w:val="clear" w:color="auto" w:fill="FFFFFF"/>
        </w:rPr>
        <w:fldChar w:fldCharType="begin">
          <w:fldData xml:space="preserve">PEVuZE5vdGU+PENpdGU+PEF1dGhvcj5Qcml0Y2hhcmQ8L0F1dGhvcj48WWVhcj4yMDE1PC9ZZWFy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Qcml0Y2hhcmQ8L0F1dGhvcj48WWVhcj4yMDE1PC9ZZWFy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4D6CB1" w:rsidRPr="00C04817">
        <w:rPr>
          <w:shd w:val="clear" w:color="auto" w:fill="FFFFFF"/>
        </w:rPr>
      </w:r>
      <w:r w:rsidR="004D6CB1" w:rsidRPr="00C04817">
        <w:rPr>
          <w:shd w:val="clear" w:color="auto" w:fill="FFFFFF"/>
        </w:rPr>
        <w:fldChar w:fldCharType="separate"/>
      </w:r>
      <w:r w:rsidR="0023721D">
        <w:rPr>
          <w:noProof/>
          <w:shd w:val="clear" w:color="auto" w:fill="FFFFFF"/>
        </w:rPr>
        <w:t>[176]</w:t>
      </w:r>
      <w:r w:rsidR="004D6CB1" w:rsidRPr="00C04817">
        <w:rPr>
          <w:shd w:val="clear" w:color="auto" w:fill="FFFFFF"/>
        </w:rPr>
        <w:fldChar w:fldCharType="end"/>
      </w:r>
      <w:r w:rsidR="000D024F">
        <w:rPr>
          <w:shd w:val="clear" w:color="auto" w:fill="FFFFFF"/>
        </w:rPr>
        <w:t>.</w:t>
      </w:r>
      <w:r w:rsidR="004D6CB1" w:rsidRPr="00C04817">
        <w:rPr>
          <w:shd w:val="clear" w:color="auto" w:fill="FFFFFF"/>
        </w:rPr>
        <w:t xml:space="preserve"> In line with this, a crystal structure of the PGT135 Fab bound to a gp120</w:t>
      </w:r>
      <w:r w:rsidR="004D6CB1" w:rsidRPr="00C04817">
        <w:rPr>
          <w:shd w:val="clear" w:color="auto" w:fill="FFFFFF"/>
          <w:vertAlign w:val="subscript"/>
        </w:rPr>
        <w:t>JR-FL</w:t>
      </w:r>
      <w:r w:rsidR="004D6CB1" w:rsidRPr="00C04817">
        <w:rPr>
          <w:shd w:val="clear" w:color="auto" w:fill="FFFFFF"/>
        </w:rPr>
        <w:t xml:space="preserve"> core shows the N392 site to be occupied by a </w:t>
      </w:r>
      <w:r w:rsidR="004D6CB1" w:rsidRPr="00C04817">
        <w:t>Man</w:t>
      </w:r>
      <w:r w:rsidR="004D6CB1" w:rsidRPr="00C04817">
        <w:rPr>
          <w:vertAlign w:val="subscript"/>
        </w:rPr>
        <w:t>8</w:t>
      </w:r>
      <w:r w:rsidR="004D6CB1" w:rsidRPr="00C04817">
        <w:rPr>
          <w:vertAlign w:val="subscript"/>
        </w:rPr>
        <w:softHyphen/>
      </w:r>
      <w:r w:rsidR="004D6CB1" w:rsidRPr="00C04817">
        <w:rPr>
          <w:vertAlign w:val="subscript"/>
        </w:rPr>
        <w:softHyphen/>
      </w:r>
      <w:r w:rsidR="004D6CB1" w:rsidRPr="00C04817">
        <w:t>GlcNAc</w:t>
      </w:r>
      <w:r w:rsidR="004D6CB1" w:rsidRPr="00C04817">
        <w:rPr>
          <w:vertAlign w:val="subscript"/>
        </w:rPr>
        <w:t xml:space="preserve">2 </w:t>
      </w:r>
      <w:r w:rsidR="004D6CB1" w:rsidRPr="00C04817">
        <w:rPr>
          <w:shd w:val="clear" w:color="auto" w:fill="FFFFFF"/>
        </w:rPr>
        <w:t>structure</w:t>
      </w:r>
      <w:r w:rsidR="000D024F">
        <w:rPr>
          <w:shd w:val="clear" w:color="auto" w:fill="FFFFFF"/>
        </w:rPr>
        <w:t xml:space="preserve"> </w:t>
      </w:r>
      <w:r w:rsidR="00B44727" w:rsidRPr="00C04817">
        <w:rPr>
          <w:shd w:val="clear" w:color="auto" w:fill="FFFFFF"/>
        </w:rPr>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B44727" w:rsidRPr="00C04817">
        <w:rPr>
          <w:shd w:val="clear" w:color="auto" w:fill="FFFFFF"/>
        </w:rPr>
      </w:r>
      <w:r w:rsidR="00B44727" w:rsidRPr="00C04817">
        <w:rPr>
          <w:shd w:val="clear" w:color="auto" w:fill="FFFFFF"/>
        </w:rPr>
        <w:fldChar w:fldCharType="separate"/>
      </w:r>
      <w:r w:rsidR="0023721D">
        <w:rPr>
          <w:noProof/>
          <w:shd w:val="clear" w:color="auto" w:fill="FFFFFF"/>
        </w:rPr>
        <w:t>[137]</w:t>
      </w:r>
      <w:r w:rsidR="00B44727" w:rsidRPr="00C04817">
        <w:rPr>
          <w:shd w:val="clear" w:color="auto" w:fill="FFFFFF"/>
        </w:rPr>
        <w:fldChar w:fldCharType="end"/>
      </w:r>
      <w:r w:rsidR="000D024F">
        <w:rPr>
          <w:shd w:val="clear" w:color="auto" w:fill="FFFFFF"/>
        </w:rPr>
        <w:t>.</w:t>
      </w:r>
      <w:r w:rsidR="004D6CB1" w:rsidRPr="00C04817">
        <w:rPr>
          <w:shd w:val="clear" w:color="auto" w:fill="FFFFFF"/>
        </w:rPr>
        <w:t xml:space="preserve"> Modelling a</w:t>
      </w:r>
      <w:r w:rsidR="0076311D" w:rsidRPr="00C04817">
        <w:rPr>
          <w:shd w:val="clear" w:color="auto" w:fill="FFFFFF"/>
        </w:rPr>
        <w:t xml:space="preserve">n additional mannose residue to this glycan </w:t>
      </w:r>
      <w:r w:rsidR="00A10A7C">
        <w:rPr>
          <w:shd w:val="clear" w:color="auto" w:fill="FFFFFF"/>
        </w:rPr>
        <w:t>(</w:t>
      </w:r>
      <w:r w:rsidR="0076311D" w:rsidRPr="00C04817">
        <w:rPr>
          <w:shd w:val="clear" w:color="auto" w:fill="FFFFFF"/>
        </w:rPr>
        <w:t xml:space="preserve">to </w:t>
      </w:r>
      <w:r w:rsidR="00A10A7C">
        <w:rPr>
          <w:shd w:val="clear" w:color="auto" w:fill="FFFFFF"/>
        </w:rPr>
        <w:t>give</w:t>
      </w:r>
      <w:r w:rsidR="004D6CB1" w:rsidRPr="00C04817">
        <w:rPr>
          <w:shd w:val="clear" w:color="auto" w:fill="FFFFFF"/>
        </w:rPr>
        <w:t xml:space="preserve"> Man</w:t>
      </w:r>
      <w:r w:rsidR="004D6CB1" w:rsidRPr="00C04817">
        <w:rPr>
          <w:sz w:val="20"/>
          <w:szCs w:val="20"/>
          <w:shd w:val="clear" w:color="auto" w:fill="FFFFFF"/>
          <w:vertAlign w:val="subscript"/>
        </w:rPr>
        <w:t>9</w:t>
      </w:r>
      <w:r w:rsidR="004D6CB1" w:rsidRPr="00C04817">
        <w:rPr>
          <w:shd w:val="clear" w:color="auto" w:fill="FFFFFF"/>
        </w:rPr>
        <w:t>GlcNAc</w:t>
      </w:r>
      <w:r w:rsidR="004D6CB1" w:rsidRPr="00C04817">
        <w:rPr>
          <w:sz w:val="20"/>
          <w:szCs w:val="20"/>
          <w:shd w:val="clear" w:color="auto" w:fill="FFFFFF"/>
          <w:vertAlign w:val="subscript"/>
        </w:rPr>
        <w:t>2</w:t>
      </w:r>
      <w:r w:rsidR="00A10A7C">
        <w:rPr>
          <w:shd w:val="clear" w:color="auto" w:fill="FFFFFF"/>
        </w:rPr>
        <w:t xml:space="preserve">) </w:t>
      </w:r>
      <w:r w:rsidR="004D6CB1" w:rsidRPr="00C04817">
        <w:rPr>
          <w:shd w:val="clear" w:color="auto" w:fill="FFFFFF"/>
        </w:rPr>
        <w:t xml:space="preserve">revealed </w:t>
      </w:r>
      <w:r w:rsidR="0076311D" w:rsidRPr="00C04817">
        <w:rPr>
          <w:shd w:val="clear" w:color="auto" w:fill="FFFFFF"/>
        </w:rPr>
        <w:t xml:space="preserve">steric </w:t>
      </w:r>
      <w:r w:rsidR="004D6CB1" w:rsidRPr="00C04817">
        <w:rPr>
          <w:shd w:val="clear" w:color="auto" w:fill="FFFFFF"/>
        </w:rPr>
        <w:t>clashes with the bnAb</w:t>
      </w:r>
      <w:r w:rsidR="000D024F">
        <w:rPr>
          <w:shd w:val="clear" w:color="auto" w:fill="FFFFFF"/>
        </w:rPr>
        <w:t xml:space="preserve"> </w:t>
      </w:r>
      <w:r w:rsidR="0076311D" w:rsidRPr="00C04817">
        <w:rPr>
          <w:shd w:val="clear" w:color="auto" w:fill="FFFFFF"/>
        </w:rPr>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76311D" w:rsidRPr="00C04817">
        <w:rPr>
          <w:shd w:val="clear" w:color="auto" w:fill="FFFFFF"/>
        </w:rPr>
      </w:r>
      <w:r w:rsidR="0076311D" w:rsidRPr="00C04817">
        <w:rPr>
          <w:shd w:val="clear" w:color="auto" w:fill="FFFFFF"/>
        </w:rPr>
        <w:fldChar w:fldCharType="separate"/>
      </w:r>
      <w:r w:rsidR="0023721D">
        <w:rPr>
          <w:noProof/>
          <w:shd w:val="clear" w:color="auto" w:fill="FFFFFF"/>
        </w:rPr>
        <w:t>[137]</w:t>
      </w:r>
      <w:r w:rsidR="0076311D" w:rsidRPr="00C04817">
        <w:rPr>
          <w:shd w:val="clear" w:color="auto" w:fill="FFFFFF"/>
        </w:rPr>
        <w:fldChar w:fldCharType="end"/>
      </w:r>
      <w:r w:rsidR="000D024F">
        <w:rPr>
          <w:shd w:val="clear" w:color="auto" w:fill="FFFFFF"/>
        </w:rPr>
        <w:t>.</w:t>
      </w:r>
      <w:r w:rsidR="0076311D" w:rsidRPr="00C04817">
        <w:rPr>
          <w:shd w:val="clear" w:color="auto" w:fill="FFFFFF"/>
        </w:rPr>
        <w:t xml:space="preserve"> Furthermore, i</w:t>
      </w:r>
      <w:r w:rsidR="004D6CB1" w:rsidRPr="00C04817">
        <w:rPr>
          <w:shd w:val="clear" w:color="auto" w:fill="FFFFFF"/>
        </w:rPr>
        <w:t xml:space="preserve">t has been shown that PGT135 is unable to neutralise pseudovirus </w:t>
      </w:r>
      <w:r w:rsidR="003C1EFC">
        <w:rPr>
          <w:shd w:val="clear" w:color="auto" w:fill="FFFFFF"/>
        </w:rPr>
        <w:t xml:space="preserve">displaying </w:t>
      </w:r>
      <w:r w:rsidR="006E0154">
        <w:rPr>
          <w:shd w:val="clear" w:color="auto" w:fill="FFFFFF"/>
        </w:rPr>
        <w:t>predominantly</w:t>
      </w:r>
      <w:r w:rsidR="003C1EFC">
        <w:rPr>
          <w:shd w:val="clear" w:color="auto" w:fill="FFFFFF"/>
        </w:rPr>
        <w:t xml:space="preserve"> Man</w:t>
      </w:r>
      <w:r w:rsidR="003C1EFC">
        <w:rPr>
          <w:shd w:val="clear" w:color="auto" w:fill="FFFFFF"/>
          <w:vertAlign w:val="subscript"/>
        </w:rPr>
        <w:t>9</w:t>
      </w:r>
      <w:r w:rsidR="003C1EFC">
        <w:rPr>
          <w:shd w:val="clear" w:color="auto" w:fill="FFFFFF"/>
        </w:rPr>
        <w:t>GlcNAc</w:t>
      </w:r>
      <w:r w:rsidR="003C1EFC">
        <w:rPr>
          <w:shd w:val="clear" w:color="auto" w:fill="FFFFFF"/>
        </w:rPr>
        <w:softHyphen/>
      </w:r>
      <w:r w:rsidR="003C1EFC">
        <w:rPr>
          <w:shd w:val="clear" w:color="auto" w:fill="FFFFFF"/>
          <w:vertAlign w:val="subscript"/>
        </w:rPr>
        <w:t>2</w:t>
      </w:r>
      <w:r w:rsidR="005152F0">
        <w:rPr>
          <w:shd w:val="clear" w:color="auto" w:fill="FFFFFF"/>
          <w:vertAlign w:val="subscript"/>
        </w:rPr>
        <w:t xml:space="preserve"> </w:t>
      </w:r>
      <w:r w:rsidR="005152F0">
        <w:rPr>
          <w:shd w:val="clear" w:color="auto" w:fill="FFFFFF"/>
        </w:rPr>
        <w:t>structures</w:t>
      </w:r>
      <w:r w:rsidR="000D024F">
        <w:rPr>
          <w:shd w:val="clear" w:color="auto" w:fill="FFFFFF"/>
        </w:rPr>
        <w:t xml:space="preserve"> </w:t>
      </w:r>
      <w:r w:rsidR="003971D1" w:rsidRPr="00C04817">
        <w:rPr>
          <w:shd w:val="clear" w:color="auto" w:fill="FFFFFF"/>
        </w:rPr>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Lb25nPC9BdXRob3I+PFllYXI+MjAxMzwvWWVhcj48UmVj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3971D1" w:rsidRPr="00C04817">
        <w:rPr>
          <w:shd w:val="clear" w:color="auto" w:fill="FFFFFF"/>
        </w:rPr>
      </w:r>
      <w:r w:rsidR="003971D1" w:rsidRPr="00C04817">
        <w:rPr>
          <w:shd w:val="clear" w:color="auto" w:fill="FFFFFF"/>
        </w:rPr>
        <w:fldChar w:fldCharType="separate"/>
      </w:r>
      <w:r w:rsidR="0023721D">
        <w:rPr>
          <w:noProof/>
          <w:shd w:val="clear" w:color="auto" w:fill="FFFFFF"/>
        </w:rPr>
        <w:t>[137]</w:t>
      </w:r>
      <w:r w:rsidR="003971D1" w:rsidRPr="00C04817">
        <w:rPr>
          <w:shd w:val="clear" w:color="auto" w:fill="FFFFFF"/>
        </w:rPr>
        <w:fldChar w:fldCharType="end"/>
      </w:r>
      <w:r w:rsidR="000D024F">
        <w:rPr>
          <w:shd w:val="clear" w:color="auto" w:fill="FFFFFF"/>
        </w:rPr>
        <w:t>.</w:t>
      </w:r>
      <w:r w:rsidR="004D6CB1" w:rsidRPr="00C04817">
        <w:rPr>
          <w:shd w:val="clear" w:color="auto" w:fill="FFFFFF"/>
        </w:rPr>
        <w:t xml:space="preserve"> Thus, Man</w:t>
      </w:r>
      <w:r w:rsidR="004D6CB1" w:rsidRPr="00C04817">
        <w:rPr>
          <w:sz w:val="20"/>
          <w:szCs w:val="20"/>
          <w:shd w:val="clear" w:color="auto" w:fill="FFFFFF"/>
          <w:vertAlign w:val="subscript"/>
        </w:rPr>
        <w:t>9</w:t>
      </w:r>
      <w:r w:rsidR="004D6CB1" w:rsidRPr="00C04817">
        <w:rPr>
          <w:shd w:val="clear" w:color="auto" w:fill="FFFFFF"/>
        </w:rPr>
        <w:t>GlcNAc</w:t>
      </w:r>
      <w:r w:rsidR="004D6CB1" w:rsidRPr="00C04817">
        <w:rPr>
          <w:sz w:val="20"/>
          <w:szCs w:val="20"/>
          <w:shd w:val="clear" w:color="auto" w:fill="FFFFFF"/>
          <w:vertAlign w:val="subscript"/>
        </w:rPr>
        <w:t xml:space="preserve">2 </w:t>
      </w:r>
      <w:r w:rsidR="004D6CB1" w:rsidRPr="00C04817">
        <w:rPr>
          <w:shd w:val="clear" w:color="auto" w:fill="FFFFFF"/>
        </w:rPr>
        <w:t>at the N392 site</w:t>
      </w:r>
      <w:r w:rsidR="00DF1A8D">
        <w:rPr>
          <w:shd w:val="clear" w:color="auto" w:fill="FFFFFF"/>
        </w:rPr>
        <w:t xml:space="preserve"> seems </w:t>
      </w:r>
      <w:proofErr w:type="spellStart"/>
      <w:r w:rsidR="00DF1A8D">
        <w:rPr>
          <w:shd w:val="clear" w:color="auto" w:fill="FFFFFF"/>
        </w:rPr>
        <w:t>unoptimal</w:t>
      </w:r>
      <w:proofErr w:type="spellEnd"/>
      <w:r w:rsidR="00DF1A8D">
        <w:rPr>
          <w:shd w:val="clear" w:color="auto" w:fill="FFFFFF"/>
        </w:rPr>
        <w:t xml:space="preserve"> for PGT135 binding</w:t>
      </w:r>
      <w:r w:rsidR="004D6CB1" w:rsidRPr="00C04817">
        <w:rPr>
          <w:shd w:val="clear" w:color="auto" w:fill="FFFFFF"/>
        </w:rPr>
        <w:t xml:space="preserve">, and the </w:t>
      </w:r>
      <w:r w:rsidR="00FD1C6A">
        <w:rPr>
          <w:shd w:val="clear" w:color="auto" w:fill="FFFFFF"/>
        </w:rPr>
        <w:t xml:space="preserve">site-specific </w:t>
      </w:r>
      <w:r w:rsidR="004D6CB1" w:rsidRPr="00C04817">
        <w:rPr>
          <w:shd w:val="clear" w:color="auto" w:fill="FFFFFF"/>
        </w:rPr>
        <w:t xml:space="preserve">presence of this structure </w:t>
      </w:r>
      <w:r w:rsidR="00FD1C6A">
        <w:rPr>
          <w:shd w:val="clear" w:color="auto" w:fill="FFFFFF"/>
        </w:rPr>
        <w:t xml:space="preserve">may account for </w:t>
      </w:r>
      <w:r w:rsidR="00F86EF9">
        <w:rPr>
          <w:shd w:val="clear" w:color="auto" w:fill="FFFFFF"/>
        </w:rPr>
        <w:t xml:space="preserve">the observed </w:t>
      </w:r>
      <w:r w:rsidR="00FD1C6A">
        <w:rPr>
          <w:shd w:val="clear" w:color="auto" w:fill="FFFFFF"/>
        </w:rPr>
        <w:t>neutralisation plateaus</w:t>
      </w:r>
      <w:r w:rsidR="004D6CB1" w:rsidRPr="00C04817">
        <w:rPr>
          <w:shd w:val="clear" w:color="auto" w:fill="FFFFFF"/>
        </w:rPr>
        <w:t>.</w:t>
      </w:r>
      <w:r w:rsidR="004D6CB1" w:rsidRPr="00C04817">
        <w:t xml:space="preserve"> </w:t>
      </w:r>
    </w:p>
    <w:p w14:paraId="57A02024" w14:textId="4363D4F8" w:rsidR="001D220C" w:rsidRDefault="001D220C" w:rsidP="00FD1C6A">
      <w:pPr>
        <w:pStyle w:val="Heading2"/>
        <w:spacing w:line="360" w:lineRule="auto"/>
      </w:pPr>
      <w:r>
        <w:t>4.2 Immunogen mimicry of viral glycosylation</w:t>
      </w:r>
    </w:p>
    <w:p w14:paraId="374523F0" w14:textId="53C562B4" w:rsidR="001E366B" w:rsidRPr="000D024F" w:rsidRDefault="00AA7509" w:rsidP="00FD1C6A">
      <w:pPr>
        <w:spacing w:line="360" w:lineRule="auto"/>
        <w:jc w:val="both"/>
      </w:pPr>
      <w:r w:rsidRPr="00AA7509">
        <w:rPr>
          <w:shd w:val="clear" w:color="auto" w:fill="FFFFFF"/>
        </w:rPr>
        <w:t>Recent progress in the production and purification o</w:t>
      </w:r>
      <w:r w:rsidR="00277F66" w:rsidRPr="00AA7509">
        <w:rPr>
          <w:shd w:val="clear" w:color="auto" w:fill="FFFFFF"/>
        </w:rPr>
        <w:t xml:space="preserve">f </w:t>
      </w:r>
      <w:r w:rsidR="00A94467">
        <w:rPr>
          <w:shd w:val="clear" w:color="auto" w:fill="FFFFFF"/>
        </w:rPr>
        <w:t xml:space="preserve">HIV-1 </w:t>
      </w:r>
      <w:r w:rsidRPr="00AA7509">
        <w:rPr>
          <w:shd w:val="clear" w:color="auto" w:fill="FFFFFF"/>
        </w:rPr>
        <w:t xml:space="preserve">virions </w:t>
      </w:r>
      <w:r w:rsidR="0000348C">
        <w:rPr>
          <w:shd w:val="clear" w:color="auto" w:fill="FFFFFF"/>
        </w:rPr>
        <w:t>has enabled</w:t>
      </w:r>
      <w:r w:rsidRPr="00AA7509">
        <w:rPr>
          <w:shd w:val="clear" w:color="auto" w:fill="FFFFFF"/>
        </w:rPr>
        <w:t xml:space="preserve"> the glycosylation analysis of virally-derived Env. </w:t>
      </w:r>
      <w:r w:rsidR="0080685F" w:rsidRPr="00AA7509">
        <w:rPr>
          <w:shd w:val="clear" w:color="auto" w:fill="FFFFFF"/>
        </w:rPr>
        <w:t xml:space="preserve">The Dell </w:t>
      </w:r>
      <w:r w:rsidR="0080685F" w:rsidRPr="000A45EF">
        <w:rPr>
          <w:shd w:val="clear" w:color="auto" w:fill="FFFFFF"/>
        </w:rPr>
        <w:t xml:space="preserve">laboratory </w:t>
      </w:r>
      <w:r w:rsidR="00277F66">
        <w:rPr>
          <w:shd w:val="clear" w:color="auto" w:fill="FFFFFF"/>
        </w:rPr>
        <w:t>present</w:t>
      </w:r>
      <w:r w:rsidR="00CA2800">
        <w:rPr>
          <w:shd w:val="clear" w:color="auto" w:fill="FFFFFF"/>
        </w:rPr>
        <w:t>ed</w:t>
      </w:r>
      <w:r w:rsidR="00277F66">
        <w:rPr>
          <w:shd w:val="clear" w:color="auto" w:fill="FFFFFF"/>
        </w:rPr>
        <w:t xml:space="preserve"> a </w:t>
      </w:r>
      <w:r w:rsidR="0080685F" w:rsidRPr="000A45EF">
        <w:rPr>
          <w:shd w:val="clear" w:color="auto" w:fill="FFFFFF"/>
        </w:rPr>
        <w:t>qualitative analysis of gp120</w:t>
      </w:r>
      <w:r w:rsidR="00765A13">
        <w:rPr>
          <w:shd w:val="clear" w:color="auto" w:fill="FFFFFF"/>
          <w:vertAlign w:val="subscript"/>
        </w:rPr>
        <w:t>BaL</w:t>
      </w:r>
      <w:r w:rsidR="00765A13">
        <w:rPr>
          <w:shd w:val="clear" w:color="auto" w:fill="FFFFFF"/>
        </w:rPr>
        <w:t xml:space="preserve"> </w:t>
      </w:r>
      <w:r w:rsidR="00CA2800">
        <w:rPr>
          <w:shd w:val="clear" w:color="auto" w:fill="FFFFFF"/>
        </w:rPr>
        <w:t xml:space="preserve">glycosylation </w:t>
      </w:r>
      <w:r w:rsidR="0080685F" w:rsidRPr="000A45EF">
        <w:rPr>
          <w:shd w:val="clear" w:color="auto" w:fill="FFFFFF"/>
        </w:rPr>
        <w:t xml:space="preserve">derived from </w:t>
      </w:r>
      <w:r w:rsidR="0043168A" w:rsidRPr="000A45EF">
        <w:rPr>
          <w:shd w:val="clear" w:color="auto" w:fill="FFFFFF"/>
        </w:rPr>
        <w:t>virions</w:t>
      </w:r>
      <w:r w:rsidR="00AC72BA" w:rsidRPr="000A45EF">
        <w:rPr>
          <w:shd w:val="clear" w:color="auto" w:fill="FFFFFF"/>
        </w:rPr>
        <w:t xml:space="preserve"> </w:t>
      </w:r>
      <w:r w:rsidR="0043168A" w:rsidRPr="000A45EF">
        <w:rPr>
          <w:shd w:val="clear" w:color="auto" w:fill="FFFFFF"/>
        </w:rPr>
        <w:t>produced</w:t>
      </w:r>
      <w:r w:rsidR="00AC72BA" w:rsidRPr="000A45EF">
        <w:rPr>
          <w:shd w:val="clear" w:color="auto" w:fill="FFFFFF"/>
        </w:rPr>
        <w:t xml:space="preserve"> in </w:t>
      </w:r>
      <w:r w:rsidR="00800531">
        <w:rPr>
          <w:shd w:val="clear" w:color="auto" w:fill="FFFFFF"/>
        </w:rPr>
        <w:t xml:space="preserve">a </w:t>
      </w:r>
      <w:r w:rsidR="00AC72BA" w:rsidRPr="000A45EF">
        <w:rPr>
          <w:shd w:val="clear" w:color="auto" w:fill="FFFFFF"/>
        </w:rPr>
        <w:t>human lympho</w:t>
      </w:r>
      <w:r w:rsidR="00800531">
        <w:rPr>
          <w:shd w:val="clear" w:color="auto" w:fill="FFFFFF"/>
        </w:rPr>
        <w:t>id cell line</w:t>
      </w:r>
      <w:r w:rsidR="000D024F">
        <w:rPr>
          <w:shd w:val="clear" w:color="auto" w:fill="FFFFFF"/>
        </w:rPr>
        <w:t xml:space="preserve"> </w:t>
      </w:r>
      <w:r w:rsidR="00B30F2E">
        <w:rPr>
          <w:shd w:val="clear" w:color="auto" w:fill="FFFFFF"/>
        </w:rPr>
        <w:fldChar w:fldCharType="begin"/>
      </w:r>
      <w:r w:rsidR="0023721D">
        <w:rPr>
          <w:shd w:val="clear" w:color="auto" w:fill="FFFFFF"/>
        </w:rPr>
        <w:instrText xml:space="preserve"> ADDIN EN.CITE &lt;EndNote&gt;&lt;Cite&gt;&lt;Author&gt;Panico&lt;/Author&gt;&lt;Year&gt;2016&lt;/Year&gt;&lt;RecNum&gt;342&lt;/RecNum&gt;&lt;DisplayText&gt;[178]&lt;/DisplayText&gt;&lt;record&gt;&lt;rec-number&gt;342&lt;/rec-number&gt;&lt;foreign-keys&gt;&lt;key app="EN" db-id="p2pxssdv6repwwevvsjpx0dqxsx0eer995xr" timestamp="1489428871"&gt;342&lt;/key&gt;&lt;/foreign-keys&gt;&lt;ref-type name="Journal Article"&gt;17&lt;/ref-type&gt;&lt;contributors&gt;&lt;authors&gt;&lt;author&gt;Panico, M.&lt;/author&gt;&lt;author&gt;Bouche, L.&lt;/author&gt;&lt;author&gt;Binet, D.&lt;/author&gt;&lt;author&gt;O&amp;apos;Connor, M. J.&lt;/author&gt;&lt;author&gt;Rahman, D.&lt;/author&gt;&lt;author&gt;Pang, P. C.&lt;/author&gt;&lt;author&gt;Canis, K.&lt;/author&gt;&lt;author&gt;North, S. J.&lt;/author&gt;&lt;author&gt;Desrosiers, R. C.&lt;/author&gt;&lt;author&gt;Chertova, E.&lt;/author&gt;&lt;author&gt;Keele, B. F.&lt;/author&gt;&lt;author&gt;Bess, J. W., Jr.&lt;/author&gt;&lt;author&gt;Lifson, J. D.&lt;/author&gt;&lt;author&gt;Haslam, S. M.&lt;/author&gt;&lt;author&gt;Dell, A.&lt;/author&gt;&lt;author&gt;Morris, H. R.&lt;/author&gt;&lt;/authors&gt;&lt;/contributors&gt;&lt;auth-address&gt;Department of Life Sciences, Imperial College London, South Kensington Campus, London, SW7 2AZ, UK.&amp;#xD;BioPharmaSpec, Suite 3.1 Lido Medical Centre, St. Saviours Road, Jersey, JE2 7LA, UK.&amp;#xD;Department of Pathology, University of Miami, Miami, Florida, 33136, USA.&amp;#xD;AIDS and Cancer Virus Program, Leidos Biomedical Research, Inc., Frederick National Laboratory for Cancer Research, Frederick, Maryland 21702, USA.&lt;/auth-address&gt;&lt;titles&gt;&lt;title&gt;Mapping the complete glycoproteome of virion-derived HIV-1 gp120 provides insights into broadly neutralizing antibody binding&lt;/title&gt;&lt;secondary-title&gt;Sci Rep&lt;/secondary-title&gt;&lt;/titles&gt;&lt;periodical&gt;&lt;full-title&gt;Sci Rep&lt;/full-title&gt;&lt;/periodical&gt;&lt;pages&gt;32956&lt;/pages&gt;&lt;volume&gt;6&lt;/volume&gt;&lt;dates&gt;&lt;year&gt;2016&lt;/year&gt;&lt;pub-dates&gt;&lt;date&gt;Sep 08&lt;/date&gt;&lt;/pub-dates&gt;&lt;/dates&gt;&lt;isbn&gt;2045-2322 (Electronic)&amp;#xD;2045-2322 (Linking)&lt;/isbn&gt;&lt;accession-num&gt;27604319&lt;/accession-num&gt;&lt;urls&gt;&lt;related-urls&gt;&lt;url&gt;https://www.ncbi.nlm.nih.gov/pubmed/27604319&lt;/url&gt;&lt;/related-urls&gt;&lt;/urls&gt;&lt;custom2&gt;PMC5015092&lt;/custom2&gt;&lt;electronic-resource-num&gt;10.1038/srep32956&lt;/electronic-resource-num&gt;&lt;/record&gt;&lt;/Cite&gt;&lt;/EndNote&gt;</w:instrText>
      </w:r>
      <w:r w:rsidR="00B30F2E">
        <w:rPr>
          <w:shd w:val="clear" w:color="auto" w:fill="FFFFFF"/>
        </w:rPr>
        <w:fldChar w:fldCharType="separate"/>
      </w:r>
      <w:r w:rsidR="0023721D">
        <w:rPr>
          <w:noProof/>
          <w:shd w:val="clear" w:color="auto" w:fill="FFFFFF"/>
        </w:rPr>
        <w:t>[178]</w:t>
      </w:r>
      <w:r w:rsidR="00B30F2E">
        <w:rPr>
          <w:shd w:val="clear" w:color="auto" w:fill="FFFFFF"/>
        </w:rPr>
        <w:fldChar w:fldCharType="end"/>
      </w:r>
      <w:r w:rsidR="000D024F">
        <w:rPr>
          <w:shd w:val="clear" w:color="auto" w:fill="FFFFFF"/>
        </w:rPr>
        <w:t>.</w:t>
      </w:r>
      <w:r w:rsidR="0043168A" w:rsidRPr="000A45EF">
        <w:rPr>
          <w:shd w:val="clear" w:color="auto" w:fill="FFFFFF"/>
        </w:rPr>
        <w:t xml:space="preserve"> </w:t>
      </w:r>
      <w:r w:rsidR="00D86823">
        <w:rPr>
          <w:shd w:val="clear" w:color="auto" w:fill="FFFFFF"/>
        </w:rPr>
        <w:t xml:space="preserve">In line with analysis of SOSIP.664 trimers, 15 of the 24 </w:t>
      </w:r>
      <w:r w:rsidR="00175109">
        <w:rPr>
          <w:shd w:val="clear" w:color="auto" w:fill="FFFFFF"/>
        </w:rPr>
        <w:t>PNGS</w:t>
      </w:r>
      <w:r w:rsidR="0043168A" w:rsidRPr="000A45EF">
        <w:rPr>
          <w:shd w:val="clear" w:color="auto" w:fill="FFFFFF"/>
        </w:rPr>
        <w:t xml:space="preserve"> contained </w:t>
      </w:r>
      <w:r w:rsidR="00CD56F7">
        <w:rPr>
          <w:shd w:val="clear" w:color="auto" w:fill="FFFFFF"/>
        </w:rPr>
        <w:t>solely</w:t>
      </w:r>
      <w:r w:rsidR="0043168A" w:rsidRPr="000A45EF">
        <w:rPr>
          <w:shd w:val="clear" w:color="auto" w:fill="FFFFFF"/>
        </w:rPr>
        <w:t xml:space="preserve"> oligo</w:t>
      </w:r>
      <w:r w:rsidR="00AC72BA" w:rsidRPr="000A45EF">
        <w:rPr>
          <w:shd w:val="clear" w:color="auto" w:fill="FFFFFF"/>
        </w:rPr>
        <w:t>mannose</w:t>
      </w:r>
      <w:r w:rsidR="0043168A" w:rsidRPr="000A45EF">
        <w:rPr>
          <w:shd w:val="clear" w:color="auto" w:fill="FFFFFF"/>
        </w:rPr>
        <w:t>-type structures</w:t>
      </w:r>
      <w:r w:rsidR="00D86823">
        <w:rPr>
          <w:shd w:val="clear" w:color="auto" w:fill="FFFFFF"/>
        </w:rPr>
        <w:t>, a</w:t>
      </w:r>
      <w:r w:rsidR="00D86823" w:rsidRPr="000A45EF">
        <w:rPr>
          <w:shd w:val="clear" w:color="auto" w:fill="FFFFFF"/>
        </w:rPr>
        <w:t>lthough the relative abundances of each g</w:t>
      </w:r>
      <w:r w:rsidR="00D86823">
        <w:rPr>
          <w:shd w:val="clear" w:color="auto" w:fill="FFFFFF"/>
        </w:rPr>
        <w:t>lycoform were not determined. T</w:t>
      </w:r>
      <w:r w:rsidR="0043168A" w:rsidRPr="000A45EF">
        <w:rPr>
          <w:shd w:val="clear" w:color="auto" w:fill="FFFFFF"/>
        </w:rPr>
        <w:t xml:space="preserve">he remaining </w:t>
      </w:r>
      <w:r w:rsidR="00800531">
        <w:rPr>
          <w:shd w:val="clear" w:color="auto" w:fill="FFFFFF"/>
        </w:rPr>
        <w:t>nine</w:t>
      </w:r>
      <w:r w:rsidR="0043168A" w:rsidRPr="000A45EF">
        <w:rPr>
          <w:shd w:val="clear" w:color="auto" w:fill="FFFFFF"/>
        </w:rPr>
        <w:t xml:space="preserve"> </w:t>
      </w:r>
      <w:r w:rsidR="00AC72BA" w:rsidRPr="000A45EF">
        <w:rPr>
          <w:shd w:val="clear" w:color="auto" w:fill="FFFFFF"/>
        </w:rPr>
        <w:t xml:space="preserve">contained </w:t>
      </w:r>
      <w:r w:rsidR="00800531">
        <w:rPr>
          <w:shd w:val="clear" w:color="auto" w:fill="FFFFFF"/>
        </w:rPr>
        <w:t xml:space="preserve">either </w:t>
      </w:r>
      <w:r w:rsidR="00AC72BA" w:rsidRPr="000A45EF">
        <w:rPr>
          <w:shd w:val="clear" w:color="auto" w:fill="FFFFFF"/>
        </w:rPr>
        <w:t xml:space="preserve">complex-type </w:t>
      </w:r>
      <w:r w:rsidR="00771894">
        <w:rPr>
          <w:shd w:val="clear" w:color="auto" w:fill="FFFFFF"/>
        </w:rPr>
        <w:t>structures or</w:t>
      </w:r>
      <w:r w:rsidR="00AC72BA" w:rsidRPr="000A45EF">
        <w:rPr>
          <w:shd w:val="clear" w:color="auto" w:fill="FFFFFF"/>
        </w:rPr>
        <w:t xml:space="preserve"> mix</w:t>
      </w:r>
      <w:r w:rsidR="00771894">
        <w:rPr>
          <w:shd w:val="clear" w:color="auto" w:fill="FFFFFF"/>
        </w:rPr>
        <w:t xml:space="preserve">ed </w:t>
      </w:r>
      <w:r w:rsidR="00771894" w:rsidRPr="00FD1C6A">
        <w:t>populations</w:t>
      </w:r>
      <w:r w:rsidR="000D024F">
        <w:t xml:space="preserve"> </w:t>
      </w:r>
      <w:r w:rsidR="00AC5C59" w:rsidRPr="000D024F">
        <w:fldChar w:fldCharType="begin"/>
      </w:r>
      <w:r w:rsidR="0023721D">
        <w:instrText xml:space="preserve"> ADDIN EN.CITE &lt;EndNote&gt;&lt;Cite&gt;&lt;Author&gt;Panico&lt;/Author&gt;&lt;Year&gt;2016&lt;/Year&gt;&lt;RecNum&gt;342&lt;/RecNum&gt;&lt;DisplayText&gt;[178]&lt;/DisplayText&gt;&lt;record&gt;&lt;rec-number&gt;342&lt;/rec-number&gt;&lt;foreign-keys&gt;&lt;key app="EN" db-id="p2pxssdv6repwwevvsjpx0dqxsx0eer995xr" timestamp="1489428871"&gt;342&lt;/key&gt;&lt;/foreign-keys&gt;&lt;ref-type name="Journal Article"&gt;17&lt;/ref-type&gt;&lt;contributors&gt;&lt;authors&gt;&lt;author&gt;Panico, M.&lt;/author&gt;&lt;author&gt;Bouche, L.&lt;/author&gt;&lt;author&gt;Binet, D.&lt;/author&gt;&lt;author&gt;O&amp;apos;Connor, M. J.&lt;/author&gt;&lt;author&gt;Rahman, D.&lt;/author&gt;&lt;author&gt;Pang, P. C.&lt;/author&gt;&lt;author&gt;Canis, K.&lt;/author&gt;&lt;author&gt;North, S. J.&lt;/author&gt;&lt;author&gt;Desrosiers, R. C.&lt;/author&gt;&lt;author&gt;Chertova, E.&lt;/author&gt;&lt;author&gt;Keele, B. F.&lt;/author&gt;&lt;author&gt;Bess, J. W., Jr.&lt;/author&gt;&lt;author&gt;Lifson, J. D.&lt;/author&gt;&lt;author&gt;Haslam, S. M.&lt;/author&gt;&lt;author&gt;Dell, A.&lt;/author&gt;&lt;author&gt;Morris, H. R.&lt;/author&gt;&lt;/authors&gt;&lt;/contributors&gt;&lt;auth-address&gt;Department of Life Sciences, Imperial College London, South Kensington Campus, London, SW7 2AZ, UK.&amp;#xD;BioPharmaSpec, Suite 3.1 Lido Medical Centre, St. Saviours Road, Jersey, JE2 7LA, UK.&amp;#xD;Department of Pathology, University of Miami, Miami, Florida, 33136, USA.&amp;#xD;AIDS and Cancer Virus Program, Leidos Biomedical Research, Inc., Frederick National Laboratory for Cancer Research, Frederick, Maryland 21702, USA.&lt;/auth-address&gt;&lt;titles&gt;&lt;title&gt;Mapping the complete glycoproteome of virion-derived HIV-1 gp120 provides insights into broadly neutralizing antibody binding&lt;/title&gt;&lt;secondary-title&gt;Sci Rep&lt;/secondary-title&gt;&lt;/titles&gt;&lt;periodical&gt;&lt;full-title&gt;Sci Rep&lt;/full-title&gt;&lt;/periodical&gt;&lt;pages&gt;32956&lt;/pages&gt;&lt;volume&gt;6&lt;/volume&gt;&lt;dates&gt;&lt;year&gt;2016&lt;/year&gt;&lt;pub-dates&gt;&lt;date&gt;Sep 08&lt;/date&gt;&lt;/pub-dates&gt;&lt;/dates&gt;&lt;isbn&gt;2045-2322 (Electronic)&amp;#xD;2045-2322 (Linking)&lt;/isbn&gt;&lt;accession-num&gt;27604319&lt;/accession-num&gt;&lt;urls&gt;&lt;related-urls&gt;&lt;url&gt;https://www.ncbi.nlm.nih.gov/pubmed/27604319&lt;/url&gt;&lt;/related-urls&gt;&lt;/urls&gt;&lt;custom2&gt;PMC5015092&lt;/custom2&gt;&lt;electronic-resource-num&gt;10.1038/srep32956&lt;/electronic-resource-num&gt;&lt;/record&gt;&lt;/Cite&gt;&lt;/EndNote&gt;</w:instrText>
      </w:r>
      <w:r w:rsidR="00AC5C59" w:rsidRPr="000D024F">
        <w:fldChar w:fldCharType="separate"/>
      </w:r>
      <w:r w:rsidR="0023721D">
        <w:rPr>
          <w:noProof/>
        </w:rPr>
        <w:t>[178]</w:t>
      </w:r>
      <w:r w:rsidR="00AC5C59" w:rsidRPr="000D024F">
        <w:fldChar w:fldCharType="end"/>
      </w:r>
      <w:r w:rsidR="000D024F">
        <w:t>.</w:t>
      </w:r>
    </w:p>
    <w:p w14:paraId="048E05F3" w14:textId="14AB77AF" w:rsidR="00940E54" w:rsidRPr="00FD1C6A" w:rsidRDefault="008E1516" w:rsidP="00FD1C6A">
      <w:pPr>
        <w:spacing w:line="360" w:lineRule="auto"/>
        <w:ind w:firstLine="720"/>
        <w:jc w:val="both"/>
        <w:rPr>
          <w:shd w:val="clear" w:color="auto" w:fill="FFFFFF"/>
        </w:rPr>
      </w:pPr>
      <w:r>
        <w:t>We</w:t>
      </w:r>
      <w:r w:rsidR="005F46AD">
        <w:t xml:space="preserve"> </w:t>
      </w:r>
      <w:r w:rsidR="0080685F" w:rsidRPr="0014110E">
        <w:t>ha</w:t>
      </w:r>
      <w:r w:rsidR="007A6C9E" w:rsidRPr="0014110E">
        <w:t xml:space="preserve">ve </w:t>
      </w:r>
      <w:r w:rsidR="007A6C9E" w:rsidRPr="00FD1C6A">
        <w:t xml:space="preserve">since </w:t>
      </w:r>
      <w:r w:rsidR="00B777C2" w:rsidRPr="00FD1C6A">
        <w:t>performed</w:t>
      </w:r>
      <w:r w:rsidR="007A6C9E" w:rsidRPr="007A6C9E">
        <w:rPr>
          <w:shd w:val="clear" w:color="auto" w:fill="FFFFFF"/>
        </w:rPr>
        <w:t xml:space="preserve"> site-specific </w:t>
      </w:r>
      <w:r w:rsidR="00B777C2">
        <w:rPr>
          <w:shd w:val="clear" w:color="auto" w:fill="FFFFFF"/>
        </w:rPr>
        <w:t>glycan analysis on</w:t>
      </w:r>
      <w:r w:rsidR="00765A13">
        <w:rPr>
          <w:shd w:val="clear" w:color="auto" w:fill="FFFFFF"/>
        </w:rPr>
        <w:t xml:space="preserve"> gp120</w:t>
      </w:r>
      <w:r w:rsidR="00765A13">
        <w:rPr>
          <w:shd w:val="clear" w:color="auto" w:fill="FFFFFF"/>
          <w:vertAlign w:val="subscript"/>
        </w:rPr>
        <w:t>BG505</w:t>
      </w:r>
      <w:r w:rsidR="007A6C9E" w:rsidRPr="007A6C9E">
        <w:rPr>
          <w:shd w:val="clear" w:color="auto" w:fill="FFFFFF"/>
        </w:rPr>
        <w:t xml:space="preserve"> </w:t>
      </w:r>
      <w:r w:rsidR="00765A13">
        <w:rPr>
          <w:shd w:val="clear" w:color="auto" w:fill="FFFFFF"/>
        </w:rPr>
        <w:t>isolated</w:t>
      </w:r>
      <w:r w:rsidR="007A6C9E">
        <w:rPr>
          <w:shd w:val="clear" w:color="auto" w:fill="FFFFFF"/>
        </w:rPr>
        <w:t xml:space="preserve"> </w:t>
      </w:r>
      <w:r w:rsidR="00765A13">
        <w:rPr>
          <w:shd w:val="clear" w:color="auto" w:fill="FFFFFF"/>
        </w:rPr>
        <w:t xml:space="preserve">from </w:t>
      </w:r>
      <w:r w:rsidR="007A6C9E" w:rsidRPr="00E01D95">
        <w:rPr>
          <w:shd w:val="clear" w:color="auto" w:fill="FFFFFF"/>
        </w:rPr>
        <w:t>virion</w:t>
      </w:r>
      <w:r w:rsidR="00132933">
        <w:rPr>
          <w:shd w:val="clear" w:color="auto" w:fill="FFFFFF"/>
        </w:rPr>
        <w:t xml:space="preserve">s expressed in a similar </w:t>
      </w:r>
      <w:r w:rsidR="00194E03">
        <w:rPr>
          <w:shd w:val="clear" w:color="auto" w:fill="FFFFFF"/>
        </w:rPr>
        <w:t xml:space="preserve">lymphoid </w:t>
      </w:r>
      <w:r w:rsidR="00132933">
        <w:rPr>
          <w:shd w:val="clear" w:color="auto" w:fill="FFFFFF"/>
        </w:rPr>
        <w:t>cell line</w:t>
      </w:r>
      <w:r w:rsidR="000D024F">
        <w:rPr>
          <w:shd w:val="clear" w:color="auto" w:fill="FFFFFF"/>
        </w:rPr>
        <w:t xml:space="preserve"> </w:t>
      </w:r>
      <w:r w:rsidR="001A3F91">
        <w:rPr>
          <w:shd w:val="clear" w:color="auto" w:fill="FFFFFF"/>
        </w:rPr>
        <w:fldChar w:fldCharType="begin">
          <w:fldData xml:space="preserve">PEVuZE5vdGU+PENpdGU+PEF1dGhvcj5TdHJ1d2U8L0F1dGhvcj48WWVhcj4yMDE4PC9ZZWFyPjxS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TdHJ1d2U8L0F1dGhvcj48WWVhcj4yMDE4PC9ZZWFyPjxS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1A3F91">
        <w:rPr>
          <w:shd w:val="clear" w:color="auto" w:fill="FFFFFF"/>
        </w:rPr>
      </w:r>
      <w:r w:rsidR="001A3F91">
        <w:rPr>
          <w:shd w:val="clear" w:color="auto" w:fill="FFFFFF"/>
        </w:rPr>
        <w:fldChar w:fldCharType="separate"/>
      </w:r>
      <w:r w:rsidR="0023721D">
        <w:rPr>
          <w:noProof/>
          <w:shd w:val="clear" w:color="auto" w:fill="FFFFFF"/>
        </w:rPr>
        <w:t>[173]</w:t>
      </w:r>
      <w:r w:rsidR="001A3F91">
        <w:rPr>
          <w:shd w:val="clear" w:color="auto" w:fill="FFFFFF"/>
        </w:rPr>
        <w:fldChar w:fldCharType="end"/>
      </w:r>
      <w:r w:rsidR="000D024F">
        <w:rPr>
          <w:shd w:val="clear" w:color="auto" w:fill="FFFFFF"/>
        </w:rPr>
        <w:t>.</w:t>
      </w:r>
      <w:r w:rsidR="00132933">
        <w:rPr>
          <w:shd w:val="clear" w:color="auto" w:fill="FFFFFF"/>
        </w:rPr>
        <w:t xml:space="preserve"> Th</w:t>
      </w:r>
      <w:r w:rsidR="00B01050">
        <w:rPr>
          <w:shd w:val="clear" w:color="auto" w:fill="FFFFFF"/>
        </w:rPr>
        <w:t xml:space="preserve">is allowed for a comparison with </w:t>
      </w:r>
      <w:r w:rsidR="00132933">
        <w:rPr>
          <w:shd w:val="clear" w:color="auto" w:fill="FFFFFF"/>
        </w:rPr>
        <w:t xml:space="preserve">BG505 SOSIP.664 trimers </w:t>
      </w:r>
      <w:r w:rsidR="00B01050">
        <w:rPr>
          <w:shd w:val="clear" w:color="auto" w:fill="FFFFFF"/>
        </w:rPr>
        <w:t xml:space="preserve">expressed </w:t>
      </w:r>
      <w:r w:rsidR="00BE1212">
        <w:rPr>
          <w:shd w:val="clear" w:color="auto" w:fill="FFFFFF"/>
        </w:rPr>
        <w:t xml:space="preserve">in </w:t>
      </w:r>
      <w:r w:rsidR="00B777C2">
        <w:rPr>
          <w:shd w:val="clear" w:color="auto" w:fill="FFFFFF"/>
        </w:rPr>
        <w:t xml:space="preserve">both </w:t>
      </w:r>
      <w:r w:rsidR="00095547">
        <w:rPr>
          <w:shd w:val="clear" w:color="auto" w:fill="FFFFFF"/>
        </w:rPr>
        <w:t>h</w:t>
      </w:r>
      <w:r w:rsidR="00BE1212">
        <w:rPr>
          <w:shd w:val="clear" w:color="auto" w:fill="FFFFFF"/>
        </w:rPr>
        <w:t xml:space="preserve">uman </w:t>
      </w:r>
      <w:r w:rsidR="00095547">
        <w:rPr>
          <w:shd w:val="clear" w:color="auto" w:fill="FFFFFF"/>
        </w:rPr>
        <w:t>e</w:t>
      </w:r>
      <w:r w:rsidR="00BE1212">
        <w:rPr>
          <w:shd w:val="clear" w:color="auto" w:fill="FFFFFF"/>
        </w:rPr>
        <w:t xml:space="preserve">mbryonic </w:t>
      </w:r>
      <w:r w:rsidR="00095547">
        <w:rPr>
          <w:shd w:val="clear" w:color="auto" w:fill="FFFFFF"/>
        </w:rPr>
        <w:t>k</w:t>
      </w:r>
      <w:r w:rsidR="00BE1212">
        <w:rPr>
          <w:shd w:val="clear" w:color="auto" w:fill="FFFFFF"/>
        </w:rPr>
        <w:t xml:space="preserve">idney </w:t>
      </w:r>
      <w:r w:rsidR="00E91F3D">
        <w:rPr>
          <w:shd w:val="clear" w:color="auto" w:fill="FFFFFF"/>
        </w:rPr>
        <w:t xml:space="preserve">(HEK) </w:t>
      </w:r>
      <w:r w:rsidR="00BE1212">
        <w:rPr>
          <w:shd w:val="clear" w:color="auto" w:fill="FFFFFF"/>
        </w:rPr>
        <w:t>cells (as per previous analyses)</w:t>
      </w:r>
      <w:r w:rsidR="00B777C2">
        <w:rPr>
          <w:shd w:val="clear" w:color="auto" w:fill="FFFFFF"/>
        </w:rPr>
        <w:t>,</w:t>
      </w:r>
      <w:r w:rsidR="00BE1212">
        <w:rPr>
          <w:shd w:val="clear" w:color="auto" w:fill="FFFFFF"/>
        </w:rPr>
        <w:t xml:space="preserve"> and </w:t>
      </w:r>
      <w:r w:rsidR="00B01050">
        <w:rPr>
          <w:shd w:val="clear" w:color="auto" w:fill="FFFFFF"/>
        </w:rPr>
        <w:t>under</w:t>
      </w:r>
      <w:r w:rsidR="00CA2800">
        <w:rPr>
          <w:shd w:val="clear" w:color="auto" w:fill="FFFFFF"/>
        </w:rPr>
        <w:t xml:space="preserve"> equivalent conditions to c</w:t>
      </w:r>
      <w:r w:rsidR="00B01050">
        <w:rPr>
          <w:shd w:val="clear" w:color="auto" w:fill="FFFFFF"/>
        </w:rPr>
        <w:t>urrent Good Manufacturing Practi</w:t>
      </w:r>
      <w:r w:rsidR="008E633A">
        <w:rPr>
          <w:shd w:val="clear" w:color="auto" w:fill="FFFFFF"/>
        </w:rPr>
        <w:t>c</w:t>
      </w:r>
      <w:r w:rsidR="00B01050">
        <w:rPr>
          <w:shd w:val="clear" w:color="auto" w:fill="FFFFFF"/>
        </w:rPr>
        <w:t>es (</w:t>
      </w:r>
      <w:r w:rsidR="00CA2800">
        <w:rPr>
          <w:shd w:val="clear" w:color="auto" w:fill="FFFFFF"/>
        </w:rPr>
        <w:t>c</w:t>
      </w:r>
      <w:r w:rsidR="00B01050">
        <w:rPr>
          <w:shd w:val="clear" w:color="auto" w:fill="FFFFFF"/>
        </w:rPr>
        <w:t xml:space="preserve">GMP) in a Chinese </w:t>
      </w:r>
      <w:r w:rsidR="00095547">
        <w:rPr>
          <w:shd w:val="clear" w:color="auto" w:fill="FFFFFF"/>
        </w:rPr>
        <w:t>hamster o</w:t>
      </w:r>
      <w:r w:rsidR="00B01050">
        <w:rPr>
          <w:shd w:val="clear" w:color="auto" w:fill="FFFFFF"/>
        </w:rPr>
        <w:t>vary (CHO)</w:t>
      </w:r>
      <w:r w:rsidR="00132933">
        <w:rPr>
          <w:shd w:val="clear" w:color="auto" w:fill="FFFFFF"/>
        </w:rPr>
        <w:t xml:space="preserve"> cell line</w:t>
      </w:r>
      <w:r w:rsidR="008E633A">
        <w:rPr>
          <w:shd w:val="clear" w:color="auto" w:fill="FFFFFF"/>
        </w:rPr>
        <w:t>.</w:t>
      </w:r>
      <w:r w:rsidR="00132933">
        <w:rPr>
          <w:shd w:val="clear" w:color="auto" w:fill="FFFFFF"/>
        </w:rPr>
        <w:t xml:space="preserve"> The analysis revealed that sites occupied by exclusively oligomannose-type glycans </w:t>
      </w:r>
      <w:r w:rsidR="00537088">
        <w:rPr>
          <w:shd w:val="clear" w:color="auto" w:fill="FFFFFF"/>
        </w:rPr>
        <w:t xml:space="preserve">on </w:t>
      </w:r>
      <w:r w:rsidR="00194E03">
        <w:rPr>
          <w:shd w:val="clear" w:color="auto" w:fill="FFFFFF"/>
        </w:rPr>
        <w:lastRenderedPageBreak/>
        <w:t xml:space="preserve">virally-derived Env </w:t>
      </w:r>
      <w:r w:rsidR="00537088">
        <w:rPr>
          <w:shd w:val="clear" w:color="auto" w:fill="FFFFFF"/>
        </w:rPr>
        <w:t xml:space="preserve">were </w:t>
      </w:r>
      <w:r w:rsidR="000D0E15">
        <w:rPr>
          <w:shd w:val="clear" w:color="auto" w:fill="FFFFFF"/>
        </w:rPr>
        <w:t xml:space="preserve">largely </w:t>
      </w:r>
      <w:r w:rsidR="00537088">
        <w:rPr>
          <w:shd w:val="clear" w:color="auto" w:fill="FFFFFF"/>
        </w:rPr>
        <w:t xml:space="preserve">conserved on </w:t>
      </w:r>
      <w:r w:rsidR="00194E03">
        <w:rPr>
          <w:shd w:val="clear" w:color="auto" w:fill="FFFFFF"/>
        </w:rPr>
        <w:t>recombinant SOSIP.664s</w:t>
      </w:r>
      <w:r w:rsidR="00537088">
        <w:rPr>
          <w:shd w:val="clear" w:color="auto" w:fill="FFFFFF"/>
        </w:rPr>
        <w:t>. This is reassuring considering a large proportion of glycan-</w:t>
      </w:r>
      <w:r w:rsidR="00F564C2">
        <w:rPr>
          <w:shd w:val="clear" w:color="auto" w:fill="FFFFFF"/>
        </w:rPr>
        <w:t>targeting</w:t>
      </w:r>
      <w:r w:rsidR="00537088">
        <w:rPr>
          <w:shd w:val="clear" w:color="auto" w:fill="FFFFFF"/>
        </w:rPr>
        <w:t xml:space="preserve"> bnAbs recognise </w:t>
      </w:r>
      <w:r w:rsidR="00804459">
        <w:rPr>
          <w:shd w:val="clear" w:color="auto" w:fill="FFFFFF"/>
        </w:rPr>
        <w:t xml:space="preserve">the oligomannose-type </w:t>
      </w:r>
      <w:r w:rsidR="00537088">
        <w:rPr>
          <w:shd w:val="clear" w:color="auto" w:fill="FFFFFF"/>
        </w:rPr>
        <w:t>glycan</w:t>
      </w:r>
      <w:r w:rsidR="00804459">
        <w:rPr>
          <w:shd w:val="clear" w:color="auto" w:fill="FFFFFF"/>
        </w:rPr>
        <w:t>s at these</w:t>
      </w:r>
      <w:r w:rsidR="00537088">
        <w:rPr>
          <w:shd w:val="clear" w:color="auto" w:fill="FFFFFF"/>
        </w:rPr>
        <w:t xml:space="preserve"> </w:t>
      </w:r>
      <w:r w:rsidR="00537088" w:rsidRPr="00273770">
        <w:rPr>
          <w:shd w:val="clear" w:color="auto" w:fill="FFFFFF"/>
        </w:rPr>
        <w:t>sites</w:t>
      </w:r>
      <w:r w:rsidR="005E7037" w:rsidRPr="00273770">
        <w:rPr>
          <w:shd w:val="clear" w:color="auto" w:fill="FFFFFF"/>
        </w:rPr>
        <w:t xml:space="preserve"> (</w:t>
      </w:r>
      <w:r w:rsidR="00FD1C6A" w:rsidRPr="00273770">
        <w:rPr>
          <w:shd w:val="clear" w:color="auto" w:fill="FFFFFF"/>
        </w:rPr>
        <w:t xml:space="preserve">Fig. </w:t>
      </w:r>
      <w:r w:rsidR="005E7037" w:rsidRPr="00273770">
        <w:rPr>
          <w:shd w:val="clear" w:color="auto" w:fill="FFFFFF"/>
        </w:rPr>
        <w:t>2)</w:t>
      </w:r>
      <w:r w:rsidR="00537088" w:rsidRPr="00273770">
        <w:rPr>
          <w:shd w:val="clear" w:color="auto" w:fill="FFFFFF"/>
        </w:rPr>
        <w:t>.</w:t>
      </w:r>
      <w:r w:rsidR="00F564C2" w:rsidRPr="00273770">
        <w:rPr>
          <w:shd w:val="clear" w:color="auto" w:fill="FFFFFF"/>
        </w:rPr>
        <w:t xml:space="preserve"> However</w:t>
      </w:r>
      <w:r w:rsidR="00F564C2">
        <w:rPr>
          <w:shd w:val="clear" w:color="auto" w:fill="FFFFFF"/>
        </w:rPr>
        <w:t xml:space="preserve">, there were some </w:t>
      </w:r>
      <w:r w:rsidR="003A0E26">
        <w:rPr>
          <w:shd w:val="clear" w:color="auto" w:fill="FFFFFF"/>
        </w:rPr>
        <w:t>key differences</w:t>
      </w:r>
      <w:r w:rsidR="00F564C2">
        <w:rPr>
          <w:shd w:val="clear" w:color="auto" w:fill="FFFFFF"/>
        </w:rPr>
        <w:t xml:space="preserve"> between vir</w:t>
      </w:r>
      <w:r w:rsidR="000F253E">
        <w:rPr>
          <w:shd w:val="clear" w:color="auto" w:fill="FFFFFF"/>
        </w:rPr>
        <w:t>ally</w:t>
      </w:r>
      <w:r w:rsidR="00F564C2">
        <w:rPr>
          <w:shd w:val="clear" w:color="auto" w:fill="FFFFFF"/>
        </w:rPr>
        <w:t xml:space="preserve">-derived </w:t>
      </w:r>
      <w:r w:rsidR="00194E03">
        <w:rPr>
          <w:shd w:val="clear" w:color="auto" w:fill="FFFFFF"/>
        </w:rPr>
        <w:t>and recombinant Envs</w:t>
      </w:r>
      <w:r w:rsidR="00F564C2">
        <w:rPr>
          <w:shd w:val="clear" w:color="auto" w:fill="FFFFFF"/>
        </w:rPr>
        <w:t>. Namely, viral</w:t>
      </w:r>
      <w:r w:rsidR="00C441D4">
        <w:rPr>
          <w:shd w:val="clear" w:color="auto" w:fill="FFFFFF"/>
        </w:rPr>
        <w:t>ly-</w:t>
      </w:r>
      <w:r w:rsidR="00F564C2">
        <w:rPr>
          <w:shd w:val="clear" w:color="auto" w:fill="FFFFFF"/>
        </w:rPr>
        <w:t xml:space="preserve">derived Envs displayed increased levels of glycosylation processing, both </w:t>
      </w:r>
      <w:r w:rsidR="005D0ED6">
        <w:rPr>
          <w:shd w:val="clear" w:color="auto" w:fill="FFFFFF"/>
        </w:rPr>
        <w:t>in terms of the relative amount of complex-type glycosylation</w:t>
      </w:r>
      <w:r w:rsidR="00F564C2">
        <w:rPr>
          <w:shd w:val="clear" w:color="auto" w:fill="FFFFFF"/>
        </w:rPr>
        <w:t>, and</w:t>
      </w:r>
      <w:r w:rsidR="005D0ED6">
        <w:rPr>
          <w:shd w:val="clear" w:color="auto" w:fill="FFFFFF"/>
        </w:rPr>
        <w:t xml:space="preserve"> also the structures present</w:t>
      </w:r>
      <w:r w:rsidR="00F564C2">
        <w:rPr>
          <w:shd w:val="clear" w:color="auto" w:fill="FFFFFF"/>
        </w:rPr>
        <w:t xml:space="preserve"> </w:t>
      </w:r>
      <w:r w:rsidR="005D0ED6">
        <w:rPr>
          <w:shd w:val="clear" w:color="auto" w:fill="FFFFFF"/>
        </w:rPr>
        <w:t>(</w:t>
      </w:r>
      <w:r w:rsidR="00F564C2">
        <w:rPr>
          <w:shd w:val="clear" w:color="auto" w:fill="FFFFFF"/>
        </w:rPr>
        <w:t>i.e. complex</w:t>
      </w:r>
      <w:r w:rsidR="005D0ED6">
        <w:rPr>
          <w:shd w:val="clear" w:color="auto" w:fill="FFFFFF"/>
        </w:rPr>
        <w:t>-type</w:t>
      </w:r>
      <w:r w:rsidR="00F564C2">
        <w:rPr>
          <w:shd w:val="clear" w:color="auto" w:fill="FFFFFF"/>
        </w:rPr>
        <w:t xml:space="preserve"> glycans</w:t>
      </w:r>
      <w:r w:rsidR="005D0ED6">
        <w:rPr>
          <w:shd w:val="clear" w:color="auto" w:fill="FFFFFF"/>
        </w:rPr>
        <w:t xml:space="preserve"> on viral</w:t>
      </w:r>
      <w:r w:rsidR="0000348C">
        <w:rPr>
          <w:shd w:val="clear" w:color="auto" w:fill="FFFFFF"/>
        </w:rPr>
        <w:t>ly-derived</w:t>
      </w:r>
      <w:r w:rsidR="005D0ED6">
        <w:rPr>
          <w:shd w:val="clear" w:color="auto" w:fill="FFFFFF"/>
        </w:rPr>
        <w:t xml:space="preserve"> Env</w:t>
      </w:r>
      <w:r w:rsidR="0000348C">
        <w:rPr>
          <w:shd w:val="clear" w:color="auto" w:fill="FFFFFF"/>
        </w:rPr>
        <w:t>s</w:t>
      </w:r>
      <w:r w:rsidR="00F564C2">
        <w:rPr>
          <w:shd w:val="clear" w:color="auto" w:fill="FFFFFF"/>
        </w:rPr>
        <w:t xml:space="preserve"> were more branched</w:t>
      </w:r>
      <w:r w:rsidR="005D0ED6">
        <w:rPr>
          <w:shd w:val="clear" w:color="auto" w:fill="FFFFFF"/>
        </w:rPr>
        <w:t>)</w:t>
      </w:r>
      <w:r w:rsidR="00F564C2">
        <w:rPr>
          <w:shd w:val="clear" w:color="auto" w:fill="FFFFFF"/>
        </w:rPr>
        <w:t xml:space="preserve">. This discrepancy was </w:t>
      </w:r>
      <w:r w:rsidR="002A77B9">
        <w:rPr>
          <w:shd w:val="clear" w:color="auto" w:fill="FFFFFF"/>
        </w:rPr>
        <w:t xml:space="preserve">generally </w:t>
      </w:r>
      <w:r w:rsidR="00F564C2">
        <w:rPr>
          <w:shd w:val="clear" w:color="auto" w:fill="FFFFFF"/>
        </w:rPr>
        <w:t xml:space="preserve">attributed to </w:t>
      </w:r>
      <w:r w:rsidR="0068582A">
        <w:rPr>
          <w:shd w:val="clear" w:color="auto" w:fill="FFFFFF"/>
        </w:rPr>
        <w:t xml:space="preserve">several complex-type </w:t>
      </w:r>
      <w:r w:rsidR="00175109">
        <w:rPr>
          <w:shd w:val="clear" w:color="auto" w:fill="FFFFFF"/>
        </w:rPr>
        <w:t>PNGS</w:t>
      </w:r>
      <w:r w:rsidR="00F564C2">
        <w:rPr>
          <w:shd w:val="clear" w:color="auto" w:fill="FFFFFF"/>
        </w:rPr>
        <w:t xml:space="preserve"> </w:t>
      </w:r>
      <w:r w:rsidR="0068582A">
        <w:rPr>
          <w:shd w:val="clear" w:color="auto" w:fill="FFFFFF"/>
        </w:rPr>
        <w:t>on viral</w:t>
      </w:r>
      <w:r w:rsidR="0000348C">
        <w:rPr>
          <w:shd w:val="clear" w:color="auto" w:fill="FFFFFF"/>
        </w:rPr>
        <w:t>ly-derived</w:t>
      </w:r>
      <w:r w:rsidR="0068582A">
        <w:rPr>
          <w:shd w:val="clear" w:color="auto" w:fill="FFFFFF"/>
        </w:rPr>
        <w:t xml:space="preserve"> Env </w:t>
      </w:r>
      <w:r w:rsidR="00F564C2">
        <w:rPr>
          <w:shd w:val="clear" w:color="auto" w:fill="FFFFFF"/>
        </w:rPr>
        <w:t xml:space="preserve">that contained mixed populations </w:t>
      </w:r>
      <w:r w:rsidR="002A77B9">
        <w:rPr>
          <w:shd w:val="clear" w:color="auto" w:fill="FFFFFF"/>
        </w:rPr>
        <w:t xml:space="preserve">of glycans </w:t>
      </w:r>
      <w:r w:rsidR="00F564C2">
        <w:rPr>
          <w:shd w:val="clear" w:color="auto" w:fill="FFFFFF"/>
        </w:rPr>
        <w:t xml:space="preserve">on </w:t>
      </w:r>
      <w:r w:rsidR="002A77B9">
        <w:rPr>
          <w:shd w:val="clear" w:color="auto" w:fill="FFFFFF"/>
        </w:rPr>
        <w:t xml:space="preserve">the </w:t>
      </w:r>
      <w:r w:rsidR="00F564C2">
        <w:rPr>
          <w:shd w:val="clear" w:color="auto" w:fill="FFFFFF"/>
        </w:rPr>
        <w:t xml:space="preserve">SOSIP.664 </w:t>
      </w:r>
      <w:r w:rsidR="002A77B9">
        <w:rPr>
          <w:shd w:val="clear" w:color="auto" w:fill="FFFFFF"/>
        </w:rPr>
        <w:t>trimers.</w:t>
      </w:r>
      <w:r w:rsidR="008E320E">
        <w:rPr>
          <w:shd w:val="clear" w:color="auto" w:fill="FFFFFF"/>
        </w:rPr>
        <w:t xml:space="preserve"> We </w:t>
      </w:r>
      <w:r w:rsidR="008E320E" w:rsidRPr="00FD1C6A">
        <w:rPr>
          <w:shd w:val="clear" w:color="auto" w:fill="FFFFFF"/>
        </w:rPr>
        <w:t>propose this is due to the membrane-bound nature of viral</w:t>
      </w:r>
      <w:r w:rsidR="0000348C" w:rsidRPr="00FD1C6A">
        <w:rPr>
          <w:shd w:val="clear" w:color="auto" w:fill="FFFFFF"/>
        </w:rPr>
        <w:t>ly-derived</w:t>
      </w:r>
      <w:r w:rsidR="008E320E" w:rsidRPr="00FD1C6A">
        <w:rPr>
          <w:shd w:val="clear" w:color="auto" w:fill="FFFFFF"/>
        </w:rPr>
        <w:t xml:space="preserve"> Envs and will discuss this further in </w:t>
      </w:r>
      <w:r w:rsidR="00FD1C6A" w:rsidRPr="00FD1C6A">
        <w:rPr>
          <w:shd w:val="clear" w:color="auto" w:fill="FFFFFF"/>
        </w:rPr>
        <w:t>S</w:t>
      </w:r>
      <w:r w:rsidR="008E320E" w:rsidRPr="00FD1C6A">
        <w:rPr>
          <w:shd w:val="clear" w:color="auto" w:fill="FFFFFF"/>
        </w:rPr>
        <w:t>ection 4.6.</w:t>
      </w:r>
    </w:p>
    <w:p w14:paraId="00EA65CE" w14:textId="5DC64E4E" w:rsidR="00E5591C" w:rsidRDefault="00AA03FC" w:rsidP="006C51AC">
      <w:pPr>
        <w:pStyle w:val="NormalWeb"/>
        <w:spacing w:before="0" w:beforeAutospacing="0" w:after="420" w:afterAutospacing="0" w:line="360" w:lineRule="auto"/>
        <w:ind w:firstLine="720"/>
        <w:jc w:val="both"/>
        <w:rPr>
          <w:rFonts w:asciiTheme="minorHAnsi" w:eastAsiaTheme="minorHAnsi" w:hAnsiTheme="minorHAnsi" w:cstheme="minorBidi"/>
          <w:sz w:val="22"/>
          <w:szCs w:val="22"/>
          <w:shd w:val="clear" w:color="auto" w:fill="FFFFFF"/>
          <w:lang w:eastAsia="en-US"/>
        </w:rPr>
      </w:pPr>
      <w:r w:rsidRPr="00FD1C6A">
        <w:rPr>
          <w:rFonts w:asciiTheme="minorHAnsi" w:eastAsiaTheme="minorHAnsi" w:hAnsiTheme="minorHAnsi" w:cstheme="minorBidi"/>
          <w:sz w:val="22"/>
          <w:szCs w:val="22"/>
          <w:shd w:val="clear" w:color="auto" w:fill="FFFFFF"/>
          <w:lang w:eastAsia="en-US"/>
        </w:rPr>
        <w:t>T</w:t>
      </w:r>
      <w:r w:rsidR="00AC72BA" w:rsidRPr="00FD1C6A">
        <w:rPr>
          <w:rFonts w:asciiTheme="minorHAnsi" w:eastAsiaTheme="minorHAnsi" w:hAnsiTheme="minorHAnsi" w:cstheme="minorBidi"/>
          <w:sz w:val="22"/>
          <w:szCs w:val="22"/>
          <w:shd w:val="clear" w:color="auto" w:fill="FFFFFF"/>
          <w:lang w:eastAsia="en-US"/>
        </w:rPr>
        <w:t>he Paulson lab</w:t>
      </w:r>
      <w:r w:rsidR="009260AE" w:rsidRPr="00FD1C6A">
        <w:rPr>
          <w:rFonts w:asciiTheme="minorHAnsi" w:eastAsiaTheme="minorHAnsi" w:hAnsiTheme="minorHAnsi" w:cstheme="minorBidi"/>
          <w:sz w:val="22"/>
          <w:szCs w:val="22"/>
          <w:shd w:val="clear" w:color="auto" w:fill="FFFFFF"/>
          <w:lang w:eastAsia="en-US"/>
        </w:rPr>
        <w:t>oratory</w:t>
      </w:r>
      <w:r w:rsidRPr="00FD1C6A">
        <w:rPr>
          <w:rFonts w:asciiTheme="minorHAnsi" w:eastAsiaTheme="minorHAnsi" w:hAnsiTheme="minorHAnsi" w:cstheme="minorBidi"/>
          <w:sz w:val="22"/>
          <w:szCs w:val="22"/>
          <w:shd w:val="clear" w:color="auto" w:fill="FFFFFF"/>
          <w:lang w:eastAsia="en-US"/>
        </w:rPr>
        <w:t xml:space="preserve"> have also</w:t>
      </w:r>
      <w:r w:rsidR="00AC72BA" w:rsidRPr="00FD1C6A">
        <w:rPr>
          <w:rFonts w:asciiTheme="minorHAnsi" w:eastAsiaTheme="minorHAnsi" w:hAnsiTheme="minorHAnsi" w:cstheme="minorBidi"/>
          <w:sz w:val="22"/>
          <w:szCs w:val="22"/>
          <w:shd w:val="clear" w:color="auto" w:fill="FFFFFF"/>
          <w:lang w:eastAsia="en-US"/>
        </w:rPr>
        <w:t xml:space="preserve"> compared the </w:t>
      </w:r>
      <w:r w:rsidR="005B099C" w:rsidRPr="00FD1C6A">
        <w:rPr>
          <w:rFonts w:asciiTheme="minorHAnsi" w:eastAsiaTheme="minorHAnsi" w:hAnsiTheme="minorHAnsi" w:cstheme="minorBidi"/>
          <w:sz w:val="22"/>
          <w:szCs w:val="22"/>
          <w:shd w:val="clear" w:color="auto" w:fill="FFFFFF"/>
          <w:lang w:eastAsia="en-US"/>
        </w:rPr>
        <w:t>glycosylation</w:t>
      </w:r>
      <w:r w:rsidR="005B099C" w:rsidRPr="002D3807">
        <w:rPr>
          <w:rFonts w:asciiTheme="minorHAnsi" w:eastAsiaTheme="minorHAnsi" w:hAnsiTheme="minorHAnsi" w:cstheme="minorBidi"/>
          <w:sz w:val="22"/>
          <w:szCs w:val="22"/>
          <w:shd w:val="clear" w:color="auto" w:fill="FFFFFF"/>
          <w:lang w:eastAsia="en-US"/>
        </w:rPr>
        <w:t xml:space="preserve"> of </w:t>
      </w:r>
      <w:r w:rsidR="007247FA" w:rsidRPr="002D3807">
        <w:rPr>
          <w:rFonts w:asciiTheme="minorHAnsi" w:eastAsiaTheme="minorHAnsi" w:hAnsiTheme="minorHAnsi" w:cstheme="minorBidi"/>
          <w:sz w:val="22"/>
          <w:szCs w:val="22"/>
          <w:shd w:val="clear" w:color="auto" w:fill="FFFFFF"/>
          <w:lang w:eastAsia="en-US"/>
        </w:rPr>
        <w:t xml:space="preserve">virally-derived </w:t>
      </w:r>
      <w:r w:rsidR="005B099C" w:rsidRPr="002D3807">
        <w:rPr>
          <w:rFonts w:asciiTheme="minorHAnsi" w:eastAsiaTheme="minorHAnsi" w:hAnsiTheme="minorHAnsi" w:cstheme="minorBidi"/>
          <w:sz w:val="22"/>
          <w:szCs w:val="22"/>
          <w:shd w:val="clear" w:color="auto" w:fill="FFFFFF"/>
          <w:lang w:eastAsia="en-US"/>
        </w:rPr>
        <w:t xml:space="preserve">Env </w:t>
      </w:r>
      <w:r w:rsidR="0080685F" w:rsidRPr="002D3807">
        <w:rPr>
          <w:rFonts w:asciiTheme="minorHAnsi" w:eastAsiaTheme="minorHAnsi" w:hAnsiTheme="minorHAnsi" w:cstheme="minorBidi"/>
          <w:sz w:val="22"/>
          <w:szCs w:val="22"/>
          <w:shd w:val="clear" w:color="auto" w:fill="FFFFFF"/>
          <w:lang w:eastAsia="en-US"/>
        </w:rPr>
        <w:t>from three strains (JR-FL, BG505, and B41)</w:t>
      </w:r>
      <w:r w:rsidR="002D3807" w:rsidRPr="002D3807">
        <w:rPr>
          <w:rFonts w:asciiTheme="minorHAnsi" w:eastAsiaTheme="minorHAnsi" w:hAnsiTheme="minorHAnsi" w:cstheme="minorBidi"/>
          <w:sz w:val="22"/>
          <w:szCs w:val="22"/>
          <w:shd w:val="clear" w:color="auto" w:fill="FFFFFF"/>
          <w:lang w:eastAsia="en-US"/>
        </w:rPr>
        <w:t>,</w:t>
      </w:r>
      <w:r w:rsidR="0080685F" w:rsidRPr="002D3807">
        <w:rPr>
          <w:rFonts w:asciiTheme="minorHAnsi" w:eastAsiaTheme="minorHAnsi" w:hAnsiTheme="minorHAnsi" w:cstheme="minorBidi"/>
          <w:sz w:val="22"/>
          <w:szCs w:val="22"/>
          <w:shd w:val="clear" w:color="auto" w:fill="FFFFFF"/>
          <w:lang w:eastAsia="en-US"/>
        </w:rPr>
        <w:t xml:space="preserve"> </w:t>
      </w:r>
      <w:r w:rsidR="00654E21" w:rsidRPr="002D3807">
        <w:rPr>
          <w:rFonts w:asciiTheme="minorHAnsi" w:eastAsiaTheme="minorHAnsi" w:hAnsiTheme="minorHAnsi" w:cstheme="minorBidi"/>
          <w:sz w:val="22"/>
          <w:szCs w:val="22"/>
          <w:shd w:val="clear" w:color="auto" w:fill="FFFFFF"/>
          <w:lang w:eastAsia="en-US"/>
        </w:rPr>
        <w:t xml:space="preserve">produced in </w:t>
      </w:r>
      <w:r w:rsidR="008841A6" w:rsidRPr="002D3807">
        <w:rPr>
          <w:rFonts w:asciiTheme="minorHAnsi" w:eastAsiaTheme="minorHAnsi" w:hAnsiTheme="minorHAnsi" w:cstheme="minorBidi"/>
          <w:sz w:val="22"/>
          <w:szCs w:val="22"/>
          <w:shd w:val="clear" w:color="auto" w:fill="FFFFFF"/>
          <w:lang w:eastAsia="en-US"/>
        </w:rPr>
        <w:t>peripheral blood mononuclear cells (PBM</w:t>
      </w:r>
      <w:r w:rsidR="00654E21" w:rsidRPr="002D3807">
        <w:rPr>
          <w:rFonts w:asciiTheme="minorHAnsi" w:eastAsiaTheme="minorHAnsi" w:hAnsiTheme="minorHAnsi" w:cstheme="minorBidi"/>
          <w:sz w:val="22"/>
          <w:szCs w:val="22"/>
          <w:shd w:val="clear" w:color="auto" w:fill="FFFFFF"/>
          <w:lang w:eastAsia="en-US"/>
        </w:rPr>
        <w:t>Cs</w:t>
      </w:r>
      <w:r w:rsidR="008841A6" w:rsidRPr="002D3807">
        <w:rPr>
          <w:rFonts w:asciiTheme="minorHAnsi" w:eastAsiaTheme="minorHAnsi" w:hAnsiTheme="minorHAnsi" w:cstheme="minorBidi"/>
          <w:sz w:val="22"/>
          <w:szCs w:val="22"/>
          <w:shd w:val="clear" w:color="auto" w:fill="FFFFFF"/>
          <w:lang w:eastAsia="en-US"/>
        </w:rPr>
        <w:t>)</w:t>
      </w:r>
      <w:r w:rsidR="002D3807" w:rsidRPr="002D3807">
        <w:rPr>
          <w:rFonts w:asciiTheme="minorHAnsi" w:eastAsiaTheme="minorHAnsi" w:hAnsiTheme="minorHAnsi" w:cstheme="minorBidi"/>
          <w:sz w:val="22"/>
          <w:szCs w:val="22"/>
          <w:shd w:val="clear" w:color="auto" w:fill="FFFFFF"/>
          <w:lang w:eastAsia="en-US"/>
        </w:rPr>
        <w:t>,</w:t>
      </w:r>
      <w:r w:rsidR="00654E21" w:rsidRPr="002D3807">
        <w:rPr>
          <w:rFonts w:asciiTheme="minorHAnsi" w:eastAsiaTheme="minorHAnsi" w:hAnsiTheme="minorHAnsi" w:cstheme="minorBidi"/>
          <w:sz w:val="22"/>
          <w:szCs w:val="22"/>
          <w:shd w:val="clear" w:color="auto" w:fill="FFFFFF"/>
          <w:lang w:eastAsia="en-US"/>
        </w:rPr>
        <w:t xml:space="preserve"> </w:t>
      </w:r>
      <w:r w:rsidR="002D3807" w:rsidRPr="002D3807">
        <w:rPr>
          <w:rFonts w:asciiTheme="minorHAnsi" w:eastAsiaTheme="minorHAnsi" w:hAnsiTheme="minorHAnsi" w:cstheme="minorBidi"/>
          <w:sz w:val="22"/>
          <w:szCs w:val="22"/>
          <w:shd w:val="clear" w:color="auto" w:fill="FFFFFF"/>
          <w:lang w:eastAsia="en-US"/>
        </w:rPr>
        <w:t>with</w:t>
      </w:r>
      <w:r w:rsidR="0080685F" w:rsidRPr="002D3807">
        <w:rPr>
          <w:rFonts w:asciiTheme="minorHAnsi" w:eastAsiaTheme="minorHAnsi" w:hAnsiTheme="minorHAnsi" w:cstheme="minorBidi"/>
          <w:sz w:val="22"/>
          <w:szCs w:val="22"/>
          <w:shd w:val="clear" w:color="auto" w:fill="FFFFFF"/>
          <w:lang w:eastAsia="en-US"/>
        </w:rPr>
        <w:t xml:space="preserve"> </w:t>
      </w:r>
      <w:r w:rsidR="00654E21" w:rsidRPr="002D3807">
        <w:rPr>
          <w:rFonts w:asciiTheme="minorHAnsi" w:eastAsiaTheme="minorHAnsi" w:hAnsiTheme="minorHAnsi" w:cstheme="minorBidi"/>
          <w:sz w:val="22"/>
          <w:szCs w:val="22"/>
          <w:shd w:val="clear" w:color="auto" w:fill="FFFFFF"/>
          <w:lang w:eastAsia="en-US"/>
        </w:rPr>
        <w:t>their corresponding</w:t>
      </w:r>
      <w:r w:rsidR="0080685F" w:rsidRPr="002D3807">
        <w:rPr>
          <w:rFonts w:asciiTheme="minorHAnsi" w:eastAsiaTheme="minorHAnsi" w:hAnsiTheme="minorHAnsi" w:cstheme="minorBidi"/>
          <w:sz w:val="22"/>
          <w:szCs w:val="22"/>
          <w:shd w:val="clear" w:color="auto" w:fill="FFFFFF"/>
          <w:lang w:eastAsia="en-US"/>
        </w:rPr>
        <w:t xml:space="preserve"> </w:t>
      </w:r>
      <w:r w:rsidR="00654E21" w:rsidRPr="002D3807">
        <w:rPr>
          <w:rFonts w:asciiTheme="minorHAnsi" w:eastAsiaTheme="minorHAnsi" w:hAnsiTheme="minorHAnsi" w:cstheme="minorBidi"/>
          <w:sz w:val="22"/>
          <w:szCs w:val="22"/>
          <w:shd w:val="clear" w:color="auto" w:fill="FFFFFF"/>
          <w:lang w:eastAsia="en-US"/>
        </w:rPr>
        <w:t>SOSIP.664</w:t>
      </w:r>
      <w:r w:rsidR="0080685F" w:rsidRPr="002D3807">
        <w:rPr>
          <w:rFonts w:asciiTheme="minorHAnsi" w:eastAsiaTheme="minorHAnsi" w:hAnsiTheme="minorHAnsi" w:cstheme="minorBidi"/>
          <w:sz w:val="22"/>
          <w:szCs w:val="22"/>
          <w:shd w:val="clear" w:color="auto" w:fill="FFFFFF"/>
          <w:lang w:eastAsia="en-US"/>
        </w:rPr>
        <w:t xml:space="preserve"> trimers</w:t>
      </w:r>
      <w:r w:rsidR="002D3807" w:rsidRPr="002D3807">
        <w:rPr>
          <w:rFonts w:asciiTheme="minorHAnsi" w:eastAsiaTheme="minorHAnsi" w:hAnsiTheme="minorHAnsi" w:cstheme="minorBidi"/>
          <w:sz w:val="22"/>
          <w:szCs w:val="22"/>
          <w:shd w:val="clear" w:color="auto" w:fill="FFFFFF"/>
          <w:lang w:eastAsia="en-US"/>
        </w:rPr>
        <w:t>,</w:t>
      </w:r>
      <w:r w:rsidR="0080685F" w:rsidRPr="002D3807">
        <w:rPr>
          <w:rFonts w:asciiTheme="minorHAnsi" w:eastAsiaTheme="minorHAnsi" w:hAnsiTheme="minorHAnsi" w:cstheme="minorBidi"/>
          <w:sz w:val="22"/>
          <w:szCs w:val="22"/>
          <w:shd w:val="clear" w:color="auto" w:fill="FFFFFF"/>
          <w:lang w:eastAsia="en-US"/>
        </w:rPr>
        <w:t xml:space="preserve"> </w:t>
      </w:r>
      <w:r w:rsidR="00654E21" w:rsidRPr="002D3807">
        <w:rPr>
          <w:rFonts w:asciiTheme="minorHAnsi" w:eastAsiaTheme="minorHAnsi" w:hAnsiTheme="minorHAnsi" w:cstheme="minorBidi"/>
          <w:sz w:val="22"/>
          <w:szCs w:val="22"/>
          <w:shd w:val="clear" w:color="auto" w:fill="FFFFFF"/>
          <w:lang w:eastAsia="en-US"/>
        </w:rPr>
        <w:t xml:space="preserve">produced in </w:t>
      </w:r>
      <w:r w:rsidR="00497CF4" w:rsidRPr="002D3807">
        <w:rPr>
          <w:rFonts w:asciiTheme="minorHAnsi" w:eastAsiaTheme="minorHAnsi" w:hAnsiTheme="minorHAnsi" w:cstheme="minorBidi"/>
          <w:sz w:val="22"/>
          <w:szCs w:val="22"/>
          <w:shd w:val="clear" w:color="auto" w:fill="FFFFFF"/>
          <w:lang w:eastAsia="en-US"/>
        </w:rPr>
        <w:t>HEK</w:t>
      </w:r>
      <w:r w:rsidR="008841A6" w:rsidRPr="002D3807">
        <w:rPr>
          <w:rFonts w:asciiTheme="minorHAnsi" w:eastAsiaTheme="minorHAnsi" w:hAnsiTheme="minorHAnsi" w:cstheme="minorBidi"/>
          <w:sz w:val="22"/>
          <w:szCs w:val="22"/>
          <w:shd w:val="clear" w:color="auto" w:fill="FFFFFF"/>
          <w:lang w:eastAsia="en-US"/>
        </w:rPr>
        <w:t xml:space="preserve"> cells</w:t>
      </w:r>
      <w:r w:rsidR="002D3807" w:rsidRPr="002D3807">
        <w:rPr>
          <w:rFonts w:asciiTheme="minorHAnsi" w:eastAsiaTheme="minorHAnsi" w:hAnsiTheme="minorHAnsi" w:cstheme="minorBidi"/>
          <w:sz w:val="22"/>
          <w:szCs w:val="22"/>
          <w:shd w:val="clear" w:color="auto" w:fill="FFFFFF"/>
          <w:lang w:eastAsia="en-US"/>
        </w:rPr>
        <w:t>,</w:t>
      </w:r>
      <w:r w:rsidR="00654E21" w:rsidRPr="002D3807">
        <w:rPr>
          <w:rFonts w:asciiTheme="minorHAnsi" w:eastAsiaTheme="minorHAnsi" w:hAnsiTheme="minorHAnsi" w:cstheme="minorBidi"/>
          <w:sz w:val="22"/>
          <w:szCs w:val="22"/>
          <w:shd w:val="clear" w:color="auto" w:fill="FFFFFF"/>
          <w:lang w:eastAsia="en-US"/>
        </w:rPr>
        <w:t xml:space="preserve"> using their</w:t>
      </w:r>
      <w:r w:rsidR="00095F9C" w:rsidRPr="002D3807">
        <w:rPr>
          <w:rFonts w:asciiTheme="minorHAnsi" w:eastAsiaTheme="minorHAnsi" w:hAnsiTheme="minorHAnsi" w:cstheme="minorBidi"/>
          <w:sz w:val="22"/>
          <w:szCs w:val="22"/>
          <w:shd w:val="clear" w:color="auto" w:fill="FFFFFF"/>
          <w:lang w:eastAsia="en-US"/>
        </w:rPr>
        <w:t xml:space="preserve"> aforementioned</w:t>
      </w:r>
      <w:r w:rsidR="00654E21" w:rsidRPr="002D3807">
        <w:rPr>
          <w:rFonts w:asciiTheme="minorHAnsi" w:eastAsiaTheme="minorHAnsi" w:hAnsiTheme="minorHAnsi" w:cstheme="minorBidi"/>
          <w:sz w:val="22"/>
          <w:szCs w:val="22"/>
          <w:shd w:val="clear" w:color="auto" w:fill="FFFFFF"/>
          <w:lang w:eastAsia="en-US"/>
        </w:rPr>
        <w:t xml:space="preserve"> site-specific </w:t>
      </w:r>
      <w:r w:rsidR="009260AE" w:rsidRPr="002D3807">
        <w:rPr>
          <w:rFonts w:asciiTheme="minorHAnsi" w:eastAsiaTheme="minorHAnsi" w:hAnsiTheme="minorHAnsi" w:cstheme="minorBidi"/>
          <w:sz w:val="22"/>
          <w:szCs w:val="22"/>
          <w:shd w:val="clear" w:color="auto" w:fill="FFFFFF"/>
          <w:lang w:eastAsia="en-US"/>
        </w:rPr>
        <w:t>classification</w:t>
      </w:r>
      <w:r w:rsidR="00654E21" w:rsidRPr="002D3807">
        <w:rPr>
          <w:rFonts w:asciiTheme="minorHAnsi" w:eastAsiaTheme="minorHAnsi" w:hAnsiTheme="minorHAnsi" w:cstheme="minorBidi"/>
          <w:sz w:val="22"/>
          <w:szCs w:val="22"/>
          <w:shd w:val="clear" w:color="auto" w:fill="FFFFFF"/>
          <w:lang w:eastAsia="en-US"/>
        </w:rPr>
        <w:t xml:space="preserve"> method</w:t>
      </w:r>
      <w:r w:rsidR="00FD7966">
        <w:rPr>
          <w:rFonts w:asciiTheme="minorHAnsi" w:eastAsiaTheme="minorHAnsi" w:hAnsiTheme="minorHAnsi" w:cstheme="minorBidi"/>
          <w:sz w:val="22"/>
          <w:szCs w:val="22"/>
          <w:shd w:val="clear" w:color="auto" w:fill="FFFFFF"/>
          <w:lang w:eastAsia="en-US"/>
        </w:rPr>
        <w:t xml:space="preserve"> </w:t>
      </w:r>
      <w:r w:rsidR="004F7BA1" w:rsidRPr="00FD7966">
        <w:rPr>
          <w:rFonts w:asciiTheme="minorHAnsi" w:eastAsiaTheme="minorHAnsi" w:hAnsiTheme="minorHAnsi" w:cstheme="minorBidi"/>
          <w:sz w:val="22"/>
          <w:szCs w:val="22"/>
          <w:shd w:val="clear" w:color="auto" w:fill="FFFFFF"/>
          <w:lang w:eastAsia="en-US"/>
        </w:rPr>
        <w:fldChar w:fldCharType="begin">
          <w:fldData xml:space="preserve">PEVuZE5vdGU+PENpdGU+PEF1dGhvcj5DYW88L0F1dGhvcj48WWVhcj4yMDE4PC9ZZWFyPjxSZWNO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</w:fldData>
        </w:fldChar>
      </w:r>
      <w:r w:rsidR="0023721D">
        <w:rPr>
          <w:rFonts w:asciiTheme="minorHAnsi" w:eastAsiaTheme="minorHAnsi" w:hAnsiTheme="minorHAnsi" w:cstheme="minorBidi"/>
          <w:sz w:val="22"/>
          <w:szCs w:val="22"/>
          <w:shd w:val="clear" w:color="auto" w:fill="FFFFFF"/>
          <w:lang w:eastAsia="en-US"/>
        </w:rPr>
        <w:instrText xml:space="preserve"> ADDIN EN.CITE </w:instrText>
      </w:r>
      <w:r w:rsidR="0023721D">
        <w:rPr>
          <w:rFonts w:asciiTheme="minorHAnsi" w:eastAsiaTheme="minorHAnsi" w:hAnsiTheme="minorHAnsi" w:cstheme="minorBidi"/>
          <w:sz w:val="22"/>
          <w:szCs w:val="22"/>
          <w:shd w:val="clear" w:color="auto" w:fill="FFFFFF"/>
          <w:lang w:eastAsia="en-US"/>
        </w:rPr>
        <w:fldChar w:fldCharType="begin">
          <w:fldData xml:space="preserve">PEVuZE5vdGU+PENpdGU+PEF1dGhvcj5DYW88L0F1dGhvcj48WWVhcj4yMDE4PC9ZZWFyPjxSZWNO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</w:fldData>
        </w:fldChar>
      </w:r>
      <w:r w:rsidR="0023721D">
        <w:rPr>
          <w:rFonts w:asciiTheme="minorHAnsi" w:eastAsiaTheme="minorHAnsi" w:hAnsiTheme="minorHAnsi" w:cstheme="minorBidi"/>
          <w:sz w:val="22"/>
          <w:szCs w:val="22"/>
          <w:shd w:val="clear" w:color="auto" w:fill="FFFFFF"/>
          <w:lang w:eastAsia="en-US"/>
        </w:rPr>
        <w:instrText xml:space="preserve"> ADDIN EN.CITE.DATA </w:instrText>
      </w:r>
      <w:r w:rsidR="0023721D">
        <w:rPr>
          <w:rFonts w:asciiTheme="minorHAnsi" w:eastAsiaTheme="minorHAnsi" w:hAnsiTheme="minorHAnsi" w:cstheme="minorBidi"/>
          <w:sz w:val="22"/>
          <w:szCs w:val="22"/>
          <w:shd w:val="clear" w:color="auto" w:fill="FFFFFF"/>
          <w:lang w:eastAsia="en-US"/>
        </w:rPr>
      </w:r>
      <w:r w:rsidR="0023721D">
        <w:rPr>
          <w:rFonts w:asciiTheme="minorHAnsi" w:eastAsiaTheme="minorHAnsi" w:hAnsiTheme="minorHAnsi" w:cstheme="minorBidi"/>
          <w:sz w:val="22"/>
          <w:szCs w:val="22"/>
          <w:shd w:val="clear" w:color="auto" w:fill="FFFFFF"/>
          <w:lang w:eastAsia="en-US"/>
        </w:rPr>
        <w:fldChar w:fldCharType="end"/>
      </w:r>
      <w:r w:rsidR="004F7BA1" w:rsidRPr="00FD7966">
        <w:rPr>
          <w:rFonts w:asciiTheme="minorHAnsi" w:eastAsiaTheme="minorHAnsi" w:hAnsiTheme="minorHAnsi" w:cstheme="minorBidi"/>
          <w:sz w:val="22"/>
          <w:szCs w:val="22"/>
          <w:shd w:val="clear" w:color="auto" w:fill="FFFFFF"/>
          <w:lang w:eastAsia="en-US"/>
        </w:rPr>
      </w:r>
      <w:r w:rsidR="004F7BA1" w:rsidRPr="00FD7966">
        <w:rPr>
          <w:rFonts w:asciiTheme="minorHAnsi" w:eastAsiaTheme="minorHAnsi" w:hAnsiTheme="minorHAnsi" w:cstheme="minorBidi"/>
          <w:sz w:val="22"/>
          <w:szCs w:val="22"/>
          <w:shd w:val="clear" w:color="auto" w:fill="FFFFFF"/>
          <w:lang w:eastAsia="en-US"/>
        </w:rPr>
        <w:fldChar w:fldCharType="separate"/>
      </w:r>
      <w:r w:rsidR="0023721D">
        <w:rPr>
          <w:rFonts w:asciiTheme="minorHAnsi" w:eastAsiaTheme="minorHAnsi" w:hAnsiTheme="minorHAnsi" w:cstheme="minorBidi"/>
          <w:noProof/>
          <w:sz w:val="22"/>
          <w:szCs w:val="22"/>
          <w:shd w:val="clear" w:color="auto" w:fill="FFFFFF"/>
          <w:lang w:eastAsia="en-US"/>
        </w:rPr>
        <w:t>[174]</w:t>
      </w:r>
      <w:r w:rsidR="004F7BA1" w:rsidRPr="00FD7966">
        <w:rPr>
          <w:rFonts w:asciiTheme="minorHAnsi" w:eastAsiaTheme="minorHAnsi" w:hAnsiTheme="minorHAnsi" w:cstheme="minorBidi"/>
          <w:sz w:val="22"/>
          <w:szCs w:val="22"/>
          <w:shd w:val="clear" w:color="auto" w:fill="FFFFFF"/>
          <w:lang w:eastAsia="en-US"/>
        </w:rPr>
        <w:fldChar w:fldCharType="end"/>
      </w:r>
      <w:r w:rsidR="00FD7966">
        <w:rPr>
          <w:rFonts w:asciiTheme="minorHAnsi" w:eastAsiaTheme="minorHAnsi" w:hAnsiTheme="minorHAnsi" w:cstheme="minorBidi"/>
          <w:sz w:val="22"/>
          <w:szCs w:val="22"/>
          <w:shd w:val="clear" w:color="auto" w:fill="FFFFFF"/>
          <w:lang w:eastAsia="en-US"/>
        </w:rPr>
        <w:t>.</w:t>
      </w:r>
      <w:r w:rsidR="00654E21" w:rsidRPr="00FD7966">
        <w:rPr>
          <w:rFonts w:asciiTheme="minorHAnsi" w:eastAsiaTheme="minorHAnsi" w:hAnsiTheme="minorHAnsi" w:cstheme="minorBidi"/>
          <w:sz w:val="22"/>
          <w:szCs w:val="22"/>
          <w:shd w:val="clear" w:color="auto" w:fill="FFFFFF"/>
          <w:lang w:eastAsia="en-US"/>
        </w:rPr>
        <w:t xml:space="preserve"> </w:t>
      </w:r>
      <w:r w:rsidR="00B777C2" w:rsidRPr="002D3807">
        <w:rPr>
          <w:rFonts w:asciiTheme="minorHAnsi" w:eastAsiaTheme="minorHAnsi" w:hAnsiTheme="minorHAnsi" w:cstheme="minorBidi"/>
          <w:sz w:val="22"/>
          <w:szCs w:val="22"/>
          <w:shd w:val="clear" w:color="auto" w:fill="FFFFFF"/>
          <w:lang w:eastAsia="en-US"/>
        </w:rPr>
        <w:t>T</w:t>
      </w:r>
      <w:r w:rsidR="00654E21" w:rsidRPr="002D3807">
        <w:rPr>
          <w:rFonts w:asciiTheme="minorHAnsi" w:eastAsiaTheme="minorHAnsi" w:hAnsiTheme="minorHAnsi" w:cstheme="minorBidi"/>
          <w:sz w:val="22"/>
          <w:szCs w:val="22"/>
          <w:shd w:val="clear" w:color="auto" w:fill="FFFFFF"/>
          <w:lang w:eastAsia="en-US"/>
        </w:rPr>
        <w:t>heir results</w:t>
      </w:r>
      <w:r w:rsidR="004E3EE5" w:rsidRPr="002D3807">
        <w:rPr>
          <w:rFonts w:asciiTheme="minorHAnsi" w:eastAsiaTheme="minorHAnsi" w:hAnsiTheme="minorHAnsi" w:cstheme="minorBidi"/>
          <w:sz w:val="22"/>
          <w:szCs w:val="22"/>
          <w:shd w:val="clear" w:color="auto" w:fill="FFFFFF"/>
          <w:lang w:eastAsia="en-US"/>
        </w:rPr>
        <w:t xml:space="preserve"> were in general</w:t>
      </w:r>
      <w:r w:rsidR="00654E21" w:rsidRPr="002D3807">
        <w:rPr>
          <w:rFonts w:asciiTheme="minorHAnsi" w:eastAsiaTheme="minorHAnsi" w:hAnsiTheme="minorHAnsi" w:cstheme="minorBidi"/>
          <w:sz w:val="22"/>
          <w:szCs w:val="22"/>
          <w:shd w:val="clear" w:color="auto" w:fill="FFFFFF"/>
          <w:lang w:eastAsia="en-US"/>
        </w:rPr>
        <w:t xml:space="preserve"> agree</w:t>
      </w:r>
      <w:r w:rsidR="00C6382B" w:rsidRPr="002D3807">
        <w:rPr>
          <w:rFonts w:asciiTheme="minorHAnsi" w:eastAsiaTheme="minorHAnsi" w:hAnsiTheme="minorHAnsi" w:cstheme="minorBidi"/>
          <w:sz w:val="22"/>
          <w:szCs w:val="22"/>
          <w:shd w:val="clear" w:color="auto" w:fill="FFFFFF"/>
          <w:lang w:eastAsia="en-US"/>
        </w:rPr>
        <w:t>ment</w:t>
      </w:r>
      <w:r w:rsidR="00654E21" w:rsidRPr="002D3807">
        <w:rPr>
          <w:rFonts w:asciiTheme="minorHAnsi" w:eastAsiaTheme="minorHAnsi" w:hAnsiTheme="minorHAnsi" w:cstheme="minorBidi"/>
          <w:sz w:val="22"/>
          <w:szCs w:val="22"/>
          <w:shd w:val="clear" w:color="auto" w:fill="FFFFFF"/>
          <w:lang w:eastAsia="en-US"/>
        </w:rPr>
        <w:t xml:space="preserve"> </w:t>
      </w:r>
      <w:r w:rsidR="00654E21" w:rsidRPr="0014110E">
        <w:rPr>
          <w:rFonts w:asciiTheme="minorHAnsi" w:eastAsiaTheme="minorHAnsi" w:hAnsiTheme="minorHAnsi" w:cstheme="minorBidi"/>
          <w:sz w:val="22"/>
          <w:szCs w:val="22"/>
          <w:shd w:val="clear" w:color="auto" w:fill="FFFFFF"/>
          <w:lang w:eastAsia="en-US"/>
        </w:rPr>
        <w:t>with our observations</w:t>
      </w:r>
      <w:r w:rsidR="00B777C2" w:rsidRPr="0014110E">
        <w:rPr>
          <w:rFonts w:asciiTheme="minorHAnsi" w:eastAsiaTheme="minorHAnsi" w:hAnsiTheme="minorHAnsi" w:cstheme="minorBidi"/>
          <w:sz w:val="22"/>
          <w:szCs w:val="22"/>
          <w:shd w:val="clear" w:color="auto" w:fill="FFFFFF"/>
          <w:lang w:eastAsia="en-US"/>
        </w:rPr>
        <w:t xml:space="preserve"> </w:t>
      </w:r>
      <w:r w:rsidR="00654E21" w:rsidRPr="002D3807">
        <w:rPr>
          <w:rFonts w:asciiTheme="minorHAnsi" w:eastAsiaTheme="minorHAnsi" w:hAnsiTheme="minorHAnsi" w:cstheme="minorBidi"/>
          <w:sz w:val="22"/>
          <w:szCs w:val="22"/>
          <w:shd w:val="clear" w:color="auto" w:fill="FFFFFF"/>
          <w:lang w:eastAsia="en-US"/>
        </w:rPr>
        <w:t xml:space="preserve">that mixed sites </w:t>
      </w:r>
      <w:r w:rsidR="00095F9C" w:rsidRPr="002D3807">
        <w:rPr>
          <w:rFonts w:asciiTheme="minorHAnsi" w:eastAsiaTheme="minorHAnsi" w:hAnsiTheme="minorHAnsi" w:cstheme="minorBidi"/>
          <w:sz w:val="22"/>
          <w:szCs w:val="22"/>
          <w:shd w:val="clear" w:color="auto" w:fill="FFFFFF"/>
          <w:lang w:eastAsia="en-US"/>
        </w:rPr>
        <w:t>on SOSIP.664 trimers tended to be</w:t>
      </w:r>
      <w:r w:rsidR="004E3EE5" w:rsidRPr="002D3807">
        <w:rPr>
          <w:rFonts w:asciiTheme="minorHAnsi" w:eastAsiaTheme="minorHAnsi" w:hAnsiTheme="minorHAnsi" w:cstheme="minorBidi"/>
          <w:sz w:val="22"/>
          <w:szCs w:val="22"/>
          <w:shd w:val="clear" w:color="auto" w:fill="FFFFFF"/>
          <w:lang w:eastAsia="en-US"/>
        </w:rPr>
        <w:t xml:space="preserve"> </w:t>
      </w:r>
      <w:r w:rsidR="00654E21" w:rsidRPr="00F42CED">
        <w:rPr>
          <w:rFonts w:asciiTheme="minorHAnsi" w:eastAsiaTheme="minorHAnsi" w:hAnsiTheme="minorHAnsi" w:cstheme="minorBidi"/>
          <w:sz w:val="22"/>
          <w:szCs w:val="22"/>
          <w:shd w:val="clear" w:color="auto" w:fill="FFFFFF"/>
          <w:lang w:eastAsia="en-US"/>
        </w:rPr>
        <w:t>fully processed</w:t>
      </w:r>
      <w:r w:rsidR="004E3EE5">
        <w:rPr>
          <w:rFonts w:asciiTheme="minorHAnsi" w:eastAsiaTheme="minorHAnsi" w:hAnsiTheme="minorHAnsi" w:cstheme="minorBidi"/>
          <w:sz w:val="22"/>
          <w:szCs w:val="22"/>
          <w:shd w:val="clear" w:color="auto" w:fill="FFFFFF"/>
          <w:lang w:eastAsia="en-US"/>
        </w:rPr>
        <w:t xml:space="preserve"> on the vir</w:t>
      </w:r>
      <w:r w:rsidR="003B43D9">
        <w:rPr>
          <w:rFonts w:asciiTheme="minorHAnsi" w:eastAsiaTheme="minorHAnsi" w:hAnsiTheme="minorHAnsi" w:cstheme="minorBidi"/>
          <w:sz w:val="22"/>
          <w:szCs w:val="22"/>
          <w:shd w:val="clear" w:color="auto" w:fill="FFFFFF"/>
          <w:lang w:eastAsia="en-US"/>
        </w:rPr>
        <w:t>ally-derived Env</w:t>
      </w:r>
      <w:r w:rsidR="00654E21" w:rsidRPr="00F42CED">
        <w:rPr>
          <w:rFonts w:asciiTheme="minorHAnsi" w:eastAsiaTheme="minorHAnsi" w:hAnsiTheme="minorHAnsi" w:cstheme="minorBidi"/>
          <w:sz w:val="22"/>
          <w:szCs w:val="22"/>
          <w:shd w:val="clear" w:color="auto" w:fill="FFFFFF"/>
          <w:lang w:eastAsia="en-US"/>
        </w:rPr>
        <w:t>.</w:t>
      </w:r>
      <w:r w:rsidR="003B43D9">
        <w:rPr>
          <w:rFonts w:asciiTheme="minorHAnsi" w:eastAsiaTheme="minorHAnsi" w:hAnsiTheme="minorHAnsi" w:cstheme="minorBidi"/>
          <w:sz w:val="22"/>
          <w:szCs w:val="22"/>
          <w:shd w:val="clear" w:color="auto" w:fill="FFFFFF"/>
          <w:lang w:eastAsia="en-US"/>
        </w:rPr>
        <w:t xml:space="preserve"> Thus, </w:t>
      </w:r>
      <w:r w:rsidR="00D36995">
        <w:rPr>
          <w:rFonts w:asciiTheme="minorHAnsi" w:eastAsiaTheme="minorHAnsi" w:hAnsiTheme="minorHAnsi" w:cstheme="minorBidi"/>
          <w:sz w:val="22"/>
          <w:szCs w:val="22"/>
          <w:shd w:val="clear" w:color="auto" w:fill="FFFFFF"/>
          <w:lang w:eastAsia="en-US"/>
        </w:rPr>
        <w:t xml:space="preserve">while there is some differential processing between viral and recombinant Env, many key bnAb epitopes are conserved. In terms of </w:t>
      </w:r>
      <w:r w:rsidR="003934E8">
        <w:rPr>
          <w:rFonts w:asciiTheme="minorHAnsi" w:eastAsiaTheme="minorHAnsi" w:hAnsiTheme="minorHAnsi" w:cstheme="minorBidi"/>
          <w:sz w:val="22"/>
          <w:szCs w:val="22"/>
          <w:shd w:val="clear" w:color="auto" w:fill="FFFFFF"/>
          <w:lang w:eastAsia="en-US"/>
        </w:rPr>
        <w:t>immunogen</w:t>
      </w:r>
      <w:r w:rsidR="00D36995">
        <w:rPr>
          <w:rFonts w:asciiTheme="minorHAnsi" w:eastAsiaTheme="minorHAnsi" w:hAnsiTheme="minorHAnsi" w:cstheme="minorBidi"/>
          <w:sz w:val="22"/>
          <w:szCs w:val="22"/>
          <w:shd w:val="clear" w:color="auto" w:fill="FFFFFF"/>
          <w:lang w:eastAsia="en-US"/>
        </w:rPr>
        <w:t xml:space="preserve"> design, it is </w:t>
      </w:r>
      <w:r w:rsidR="003934E8">
        <w:rPr>
          <w:rFonts w:asciiTheme="minorHAnsi" w:eastAsiaTheme="minorHAnsi" w:hAnsiTheme="minorHAnsi" w:cstheme="minorBidi"/>
          <w:sz w:val="22"/>
          <w:szCs w:val="22"/>
          <w:shd w:val="clear" w:color="auto" w:fill="FFFFFF"/>
          <w:lang w:eastAsia="en-US"/>
        </w:rPr>
        <w:t xml:space="preserve">currently </w:t>
      </w:r>
      <w:r w:rsidR="00D36995">
        <w:rPr>
          <w:rFonts w:asciiTheme="minorHAnsi" w:eastAsiaTheme="minorHAnsi" w:hAnsiTheme="minorHAnsi" w:cstheme="minorBidi"/>
          <w:sz w:val="22"/>
          <w:szCs w:val="22"/>
          <w:shd w:val="clear" w:color="auto" w:fill="FFFFFF"/>
          <w:lang w:eastAsia="en-US"/>
        </w:rPr>
        <w:t xml:space="preserve">unknown whether absolute mimicry of </w:t>
      </w:r>
      <w:r w:rsidR="003934E8">
        <w:rPr>
          <w:rFonts w:asciiTheme="minorHAnsi" w:eastAsiaTheme="minorHAnsi" w:hAnsiTheme="minorHAnsi" w:cstheme="minorBidi"/>
          <w:sz w:val="22"/>
          <w:szCs w:val="22"/>
          <w:shd w:val="clear" w:color="auto" w:fill="FFFFFF"/>
          <w:lang w:eastAsia="en-US"/>
        </w:rPr>
        <w:t>viral glycosylation is required</w:t>
      </w:r>
      <w:r w:rsidR="00DB19AC">
        <w:rPr>
          <w:rFonts w:asciiTheme="minorHAnsi" w:eastAsiaTheme="minorHAnsi" w:hAnsiTheme="minorHAnsi" w:cstheme="minorBidi"/>
          <w:sz w:val="22"/>
          <w:szCs w:val="22"/>
          <w:shd w:val="clear" w:color="auto" w:fill="FFFFFF"/>
          <w:lang w:eastAsia="en-US"/>
        </w:rPr>
        <w:t xml:space="preserve">. This is </w:t>
      </w:r>
      <w:r w:rsidR="00577052">
        <w:rPr>
          <w:rFonts w:asciiTheme="minorHAnsi" w:eastAsiaTheme="minorHAnsi" w:hAnsiTheme="minorHAnsi" w:cstheme="minorBidi"/>
          <w:sz w:val="22"/>
          <w:szCs w:val="22"/>
          <w:shd w:val="clear" w:color="auto" w:fill="FFFFFF"/>
          <w:lang w:eastAsia="en-US"/>
        </w:rPr>
        <w:t xml:space="preserve">likely </w:t>
      </w:r>
      <w:r w:rsidR="00DB19AC">
        <w:rPr>
          <w:rFonts w:asciiTheme="minorHAnsi" w:eastAsiaTheme="minorHAnsi" w:hAnsiTheme="minorHAnsi" w:cstheme="minorBidi"/>
          <w:sz w:val="22"/>
          <w:szCs w:val="22"/>
          <w:shd w:val="clear" w:color="auto" w:fill="FFFFFF"/>
          <w:lang w:eastAsia="en-US"/>
        </w:rPr>
        <w:t xml:space="preserve">to </w:t>
      </w:r>
      <w:r w:rsidR="00577052">
        <w:rPr>
          <w:rFonts w:asciiTheme="minorHAnsi" w:eastAsiaTheme="minorHAnsi" w:hAnsiTheme="minorHAnsi" w:cstheme="minorBidi"/>
          <w:sz w:val="22"/>
          <w:szCs w:val="22"/>
          <w:shd w:val="clear" w:color="auto" w:fill="FFFFFF"/>
          <w:lang w:eastAsia="en-US"/>
        </w:rPr>
        <w:t xml:space="preserve">depend </w:t>
      </w:r>
      <w:r w:rsidR="00DB19AC">
        <w:rPr>
          <w:rFonts w:asciiTheme="minorHAnsi" w:eastAsiaTheme="minorHAnsi" w:hAnsiTheme="minorHAnsi" w:cstheme="minorBidi"/>
          <w:sz w:val="22"/>
          <w:szCs w:val="22"/>
          <w:shd w:val="clear" w:color="auto" w:fill="FFFFFF"/>
          <w:lang w:eastAsia="en-US"/>
        </w:rPr>
        <w:t>up</w:t>
      </w:r>
      <w:r w:rsidR="00577052">
        <w:rPr>
          <w:rFonts w:asciiTheme="minorHAnsi" w:eastAsiaTheme="minorHAnsi" w:hAnsiTheme="minorHAnsi" w:cstheme="minorBidi"/>
          <w:sz w:val="22"/>
          <w:szCs w:val="22"/>
          <w:shd w:val="clear" w:color="auto" w:fill="FFFFFF"/>
          <w:lang w:eastAsia="en-US"/>
        </w:rPr>
        <w:t xml:space="preserve">on the </w:t>
      </w:r>
      <w:r w:rsidR="00DB19AC">
        <w:rPr>
          <w:rFonts w:asciiTheme="minorHAnsi" w:eastAsiaTheme="minorHAnsi" w:hAnsiTheme="minorHAnsi" w:cstheme="minorBidi"/>
          <w:sz w:val="22"/>
          <w:szCs w:val="22"/>
          <w:shd w:val="clear" w:color="auto" w:fill="FFFFFF"/>
          <w:lang w:eastAsia="en-US"/>
        </w:rPr>
        <w:t xml:space="preserve">specific </w:t>
      </w:r>
      <w:r w:rsidR="00577052">
        <w:rPr>
          <w:rFonts w:asciiTheme="minorHAnsi" w:eastAsiaTheme="minorHAnsi" w:hAnsiTheme="minorHAnsi" w:cstheme="minorBidi"/>
          <w:sz w:val="22"/>
          <w:szCs w:val="22"/>
          <w:shd w:val="clear" w:color="auto" w:fill="FFFFFF"/>
          <w:lang w:eastAsia="en-US"/>
        </w:rPr>
        <w:t>epitope targeted</w:t>
      </w:r>
      <w:r w:rsidR="00DB19AC">
        <w:rPr>
          <w:rFonts w:asciiTheme="minorHAnsi" w:eastAsiaTheme="minorHAnsi" w:hAnsiTheme="minorHAnsi" w:cstheme="minorBidi"/>
          <w:sz w:val="22"/>
          <w:szCs w:val="22"/>
          <w:shd w:val="clear" w:color="auto" w:fill="FFFFFF"/>
          <w:lang w:eastAsia="en-US"/>
        </w:rPr>
        <w:t>, for e</w:t>
      </w:r>
      <w:r w:rsidR="001169ED">
        <w:rPr>
          <w:rFonts w:asciiTheme="minorHAnsi" w:eastAsiaTheme="minorHAnsi" w:hAnsiTheme="minorHAnsi" w:cstheme="minorBidi"/>
          <w:sz w:val="22"/>
          <w:szCs w:val="22"/>
          <w:shd w:val="clear" w:color="auto" w:fill="FFFFFF"/>
          <w:lang w:eastAsia="en-US"/>
        </w:rPr>
        <w:t>xample if the epitope mainly comprises the conserved base of the glycan</w:t>
      </w:r>
      <w:r w:rsidR="003934E8">
        <w:rPr>
          <w:rFonts w:asciiTheme="minorHAnsi" w:eastAsiaTheme="minorHAnsi" w:hAnsiTheme="minorHAnsi" w:cstheme="minorBidi"/>
          <w:sz w:val="22"/>
          <w:szCs w:val="22"/>
          <w:shd w:val="clear" w:color="auto" w:fill="FFFFFF"/>
          <w:lang w:eastAsia="en-US"/>
        </w:rPr>
        <w:t>.</w:t>
      </w:r>
    </w:p>
    <w:p w14:paraId="2865FA0B" w14:textId="77777777" w:rsidR="00FD1C6A" w:rsidRPr="00F7017E" w:rsidRDefault="00FD1C6A" w:rsidP="00FD1C6A">
      <w:pPr>
        <w:pStyle w:val="Heading2"/>
        <w:spacing w:after="240"/>
        <w:rPr>
          <w:color w:val="00B0F0"/>
        </w:rPr>
      </w:pPr>
      <w:r>
        <w:t>4.3</w:t>
      </w:r>
      <w:r w:rsidRPr="00C119E7">
        <w:t xml:space="preserve"> </w:t>
      </w:r>
      <w:r>
        <w:t>Glycan clustering and t</w:t>
      </w:r>
      <w:r w:rsidRPr="00D06F4B">
        <w:t>he intrinsic mannose patch</w:t>
      </w:r>
    </w:p>
    <w:p w14:paraId="2D7667C0" w14:textId="62B3F05F" w:rsidR="00FD1C6A" w:rsidRDefault="00FD1C6A" w:rsidP="00273770">
      <w:pPr>
        <w:spacing w:line="360" w:lineRule="auto"/>
        <w:jc w:val="both"/>
      </w:pPr>
      <w:r w:rsidRPr="00050C48">
        <w:t xml:space="preserve">This abundance of oligomannose-type glycans on Env is somewhat unusual given the virus derives its glycan shield from the </w:t>
      </w:r>
      <w:r w:rsidRPr="00FD1C6A">
        <w:t>host cell glycosylation machinery. This typically follows a highly ordered pathway whereby oligomannose-type precursors are trimmed and rebuilt as complex- and/or hybrid-type glycans (</w:t>
      </w:r>
      <w:r>
        <w:t xml:space="preserve">Fig. </w:t>
      </w:r>
      <w:r w:rsidRPr="00FD1C6A">
        <w:t>4). Two hypotheses</w:t>
      </w:r>
      <w:r w:rsidRPr="00050C48">
        <w:t xml:space="preserve"> existed as to why Env glycosylation diverges from that typically observed on mammalian glycoproteins</w:t>
      </w:r>
      <w:r>
        <w:t xml:space="preserve">. Either a proportion of </w:t>
      </w:r>
      <w:r w:rsidRPr="00216CC2">
        <w:t>Env</w:t>
      </w:r>
      <w:r>
        <w:t xml:space="preserve"> glycoproteins are </w:t>
      </w:r>
      <w:r w:rsidRPr="00216CC2">
        <w:t>exiting the glycosylation pathway before encounter</w:t>
      </w:r>
      <w:r>
        <w:t>ing</w:t>
      </w:r>
      <w:r w:rsidRPr="00216CC2">
        <w:t xml:space="preserve"> the later enzymes, or steric constraints exist within Env that are </w:t>
      </w:r>
      <w:r>
        <w:t>preventing complete processing by</w:t>
      </w:r>
      <w:r w:rsidRPr="00216CC2">
        <w:t xml:space="preserve"> the earlier enzymes</w:t>
      </w:r>
      <w:r w:rsidR="004B3FEC">
        <w:t>, or a combination of the two</w:t>
      </w:r>
      <w:r w:rsidRPr="00216CC2">
        <w:t xml:space="preserve">. </w:t>
      </w:r>
      <w:r w:rsidR="00980ACC">
        <w:t>S</w:t>
      </w:r>
      <w:r w:rsidRPr="00216CC2">
        <w:t xml:space="preserve">everal pieces of evidence </w:t>
      </w:r>
      <w:r w:rsidR="00273770">
        <w:t xml:space="preserve">support the </w:t>
      </w:r>
      <w:r w:rsidR="00980ACC">
        <w:t>model</w:t>
      </w:r>
      <w:r w:rsidR="00041795">
        <w:t xml:space="preserve"> of steric hindrance</w:t>
      </w:r>
      <w:r w:rsidR="00273770">
        <w:t>.</w:t>
      </w:r>
    </w:p>
    <w:p w14:paraId="78196871" w14:textId="5BC4BBD4" w:rsidR="00273770" w:rsidRDefault="00273770" w:rsidP="00273770">
      <w:pPr>
        <w:spacing w:line="360" w:lineRule="auto"/>
        <w:jc w:val="both"/>
      </w:pPr>
      <w:r>
        <w:rPr>
          <w:b/>
          <w:i/>
          <w:noProof/>
          <w:lang w:eastAsia="en-GB"/>
        </w:rPr>
        <w:lastRenderedPageBreak/>
        <w:drawing>
          <wp:anchor distT="0" distB="0" distL="114300" distR="114300" simplePos="0" relativeHeight="251683840" behindDoc="0" locked="0" layoutInCell="1" allowOverlap="1" wp14:anchorId="065FE1C7" wp14:editId="590258CE">
            <wp:simplePos x="0" y="0"/>
            <wp:positionH relativeFrom="margin">
              <wp:posOffset>1323340</wp:posOffset>
            </wp:positionH>
            <wp:positionV relativeFrom="paragraph">
              <wp:posOffset>0</wp:posOffset>
            </wp:positionV>
            <wp:extent cx="2987040" cy="5346192"/>
            <wp:effectExtent l="0" t="0" r="3810" b="698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EDI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7040" cy="5346192"/>
                    </a:xfrm>
                    <a:prstGeom prst="rect">
                      <a:avLst/>
                    </a:prstGeom>
                  </pic:spPr>
                </pic:pic>
              </a:graphicData>
            </a:graphic>
            <wp14:sizeRelH relativeFrom="page">
              <wp14:pctWidth>0</wp14:pctWidth>
            </wp14:sizeRelH>
            <wp14:sizeRelV relativeFrom="page">
              <wp14:pctHeight>0</wp14:pctHeight>
            </wp14:sizeRelV>
          </wp:anchor>
        </w:drawing>
      </w:r>
    </w:p>
    <w:p w14:paraId="68897937" w14:textId="0F011A4A" w:rsidR="00FD1C6A" w:rsidRDefault="00A45762" w:rsidP="00273770">
      <w:pPr>
        <w:spacing w:line="240" w:lineRule="auto"/>
        <w:jc w:val="both"/>
        <w:rPr>
          <w:i/>
        </w:rPr>
      </w:pPr>
      <w:r>
        <w:rPr>
          <w:b/>
          <w:i/>
        </w:rPr>
        <w:t>Figure 4</w:t>
      </w:r>
      <w:r w:rsidR="00A049A5" w:rsidRPr="008512A4">
        <w:rPr>
          <w:b/>
          <w:i/>
        </w:rPr>
        <w:t xml:space="preserve">. </w:t>
      </w:r>
      <w:r w:rsidR="00AA25AB">
        <w:rPr>
          <w:b/>
          <w:i/>
        </w:rPr>
        <w:t xml:space="preserve">Overview of the mammalian N-glycosylation pathway. </w:t>
      </w:r>
      <w:r w:rsidR="00A049A5" w:rsidRPr="008512A4">
        <w:rPr>
          <w:i/>
        </w:rPr>
        <w:t>The envelope spike is extensively glycosylated by the host cell</w:t>
      </w:r>
      <w:r w:rsidR="00225135">
        <w:rPr>
          <w:i/>
        </w:rPr>
        <w:t xml:space="preserve">, which typically </w:t>
      </w:r>
      <w:r w:rsidR="00A049A5" w:rsidRPr="008512A4">
        <w:rPr>
          <w:i/>
        </w:rPr>
        <w:t>follow</w:t>
      </w:r>
      <w:r w:rsidR="00225135">
        <w:rPr>
          <w:i/>
        </w:rPr>
        <w:t>s</w:t>
      </w:r>
      <w:r w:rsidR="00A049A5" w:rsidRPr="008512A4">
        <w:rPr>
          <w:i/>
        </w:rPr>
        <w:t xml:space="preserve"> a highly </w:t>
      </w:r>
      <w:r w:rsidR="00A049A5" w:rsidRPr="005E760E">
        <w:rPr>
          <w:i/>
        </w:rPr>
        <w:t xml:space="preserve">ordered pathway. </w:t>
      </w:r>
      <w:r w:rsidR="00225135">
        <w:rPr>
          <w:i/>
        </w:rPr>
        <w:t>A</w:t>
      </w:r>
      <w:r w:rsidR="005E760E" w:rsidRPr="005E760E">
        <w:rPr>
          <w:i/>
        </w:rPr>
        <w:t>s the protein is translated, a Glc</w:t>
      </w:r>
      <w:r w:rsidR="005E760E" w:rsidRPr="005E760E">
        <w:rPr>
          <w:i/>
          <w:vertAlign w:val="subscript"/>
        </w:rPr>
        <w:t>3</w:t>
      </w:r>
      <w:r w:rsidR="005E760E" w:rsidRPr="005E760E">
        <w:rPr>
          <w:i/>
        </w:rPr>
        <w:t>Man</w:t>
      </w:r>
      <w:r w:rsidR="005E760E" w:rsidRPr="005E760E">
        <w:rPr>
          <w:i/>
          <w:vertAlign w:val="subscript"/>
        </w:rPr>
        <w:t>9</w:t>
      </w:r>
      <w:r w:rsidR="005E760E" w:rsidRPr="005E760E">
        <w:rPr>
          <w:i/>
        </w:rPr>
        <w:t>GlcNAc</w:t>
      </w:r>
      <w:r w:rsidR="005E760E" w:rsidRPr="005E760E">
        <w:rPr>
          <w:i/>
          <w:vertAlign w:val="subscript"/>
        </w:rPr>
        <w:t>2</w:t>
      </w:r>
      <w:r w:rsidR="005E760E" w:rsidRPr="005E760E">
        <w:rPr>
          <w:i/>
        </w:rPr>
        <w:t xml:space="preserve"> (</w:t>
      </w:r>
      <w:proofErr w:type="spellStart"/>
      <w:r w:rsidR="005E760E" w:rsidRPr="005E760E">
        <w:rPr>
          <w:i/>
        </w:rPr>
        <w:t>Glc</w:t>
      </w:r>
      <w:proofErr w:type="spellEnd"/>
      <w:r w:rsidR="005E760E" w:rsidRPr="005E760E">
        <w:rPr>
          <w:i/>
        </w:rPr>
        <w:t xml:space="preserve"> = glucose, Man = mannose, </w:t>
      </w:r>
      <w:proofErr w:type="spellStart"/>
      <w:r w:rsidR="005E760E" w:rsidRPr="005E760E">
        <w:rPr>
          <w:i/>
        </w:rPr>
        <w:t>GlcNAc</w:t>
      </w:r>
      <w:proofErr w:type="spellEnd"/>
      <w:r w:rsidR="005E760E" w:rsidRPr="005E760E">
        <w:rPr>
          <w:i/>
        </w:rPr>
        <w:t xml:space="preserve"> = N-acetylglucosamine) precursor is transferred </w:t>
      </w:r>
      <w:proofErr w:type="spellStart"/>
      <w:r w:rsidR="005E760E" w:rsidRPr="005E760E">
        <w:rPr>
          <w:i/>
        </w:rPr>
        <w:t>en</w:t>
      </w:r>
      <w:proofErr w:type="spellEnd"/>
      <w:r w:rsidR="005E760E" w:rsidRPr="005E760E">
        <w:rPr>
          <w:i/>
        </w:rPr>
        <w:t xml:space="preserve"> bloc to </w:t>
      </w:r>
      <w:proofErr w:type="spellStart"/>
      <w:r w:rsidR="005E760E" w:rsidRPr="005E760E">
        <w:rPr>
          <w:i/>
        </w:rPr>
        <w:t>Asn</w:t>
      </w:r>
      <w:proofErr w:type="spellEnd"/>
      <w:r w:rsidR="005E760E" w:rsidRPr="005E760E">
        <w:rPr>
          <w:i/>
        </w:rPr>
        <w:t xml:space="preserve"> residues within the N-glycan consensus sequence </w:t>
      </w:r>
      <w:proofErr w:type="spellStart"/>
      <w:r w:rsidR="005E760E" w:rsidRPr="005E760E">
        <w:rPr>
          <w:i/>
        </w:rPr>
        <w:t>Asn</w:t>
      </w:r>
      <w:proofErr w:type="spellEnd"/>
      <w:r w:rsidR="005E760E" w:rsidRPr="005E760E">
        <w:rPr>
          <w:i/>
        </w:rPr>
        <w:t>-X-</w:t>
      </w:r>
      <w:proofErr w:type="spellStart"/>
      <w:r w:rsidR="005E760E" w:rsidRPr="005E760E">
        <w:rPr>
          <w:i/>
        </w:rPr>
        <w:t>Thr</w:t>
      </w:r>
      <w:proofErr w:type="spellEnd"/>
      <w:r w:rsidR="005E760E" w:rsidRPr="005E760E">
        <w:rPr>
          <w:i/>
        </w:rPr>
        <w:t>/Ser (where X is any amino acid except Pro). As the protein is folded the three terminal glucose residues are removed to give rise to a glycoprotein displaying homogenous Man</w:t>
      </w:r>
      <w:r w:rsidR="005E760E" w:rsidRPr="005E760E">
        <w:rPr>
          <w:i/>
          <w:vertAlign w:val="subscript"/>
        </w:rPr>
        <w:t>9</w:t>
      </w:r>
      <w:r w:rsidR="005E760E" w:rsidRPr="005E760E">
        <w:rPr>
          <w:i/>
        </w:rPr>
        <w:t>GlcNAc</w:t>
      </w:r>
      <w:r w:rsidR="005E760E" w:rsidRPr="005E760E">
        <w:rPr>
          <w:i/>
          <w:vertAlign w:val="subscript"/>
        </w:rPr>
        <w:t xml:space="preserve">2 </w:t>
      </w:r>
      <w:r w:rsidR="005E760E" w:rsidRPr="005E760E">
        <w:rPr>
          <w:i/>
        </w:rPr>
        <w:t>structures. This is then further trimmed by endoplasmic reticulum (ER)</w:t>
      </w:r>
      <w:r w:rsidR="008C6CD9">
        <w:rPr>
          <w:i/>
        </w:rPr>
        <w:t>-</w:t>
      </w:r>
      <w:r w:rsidR="005E760E" w:rsidRPr="005E760E">
        <w:rPr>
          <w:i/>
        </w:rPr>
        <w:t xml:space="preserve"> and Golgi apparatus-resident α-mannosidases to give rise to Man</w:t>
      </w:r>
      <w:r w:rsidR="005E760E" w:rsidRPr="005E760E">
        <w:rPr>
          <w:i/>
          <w:vertAlign w:val="subscript"/>
        </w:rPr>
        <w:t>5</w:t>
      </w:r>
      <w:r w:rsidR="005E760E" w:rsidRPr="005E760E">
        <w:rPr>
          <w:i/>
        </w:rPr>
        <w:t>GlcNAc</w:t>
      </w:r>
      <w:r w:rsidR="005E760E" w:rsidRPr="005E760E">
        <w:rPr>
          <w:i/>
          <w:vertAlign w:val="subscript"/>
        </w:rPr>
        <w:t>2</w:t>
      </w:r>
      <w:r w:rsidR="005E760E" w:rsidRPr="005E760E">
        <w:rPr>
          <w:i/>
        </w:rPr>
        <w:t xml:space="preserve">. </w:t>
      </w:r>
      <w:r w:rsidR="00225135">
        <w:rPr>
          <w:i/>
        </w:rPr>
        <w:t xml:space="preserve">Steric constraints within Env limit the actions of these early enzymes resulting in a population of under-processed oligomannose-type glycans. </w:t>
      </w:r>
      <w:r w:rsidR="005E760E" w:rsidRPr="005E760E">
        <w:rPr>
          <w:i/>
        </w:rPr>
        <w:t>The addition of a β1</w:t>
      </w:r>
      <w:r w:rsidR="00041795">
        <w:rPr>
          <w:i/>
        </w:rPr>
        <w:t>-</w:t>
      </w:r>
      <w:r w:rsidR="005E760E" w:rsidRPr="005E760E">
        <w:rPr>
          <w:i/>
        </w:rPr>
        <w:t>2-linked GlcNAc residue to Man</w:t>
      </w:r>
      <w:r w:rsidR="005E760E" w:rsidRPr="005E760E">
        <w:rPr>
          <w:i/>
          <w:vertAlign w:val="subscript"/>
        </w:rPr>
        <w:t>5</w:t>
      </w:r>
      <w:r w:rsidR="005E760E" w:rsidRPr="005E760E">
        <w:rPr>
          <w:i/>
        </w:rPr>
        <w:t>GlcNAc</w:t>
      </w:r>
      <w:r w:rsidR="005E760E" w:rsidRPr="005E760E">
        <w:rPr>
          <w:i/>
          <w:vertAlign w:val="subscript"/>
        </w:rPr>
        <w:t>2</w:t>
      </w:r>
      <w:r w:rsidR="005E760E" w:rsidRPr="005E760E">
        <w:rPr>
          <w:i/>
        </w:rPr>
        <w:t xml:space="preserve"> structure</w:t>
      </w:r>
      <w:r w:rsidR="00225135">
        <w:rPr>
          <w:i/>
        </w:rPr>
        <w:t>s</w:t>
      </w:r>
      <w:r w:rsidR="005E760E" w:rsidRPr="005E760E">
        <w:rPr>
          <w:i/>
        </w:rPr>
        <w:t xml:space="preserve"> initiates cell-specific diversification to a variety of hybrid- and complex-type structures, through additio</w:t>
      </w:r>
      <w:r w:rsidR="00225135">
        <w:rPr>
          <w:i/>
        </w:rPr>
        <w:t xml:space="preserve">nal processing and/or trimming. </w:t>
      </w:r>
      <w:r w:rsidR="00A049A5" w:rsidRPr="008512A4">
        <w:rPr>
          <w:i/>
        </w:rPr>
        <w:t>α-man I and II =</w:t>
      </w:r>
      <w:r w:rsidR="00C119E7" w:rsidRPr="008512A4">
        <w:rPr>
          <w:i/>
        </w:rPr>
        <w:t xml:space="preserve"> α-mannosidase I and II</w:t>
      </w:r>
      <w:r w:rsidR="00A049A5" w:rsidRPr="008512A4">
        <w:rPr>
          <w:i/>
        </w:rPr>
        <w:t xml:space="preserve">, </w:t>
      </w:r>
      <w:proofErr w:type="spellStart"/>
      <w:r w:rsidR="00A049A5" w:rsidRPr="008512A4">
        <w:rPr>
          <w:i/>
        </w:rPr>
        <w:t>GnT</w:t>
      </w:r>
      <w:proofErr w:type="spellEnd"/>
      <w:r w:rsidR="00A049A5" w:rsidRPr="008512A4">
        <w:rPr>
          <w:i/>
        </w:rPr>
        <w:t xml:space="preserve"> I = </w:t>
      </w:r>
      <w:r w:rsidR="00C119E7" w:rsidRPr="008512A4">
        <w:rPr>
          <w:i/>
        </w:rPr>
        <w:t>N-acetylglucosaminyltransferase I</w:t>
      </w:r>
      <w:r w:rsidR="001025D6" w:rsidRPr="008512A4">
        <w:rPr>
          <w:i/>
        </w:rPr>
        <w:t>,</w:t>
      </w:r>
      <w:r w:rsidR="00A049A5" w:rsidRPr="008512A4">
        <w:rPr>
          <w:i/>
        </w:rPr>
        <w:t xml:space="preserve"> </w:t>
      </w:r>
      <w:r w:rsidR="001025D6" w:rsidRPr="008512A4">
        <w:rPr>
          <w:i/>
        </w:rPr>
        <w:t xml:space="preserve">Gal = galactose, </w:t>
      </w:r>
      <w:proofErr w:type="spellStart"/>
      <w:r w:rsidR="001025D6" w:rsidRPr="008512A4">
        <w:rPr>
          <w:i/>
        </w:rPr>
        <w:t>Fuc</w:t>
      </w:r>
      <w:proofErr w:type="spellEnd"/>
      <w:r w:rsidR="001025D6" w:rsidRPr="008512A4">
        <w:rPr>
          <w:i/>
        </w:rPr>
        <w:t xml:space="preserve"> = fucose, Neu5Ac = </w:t>
      </w:r>
      <w:r w:rsidR="00AF7D23" w:rsidRPr="008512A4">
        <w:rPr>
          <w:i/>
        </w:rPr>
        <w:t xml:space="preserve">N-acetylneuraminic acid (sialic acid). </w:t>
      </w:r>
      <w:r w:rsidR="004B707C" w:rsidRPr="008512A4">
        <w:rPr>
          <w:i/>
        </w:rPr>
        <w:t>Glycan structures are depicted in symbols according to the</w:t>
      </w:r>
      <w:r w:rsidR="00E206C5">
        <w:rPr>
          <w:i/>
        </w:rPr>
        <w:t xml:space="preserve"> </w:t>
      </w:r>
      <w:r w:rsidR="00E206C5" w:rsidRPr="00E206C5">
        <w:rPr>
          <w:i/>
        </w:rPr>
        <w:t>Consortium for Functional Glycomics</w:t>
      </w:r>
      <w:r w:rsidR="00E206C5">
        <w:rPr>
          <w:i/>
        </w:rPr>
        <w:t xml:space="preserve"> </w:t>
      </w:r>
      <w:r w:rsidR="004B707C" w:rsidRPr="008512A4">
        <w:rPr>
          <w:i/>
        </w:rPr>
        <w:t xml:space="preserve">nomenclature, with </w:t>
      </w:r>
      <w:r w:rsidR="00FC7F69" w:rsidRPr="008512A4">
        <w:rPr>
          <w:i/>
        </w:rPr>
        <w:t>linkage</w:t>
      </w:r>
      <w:r w:rsidR="004B707C" w:rsidRPr="008512A4">
        <w:rPr>
          <w:i/>
        </w:rPr>
        <w:t xml:space="preserve"> information</w:t>
      </w:r>
      <w:r w:rsidR="00FC7F69" w:rsidRPr="008512A4">
        <w:rPr>
          <w:i/>
        </w:rPr>
        <w:t xml:space="preserve"> a</w:t>
      </w:r>
      <w:r w:rsidR="00C94B86" w:rsidRPr="008512A4">
        <w:rPr>
          <w:i/>
        </w:rPr>
        <w:t>ccording to Oxford</w:t>
      </w:r>
      <w:r w:rsidR="004B707C" w:rsidRPr="008512A4">
        <w:rPr>
          <w:i/>
        </w:rPr>
        <w:t xml:space="preserve"> nomenclature</w:t>
      </w:r>
      <w:r w:rsidR="00A049A5" w:rsidRPr="008512A4">
        <w:rPr>
          <w:i/>
        </w:rPr>
        <w:t>, as shown in the key.</w:t>
      </w:r>
    </w:p>
    <w:p w14:paraId="06FB27A4" w14:textId="77777777" w:rsidR="00273770" w:rsidRPr="00273770" w:rsidRDefault="00273770" w:rsidP="00273770">
      <w:pPr>
        <w:spacing w:line="240" w:lineRule="auto"/>
        <w:jc w:val="both"/>
        <w:rPr>
          <w:i/>
        </w:rPr>
      </w:pPr>
    </w:p>
    <w:p w14:paraId="77D1113B" w14:textId="2244C596" w:rsidR="006D4EDC" w:rsidRPr="00C72D5E" w:rsidRDefault="005E3284" w:rsidP="00CB0DD7">
      <w:pPr>
        <w:spacing w:line="360" w:lineRule="auto"/>
        <w:ind w:firstLine="720"/>
        <w:jc w:val="both"/>
        <w:rPr>
          <w:color w:val="0070C0"/>
        </w:rPr>
      </w:pPr>
      <w:r w:rsidRPr="00B75C3A">
        <w:lastRenderedPageBreak/>
        <w:t>Firstly</w:t>
      </w:r>
      <w:r w:rsidR="00B16A75" w:rsidRPr="00B75C3A">
        <w:t>,</w:t>
      </w:r>
      <w:r w:rsidR="009368E1" w:rsidRPr="00B75C3A">
        <w:t xml:space="preserve"> a p</w:t>
      </w:r>
      <w:r w:rsidR="001B7BAC">
        <w:t>roportio</w:t>
      </w:r>
      <w:r w:rsidR="009368E1" w:rsidRPr="00B75C3A">
        <w:t>n of oligomannose-type glycans</w:t>
      </w:r>
      <w:r w:rsidR="00156059">
        <w:t xml:space="preserve"> </w:t>
      </w:r>
      <w:r w:rsidR="001B7BAC">
        <w:t>are</w:t>
      </w:r>
      <w:r w:rsidR="00156059">
        <w:t xml:space="preserve"> </w:t>
      </w:r>
      <w:r w:rsidR="009368E1" w:rsidRPr="00B75C3A">
        <w:t>resist</w:t>
      </w:r>
      <w:r w:rsidR="00156059">
        <w:t>ant to</w:t>
      </w:r>
      <w:r w:rsidR="00980ACC">
        <w:t xml:space="preserve"> </w:t>
      </w:r>
      <w:r w:rsidR="00A77B83">
        <w:t>endoplasmic reticulum (ER)</w:t>
      </w:r>
      <w:r w:rsidR="009368E1" w:rsidRPr="00B75C3A">
        <w:t xml:space="preserve"> α-</w:t>
      </w:r>
      <w:r w:rsidR="009368E1" w:rsidRPr="00FD1C6A">
        <w:t xml:space="preserve">mannosidase I </w:t>
      </w:r>
      <w:r w:rsidR="00F53D62" w:rsidRPr="00FD1C6A">
        <w:t>(the enzyme responsible for trimming Man</w:t>
      </w:r>
      <w:r w:rsidR="00F53D62" w:rsidRPr="00FD1C6A">
        <w:rPr>
          <w:vertAlign w:val="subscript"/>
        </w:rPr>
        <w:t>9</w:t>
      </w:r>
      <w:r w:rsidR="00F53D62" w:rsidRPr="00FD1C6A">
        <w:t>GlcNAc</w:t>
      </w:r>
      <w:r w:rsidR="00F53D62" w:rsidRPr="00FD1C6A">
        <w:rPr>
          <w:vertAlign w:val="subscript"/>
        </w:rPr>
        <w:t xml:space="preserve">2 </w:t>
      </w:r>
      <w:r w:rsidR="00F53D62" w:rsidRPr="00FD1C6A">
        <w:t>to Man</w:t>
      </w:r>
      <w:r w:rsidR="00F53D62" w:rsidRPr="00FD1C6A">
        <w:rPr>
          <w:vertAlign w:val="subscript"/>
        </w:rPr>
        <w:t>8</w:t>
      </w:r>
      <w:r w:rsidR="00F53D62" w:rsidRPr="00FD1C6A">
        <w:t>GlcNAc</w:t>
      </w:r>
      <w:r w:rsidR="00F53D62" w:rsidRPr="00FD1C6A">
        <w:softHyphen/>
      </w:r>
      <w:r w:rsidR="00F53D62" w:rsidRPr="00FD1C6A">
        <w:rPr>
          <w:vertAlign w:val="subscript"/>
        </w:rPr>
        <w:t>2</w:t>
      </w:r>
      <w:r w:rsidR="00172863" w:rsidRPr="00FD1C6A">
        <w:t xml:space="preserve">, </w:t>
      </w:r>
      <w:r w:rsidR="00FD1C6A" w:rsidRPr="00FD1C6A">
        <w:t xml:space="preserve">Fig. </w:t>
      </w:r>
      <w:r w:rsidR="00A45762" w:rsidRPr="00FD1C6A">
        <w:t>4</w:t>
      </w:r>
      <w:r w:rsidR="00F53D62" w:rsidRPr="00FD1C6A">
        <w:t xml:space="preserve">) </w:t>
      </w:r>
      <w:r w:rsidR="009368E1" w:rsidRPr="00FD1C6A">
        <w:t xml:space="preserve">digestion </w:t>
      </w:r>
      <w:r w:rsidR="009368E1" w:rsidRPr="00FD1C6A">
        <w:rPr>
          <w:i/>
        </w:rPr>
        <w:t>in vitro</w:t>
      </w:r>
      <w:r w:rsidR="00FD7966">
        <w:rPr>
          <w:i/>
        </w:rPr>
        <w:t xml:space="preserve"> </w:t>
      </w:r>
      <w:r w:rsidR="00D639C7" w:rsidRPr="00FD1C6A">
        <w:fldChar w:fldCharType="begin">
          <w:fldData xml:space="preserve">PEVuZE5vdGU+PENpdGU+PEF1dGhvcj5Eb29yZXM8L0F1dGhvcj48WWVhcj4yMDEwPC9ZZWFyPjxS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=
</w:fldData>
        </w:fldChar>
      </w:r>
      <w:r w:rsidR="0023721D">
        <w:instrText xml:space="preserve"> ADDIN EN.CITE </w:instrText>
      </w:r>
      <w:r w:rsidR="0023721D">
        <w:fldChar w:fldCharType="begin">
          <w:fldData xml:space="preserve">PEVuZE5vdGU+PENpdGU+PEF1dGhvcj5Eb29yZXM8L0F1dGhvcj48WWVhcj4yMDEwPC9ZZWFyPjxS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=
</w:fldData>
        </w:fldChar>
      </w:r>
      <w:r w:rsidR="0023721D">
        <w:instrText xml:space="preserve"> ADDIN EN.CITE.DATA </w:instrText>
      </w:r>
      <w:r w:rsidR="0023721D">
        <w:fldChar w:fldCharType="end"/>
      </w:r>
      <w:r w:rsidR="00D639C7" w:rsidRPr="00FD1C6A">
        <w:fldChar w:fldCharType="separate"/>
      </w:r>
      <w:r w:rsidR="0023721D">
        <w:rPr>
          <w:noProof/>
        </w:rPr>
        <w:t>[159]</w:t>
      </w:r>
      <w:r w:rsidR="00D639C7" w:rsidRPr="00FD1C6A">
        <w:fldChar w:fldCharType="end"/>
      </w:r>
      <w:r w:rsidR="00FD7966">
        <w:t>.</w:t>
      </w:r>
      <w:r w:rsidR="009368E1" w:rsidRPr="00FD1C6A">
        <w:t xml:space="preserve"> </w:t>
      </w:r>
      <w:r w:rsidR="00980ACC">
        <w:t>E</w:t>
      </w:r>
      <w:r w:rsidR="009368E1" w:rsidRPr="00FD1C6A">
        <w:t>xpressing gp120 with kifunensine</w:t>
      </w:r>
      <w:r w:rsidRPr="00FD1C6A">
        <w:t xml:space="preserve"> </w:t>
      </w:r>
      <w:r w:rsidR="005F521B" w:rsidRPr="00FD1C6A">
        <w:t>(</w:t>
      </w:r>
      <w:r w:rsidR="00703BA5" w:rsidRPr="00FD1C6A">
        <w:t xml:space="preserve">an </w:t>
      </w:r>
      <w:r w:rsidR="005F521B" w:rsidRPr="00FD1C6A">
        <w:t xml:space="preserve">α-mannosidase I inhibitor) </w:t>
      </w:r>
      <w:r w:rsidR="00D1377E" w:rsidRPr="00FD1C6A">
        <w:t>generate</w:t>
      </w:r>
      <w:r w:rsidR="00980ACC">
        <w:t>s</w:t>
      </w:r>
      <w:r w:rsidR="00D1377E" w:rsidRPr="00FD1C6A">
        <w:t xml:space="preserve"> a </w:t>
      </w:r>
      <w:r w:rsidR="009368E1" w:rsidRPr="00FD1C6A">
        <w:t xml:space="preserve">glycoprotein </w:t>
      </w:r>
      <w:r w:rsidR="009368E1" w:rsidRPr="00B75C3A">
        <w:t>be</w:t>
      </w:r>
      <w:r w:rsidR="00D1377E" w:rsidRPr="00B75C3A">
        <w:t xml:space="preserve">aring </w:t>
      </w:r>
      <w:r w:rsidR="00AA03FC">
        <w:t>almost exclusively</w:t>
      </w:r>
      <w:r w:rsidR="00D1377E" w:rsidRPr="00B75C3A">
        <w:t xml:space="preserve"> Man</w:t>
      </w:r>
      <w:r w:rsidR="00D1377E" w:rsidRPr="00B75C3A">
        <w:rPr>
          <w:vertAlign w:val="subscript"/>
        </w:rPr>
        <w:t>9</w:t>
      </w:r>
      <w:r w:rsidR="00D1377E" w:rsidRPr="00B75C3A">
        <w:t>GlcNAc</w:t>
      </w:r>
      <w:r w:rsidR="00D1377E" w:rsidRPr="00B75C3A">
        <w:rPr>
          <w:vertAlign w:val="subscript"/>
        </w:rPr>
        <w:t>2</w:t>
      </w:r>
      <w:r w:rsidR="009368E1" w:rsidRPr="00B75C3A">
        <w:rPr>
          <w:vertAlign w:val="subscript"/>
        </w:rPr>
        <w:t xml:space="preserve"> </w:t>
      </w:r>
      <w:r w:rsidR="009368E1" w:rsidRPr="00B75C3A">
        <w:t xml:space="preserve">structures, replicating the immature glycoprotein found in the early ER. </w:t>
      </w:r>
      <w:r w:rsidR="00980ACC">
        <w:t>K</w:t>
      </w:r>
      <w:r w:rsidR="009368E1" w:rsidRPr="00B75C3A">
        <w:t>inetic analysis of the hydrolysis of Man</w:t>
      </w:r>
      <w:r w:rsidR="009368E1" w:rsidRPr="00B75C3A">
        <w:rPr>
          <w:vertAlign w:val="subscript"/>
        </w:rPr>
        <w:t>9</w:t>
      </w:r>
      <w:r w:rsidR="009368E1" w:rsidRPr="00B75C3A">
        <w:t>GlcNAc</w:t>
      </w:r>
      <w:r w:rsidR="009368E1" w:rsidRPr="00B75C3A">
        <w:rPr>
          <w:vertAlign w:val="subscript"/>
        </w:rPr>
        <w:t>2</w:t>
      </w:r>
      <w:r w:rsidR="009368E1" w:rsidRPr="00B75C3A">
        <w:t xml:space="preserve"> to Man</w:t>
      </w:r>
      <w:r w:rsidR="009368E1" w:rsidRPr="00B75C3A">
        <w:rPr>
          <w:vertAlign w:val="subscript"/>
        </w:rPr>
        <w:t>8</w:t>
      </w:r>
      <w:r w:rsidR="009368E1" w:rsidRPr="00B75C3A">
        <w:t>GlcNAc</w:t>
      </w:r>
      <w:r w:rsidR="009368E1" w:rsidRPr="00B75C3A">
        <w:rPr>
          <w:vertAlign w:val="subscript"/>
        </w:rPr>
        <w:t>2</w:t>
      </w:r>
      <w:r w:rsidR="009368E1" w:rsidRPr="00B75C3A">
        <w:t xml:space="preserve"> revealed </w:t>
      </w:r>
      <w:r w:rsidR="00B15A87" w:rsidRPr="00B75C3A">
        <w:t>a</w:t>
      </w:r>
      <w:r w:rsidR="009368E1" w:rsidRPr="00B75C3A">
        <w:t>pproximately half of the Man</w:t>
      </w:r>
      <w:r w:rsidR="009368E1" w:rsidRPr="00B75C3A">
        <w:rPr>
          <w:vertAlign w:val="subscript"/>
        </w:rPr>
        <w:t>9</w:t>
      </w:r>
      <w:r w:rsidR="009368E1" w:rsidRPr="00B75C3A">
        <w:t>GlcNAc</w:t>
      </w:r>
      <w:r w:rsidR="009368E1" w:rsidRPr="00B75C3A">
        <w:rPr>
          <w:vertAlign w:val="subscript"/>
        </w:rPr>
        <w:t>2</w:t>
      </w:r>
      <w:r w:rsidR="009368E1" w:rsidRPr="00B75C3A">
        <w:t xml:space="preserve"> </w:t>
      </w:r>
      <w:r w:rsidR="00B15A87" w:rsidRPr="00B75C3A">
        <w:t>to be</w:t>
      </w:r>
      <w:r w:rsidR="009368E1" w:rsidRPr="00B75C3A">
        <w:t xml:space="preserve"> rapidly trimmed to Man</w:t>
      </w:r>
      <w:r w:rsidR="009368E1" w:rsidRPr="00B75C3A">
        <w:rPr>
          <w:vertAlign w:val="subscript"/>
        </w:rPr>
        <w:t>8</w:t>
      </w:r>
      <w:r w:rsidR="009368E1" w:rsidRPr="00B75C3A">
        <w:t>GlcNAc</w:t>
      </w:r>
      <w:r w:rsidR="009368E1" w:rsidRPr="00B75C3A">
        <w:rPr>
          <w:vertAlign w:val="subscript"/>
        </w:rPr>
        <w:t>2</w:t>
      </w:r>
      <w:r w:rsidR="00156059">
        <w:t>, with t</w:t>
      </w:r>
      <w:r w:rsidR="002C371A">
        <w:t>he</w:t>
      </w:r>
      <w:r w:rsidR="00B15A87" w:rsidRPr="00B75C3A">
        <w:t xml:space="preserve"> remaining </w:t>
      </w:r>
      <w:r w:rsidR="009368E1" w:rsidRPr="00B75C3A">
        <w:t>Man</w:t>
      </w:r>
      <w:r w:rsidR="009368E1" w:rsidRPr="00B75C3A">
        <w:rPr>
          <w:vertAlign w:val="subscript"/>
        </w:rPr>
        <w:t>9</w:t>
      </w:r>
      <w:r w:rsidR="009368E1" w:rsidRPr="00B75C3A">
        <w:t>GlcNAc</w:t>
      </w:r>
      <w:r w:rsidR="009368E1" w:rsidRPr="00B75C3A">
        <w:rPr>
          <w:vertAlign w:val="subscript"/>
        </w:rPr>
        <w:t>2</w:t>
      </w:r>
      <w:r w:rsidR="009368E1" w:rsidRPr="00B75C3A">
        <w:t xml:space="preserve"> </w:t>
      </w:r>
      <w:r w:rsidR="00156059">
        <w:t>p</w:t>
      </w:r>
      <w:r w:rsidR="009368E1" w:rsidRPr="00B75C3A">
        <w:t>rocessed at a much slower rate</w:t>
      </w:r>
      <w:r w:rsidR="00156059">
        <w:t>. H</w:t>
      </w:r>
      <w:r w:rsidR="002C371A">
        <w:t>owever</w:t>
      </w:r>
      <w:r w:rsidR="00156059">
        <w:t>,</w:t>
      </w:r>
      <w:r w:rsidR="002C371A">
        <w:t xml:space="preserve"> there remained </w:t>
      </w:r>
      <w:r w:rsidR="00B15A87" w:rsidRPr="00B75C3A">
        <w:t>a</w:t>
      </w:r>
      <w:r w:rsidR="009368E1" w:rsidRPr="00B75C3A">
        <w:t xml:space="preserve"> proportion</w:t>
      </w:r>
      <w:r w:rsidR="00156059">
        <w:t xml:space="preserve"> of </w:t>
      </w:r>
      <w:r w:rsidR="00156059" w:rsidRPr="00B75C3A">
        <w:t>Man</w:t>
      </w:r>
      <w:r w:rsidR="00156059" w:rsidRPr="00B75C3A">
        <w:rPr>
          <w:vertAlign w:val="subscript"/>
        </w:rPr>
        <w:t>9</w:t>
      </w:r>
      <w:r w:rsidR="00156059" w:rsidRPr="00B75C3A">
        <w:t>GlcNAc</w:t>
      </w:r>
      <w:r w:rsidR="00156059" w:rsidRPr="00B75C3A">
        <w:rPr>
          <w:vertAlign w:val="subscript"/>
        </w:rPr>
        <w:t>2</w:t>
      </w:r>
      <w:r w:rsidR="009368E1" w:rsidRPr="00B75C3A">
        <w:t xml:space="preserve"> </w:t>
      </w:r>
      <w:r w:rsidR="002C371A" w:rsidRPr="00B75C3A">
        <w:t xml:space="preserve">(~ 30%) </w:t>
      </w:r>
      <w:r w:rsidR="00B15A87" w:rsidRPr="00B75C3A">
        <w:t xml:space="preserve">that could not be </w:t>
      </w:r>
      <w:r w:rsidR="00B75C3A" w:rsidRPr="00B75C3A">
        <w:t>hydrolysed</w:t>
      </w:r>
      <w:r w:rsidR="00B15A87" w:rsidRPr="00B75C3A">
        <w:t xml:space="preserve">, </w:t>
      </w:r>
      <w:r w:rsidR="009368E1" w:rsidRPr="00B75C3A">
        <w:t>even after exhaustive digestion.</w:t>
      </w:r>
      <w:r w:rsidR="00512AC0" w:rsidRPr="00B75C3A">
        <w:t xml:space="preserve"> Th</w:t>
      </w:r>
      <w:r w:rsidR="00B75C3A" w:rsidRPr="00B75C3A">
        <w:t>e</w:t>
      </w:r>
      <w:r w:rsidR="00512AC0" w:rsidRPr="00B75C3A">
        <w:t xml:space="preserve"> resistance of these glycans to digestion </w:t>
      </w:r>
      <w:r w:rsidR="00512AC0" w:rsidRPr="00B75C3A">
        <w:rPr>
          <w:i/>
        </w:rPr>
        <w:t>in vitro</w:t>
      </w:r>
      <w:r w:rsidR="00B75C3A" w:rsidRPr="00B75C3A">
        <w:t xml:space="preserve"> supports the</w:t>
      </w:r>
      <w:r w:rsidR="00512AC0" w:rsidRPr="00B75C3A">
        <w:t xml:space="preserve"> model of steric hindrance, likely caused by the </w:t>
      </w:r>
      <w:r w:rsidR="00C12E26" w:rsidRPr="00B75C3A">
        <w:t>high density</w:t>
      </w:r>
      <w:r w:rsidR="00512AC0" w:rsidRPr="00B75C3A">
        <w:t xml:space="preserve"> of glycans on </w:t>
      </w:r>
      <w:r w:rsidR="00B75C3A" w:rsidRPr="00B75C3A">
        <w:t xml:space="preserve">gp120 preventing α-mannosidases accessing </w:t>
      </w:r>
      <w:r w:rsidR="00172863">
        <w:t>their</w:t>
      </w:r>
      <w:r w:rsidR="00C72D5E">
        <w:t xml:space="preserve"> substrate glycans.</w:t>
      </w:r>
    </w:p>
    <w:p w14:paraId="18BCEB60" w14:textId="3913D137" w:rsidR="0081718F" w:rsidRPr="00697F74" w:rsidRDefault="00DD5028" w:rsidP="00D51B78">
      <w:pPr>
        <w:spacing w:line="360" w:lineRule="auto"/>
        <w:ind w:firstLine="720"/>
        <w:jc w:val="both"/>
        <w:rPr>
          <w:color w:val="FF0000"/>
        </w:rPr>
      </w:pPr>
      <w:r w:rsidRPr="008E1516">
        <w:t xml:space="preserve">Each </w:t>
      </w:r>
      <w:r w:rsidR="00B15A87" w:rsidRPr="008E1516">
        <w:t xml:space="preserve">gp120 </w:t>
      </w:r>
      <w:r w:rsidRPr="00AB01A0">
        <w:t xml:space="preserve">subunit </w:t>
      </w:r>
      <w:r w:rsidR="00B15A87" w:rsidRPr="00AB01A0">
        <w:t>contain</w:t>
      </w:r>
      <w:r w:rsidRPr="00AB01A0">
        <w:t>s between 18 and</w:t>
      </w:r>
      <w:r w:rsidR="00512AC0" w:rsidRPr="00AB01A0">
        <w:t xml:space="preserve"> 33 (median 25) </w:t>
      </w:r>
      <w:r w:rsidR="00175109" w:rsidRPr="00AB01A0">
        <w:t>PNGS</w:t>
      </w:r>
      <w:r w:rsidR="00EE2EAD" w:rsidRPr="00AB01A0">
        <w:t xml:space="preserve"> </w:t>
      </w:r>
      <w:r w:rsidR="00B15A87" w:rsidRPr="00AB01A0">
        <w:fldChar w:fldCharType="begin">
          <w:fldData xml:space="preserve">PEVuZE5vdGU+PENpdGU+PEF1dGhvcj5Lb3JiZXI8L0F1dGhvcj48WWVhcj4yMDAxPC9ZZWFyPjxS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</w:fldData>
        </w:fldChar>
      </w:r>
      <w:r w:rsidR="00B84949" w:rsidRPr="00AB01A0">
        <w:instrText xml:space="preserve"> ADDIN EN.CITE </w:instrText>
      </w:r>
      <w:r w:rsidR="00B84949" w:rsidRPr="00AB01A0">
        <w:fldChar w:fldCharType="begin">
          <w:fldData xml:space="preserve">PEVuZE5vdGU+PENpdGU+PEF1dGhvcj5Lb3JiZXI8L0F1dGhvcj48WWVhcj4yMDAxPC9ZZWFyPjxS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</w:fldData>
        </w:fldChar>
      </w:r>
      <w:r w:rsidR="00B84949" w:rsidRPr="00AB01A0">
        <w:instrText xml:space="preserve"> ADDIN EN.CITE.DATA </w:instrText>
      </w:r>
      <w:r w:rsidR="00B84949" w:rsidRPr="00AB01A0">
        <w:fldChar w:fldCharType="end"/>
      </w:r>
      <w:r w:rsidR="00B15A87" w:rsidRPr="00AB01A0">
        <w:fldChar w:fldCharType="separate"/>
      </w:r>
      <w:r w:rsidR="00B84949" w:rsidRPr="00AB01A0">
        <w:rPr>
          <w:noProof/>
        </w:rPr>
        <w:t>[46]</w:t>
      </w:r>
      <w:r w:rsidR="00B15A87" w:rsidRPr="00AB01A0">
        <w:fldChar w:fldCharType="end"/>
      </w:r>
      <w:r w:rsidR="00EE2EAD" w:rsidRPr="00AB01A0">
        <w:t>.</w:t>
      </w:r>
      <w:r w:rsidRPr="00AB01A0">
        <w:t xml:space="preserve"> To elu</w:t>
      </w:r>
      <w:r w:rsidR="002C371A" w:rsidRPr="00AB01A0">
        <w:t xml:space="preserve">cidate whether glycan density </w:t>
      </w:r>
      <w:r w:rsidR="003D529E" w:rsidRPr="00AB01A0">
        <w:t>i</w:t>
      </w:r>
      <w:r w:rsidR="002C371A" w:rsidRPr="00AB01A0">
        <w:t>s the</w:t>
      </w:r>
      <w:r w:rsidRPr="00AB01A0">
        <w:t xml:space="preserve"> </w:t>
      </w:r>
      <w:r w:rsidR="00292721" w:rsidRPr="00AB01A0">
        <w:t xml:space="preserve">limiting </w:t>
      </w:r>
      <w:r w:rsidR="002C371A" w:rsidRPr="00AB01A0">
        <w:t xml:space="preserve">factor preventing complete </w:t>
      </w:r>
      <w:r w:rsidRPr="00AB01A0">
        <w:t>processing of the glycan shield,</w:t>
      </w:r>
      <w:r w:rsidR="00C72D5E" w:rsidRPr="00AB01A0">
        <w:t xml:space="preserve"> </w:t>
      </w:r>
      <w:r w:rsidRPr="00AB01A0">
        <w:t xml:space="preserve">the number of </w:t>
      </w:r>
      <w:r w:rsidR="00175109" w:rsidRPr="00AB01A0">
        <w:t>PNGS</w:t>
      </w:r>
      <w:r w:rsidRPr="00AB01A0">
        <w:t xml:space="preserve"> </w:t>
      </w:r>
      <w:r w:rsidR="00292721" w:rsidRPr="00AB01A0">
        <w:t xml:space="preserve">on the outer domain of gp120 </w:t>
      </w:r>
      <w:r w:rsidR="00FD7A6F" w:rsidRPr="00AB01A0">
        <w:t xml:space="preserve">were correlated </w:t>
      </w:r>
      <w:r w:rsidRPr="00AB01A0">
        <w:t>with the abundan</w:t>
      </w:r>
      <w:r w:rsidR="00292721" w:rsidRPr="00AB01A0">
        <w:t>ce of oligomannose-type glycans on sequences isolated from an individual over the course of infection, and on a cross-clade panel of 29 strains</w:t>
      </w:r>
      <w:r w:rsidR="00FD7966" w:rsidRPr="00AB01A0">
        <w:t xml:space="preserve"> </w:t>
      </w:r>
      <w:r w:rsidR="00F20D92" w:rsidRPr="00AB01A0">
        <w:fldChar w:fldCharType="begin">
          <w:fldData xml:space="preserve">PEVuZE5vdGU+PENpdGU+PEF1dGhvcj5Db3NzPC9BdXRob3I+PFllYXI+MjAxNjwvWWVhcj48UmVj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</w:fldData>
        </w:fldChar>
      </w:r>
      <w:r w:rsidR="0023721D" w:rsidRPr="00AB01A0">
        <w:instrText xml:space="preserve"> ADDIN EN.CITE </w:instrText>
      </w:r>
      <w:r w:rsidR="0023721D" w:rsidRPr="00AB01A0">
        <w:fldChar w:fldCharType="begin">
          <w:fldData xml:space="preserve">PEVuZE5vdGU+PENpdGU+PEF1dGhvcj5Db3NzPC9BdXRob3I+PFllYXI+MjAxNjwvWWVhcj48UmVj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</w:fldData>
        </w:fldChar>
      </w:r>
      <w:r w:rsidR="0023721D" w:rsidRPr="00AB01A0">
        <w:instrText xml:space="preserve"> ADDIN EN.CITE.DATA </w:instrText>
      </w:r>
      <w:r w:rsidR="0023721D" w:rsidRPr="00AB01A0">
        <w:fldChar w:fldCharType="end"/>
      </w:r>
      <w:r w:rsidR="00F20D92" w:rsidRPr="00AB01A0">
        <w:fldChar w:fldCharType="separate"/>
      </w:r>
      <w:r w:rsidR="0023721D" w:rsidRPr="00AB01A0">
        <w:rPr>
          <w:noProof/>
        </w:rPr>
        <w:t>[157]</w:t>
      </w:r>
      <w:r w:rsidR="00F20D92" w:rsidRPr="00AB01A0">
        <w:fldChar w:fldCharType="end"/>
      </w:r>
      <w:r w:rsidR="00FD7966" w:rsidRPr="00AB01A0">
        <w:t>.</w:t>
      </w:r>
      <w:r w:rsidR="00292721" w:rsidRPr="00AB01A0">
        <w:t xml:space="preserve"> In both </w:t>
      </w:r>
      <w:r w:rsidR="00292721" w:rsidRPr="00D51B78">
        <w:t>instances</w:t>
      </w:r>
      <w:r w:rsidR="00FD1C6A" w:rsidRPr="00D51B78">
        <w:t>,</w:t>
      </w:r>
      <w:r w:rsidR="00292721" w:rsidRPr="00D51B78">
        <w:t xml:space="preserve"> a s</w:t>
      </w:r>
      <w:r w:rsidR="00F20D92" w:rsidRPr="00D51B78">
        <w:t>trong correlation was observed. This</w:t>
      </w:r>
      <w:r w:rsidR="001F2371" w:rsidRPr="00D51B78">
        <w:t xml:space="preserve"> correlation was not </w:t>
      </w:r>
      <w:r w:rsidR="00F20D92" w:rsidRPr="00D51B78">
        <w:t>seen</w:t>
      </w:r>
      <w:r w:rsidR="001F2371" w:rsidRPr="00D51B78">
        <w:t xml:space="preserve"> when comparing the abundance of oligomannose</w:t>
      </w:r>
      <w:r w:rsidR="00F20D92" w:rsidRPr="00D51B78">
        <w:t>-type glycans</w:t>
      </w:r>
      <w:r w:rsidR="001F2371" w:rsidRPr="00D51B78">
        <w:t xml:space="preserve"> with the total number of PNGS on </w:t>
      </w:r>
      <w:r w:rsidR="00F336E8" w:rsidRPr="00D51B78">
        <w:t>gp120</w:t>
      </w:r>
      <w:r w:rsidR="001F2371" w:rsidRPr="00D51B78">
        <w:t xml:space="preserve"> for the cross-clade panel (though it was for the infected patient sequences) suggesting that </w:t>
      </w:r>
      <w:r w:rsidR="002C371A" w:rsidRPr="00D51B78">
        <w:t>the incomplete processing observed on gp120 is driven by local</w:t>
      </w:r>
      <w:r w:rsidR="00F20D92" w:rsidRPr="00D51B78">
        <w:t xml:space="preserve"> </w:t>
      </w:r>
      <w:r w:rsidR="009556B0" w:rsidRPr="00D51B78">
        <w:t>glycan</w:t>
      </w:r>
      <w:r w:rsidR="00F20D92" w:rsidRPr="00D51B78">
        <w:t xml:space="preserve"> </w:t>
      </w:r>
      <w:r w:rsidR="006E3AF4" w:rsidRPr="00D51B78">
        <w:t>density</w:t>
      </w:r>
      <w:r w:rsidR="00F20D92" w:rsidRPr="00D51B78">
        <w:t xml:space="preserve">, rather than </w:t>
      </w:r>
      <w:r w:rsidR="002C371A" w:rsidRPr="00D51B78">
        <w:t>overall glycan number.</w:t>
      </w:r>
      <w:r w:rsidR="00172863" w:rsidRPr="00D51B78">
        <w:t xml:space="preserve"> S</w:t>
      </w:r>
      <w:r w:rsidR="00D51B78" w:rsidRPr="00D51B78">
        <w:t>imilarly, S</w:t>
      </w:r>
      <w:r w:rsidR="00172863" w:rsidRPr="00D51B78">
        <w:t xml:space="preserve">tewart-Jones et al. </w:t>
      </w:r>
      <w:r w:rsidR="00D51B78" w:rsidRPr="00D51B78">
        <w:t>observed</w:t>
      </w:r>
      <w:r w:rsidR="00172863" w:rsidRPr="00D51B78">
        <w:t xml:space="preserve"> the number of glyc</w:t>
      </w:r>
      <w:r w:rsidR="007A2B61" w:rsidRPr="00D51B78">
        <w:t>a</w:t>
      </w:r>
      <w:r w:rsidR="00172863" w:rsidRPr="00D51B78">
        <w:t xml:space="preserve">n processing steps to be significantly lower for ‘crowded’ glycans (those with more than 15 </w:t>
      </w:r>
      <w:r w:rsidR="00175109" w:rsidRPr="00D51B78">
        <w:t>PNGS</w:t>
      </w:r>
      <w:r w:rsidR="00172863" w:rsidRPr="00D51B78">
        <w:t xml:space="preserve"> within a 50Å radius) than for ‘dispersed’ glycans (those with fewer than 15 </w:t>
      </w:r>
      <w:r w:rsidR="00175109" w:rsidRPr="00D51B78">
        <w:t>PNGS</w:t>
      </w:r>
      <w:r w:rsidR="00172863" w:rsidRPr="00D51B78">
        <w:t xml:space="preserve"> within a 50Å radius)</w:t>
      </w:r>
      <w:r w:rsidR="00FD7966" w:rsidRPr="00D51B78">
        <w:t xml:space="preserve"> </w:t>
      </w:r>
      <w:r w:rsidR="00172863" w:rsidRPr="00D51B78">
        <w:fldChar w:fldCharType="begin">
          <w:fldData xml:space="preserve">PEVuZE5vdGU+PENpdGU+PEF1dGhvcj5TdGV3YXJ0LUpvbmVzPC9BdXRob3I+PFllYXI+MjAxNjwv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==
</w:fldData>
        </w:fldChar>
      </w:r>
      <w:r w:rsidR="0023721D" w:rsidRPr="00D51B78">
        <w:instrText xml:space="preserve"> ADDIN EN.CITE </w:instrText>
      </w:r>
      <w:r w:rsidR="0023721D" w:rsidRPr="00D51B78">
        <w:fldChar w:fldCharType="begin">
          <w:fldData xml:space="preserve">PEVuZE5vdGU+PENpdGU+PEF1dGhvcj5TdGV3YXJ0LUpvbmVzPC9BdXRob3I+PFllYXI+MjAxNjwv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==
</w:fldData>
        </w:fldChar>
      </w:r>
      <w:r w:rsidR="0023721D" w:rsidRPr="00D51B78">
        <w:instrText xml:space="preserve"> ADDIN EN.CITE.DATA </w:instrText>
      </w:r>
      <w:r w:rsidR="0023721D" w:rsidRPr="00D51B78">
        <w:fldChar w:fldCharType="end"/>
      </w:r>
      <w:r w:rsidR="00172863" w:rsidRPr="00D51B78">
        <w:fldChar w:fldCharType="separate"/>
      </w:r>
      <w:r w:rsidR="0023721D" w:rsidRPr="00D51B78">
        <w:rPr>
          <w:noProof/>
        </w:rPr>
        <w:t>[149]</w:t>
      </w:r>
      <w:r w:rsidR="00172863" w:rsidRPr="00D51B78">
        <w:fldChar w:fldCharType="end"/>
      </w:r>
      <w:r w:rsidR="00FD7966" w:rsidRPr="00D51B78">
        <w:t>.</w:t>
      </w:r>
    </w:p>
    <w:p w14:paraId="4CB74744" w14:textId="2FCA8DDB" w:rsidR="00D66893" w:rsidRPr="00513C62" w:rsidRDefault="004B744B" w:rsidP="00513C62">
      <w:pPr>
        <w:spacing w:line="360" w:lineRule="auto"/>
        <w:jc w:val="both"/>
        <w:rPr>
          <w:color w:val="000000" w:themeColor="text1"/>
        </w:rPr>
      </w:pPr>
      <w:r w:rsidRPr="006E3AF4">
        <w:tab/>
      </w:r>
      <w:r w:rsidRPr="00711282">
        <w:t>T</w:t>
      </w:r>
      <w:r w:rsidR="00697F74" w:rsidRPr="00711282">
        <w:t xml:space="preserve">he </w:t>
      </w:r>
      <w:r w:rsidR="007D6EB6" w:rsidRPr="00711282">
        <w:t xml:space="preserve">extent to which </w:t>
      </w:r>
      <w:r w:rsidRPr="00711282">
        <w:t xml:space="preserve">individual </w:t>
      </w:r>
      <w:r w:rsidR="007149A0" w:rsidRPr="00711282">
        <w:t>glycans</w:t>
      </w:r>
      <w:r w:rsidRPr="00711282">
        <w:t xml:space="preserve"> </w:t>
      </w:r>
      <w:r w:rsidR="007D6EB6" w:rsidRPr="00711282">
        <w:t xml:space="preserve">contribute to </w:t>
      </w:r>
      <w:r w:rsidR="002628C9" w:rsidRPr="00711282">
        <w:t xml:space="preserve">the </w:t>
      </w:r>
      <w:r w:rsidR="007D6EB6" w:rsidRPr="00711282">
        <w:t>steric hindrance</w:t>
      </w:r>
      <w:r w:rsidR="002628C9" w:rsidRPr="00711282">
        <w:t xml:space="preserve"> of glycosylation enzymes</w:t>
      </w:r>
      <w:r w:rsidR="00697F74" w:rsidRPr="00711282">
        <w:t xml:space="preserve"> was investigated by the </w:t>
      </w:r>
      <w:r w:rsidR="006E3AF4" w:rsidRPr="00711282">
        <w:t>systematic site-</w:t>
      </w:r>
      <w:r w:rsidR="00D639C7" w:rsidRPr="00711282">
        <w:t xml:space="preserve">directed mutagenesis of all the </w:t>
      </w:r>
      <w:r w:rsidR="00175109" w:rsidRPr="00711282">
        <w:t>PNGS</w:t>
      </w:r>
      <w:r w:rsidR="00D639C7" w:rsidRPr="00711282">
        <w:t xml:space="preserve"> </w:t>
      </w:r>
      <w:r w:rsidR="00785399" w:rsidRPr="00711282">
        <w:t xml:space="preserve">on </w:t>
      </w:r>
      <w:r w:rsidR="00D639C7" w:rsidRPr="00711282">
        <w:t>gp120</w:t>
      </w:r>
      <w:r w:rsidR="005750CE" w:rsidRPr="00711282">
        <w:rPr>
          <w:vertAlign w:val="subscript"/>
        </w:rPr>
        <w:t>BaL</w:t>
      </w:r>
      <w:r w:rsidR="000C2CE1" w:rsidRPr="00711282">
        <w:t xml:space="preserve">, by mutating each </w:t>
      </w:r>
      <w:r w:rsidR="00711282" w:rsidRPr="00711282">
        <w:t>Asn</w:t>
      </w:r>
      <w:r w:rsidRPr="00711282">
        <w:t xml:space="preserve"> within the </w:t>
      </w:r>
      <w:r w:rsidR="006E3AF4" w:rsidRPr="00711282">
        <w:t xml:space="preserve">glycosylation </w:t>
      </w:r>
      <w:r w:rsidRPr="00711282">
        <w:t>seq</w:t>
      </w:r>
      <w:r w:rsidR="006E3AF4" w:rsidRPr="00711282">
        <w:t>u</w:t>
      </w:r>
      <w:r w:rsidRPr="00711282">
        <w:t>on</w:t>
      </w:r>
      <w:r w:rsidR="000C2CE1" w:rsidRPr="00711282">
        <w:t xml:space="preserve"> to </w:t>
      </w:r>
      <w:r w:rsidR="00711282" w:rsidRPr="00711282">
        <w:t>Ala</w:t>
      </w:r>
      <w:r w:rsidR="00FD7966" w:rsidRPr="00711282">
        <w:t xml:space="preserve"> </w:t>
      </w:r>
      <w:r w:rsidRPr="00711282">
        <w:fldChar w:fldCharType="begin">
          <w:fldData xml:space="preserve">PEVuZE5vdGU+PENpdGU+PEF1dGhvcj5Qcml0Y2hhcmQ8L0F1dGhvcj48WWVhcj4yMDE1PC9ZZWFy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</w:fldData>
        </w:fldChar>
      </w:r>
      <w:r w:rsidR="0023721D" w:rsidRPr="00711282">
        <w:instrText xml:space="preserve"> ADDIN EN.CITE </w:instrText>
      </w:r>
      <w:r w:rsidR="0023721D" w:rsidRPr="00711282">
        <w:fldChar w:fldCharType="begin">
          <w:fldData xml:space="preserve">PEVuZE5vdGU+PENpdGU+PEF1dGhvcj5Qcml0Y2hhcmQ8L0F1dGhvcj48WWVhcj4yMDE1PC9ZZWFy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</w:fldData>
        </w:fldChar>
      </w:r>
      <w:r w:rsidR="0023721D" w:rsidRPr="00711282">
        <w:instrText xml:space="preserve"> ADDIN EN.CITE.DATA </w:instrText>
      </w:r>
      <w:r w:rsidR="0023721D" w:rsidRPr="00711282">
        <w:fldChar w:fldCharType="end"/>
      </w:r>
      <w:r w:rsidRPr="00711282">
        <w:fldChar w:fldCharType="separate"/>
      </w:r>
      <w:r w:rsidR="0023721D" w:rsidRPr="00711282">
        <w:rPr>
          <w:noProof/>
        </w:rPr>
        <w:t>[156]</w:t>
      </w:r>
      <w:r w:rsidRPr="00711282">
        <w:fldChar w:fldCharType="end"/>
      </w:r>
      <w:r w:rsidR="00FD7966" w:rsidRPr="00711282">
        <w:t>.</w:t>
      </w:r>
      <w:r w:rsidRPr="00711282">
        <w:t xml:space="preserve">  Although </w:t>
      </w:r>
      <w:r w:rsidRPr="00B435E9">
        <w:t xml:space="preserve">the removal </w:t>
      </w:r>
      <w:r w:rsidR="0049549D">
        <w:t xml:space="preserve">of </w:t>
      </w:r>
      <w:r w:rsidR="006E3AF4" w:rsidRPr="00B435E9">
        <w:t>individual</w:t>
      </w:r>
      <w:r w:rsidRPr="00B435E9">
        <w:t xml:space="preserve"> sites </w:t>
      </w:r>
      <w:r w:rsidR="0049549D">
        <w:t>did not have</w:t>
      </w:r>
      <w:r w:rsidR="0049549D" w:rsidRPr="00B435E9">
        <w:t xml:space="preserve"> </w:t>
      </w:r>
      <w:r w:rsidR="00B435E9">
        <w:t>a</w:t>
      </w:r>
      <w:r w:rsidRPr="00B435E9">
        <w:t xml:space="preserve"> </w:t>
      </w:r>
      <w:r w:rsidR="006E3AF4" w:rsidRPr="00B435E9">
        <w:t>severe</w:t>
      </w:r>
      <w:r w:rsidRPr="00B435E9">
        <w:t xml:space="preserve"> effect on the abundance of oligomannose</w:t>
      </w:r>
      <w:r w:rsidR="006E3AF4" w:rsidRPr="00B435E9">
        <w:t>-type glycans</w:t>
      </w:r>
      <w:r w:rsidRPr="00B435E9">
        <w:t>, several site</w:t>
      </w:r>
      <w:r w:rsidR="006E3AF4" w:rsidRPr="00B435E9">
        <w:t xml:space="preserve"> deletions</w:t>
      </w:r>
      <w:r w:rsidRPr="00B435E9">
        <w:t xml:space="preserve"> </w:t>
      </w:r>
      <w:r w:rsidR="00D639C7" w:rsidRPr="00B435E9">
        <w:t xml:space="preserve">resulted in a </w:t>
      </w:r>
      <w:r w:rsidR="00B435E9" w:rsidRPr="00B435E9">
        <w:t xml:space="preserve">larger than expected </w:t>
      </w:r>
      <w:r w:rsidR="006E3AF4" w:rsidRPr="00B435E9">
        <w:t>loss of Man</w:t>
      </w:r>
      <w:r w:rsidR="006E3AF4" w:rsidRPr="00B435E9">
        <w:rPr>
          <w:vertAlign w:val="subscript"/>
        </w:rPr>
        <w:t>9</w:t>
      </w:r>
      <w:r w:rsidR="006E3AF4" w:rsidRPr="00B435E9">
        <w:t>GlcNAc</w:t>
      </w:r>
      <w:r w:rsidR="006E3AF4" w:rsidRPr="00B435E9">
        <w:rPr>
          <w:vertAlign w:val="subscript"/>
        </w:rPr>
        <w:t>2</w:t>
      </w:r>
      <w:r w:rsidR="00F336E8">
        <w:t>,</w:t>
      </w:r>
      <w:r w:rsidR="00B435E9" w:rsidRPr="00B435E9">
        <w:rPr>
          <w:vertAlign w:val="subscript"/>
        </w:rPr>
        <w:t xml:space="preserve"> </w:t>
      </w:r>
      <w:r w:rsidR="006E3AF4" w:rsidRPr="00B435E9">
        <w:t>often</w:t>
      </w:r>
      <w:r w:rsidR="00D639C7" w:rsidRPr="00B435E9">
        <w:t xml:space="preserve"> accompanied by a compensatory increase in the lower oligomannose species, Man</w:t>
      </w:r>
      <w:r w:rsidR="00D639C7" w:rsidRPr="00B435E9">
        <w:rPr>
          <w:vertAlign w:val="subscript"/>
        </w:rPr>
        <w:t>5-8</w:t>
      </w:r>
      <w:r w:rsidR="00D639C7" w:rsidRPr="00B435E9">
        <w:t>GlcNAc</w:t>
      </w:r>
      <w:r w:rsidR="00D639C7" w:rsidRPr="00B435E9">
        <w:rPr>
          <w:vertAlign w:val="subscript"/>
        </w:rPr>
        <w:t>2</w:t>
      </w:r>
      <w:r w:rsidR="00D639C7" w:rsidRPr="00B435E9">
        <w:t>. The glycan sites accounting for the largest decrease in Man</w:t>
      </w:r>
      <w:r w:rsidR="00D639C7" w:rsidRPr="00B435E9">
        <w:rPr>
          <w:vertAlign w:val="subscript"/>
        </w:rPr>
        <w:t>9</w:t>
      </w:r>
      <w:r w:rsidR="00D639C7" w:rsidRPr="00B435E9">
        <w:t>GlcNAc</w:t>
      </w:r>
      <w:r w:rsidR="00D639C7" w:rsidRPr="00B435E9">
        <w:rPr>
          <w:vertAlign w:val="subscript"/>
        </w:rPr>
        <w:t>2</w:t>
      </w:r>
      <w:r w:rsidR="00D639C7" w:rsidRPr="00B435E9">
        <w:t xml:space="preserve"> generally mapped to </w:t>
      </w:r>
      <w:r w:rsidR="00B435E9">
        <w:t>the outer domain of gp120, further supporting a</w:t>
      </w:r>
      <w:r w:rsidR="006E3AF4" w:rsidRPr="00B435E9">
        <w:t xml:space="preserve"> model where</w:t>
      </w:r>
      <w:r w:rsidR="00B435E9">
        <w:t>by</w:t>
      </w:r>
      <w:r w:rsidR="00D639C7" w:rsidRPr="00B435E9">
        <w:t xml:space="preserve"> </w:t>
      </w:r>
      <w:r w:rsidRPr="00B435E9">
        <w:t xml:space="preserve">localised </w:t>
      </w:r>
      <w:r w:rsidR="00D639C7" w:rsidRPr="00B435E9">
        <w:t xml:space="preserve">glycan clustering is </w:t>
      </w:r>
      <w:r w:rsidR="00B435E9" w:rsidRPr="00E76CCF">
        <w:rPr>
          <w:color w:val="000000" w:themeColor="text1"/>
        </w:rPr>
        <w:t>sterically hinder</w:t>
      </w:r>
      <w:r w:rsidR="00F336E8" w:rsidRPr="00E76CCF">
        <w:rPr>
          <w:color w:val="000000" w:themeColor="text1"/>
        </w:rPr>
        <w:t xml:space="preserve">ing </w:t>
      </w:r>
      <w:r w:rsidR="002C371A">
        <w:rPr>
          <w:color w:val="000000" w:themeColor="text1"/>
        </w:rPr>
        <w:t xml:space="preserve">early glycosylation </w:t>
      </w:r>
      <w:r w:rsidR="00F336E8" w:rsidRPr="00E76CCF">
        <w:rPr>
          <w:color w:val="000000" w:themeColor="text1"/>
        </w:rPr>
        <w:t>processing. Th</w:t>
      </w:r>
      <w:r w:rsidR="002C371A">
        <w:rPr>
          <w:color w:val="000000" w:themeColor="text1"/>
        </w:rPr>
        <w:t>us, th</w:t>
      </w:r>
      <w:r w:rsidR="00F336E8" w:rsidRPr="00E76CCF">
        <w:rPr>
          <w:color w:val="000000" w:themeColor="text1"/>
        </w:rPr>
        <w:t>e</w:t>
      </w:r>
      <w:r w:rsidR="00B435E9" w:rsidRPr="00E76CCF">
        <w:rPr>
          <w:color w:val="000000" w:themeColor="text1"/>
        </w:rPr>
        <w:t xml:space="preserve"> loss of a </w:t>
      </w:r>
      <w:r w:rsidR="00A7665F">
        <w:rPr>
          <w:color w:val="000000" w:themeColor="text1"/>
        </w:rPr>
        <w:t>PNGS</w:t>
      </w:r>
      <w:r w:rsidR="00B435E9" w:rsidRPr="00E76CCF">
        <w:rPr>
          <w:color w:val="000000" w:themeColor="text1"/>
        </w:rPr>
        <w:t xml:space="preserve"> within such clusters </w:t>
      </w:r>
      <w:r w:rsidR="002C371A">
        <w:rPr>
          <w:color w:val="000000" w:themeColor="text1"/>
        </w:rPr>
        <w:t xml:space="preserve">would </w:t>
      </w:r>
      <w:r w:rsidR="00B435E9" w:rsidRPr="00E76CCF">
        <w:rPr>
          <w:color w:val="000000" w:themeColor="text1"/>
        </w:rPr>
        <w:t xml:space="preserve">increase the accessibility </w:t>
      </w:r>
      <w:r w:rsidR="00F336E8" w:rsidRPr="00E76CCF">
        <w:rPr>
          <w:color w:val="000000" w:themeColor="text1"/>
        </w:rPr>
        <w:t>of</w:t>
      </w:r>
      <w:r w:rsidR="00B435E9" w:rsidRPr="00E76CCF">
        <w:rPr>
          <w:color w:val="000000" w:themeColor="text1"/>
        </w:rPr>
        <w:t xml:space="preserve"> neighbouring glycans</w:t>
      </w:r>
      <w:r w:rsidR="00B23EC1" w:rsidRPr="00E76CCF">
        <w:rPr>
          <w:color w:val="000000" w:themeColor="text1"/>
        </w:rPr>
        <w:t xml:space="preserve"> so that multiple nearby glycans exhibit increased </w:t>
      </w:r>
      <w:r w:rsidR="00B435E9" w:rsidRPr="00E76CCF">
        <w:rPr>
          <w:color w:val="000000" w:themeColor="text1"/>
        </w:rPr>
        <w:t xml:space="preserve">processing. </w:t>
      </w:r>
      <w:r w:rsidR="00703BA5">
        <w:rPr>
          <w:color w:val="000000" w:themeColor="text1"/>
        </w:rPr>
        <w:t>I</w:t>
      </w:r>
      <w:r w:rsidR="00703BA5" w:rsidRPr="00E76CCF">
        <w:rPr>
          <w:color w:val="000000" w:themeColor="text1"/>
        </w:rPr>
        <w:t xml:space="preserve">n </w:t>
      </w:r>
      <w:r w:rsidR="00703BA5">
        <w:rPr>
          <w:color w:val="000000" w:themeColor="text1"/>
        </w:rPr>
        <w:t xml:space="preserve">further </w:t>
      </w:r>
      <w:r w:rsidR="00703BA5" w:rsidRPr="00E76CCF">
        <w:rPr>
          <w:color w:val="000000" w:themeColor="text1"/>
        </w:rPr>
        <w:t>support of this hypothesis</w:t>
      </w:r>
      <w:r w:rsidR="00703BA5">
        <w:rPr>
          <w:color w:val="000000" w:themeColor="text1"/>
        </w:rPr>
        <w:t xml:space="preserve">, </w:t>
      </w:r>
      <w:r w:rsidR="007D11AF">
        <w:rPr>
          <w:color w:val="000000" w:themeColor="text1"/>
        </w:rPr>
        <w:t xml:space="preserve">it has </w:t>
      </w:r>
      <w:r w:rsidR="00703BA5">
        <w:rPr>
          <w:color w:val="000000" w:themeColor="text1"/>
        </w:rPr>
        <w:t xml:space="preserve">recently </w:t>
      </w:r>
      <w:r w:rsidR="007D11AF">
        <w:rPr>
          <w:color w:val="000000" w:themeColor="text1"/>
        </w:rPr>
        <w:t>been</w:t>
      </w:r>
      <w:r w:rsidRPr="00E76CCF">
        <w:rPr>
          <w:color w:val="000000" w:themeColor="text1"/>
        </w:rPr>
        <w:t xml:space="preserve"> </w:t>
      </w:r>
      <w:r w:rsidR="00487931" w:rsidRPr="00E76CCF">
        <w:rPr>
          <w:color w:val="000000" w:themeColor="text1"/>
        </w:rPr>
        <w:t xml:space="preserve">confirmed </w:t>
      </w:r>
      <w:r w:rsidR="006A4C80" w:rsidRPr="00E76CCF">
        <w:rPr>
          <w:color w:val="000000" w:themeColor="text1"/>
        </w:rPr>
        <w:t xml:space="preserve">by site-specific glycan analysis that </w:t>
      </w:r>
      <w:r w:rsidR="00487931" w:rsidRPr="00E76CCF">
        <w:rPr>
          <w:color w:val="000000" w:themeColor="text1"/>
        </w:rPr>
        <w:t xml:space="preserve">the </w:t>
      </w:r>
      <w:r w:rsidR="00B435E9" w:rsidRPr="00E76CCF">
        <w:rPr>
          <w:color w:val="000000" w:themeColor="text1"/>
        </w:rPr>
        <w:t>disrupt</w:t>
      </w:r>
      <w:r w:rsidR="006A4C80" w:rsidRPr="00E76CCF">
        <w:rPr>
          <w:color w:val="000000" w:themeColor="text1"/>
        </w:rPr>
        <w:t>ion in glycan processing</w:t>
      </w:r>
      <w:r w:rsidR="00A7665F">
        <w:rPr>
          <w:color w:val="000000" w:themeColor="text1"/>
        </w:rPr>
        <w:t xml:space="preserve"> upon the loss of a PNGS</w:t>
      </w:r>
      <w:r w:rsidR="006A4C80" w:rsidRPr="00E76CCF">
        <w:rPr>
          <w:color w:val="000000" w:themeColor="text1"/>
        </w:rPr>
        <w:t xml:space="preserve"> is </w:t>
      </w:r>
      <w:r w:rsidRPr="00E76CCF">
        <w:rPr>
          <w:color w:val="000000" w:themeColor="text1"/>
        </w:rPr>
        <w:t xml:space="preserve">largely limited to </w:t>
      </w:r>
      <w:r w:rsidR="006A4C80" w:rsidRPr="00E76CCF">
        <w:rPr>
          <w:color w:val="000000" w:themeColor="text1"/>
        </w:rPr>
        <w:t xml:space="preserve">those </w:t>
      </w:r>
      <w:r w:rsidRPr="00E76CCF">
        <w:rPr>
          <w:color w:val="000000" w:themeColor="text1"/>
        </w:rPr>
        <w:t>sites</w:t>
      </w:r>
      <w:r w:rsidR="006A4C80" w:rsidRPr="00E76CCF">
        <w:rPr>
          <w:color w:val="000000" w:themeColor="text1"/>
        </w:rPr>
        <w:t xml:space="preserve"> adjacent to </w:t>
      </w:r>
      <w:r w:rsidR="00A7665F">
        <w:rPr>
          <w:color w:val="000000" w:themeColor="text1"/>
        </w:rPr>
        <w:t xml:space="preserve">the </w:t>
      </w:r>
      <w:r w:rsidR="006A4C80" w:rsidRPr="00E76CCF">
        <w:rPr>
          <w:color w:val="000000" w:themeColor="text1"/>
        </w:rPr>
        <w:t>missing glycans</w:t>
      </w:r>
      <w:r w:rsidR="00FD7966">
        <w:rPr>
          <w:color w:val="000000" w:themeColor="text1"/>
        </w:rPr>
        <w:t xml:space="preserve"> </w:t>
      </w:r>
      <w:r w:rsidR="005E1666">
        <w:rPr>
          <w:color w:val="000000" w:themeColor="text1"/>
        </w:rPr>
        <w:fldChar w:fldCharType="begin">
          <w:fldData xml:space="preserve">PEVuZE5vdGU+PENpdGU+PEF1dGhvcj5CZWhyZW5zPC9BdXRob3I+PFllYXI+MjAxODwvWWVhcj48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</w:fldData>
        </w:fldChar>
      </w:r>
      <w:r w:rsidR="0023721D">
        <w:rPr>
          <w:color w:val="000000" w:themeColor="text1"/>
        </w:rPr>
        <w:instrText xml:space="preserve"> ADDIN EN.CITE </w:instrText>
      </w:r>
      <w:r w:rsidR="0023721D">
        <w:rPr>
          <w:color w:val="000000" w:themeColor="text1"/>
        </w:rPr>
        <w:fldChar w:fldCharType="begin">
          <w:fldData xml:space="preserve">PEVuZE5vdGU+PENpdGU+PEF1dGhvcj5CZWhyZW5zPC9BdXRob3I+PFllYXI+MjAxODwvWWVhcj48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</w:fldData>
        </w:fldChar>
      </w:r>
      <w:r w:rsidR="0023721D">
        <w:rPr>
          <w:color w:val="000000" w:themeColor="text1"/>
        </w:rPr>
        <w:instrText xml:space="preserve"> ADDIN EN.CITE.DATA </w:instrText>
      </w:r>
      <w:r w:rsidR="0023721D">
        <w:rPr>
          <w:color w:val="000000" w:themeColor="text1"/>
        </w:rPr>
      </w:r>
      <w:r w:rsidR="0023721D">
        <w:rPr>
          <w:color w:val="000000" w:themeColor="text1"/>
        </w:rPr>
        <w:fldChar w:fldCharType="end"/>
      </w:r>
      <w:r w:rsidR="005E1666">
        <w:rPr>
          <w:color w:val="000000" w:themeColor="text1"/>
        </w:rPr>
      </w:r>
      <w:r w:rsidR="005E1666">
        <w:rPr>
          <w:color w:val="000000" w:themeColor="text1"/>
        </w:rPr>
        <w:fldChar w:fldCharType="separate"/>
      </w:r>
      <w:r w:rsidR="0023721D">
        <w:rPr>
          <w:noProof/>
          <w:color w:val="000000" w:themeColor="text1"/>
        </w:rPr>
        <w:t>[179]</w:t>
      </w:r>
      <w:r w:rsidR="005E1666">
        <w:rPr>
          <w:color w:val="000000" w:themeColor="text1"/>
        </w:rPr>
        <w:fldChar w:fldCharType="end"/>
      </w:r>
      <w:r w:rsidR="00FD7966">
        <w:rPr>
          <w:color w:val="000000" w:themeColor="text1"/>
        </w:rPr>
        <w:t>.</w:t>
      </w:r>
      <w:r w:rsidR="00E75242" w:rsidRPr="00E76CCF">
        <w:rPr>
          <w:color w:val="000000" w:themeColor="text1"/>
          <w:vertAlign w:val="superscript"/>
        </w:rPr>
        <w:t xml:space="preserve"> </w:t>
      </w:r>
    </w:p>
    <w:p w14:paraId="3BCABAF6" w14:textId="0154FCDD" w:rsidR="00FD1C6A" w:rsidRDefault="00960B1F" w:rsidP="00273770">
      <w:pPr>
        <w:spacing w:line="360" w:lineRule="auto"/>
        <w:ind w:firstLine="720"/>
        <w:jc w:val="both"/>
      </w:pPr>
      <w:r>
        <w:lastRenderedPageBreak/>
        <w:t>Thus, w</w:t>
      </w:r>
      <w:r w:rsidR="00BF0A07">
        <w:t>hile</w:t>
      </w:r>
      <w:r w:rsidR="004B744B" w:rsidRPr="00AF0B1E">
        <w:t xml:space="preserve"> </w:t>
      </w:r>
      <w:r w:rsidR="004762A2">
        <w:t xml:space="preserve">the </w:t>
      </w:r>
      <w:r w:rsidR="00EB4C74">
        <w:t>glycan</w:t>
      </w:r>
      <w:r w:rsidR="00342A53">
        <w:t xml:space="preserve"> structure</w:t>
      </w:r>
      <w:r w:rsidR="00EB4C74">
        <w:t xml:space="preserve">s </w:t>
      </w:r>
      <w:r w:rsidR="004762A2">
        <w:t>pr</w:t>
      </w:r>
      <w:r w:rsidR="00EB4C74">
        <w:t>esent on</w:t>
      </w:r>
      <w:r w:rsidR="004B744B" w:rsidRPr="00AF0B1E">
        <w:t xml:space="preserve"> </w:t>
      </w:r>
      <w:r w:rsidR="00E84EE5">
        <w:t xml:space="preserve">most </w:t>
      </w:r>
      <w:r w:rsidR="00144B35">
        <w:t>glycoprotein</w:t>
      </w:r>
      <w:r w:rsidR="000846FD">
        <w:t>s</w:t>
      </w:r>
      <w:r w:rsidR="00144B35">
        <w:t xml:space="preserve"> </w:t>
      </w:r>
      <w:r w:rsidR="00EB4C74">
        <w:t>are</w:t>
      </w:r>
      <w:r w:rsidR="004B744B" w:rsidRPr="00AF0B1E">
        <w:t xml:space="preserve"> determined by the </w:t>
      </w:r>
      <w:r w:rsidR="00E84EE5">
        <w:t>host</w:t>
      </w:r>
      <w:r w:rsidR="004B744B" w:rsidRPr="00AF0B1E">
        <w:t xml:space="preserve"> cell, </w:t>
      </w:r>
      <w:r w:rsidR="008922EB">
        <w:t xml:space="preserve">HIV-1 is able to </w:t>
      </w:r>
      <w:r w:rsidR="004762A2">
        <w:t xml:space="preserve">partly modulate </w:t>
      </w:r>
      <w:r w:rsidR="008922EB">
        <w:t xml:space="preserve">its </w:t>
      </w:r>
      <w:r w:rsidR="008922EB" w:rsidRPr="008650BD">
        <w:t xml:space="preserve">glycosylation </w:t>
      </w:r>
      <w:r w:rsidR="004762A2" w:rsidRPr="008650BD">
        <w:t xml:space="preserve">processing </w:t>
      </w:r>
      <w:r w:rsidR="008922EB" w:rsidRPr="008650BD">
        <w:t xml:space="preserve">through the number and position of </w:t>
      </w:r>
      <w:r w:rsidR="00175109">
        <w:t>PNGS</w:t>
      </w:r>
      <w:r w:rsidR="00342A53">
        <w:t>,</w:t>
      </w:r>
      <w:r w:rsidR="008922EB" w:rsidRPr="008650BD">
        <w:t xml:space="preserve"> </w:t>
      </w:r>
      <w:r w:rsidR="00342A53">
        <w:t xml:space="preserve">as </w:t>
      </w:r>
      <w:r w:rsidR="008922EB" w:rsidRPr="008650BD">
        <w:t>determined by the viral sequence</w:t>
      </w:r>
      <w:r w:rsidR="004762A2" w:rsidRPr="008650BD">
        <w:t>.</w:t>
      </w:r>
      <w:r w:rsidR="00EB4C74" w:rsidRPr="008650BD">
        <w:t xml:space="preserve"> The </w:t>
      </w:r>
      <w:r w:rsidR="00B50E0B" w:rsidRPr="008650BD">
        <w:t xml:space="preserve">number of </w:t>
      </w:r>
      <w:r w:rsidR="00175109">
        <w:t>PNGS</w:t>
      </w:r>
      <w:r w:rsidR="00B50E0B" w:rsidRPr="008650BD">
        <w:t xml:space="preserve"> </w:t>
      </w:r>
      <w:r w:rsidR="00342A53">
        <w:t xml:space="preserve">on Env </w:t>
      </w:r>
      <w:r w:rsidR="00B50E0B" w:rsidRPr="008650BD">
        <w:t>are conserved b</w:t>
      </w:r>
      <w:r w:rsidR="00FD71D9" w:rsidRPr="008650BD">
        <w:t xml:space="preserve">oth across clades and </w:t>
      </w:r>
      <w:r w:rsidR="008650BD" w:rsidRPr="008650BD">
        <w:t xml:space="preserve">longitudinally throughout </w:t>
      </w:r>
      <w:r w:rsidR="00FD71D9" w:rsidRPr="008650BD">
        <w:t>infection</w:t>
      </w:r>
      <w:r w:rsidR="00FD7966">
        <w:t xml:space="preserve"> </w:t>
      </w:r>
      <w:r w:rsidR="008650BD" w:rsidRPr="008650BD">
        <w:fldChar w:fldCharType="begin">
          <w:fldData xml:space="preserve">PEVuZE5vdGU+PENpdGU+PEF1dGhvcj5Cb25vbWVsbGk8L0F1dGhvcj48WWVhcj4yMDExPC9ZZWFy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==
</w:fldData>
        </w:fldChar>
      </w:r>
      <w:r w:rsidR="0023721D">
        <w:instrText xml:space="preserve"> ADDIN EN.CITE </w:instrText>
      </w:r>
      <w:r w:rsidR="0023721D">
        <w:fldChar w:fldCharType="begin">
          <w:fldData xml:space="preserve">PEVuZE5vdGU+PENpdGU+PEF1dGhvcj5Cb25vbWVsbGk8L0F1dGhvcj48WWVhcj4yMDExPC9ZZWFy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==
</w:fldData>
        </w:fldChar>
      </w:r>
      <w:r w:rsidR="0023721D">
        <w:instrText xml:space="preserve"> ADDIN EN.CITE.DATA </w:instrText>
      </w:r>
      <w:r w:rsidR="0023721D">
        <w:fldChar w:fldCharType="end"/>
      </w:r>
      <w:r w:rsidR="008650BD" w:rsidRPr="008650BD">
        <w:fldChar w:fldCharType="separate"/>
      </w:r>
      <w:r w:rsidR="0023721D">
        <w:rPr>
          <w:noProof/>
        </w:rPr>
        <w:t>[157, 158]</w:t>
      </w:r>
      <w:r w:rsidR="008650BD" w:rsidRPr="008650BD">
        <w:fldChar w:fldCharType="end"/>
      </w:r>
      <w:r w:rsidR="00FD7966">
        <w:t>.</w:t>
      </w:r>
      <w:r w:rsidR="00FD71D9" w:rsidRPr="008650BD">
        <w:t xml:space="preserve"> </w:t>
      </w:r>
      <w:r w:rsidR="007D756D" w:rsidRPr="008650BD">
        <w:t xml:space="preserve">The resulting high glycan density </w:t>
      </w:r>
      <w:r w:rsidR="00D37F1E" w:rsidRPr="008650BD">
        <w:t>on Env (and</w:t>
      </w:r>
      <w:r w:rsidR="004B744B" w:rsidRPr="008650BD">
        <w:t xml:space="preserve"> gp120</w:t>
      </w:r>
      <w:r w:rsidR="00D37F1E" w:rsidRPr="008650BD">
        <w:t xml:space="preserve"> in particular)</w:t>
      </w:r>
      <w:r w:rsidRPr="008650BD">
        <w:t xml:space="preserve"> </w:t>
      </w:r>
      <w:r w:rsidR="00EB4C74" w:rsidRPr="008650BD">
        <w:t>limit</w:t>
      </w:r>
      <w:r w:rsidR="0088202E">
        <w:t>s</w:t>
      </w:r>
      <w:r w:rsidR="00EB4C74" w:rsidRPr="008650BD">
        <w:t xml:space="preserve"> the actions of α-</w:t>
      </w:r>
      <w:r w:rsidR="00EB4C74" w:rsidRPr="00FD1C6A">
        <w:t xml:space="preserve">mannosidases and </w:t>
      </w:r>
      <w:r w:rsidRPr="00FD1C6A">
        <w:t>result</w:t>
      </w:r>
      <w:r w:rsidR="0088202E" w:rsidRPr="00FD1C6A">
        <w:t>s</w:t>
      </w:r>
      <w:r w:rsidRPr="00FD1C6A">
        <w:t xml:space="preserve"> in a large population of oligomannose-type glycans.</w:t>
      </w:r>
      <w:r w:rsidR="004B744B" w:rsidRPr="00FD1C6A">
        <w:t xml:space="preserve"> </w:t>
      </w:r>
      <w:r w:rsidR="00D37F1E" w:rsidRPr="00FD1C6A">
        <w:t xml:space="preserve">This principle is illustrated in a </w:t>
      </w:r>
      <w:r w:rsidR="00ED539A" w:rsidRPr="00FD1C6A">
        <w:t>model</w:t>
      </w:r>
      <w:r w:rsidR="00D37F1E" w:rsidRPr="00FD1C6A">
        <w:t xml:space="preserve"> of</w:t>
      </w:r>
      <w:r w:rsidR="00ED539A" w:rsidRPr="00FD1C6A">
        <w:t xml:space="preserve"> the ER α-mannosidase I enzyme </w:t>
      </w:r>
      <w:r w:rsidR="00D37F1E" w:rsidRPr="00FD1C6A">
        <w:t>binding a substrate M</w:t>
      </w:r>
      <w:r w:rsidR="00ED539A" w:rsidRPr="00FD1C6A">
        <w:t>an</w:t>
      </w:r>
      <w:r w:rsidR="00ED539A" w:rsidRPr="00FD1C6A">
        <w:rPr>
          <w:vertAlign w:val="subscript"/>
        </w:rPr>
        <w:t>9</w:t>
      </w:r>
      <w:r w:rsidR="00ED539A" w:rsidRPr="00FD1C6A">
        <w:t>GlcNAc</w:t>
      </w:r>
      <w:r w:rsidR="00ED539A" w:rsidRPr="00FD1C6A">
        <w:rPr>
          <w:vertAlign w:val="subscript"/>
        </w:rPr>
        <w:t>2</w:t>
      </w:r>
      <w:r w:rsidR="00ED539A" w:rsidRPr="00FD1C6A">
        <w:t xml:space="preserve"> glycan on </w:t>
      </w:r>
      <w:r w:rsidR="00D37F1E" w:rsidRPr="00FD1C6A">
        <w:t xml:space="preserve">the outer domain of </w:t>
      </w:r>
      <w:r w:rsidR="00ED539A" w:rsidRPr="00FD1C6A">
        <w:t>gp120</w:t>
      </w:r>
      <w:r w:rsidR="00D85A61" w:rsidRPr="00FD1C6A">
        <w:t xml:space="preserve">, </w:t>
      </w:r>
      <w:r w:rsidR="00AF0B1E" w:rsidRPr="00FD1C6A">
        <w:t xml:space="preserve">which reveals </w:t>
      </w:r>
      <w:r w:rsidR="00D85A61" w:rsidRPr="00FD1C6A">
        <w:t>extensive clashes with</w:t>
      </w:r>
      <w:r w:rsidR="00AF0B1E" w:rsidRPr="00FD1C6A">
        <w:t xml:space="preserve"> the surrounding glycans</w:t>
      </w:r>
      <w:r w:rsidR="00EE2EAD">
        <w:t xml:space="preserve"> </w:t>
      </w:r>
      <w:r w:rsidR="00D37F1E" w:rsidRPr="00FD1C6A">
        <w:fldChar w:fldCharType="begin"/>
      </w:r>
      <w:r w:rsidR="0023721D">
        <w:instrText xml:space="preserve"> ADDIN EN.CITE &lt;EndNote&gt;&lt;Cite&gt;&lt;Author&gt;Behrens&lt;/Author&gt;&lt;Year&gt;2017&lt;/Year&gt;&lt;RecNum&gt;1297&lt;/RecNum&gt;&lt;DisplayText&gt;[171]&lt;/DisplayText&gt;&lt;record&gt;&lt;rec-number&gt;1297&lt;/rec-number&gt;&lt;foreign-keys&gt;&lt;key app="EN" db-id="p2pxssdv6repwwevvsjpx0dqxsx0eer995xr" timestamp="1497616311"&gt;1297&lt;/key&gt;&lt;/foreign-keys&gt;&lt;ref-type name="Journal Article"&gt;17&lt;/ref-type&gt;&lt;contributors&gt;&lt;authors&gt;&lt;author&gt;Behrens, A. J.&lt;/author&gt;&lt;author&gt;Crispin, M.&lt;/author&gt;&lt;/authors&gt;&lt;/contributors&gt;&lt;auth-address&gt;Oxford Glycobiology Institute, Department of Biochemistry, University of Oxford, South Parks Road, Oxford OX1 3QU, UK.&amp;#xD;Oxford Glycobiology Institute, Department of Biochemistry, University of Oxford, South Parks Road, Oxford OX1 3QU, UK; Department of Immunology and Microbial Science, The Scripps Research Institute, La Jolla, CA 92037, USA. Electronic address: max.crispin@bioch.ox.ac.uk.&lt;/auth-address&gt;&lt;titles&gt;&lt;title&gt;Structural principles controlling HIV envelope glycosylation&lt;/title&gt;&lt;secondary-title&gt;Curr Opin Struct Biol&lt;/secondary-title&gt;&lt;/titles&gt;&lt;periodical&gt;&lt;full-title&gt;Curr Opin Struct Biol&lt;/full-title&gt;&lt;/periodical&gt;&lt;pages&gt;125-133&lt;/pages&gt;&lt;volume&gt;44&lt;/volume&gt;&lt;dates&gt;&lt;year&gt;2017&lt;/year&gt;&lt;pub-dates&gt;&lt;date&gt;Mar 28&lt;/date&gt;&lt;/pub-dates&gt;&lt;/dates&gt;&lt;isbn&gt;1879-033X (Electronic)&amp;#xD;0959-440X (Linking)&lt;/isbn&gt;&lt;accession-num&gt;28363124&lt;/accession-num&gt;&lt;urls&gt;&lt;related-urls&gt;&lt;url&gt;https://www.ncbi.nlm.nih.gov/pubmed/28363124&lt;/url&gt;&lt;/related-urls&gt;&lt;/urls&gt;&lt;electronic-resource-num&gt;10.1016/j.sbi.2017.03.008&lt;/electronic-resource-num&gt;&lt;/record&gt;&lt;/Cite&gt;&lt;/EndNote&gt;</w:instrText>
      </w:r>
      <w:r w:rsidR="00D37F1E" w:rsidRPr="00FD1C6A">
        <w:fldChar w:fldCharType="separate"/>
      </w:r>
      <w:r w:rsidR="0023721D">
        <w:rPr>
          <w:noProof/>
        </w:rPr>
        <w:t>[171]</w:t>
      </w:r>
      <w:r w:rsidR="00D37F1E" w:rsidRPr="00FD1C6A">
        <w:fldChar w:fldCharType="end"/>
      </w:r>
      <w:r w:rsidR="00EE2EAD">
        <w:t>.</w:t>
      </w:r>
      <w:r w:rsidR="00D85A61" w:rsidRPr="00FD1C6A">
        <w:t xml:space="preserve"> </w:t>
      </w:r>
      <w:r w:rsidR="008567A1" w:rsidRPr="00FD1C6A">
        <w:t>A similar phenomenon has been observed on the glycoprotein complex of Lassa virus, which also exhibits high localised glycan density resulting in under processed oligomannose-type clusters</w:t>
      </w:r>
      <w:r w:rsidR="00FD7966">
        <w:t xml:space="preserve"> </w:t>
      </w:r>
      <w:r w:rsidR="008567A1" w:rsidRPr="00FD1C6A">
        <w:fldChar w:fldCharType="begin">
          <w:fldData xml:space="preserve">PEVuZE5vdGU+PENpdGU+PEF1dGhvcj5XYXRhbmFiZTwvQXV0aG9yPjxZZWFyPjIwMTg8L1llYXI+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</w:fldData>
        </w:fldChar>
      </w:r>
      <w:r w:rsidR="0023721D">
        <w:instrText xml:space="preserve"> ADDIN EN.CITE </w:instrText>
      </w:r>
      <w:r w:rsidR="0023721D">
        <w:fldChar w:fldCharType="begin">
          <w:fldData xml:space="preserve">PEVuZE5vdGU+PENpdGU+PEF1dGhvcj5XYXRhbmFiZTwvQXV0aG9yPjxZZWFyPjIwMTg8L1llYXI+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</w:fldData>
        </w:fldChar>
      </w:r>
      <w:r w:rsidR="0023721D">
        <w:instrText xml:space="preserve"> ADDIN EN.CITE.DATA </w:instrText>
      </w:r>
      <w:r w:rsidR="0023721D">
        <w:fldChar w:fldCharType="end"/>
      </w:r>
      <w:r w:rsidR="008567A1" w:rsidRPr="00FD1C6A">
        <w:fldChar w:fldCharType="separate"/>
      </w:r>
      <w:r w:rsidR="0023721D">
        <w:rPr>
          <w:noProof/>
        </w:rPr>
        <w:t>[180]</w:t>
      </w:r>
      <w:r w:rsidR="008567A1" w:rsidRPr="00FD1C6A">
        <w:fldChar w:fldCharType="end"/>
      </w:r>
      <w:r w:rsidR="00FD7966">
        <w:t>.</w:t>
      </w:r>
      <w:r w:rsidR="008567A1" w:rsidRPr="00FD1C6A">
        <w:t xml:space="preserve"> </w:t>
      </w:r>
      <w:r w:rsidR="00ED539A" w:rsidRPr="00FD1C6A">
        <w:t>The oligomannose-type glycans of gp120 are th</w:t>
      </w:r>
      <w:r w:rsidR="002C371A" w:rsidRPr="00FD1C6A">
        <w:t>erefore</w:t>
      </w:r>
      <w:r w:rsidR="00ED539A" w:rsidRPr="00FD1C6A">
        <w:t xml:space="preserve"> an inherent feature of the glycoprotein, known as the ‘intrinsic mannose patch’</w:t>
      </w:r>
      <w:r w:rsidR="002E60B7" w:rsidRPr="00FD1C6A">
        <w:t xml:space="preserve"> (IMP)</w:t>
      </w:r>
      <w:r w:rsidR="00ED539A" w:rsidRPr="00FD1C6A">
        <w:t xml:space="preserve">, and to some extent all Env </w:t>
      </w:r>
      <w:r w:rsidR="000B1929" w:rsidRPr="00FD1C6A">
        <w:t>construct</w:t>
      </w:r>
      <w:r w:rsidR="00ED539A" w:rsidRPr="00FD1C6A">
        <w:t>s will display this glycan signature</w:t>
      </w:r>
      <w:r w:rsidR="00E51BE4" w:rsidRPr="00FD1C6A">
        <w:t xml:space="preserve"> (</w:t>
      </w:r>
      <w:r w:rsidR="00FD1C6A" w:rsidRPr="00FD1C6A">
        <w:t xml:space="preserve">Fig. </w:t>
      </w:r>
      <w:r w:rsidR="00A45762" w:rsidRPr="00FD1C6A">
        <w:t>5</w:t>
      </w:r>
      <w:r w:rsidR="00E51BE4" w:rsidRPr="00FD1C6A">
        <w:t>)</w:t>
      </w:r>
      <w:r w:rsidR="00ED539A" w:rsidRPr="00FD1C6A">
        <w:t>.</w:t>
      </w:r>
      <w:r w:rsidR="00487931" w:rsidRPr="00FD1C6A">
        <w:t xml:space="preserve"> Encouragingly</w:t>
      </w:r>
      <w:r w:rsidR="00AF0B1E" w:rsidRPr="00FD1C6A">
        <w:t>,</w:t>
      </w:r>
      <w:r w:rsidR="00487931" w:rsidRPr="00FD1C6A">
        <w:t xml:space="preserve"> </w:t>
      </w:r>
      <w:r w:rsidR="008512A4" w:rsidRPr="00FD1C6A">
        <w:t xml:space="preserve">many of the </w:t>
      </w:r>
      <w:r w:rsidR="00E233C3" w:rsidRPr="00FD1C6A">
        <w:t>afore</w:t>
      </w:r>
      <w:r w:rsidR="008512A4" w:rsidRPr="00FD1C6A">
        <w:t xml:space="preserve">mentioned glycan-targeting bnAbs recognise the oligomannose-type glycans </w:t>
      </w:r>
      <w:r w:rsidR="008512A4">
        <w:t>of the IMP</w:t>
      </w:r>
      <w:r w:rsidR="00BF0A07">
        <w:t>. T</w:t>
      </w:r>
      <w:r w:rsidR="00487931" w:rsidRPr="000873AA">
        <w:t xml:space="preserve">he overall </w:t>
      </w:r>
      <w:r w:rsidR="008512A4" w:rsidRPr="00C73D5B">
        <w:t>resilience</w:t>
      </w:r>
      <w:r w:rsidR="00487931" w:rsidRPr="00C73D5B">
        <w:t xml:space="preserve"> of the oligomannose population </w:t>
      </w:r>
      <w:r w:rsidR="008512A4" w:rsidRPr="00C73D5B">
        <w:t>to</w:t>
      </w:r>
      <w:r w:rsidR="00487931" w:rsidRPr="00C73D5B">
        <w:t xml:space="preserve"> sequence variation</w:t>
      </w:r>
      <w:r w:rsidR="00BF0A07" w:rsidRPr="00C73D5B">
        <w:t xml:space="preserve">, and its </w:t>
      </w:r>
      <w:r w:rsidR="00C73D5B" w:rsidRPr="00C73D5B">
        <w:t>presence</w:t>
      </w:r>
      <w:r w:rsidR="00BF0A07" w:rsidRPr="00C73D5B">
        <w:t xml:space="preserve"> on </w:t>
      </w:r>
      <w:r w:rsidR="00C73D5B" w:rsidRPr="00C73D5B">
        <w:t xml:space="preserve">both immunogens and </w:t>
      </w:r>
      <w:r w:rsidR="00BF0A07" w:rsidRPr="00C73D5B">
        <w:t>vir</w:t>
      </w:r>
      <w:r w:rsidR="00C73D5B" w:rsidRPr="00C73D5B">
        <w:t>al Env</w:t>
      </w:r>
      <w:r w:rsidR="00C57DAC">
        <w:t>, s</w:t>
      </w:r>
      <w:r w:rsidR="006938F2" w:rsidRPr="00C73D5B">
        <w:t>upports</w:t>
      </w:r>
      <w:r w:rsidR="00487931" w:rsidRPr="00C73D5B">
        <w:t xml:space="preserve"> this feature as</w:t>
      </w:r>
      <w:r w:rsidR="005757A6" w:rsidRPr="00C73D5B">
        <w:t xml:space="preserve"> a</w:t>
      </w:r>
      <w:r w:rsidR="00487931" w:rsidRPr="00C73D5B">
        <w:t xml:space="preserve"> </w:t>
      </w:r>
      <w:r w:rsidR="008512A4" w:rsidRPr="00C73D5B">
        <w:t>conserved</w:t>
      </w:r>
      <w:r w:rsidR="00572F81" w:rsidRPr="00C73D5B">
        <w:t xml:space="preserve"> </w:t>
      </w:r>
      <w:r w:rsidR="00AF0B1E" w:rsidRPr="00C73D5B">
        <w:t>t</w:t>
      </w:r>
      <w:r w:rsidR="00487931" w:rsidRPr="00C73D5B">
        <w:t>arg</w:t>
      </w:r>
      <w:r w:rsidR="00AF0B1E" w:rsidRPr="00C73D5B">
        <w:t>et for vaccine design.</w:t>
      </w:r>
      <w:r w:rsidR="008512A4" w:rsidRPr="00C73D5B">
        <w:t xml:space="preserve"> </w:t>
      </w:r>
      <w:r w:rsidR="00FD1C6A">
        <w:br w:type="page"/>
      </w:r>
    </w:p>
    <w:p w14:paraId="214939A8" w14:textId="13146AD5" w:rsidR="00FD1C6A" w:rsidRPr="00273770" w:rsidRDefault="00FD1C6A" w:rsidP="00273770">
      <w:pPr>
        <w:spacing w:line="360" w:lineRule="auto"/>
        <w:ind w:firstLine="720"/>
        <w:jc w:val="both"/>
      </w:pPr>
      <w:r>
        <w:rPr>
          <w:noProof/>
          <w:lang w:eastAsia="en-GB"/>
        </w:rPr>
        <w:lastRenderedPageBreak/>
        <w:drawing>
          <wp:anchor distT="0" distB="0" distL="114300" distR="114300" simplePos="0" relativeHeight="251685888" behindDoc="0" locked="0" layoutInCell="1" allowOverlap="1" wp14:anchorId="5B3E7385" wp14:editId="475ACD63">
            <wp:simplePos x="0" y="0"/>
            <wp:positionH relativeFrom="margin">
              <wp:posOffset>476250</wp:posOffset>
            </wp:positionH>
            <wp:positionV relativeFrom="paragraph">
              <wp:posOffset>2540</wp:posOffset>
            </wp:positionV>
            <wp:extent cx="3869690" cy="375475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69690" cy="3754755"/>
                    </a:xfrm>
                    <a:prstGeom prst="rect">
                      <a:avLst/>
                    </a:prstGeom>
                  </pic:spPr>
                </pic:pic>
              </a:graphicData>
            </a:graphic>
            <wp14:sizeRelH relativeFrom="margin">
              <wp14:pctWidth>0</wp14:pctWidth>
            </wp14:sizeRelH>
            <wp14:sizeRelV relativeFrom="margin">
              <wp14:pctHeight>0</wp14:pctHeight>
            </wp14:sizeRelV>
          </wp:anchor>
        </w:drawing>
      </w:r>
    </w:p>
    <w:p w14:paraId="0BA8B893" w14:textId="25B0F1E0" w:rsidR="00FD1C6A" w:rsidRDefault="00FD1C6A" w:rsidP="00273770">
      <w:pPr>
        <w:spacing w:before="240" w:line="240" w:lineRule="auto"/>
        <w:jc w:val="both"/>
      </w:pPr>
      <w:r w:rsidRPr="00FD1C6A">
        <w:rPr>
          <w:b/>
        </w:rPr>
        <w:t>Figure 5. Glycan clustering and protein structure limit glycosylation processing on HIV-1.</w:t>
      </w:r>
      <w:r w:rsidRPr="00FD1C6A">
        <w:t xml:space="preserve"> Quantitative glycan analysis of monomeric gp120, pseudotrimers, native-like trimers and virally-derived Env. For comparison, data for both gp120 and gp140 (gp120 + truncated gp41</w:t>
      </w:r>
      <w:r w:rsidRPr="00FD1C6A">
        <w:rPr>
          <w:vertAlign w:val="subscript"/>
        </w:rPr>
        <w:softHyphen/>
      </w:r>
      <w:r w:rsidRPr="00FD1C6A">
        <w:t>) from native-like trimers have been included, only data for virally-derived gp120 was available</w:t>
      </w:r>
      <w:r w:rsidR="00FD7966">
        <w:t xml:space="preserve"> </w:t>
      </w:r>
      <w:r w:rsidRPr="00FD1C6A">
        <w:fldChar w:fldCharType="begin">
          <w:fldData xml:space="preserve">PEVuZE5vdGU+PENpdGU+PEF1dGhvcj5CZWhyZW5zPC9BdXRob3I+PFllYXI+MjAxNzwvWWVhcj48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C9FbmROb3RlPgB=
</w:fldData>
        </w:fldChar>
      </w:r>
      <w:r w:rsidR="0023721D">
        <w:instrText xml:space="preserve"> ADDIN EN.CITE </w:instrText>
      </w:r>
      <w:r w:rsidR="0023721D">
        <w:fldChar w:fldCharType="begin">
          <w:fldData xml:space="preserve">PEVuZE5vdGU+PENpdGU+PEF1dGhvcj5CZWhyZW5zPC9BdXRob3I+PFllYXI+MjAxNzwvWWVhcj48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C9FbmROb3RlPgB=
</w:fldData>
        </w:fldChar>
      </w:r>
      <w:r w:rsidR="0023721D">
        <w:instrText xml:space="preserve"> ADDIN EN.CITE.DATA </w:instrText>
      </w:r>
      <w:r w:rsidR="0023721D">
        <w:fldChar w:fldCharType="end"/>
      </w:r>
      <w:r w:rsidRPr="00FD1C6A">
        <w:fldChar w:fldCharType="separate"/>
      </w:r>
      <w:r w:rsidR="0023721D">
        <w:rPr>
          <w:noProof/>
        </w:rPr>
        <w:t>[168, 173]</w:t>
      </w:r>
      <w:r w:rsidRPr="00FD1C6A">
        <w:fldChar w:fldCharType="end"/>
      </w:r>
      <w:r w:rsidR="00FD7966">
        <w:t>.</w:t>
      </w:r>
      <w:r w:rsidRPr="00FD1C6A">
        <w:t xml:space="preserve"> Each construct is based on the BG505 sequence containing the T332N mutation. Glycans were enzymatically released, fluorescently labelled, and analysed by hydrophilic interaction liquid chromatography-ultra performance liquid chromatography. Oligomannose-type glycans were quantified by their susceptibility to digestion with Endoglycosidase H. The chromatograms reveal a population of oligomannose-type glycans (green) intrinsic to all Env constructs, termed the intrinsic mannose patch (IMP). Only native-like trimers and virally-derived Envs display the additional trimer-associated mannose patch (TAMP) signature, attributed to additional ste</w:t>
      </w:r>
      <w:r w:rsidR="00273770">
        <w:t>ric protection from processing.</w:t>
      </w:r>
    </w:p>
    <w:p w14:paraId="30A05CCE" w14:textId="77777777" w:rsidR="00273770" w:rsidRDefault="00273770" w:rsidP="00273770">
      <w:pPr>
        <w:spacing w:before="240" w:line="240" w:lineRule="auto"/>
        <w:jc w:val="both"/>
      </w:pPr>
    </w:p>
    <w:p w14:paraId="659E0104" w14:textId="02622EC4" w:rsidR="00695DB4" w:rsidRPr="00F422B4" w:rsidRDefault="00E32713" w:rsidP="002B2AA0">
      <w:pPr>
        <w:pStyle w:val="Heading2"/>
        <w:spacing w:before="0" w:line="360" w:lineRule="auto"/>
        <w:rPr>
          <w:rFonts w:asciiTheme="minorHAnsi" w:hAnsiTheme="minorHAnsi"/>
          <w:szCs w:val="22"/>
        </w:rPr>
      </w:pPr>
      <w:r>
        <w:rPr>
          <w:rFonts w:asciiTheme="minorHAnsi" w:hAnsiTheme="minorHAnsi"/>
          <w:szCs w:val="22"/>
        </w:rPr>
        <w:t>4</w:t>
      </w:r>
      <w:r w:rsidR="001D220C">
        <w:rPr>
          <w:rFonts w:asciiTheme="minorHAnsi" w:hAnsiTheme="minorHAnsi"/>
          <w:szCs w:val="22"/>
        </w:rPr>
        <w:t>.4</w:t>
      </w:r>
      <w:r w:rsidR="00695DB4" w:rsidRPr="00F422B4">
        <w:rPr>
          <w:rFonts w:asciiTheme="minorHAnsi" w:hAnsiTheme="minorHAnsi"/>
          <w:szCs w:val="22"/>
        </w:rPr>
        <w:t xml:space="preserve"> </w:t>
      </w:r>
      <w:r w:rsidR="00E72348">
        <w:rPr>
          <w:rFonts w:asciiTheme="minorHAnsi" w:hAnsiTheme="minorHAnsi"/>
          <w:szCs w:val="22"/>
        </w:rPr>
        <w:t xml:space="preserve">Protein </w:t>
      </w:r>
      <w:r w:rsidR="002C4AB4">
        <w:rPr>
          <w:rFonts w:asciiTheme="minorHAnsi" w:hAnsiTheme="minorHAnsi"/>
          <w:szCs w:val="22"/>
        </w:rPr>
        <w:t>structure</w:t>
      </w:r>
      <w:r w:rsidR="00E72348">
        <w:rPr>
          <w:rFonts w:asciiTheme="minorHAnsi" w:hAnsiTheme="minorHAnsi"/>
          <w:szCs w:val="22"/>
        </w:rPr>
        <w:t xml:space="preserve"> and t</w:t>
      </w:r>
      <w:r w:rsidR="00695DB4" w:rsidRPr="00F422B4">
        <w:rPr>
          <w:rFonts w:asciiTheme="minorHAnsi" w:hAnsiTheme="minorHAnsi"/>
          <w:szCs w:val="22"/>
        </w:rPr>
        <w:t>he trimer associated mannose patch</w:t>
      </w:r>
    </w:p>
    <w:p w14:paraId="7999DBC1" w14:textId="2491F61F" w:rsidR="00E80D2D" w:rsidRPr="00754D53" w:rsidRDefault="004C0222" w:rsidP="002B2AA0">
      <w:pPr>
        <w:spacing w:line="360" w:lineRule="auto"/>
        <w:jc w:val="both"/>
        <w:rPr>
          <w:rFonts w:ascii="Helvetica" w:hAnsi="Helvetica" w:cs="Helvetica"/>
          <w:color w:val="0070C0"/>
          <w:sz w:val="23"/>
          <w:szCs w:val="23"/>
          <w:shd w:val="clear" w:color="auto" w:fill="FFFFFF"/>
        </w:rPr>
      </w:pPr>
      <w:r w:rsidRPr="005E3A0B">
        <w:t xml:space="preserve">As the focus of immunogen design shifted from </w:t>
      </w:r>
      <w:r w:rsidR="00E80D2D" w:rsidRPr="005E3A0B">
        <w:t xml:space="preserve">monomeric gp120 </w:t>
      </w:r>
      <w:r w:rsidRPr="005E3A0B">
        <w:t xml:space="preserve">toward trimeric Env, so </w:t>
      </w:r>
      <w:r w:rsidR="005E3A0B" w:rsidRPr="005E3A0B">
        <w:t xml:space="preserve">did </w:t>
      </w:r>
      <w:r w:rsidRPr="005E3A0B">
        <w:t xml:space="preserve">the </w:t>
      </w:r>
      <w:r w:rsidR="00394784" w:rsidRPr="005E3A0B">
        <w:t>requirement</w:t>
      </w:r>
      <w:r w:rsidRPr="005E3A0B">
        <w:t xml:space="preserve"> to categori</w:t>
      </w:r>
      <w:r w:rsidR="00762015">
        <w:t>s</w:t>
      </w:r>
      <w:r w:rsidRPr="005E3A0B">
        <w:t>e glycans</w:t>
      </w:r>
      <w:r w:rsidR="005E3A0B" w:rsidRPr="005E3A0B">
        <w:t xml:space="preserve"> from </w:t>
      </w:r>
      <w:r w:rsidR="00A14F7D">
        <w:t>native-like immunogens</w:t>
      </w:r>
      <w:r w:rsidRPr="005E3A0B">
        <w:t xml:space="preserve">. </w:t>
      </w:r>
      <w:r w:rsidR="00C2727D">
        <w:t xml:space="preserve">It had been observed that trimeric Envs </w:t>
      </w:r>
      <w:r w:rsidR="00E80D2D" w:rsidRPr="00AF0B1E">
        <w:t>often displayed</w:t>
      </w:r>
      <w:r w:rsidR="006F6526" w:rsidRPr="00AF0B1E">
        <w:t xml:space="preserve"> </w:t>
      </w:r>
      <w:r w:rsidR="00162878" w:rsidRPr="00AF0B1E">
        <w:t>even higher</w:t>
      </w:r>
      <w:r w:rsidR="006F6526" w:rsidRPr="00AF0B1E">
        <w:t xml:space="preserve"> levels of under-</w:t>
      </w:r>
      <w:r w:rsidR="00E80D2D" w:rsidRPr="00AF0B1E">
        <w:t xml:space="preserve">processed </w:t>
      </w:r>
      <w:r w:rsidR="002E60B7" w:rsidRPr="00AF0B1E">
        <w:t>oligomannose-type glycosy</w:t>
      </w:r>
      <w:r w:rsidR="00394784">
        <w:t>lation</w:t>
      </w:r>
      <w:r w:rsidR="002E60B7" w:rsidRPr="00504D5E">
        <w:t xml:space="preserve"> </w:t>
      </w:r>
      <w:r w:rsidR="009673C2" w:rsidRPr="00A52086">
        <w:fldChar w:fldCharType="begin">
          <w:fldData xml:space="preserve">PEVuZE5vdGU+PENpdGU+PEF1dGhvcj5Cb25vbWVsbGk8L0F1dGhvcj48WWVhcj4yMDExPC9ZZWFy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</w:fldData>
        </w:fldChar>
      </w:r>
      <w:r w:rsidR="0023721D">
        <w:instrText xml:space="preserve"> ADDIN EN.CITE </w:instrText>
      </w:r>
      <w:r w:rsidR="0023721D">
        <w:fldChar w:fldCharType="begin">
          <w:fldData xml:space="preserve">PEVuZE5vdGU+PENpdGU+PEF1dGhvcj5Cb25vbWVsbGk8L0F1dGhvcj48WWVhcj4yMDExPC9ZZWFy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</w:fldData>
        </w:fldChar>
      </w:r>
      <w:r w:rsidR="0023721D">
        <w:instrText xml:space="preserve"> ADDIN EN.CITE.DATA </w:instrText>
      </w:r>
      <w:r w:rsidR="0023721D">
        <w:fldChar w:fldCharType="end"/>
      </w:r>
      <w:r w:rsidR="009673C2" w:rsidRPr="00A52086">
        <w:fldChar w:fldCharType="separate"/>
      </w:r>
      <w:r w:rsidR="0023721D">
        <w:rPr>
          <w:noProof/>
        </w:rPr>
        <w:t>[94, 158, 159, 168]</w:t>
      </w:r>
      <w:r w:rsidR="009673C2" w:rsidRPr="00A52086">
        <w:fldChar w:fldCharType="end"/>
      </w:r>
      <w:r w:rsidR="00FD7966">
        <w:t>.</w:t>
      </w:r>
      <w:r w:rsidR="009601DA">
        <w:t xml:space="preserve"> </w:t>
      </w:r>
      <w:r w:rsidR="002E60B7" w:rsidRPr="00504D5E">
        <w:t>The</w:t>
      </w:r>
      <w:r w:rsidR="00504D5E" w:rsidRPr="00504D5E">
        <w:t xml:space="preserve"> </w:t>
      </w:r>
      <w:r w:rsidR="00896FDD">
        <w:t>di</w:t>
      </w:r>
      <w:r w:rsidR="00654014">
        <w:t>screpancy</w:t>
      </w:r>
      <w:r w:rsidR="002E60B7" w:rsidRPr="00504D5E">
        <w:t xml:space="preserve"> in the abundance of oligomannose-type structures </w:t>
      </w:r>
      <w:r w:rsidR="00654014">
        <w:t>between</w:t>
      </w:r>
      <w:r w:rsidR="002E60B7" w:rsidRPr="00504D5E">
        <w:t xml:space="preserve"> monomeric and trimeric </w:t>
      </w:r>
      <w:r w:rsidR="00AF0B1E" w:rsidRPr="00504D5E">
        <w:t>Env</w:t>
      </w:r>
      <w:r w:rsidR="00504D5E" w:rsidRPr="00504D5E">
        <w:t xml:space="preserve"> </w:t>
      </w:r>
      <w:r w:rsidR="00654014">
        <w:t>suggests</w:t>
      </w:r>
      <w:r w:rsidR="00E80D2D" w:rsidRPr="00504D5E">
        <w:t xml:space="preserve"> that the</w:t>
      </w:r>
      <w:r w:rsidR="00654014">
        <w:t>se structures a</w:t>
      </w:r>
      <w:r w:rsidR="00F74EAB">
        <w:t>re</w:t>
      </w:r>
      <w:r w:rsidR="00E80D2D" w:rsidRPr="00504D5E">
        <w:t xml:space="preserve"> derive</w:t>
      </w:r>
      <w:r w:rsidR="00F74EAB">
        <w:t>d</w:t>
      </w:r>
      <w:r w:rsidR="00E80D2D" w:rsidRPr="00504D5E">
        <w:t xml:space="preserve"> from a</w:t>
      </w:r>
      <w:r w:rsidR="00C170C3">
        <w:t>n additional</w:t>
      </w:r>
      <w:r w:rsidR="00E80D2D" w:rsidRPr="00504D5E">
        <w:t xml:space="preserve"> mechanism to the one driving the formation of t</w:t>
      </w:r>
      <w:r w:rsidR="002E60B7" w:rsidRPr="00504D5E">
        <w:t xml:space="preserve">he </w:t>
      </w:r>
      <w:r w:rsidR="00AD22CF">
        <w:t>IMP</w:t>
      </w:r>
      <w:r w:rsidR="002E60B7" w:rsidRPr="00504D5E">
        <w:t>.</w:t>
      </w:r>
      <w:r w:rsidR="00AF0B1E" w:rsidRPr="00504D5E">
        <w:t xml:space="preserve"> </w:t>
      </w:r>
      <w:r w:rsidR="00394784">
        <w:t>It was hypothesised that t</w:t>
      </w:r>
      <w:r w:rsidR="00504D5E" w:rsidRPr="00504D5E">
        <w:t>he ‘trimer associated mannose patch’ (TAMP)</w:t>
      </w:r>
      <w:r w:rsidR="00394784">
        <w:t xml:space="preserve"> </w:t>
      </w:r>
      <w:r w:rsidR="002762A6" w:rsidRPr="00504D5E">
        <w:t>ar</w:t>
      </w:r>
      <w:r w:rsidR="00394784">
        <w:t>o</w:t>
      </w:r>
      <w:r w:rsidR="002762A6" w:rsidRPr="00504D5E">
        <w:t xml:space="preserve">se due </w:t>
      </w:r>
      <w:r w:rsidR="00576F5C">
        <w:t xml:space="preserve">to </w:t>
      </w:r>
      <w:r w:rsidR="00E80D2D" w:rsidRPr="00504D5E">
        <w:t xml:space="preserve">glycan-glycan and glycan-protein interactions </w:t>
      </w:r>
      <w:r w:rsidR="00504D5E">
        <w:t xml:space="preserve">at the </w:t>
      </w:r>
      <w:r w:rsidR="003E027A" w:rsidRPr="00504D5E">
        <w:t>protomer</w:t>
      </w:r>
      <w:r w:rsidR="00504D5E" w:rsidRPr="00504D5E">
        <w:t xml:space="preserve"> interface</w:t>
      </w:r>
      <w:r w:rsidR="00654014">
        <w:t xml:space="preserve"> further</w:t>
      </w:r>
      <w:r w:rsidR="00394784" w:rsidRPr="00394784">
        <w:t xml:space="preserve"> </w:t>
      </w:r>
      <w:r w:rsidR="00394784">
        <w:t xml:space="preserve">sterically </w:t>
      </w:r>
      <w:r w:rsidR="00394784" w:rsidRPr="00504D5E">
        <w:t>restrictin</w:t>
      </w:r>
      <w:r w:rsidR="00394784">
        <w:t xml:space="preserve">g processing </w:t>
      </w:r>
      <w:r w:rsidR="00394784" w:rsidRPr="00504D5E">
        <w:t>enzymes</w:t>
      </w:r>
      <w:r w:rsidR="00FD7966">
        <w:t xml:space="preserve"> </w:t>
      </w:r>
      <w:r w:rsidR="002E60B7" w:rsidRPr="00FD7966">
        <w:fldChar w:fldCharType="begin">
          <w:fldData xml:space="preserve">PEVuZE5vdGU+PENpdGU+PEF1dGhvcj5Cb25vbWVsbGk8L0F1dGhvcj48WWVhcj4yMDExPC9ZZWFy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==
</w:fldData>
        </w:fldChar>
      </w:r>
      <w:r w:rsidR="0023721D">
        <w:instrText xml:space="preserve"> ADDIN EN.CITE </w:instrText>
      </w:r>
      <w:r w:rsidR="0023721D">
        <w:fldChar w:fldCharType="begin">
          <w:fldData xml:space="preserve">PEVuZE5vdGU+PENpdGU+PEF1dGhvcj5Cb25vbWVsbGk8L0F1dGhvcj48WWVhcj4yMDExPC9ZZWFy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==
</w:fldData>
        </w:fldChar>
      </w:r>
      <w:r w:rsidR="0023721D">
        <w:instrText xml:space="preserve"> ADDIN EN.CITE.DATA </w:instrText>
      </w:r>
      <w:r w:rsidR="0023721D">
        <w:fldChar w:fldCharType="end"/>
      </w:r>
      <w:r w:rsidR="002E60B7" w:rsidRPr="00FD7966">
        <w:fldChar w:fldCharType="separate"/>
      </w:r>
      <w:r w:rsidR="0023721D">
        <w:rPr>
          <w:noProof/>
        </w:rPr>
        <w:t>[41, 158, 159]</w:t>
      </w:r>
      <w:r w:rsidR="002E60B7" w:rsidRPr="00FD7966">
        <w:fldChar w:fldCharType="end"/>
      </w:r>
      <w:r w:rsidR="00FD7966">
        <w:t>.</w:t>
      </w:r>
    </w:p>
    <w:p w14:paraId="3B33B425" w14:textId="56779C15" w:rsidR="00FF1E55" w:rsidRDefault="00394784" w:rsidP="006C51AC">
      <w:pPr>
        <w:spacing w:line="360" w:lineRule="auto"/>
        <w:ind w:firstLine="720"/>
        <w:jc w:val="both"/>
      </w:pPr>
      <w:r>
        <w:lastRenderedPageBreak/>
        <w:t>Qu</w:t>
      </w:r>
      <w:r w:rsidR="003E027A" w:rsidRPr="00275008">
        <w:t>antitative</w:t>
      </w:r>
      <w:r w:rsidR="002762A6" w:rsidRPr="00275008">
        <w:t xml:space="preserve"> </w:t>
      </w:r>
      <w:r w:rsidR="00504D5E" w:rsidRPr="00275008">
        <w:t xml:space="preserve">glycan </w:t>
      </w:r>
      <w:r w:rsidR="002762A6" w:rsidRPr="00275008">
        <w:t>analysis</w:t>
      </w:r>
      <w:r w:rsidR="00504D5E" w:rsidRPr="00275008">
        <w:t xml:space="preserve"> </w:t>
      </w:r>
      <w:r>
        <w:t>soon r</w:t>
      </w:r>
      <w:r w:rsidR="002762A6" w:rsidRPr="00275008">
        <w:t xml:space="preserve">evealed that the </w:t>
      </w:r>
      <w:r w:rsidR="007D3C57" w:rsidRPr="00275008">
        <w:t xml:space="preserve">TAMP </w:t>
      </w:r>
      <w:r w:rsidR="00504D5E" w:rsidRPr="00275008">
        <w:t xml:space="preserve">glycan </w:t>
      </w:r>
      <w:r w:rsidR="007D3C57" w:rsidRPr="00275008">
        <w:t>signature was only present on native</w:t>
      </w:r>
      <w:r w:rsidR="00162878" w:rsidRPr="00275008">
        <w:t>-like trimers, with non-native pseudotrimers often displaying glycosylation patterns similar to that of monomeric gp120</w:t>
      </w:r>
      <w:r w:rsidR="00762015">
        <w:t xml:space="preserve"> (</w:t>
      </w:r>
      <w:r w:rsidR="00FD1C6A" w:rsidRPr="00FD1C6A">
        <w:t xml:space="preserve">Fig. </w:t>
      </w:r>
      <w:r w:rsidR="00A45762" w:rsidRPr="00FD1C6A">
        <w:t>5</w:t>
      </w:r>
      <w:r w:rsidR="00762015" w:rsidRPr="00FD1C6A">
        <w:t>)</w:t>
      </w:r>
      <w:r w:rsidR="00FD7966">
        <w:t xml:space="preserve"> </w:t>
      </w:r>
      <w:r w:rsidR="007D3C57" w:rsidRPr="00FD1C6A">
        <w:fldChar w:fldCharType="begin">
          <w:fldData xml:space="preserve">PEVuZE5vdGU+PENpdGU+PEF1dGhvcj5Qcml0Y2hhcmQ8L0F1dGhvcj48WWVhcj4yMDE1PC9ZZWFy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</w:fldData>
        </w:fldChar>
      </w:r>
      <w:r w:rsidR="0023721D">
        <w:instrText xml:space="preserve"> ADDIN EN.CITE </w:instrText>
      </w:r>
      <w:r w:rsidR="0023721D">
        <w:fldChar w:fldCharType="begin">
          <w:fldData xml:space="preserve">PEVuZE5vdGU+PENpdGU+PEF1dGhvcj5Qcml0Y2hhcmQ8L0F1dGhvcj48WWVhcj4yMDE1PC9ZZWFy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</w:fldData>
        </w:fldChar>
      </w:r>
      <w:r w:rsidR="0023721D">
        <w:instrText xml:space="preserve"> ADDIN EN.CITE.DATA </w:instrText>
      </w:r>
      <w:r w:rsidR="0023721D">
        <w:fldChar w:fldCharType="end"/>
      </w:r>
      <w:r w:rsidR="007D3C57" w:rsidRPr="00FD1C6A">
        <w:fldChar w:fldCharType="separate"/>
      </w:r>
      <w:r w:rsidR="0023721D">
        <w:rPr>
          <w:noProof/>
        </w:rPr>
        <w:t>[92, 94, 168]</w:t>
      </w:r>
      <w:r w:rsidR="007D3C57" w:rsidRPr="00FD1C6A">
        <w:fldChar w:fldCharType="end"/>
      </w:r>
      <w:r w:rsidR="00FD7966">
        <w:t>.</w:t>
      </w:r>
      <w:r w:rsidR="00162878" w:rsidRPr="00FD1C6A">
        <w:t xml:space="preserve"> </w:t>
      </w:r>
      <w:r w:rsidR="00275008" w:rsidRPr="00FD1C6A">
        <w:t>Negative-</w:t>
      </w:r>
      <w:r w:rsidR="00AA7CB7" w:rsidRPr="00FD1C6A">
        <w:t>stain</w:t>
      </w:r>
      <w:r w:rsidR="00275008" w:rsidRPr="00FD1C6A">
        <w:t xml:space="preserve"> </w:t>
      </w:r>
      <w:r w:rsidR="00AA7CB7" w:rsidRPr="00FD1C6A">
        <w:t xml:space="preserve">EM </w:t>
      </w:r>
      <w:r w:rsidR="009601DA" w:rsidRPr="00FD1C6A">
        <w:t>revealed</w:t>
      </w:r>
      <w:r w:rsidR="00275008" w:rsidRPr="00FD1C6A">
        <w:t xml:space="preserve"> that</w:t>
      </w:r>
      <w:r w:rsidR="00AA7CB7" w:rsidRPr="00FD1C6A">
        <w:t xml:space="preserve"> non-native ps</w:t>
      </w:r>
      <w:r w:rsidR="00162878" w:rsidRPr="00FD1C6A">
        <w:t>e</w:t>
      </w:r>
      <w:r w:rsidR="00AA7CB7" w:rsidRPr="00FD1C6A">
        <w:t xml:space="preserve">udotrimers </w:t>
      </w:r>
      <w:r w:rsidR="00275008" w:rsidRPr="00FD1C6A">
        <w:t>often</w:t>
      </w:r>
      <w:r w:rsidR="00AA7CB7" w:rsidRPr="00FD1C6A">
        <w:t xml:space="preserve"> form</w:t>
      </w:r>
      <w:r w:rsidR="00162878" w:rsidRPr="00FD1C6A">
        <w:t xml:space="preserve"> open, irregular structures, </w:t>
      </w:r>
      <w:r w:rsidR="009F1765" w:rsidRPr="00FD1C6A">
        <w:t>in stark contrast to the well-ordered</w:t>
      </w:r>
      <w:r w:rsidR="00275008" w:rsidRPr="00FD1C6A">
        <w:t>,</w:t>
      </w:r>
      <w:r w:rsidR="009F1765" w:rsidRPr="00FD1C6A">
        <w:t xml:space="preserve"> propeller shape</w:t>
      </w:r>
      <w:r w:rsidR="00596947" w:rsidRPr="00FD1C6A">
        <w:t>d format</w:t>
      </w:r>
      <w:r w:rsidR="009F1765" w:rsidRPr="00FD1C6A">
        <w:t xml:space="preserve"> </w:t>
      </w:r>
      <w:r w:rsidR="00275008" w:rsidRPr="00FD1C6A">
        <w:t xml:space="preserve">of native-like </w:t>
      </w:r>
      <w:r w:rsidR="009F1765" w:rsidRPr="00FD1C6A">
        <w:t>trimers</w:t>
      </w:r>
      <w:r w:rsidR="00FD7966">
        <w:t xml:space="preserve"> </w:t>
      </w:r>
      <w:r w:rsidR="00B15B35" w:rsidRPr="00FD1C6A">
        <w:fldChar w:fldCharType="begin">
          <w:fldData xml:space="preserve">PEVuZE5vdGU+PENpdGU+PEF1dGhvcj5SaW5nZTwvQXV0aG9yPjxZZWFyPjIwMTU8L1llYXI+PFJl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</w:fldData>
        </w:fldChar>
      </w:r>
      <w:r w:rsidR="0023721D">
        <w:instrText xml:space="preserve"> ADDIN EN.CITE </w:instrText>
      </w:r>
      <w:r w:rsidR="0023721D">
        <w:fldChar w:fldCharType="begin">
          <w:fldData xml:space="preserve">PEVuZE5vdGU+PENpdGU+PEF1dGhvcj5SaW5nZTwvQXV0aG9yPjxZZWFyPjIwMTU8L1llYXI+PFJl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</w:fldData>
        </w:fldChar>
      </w:r>
      <w:r w:rsidR="0023721D">
        <w:instrText xml:space="preserve"> ADDIN EN.CITE.DATA </w:instrText>
      </w:r>
      <w:r w:rsidR="0023721D">
        <w:fldChar w:fldCharType="end"/>
      </w:r>
      <w:r w:rsidR="00B15B35" w:rsidRPr="00FD1C6A">
        <w:fldChar w:fldCharType="separate"/>
      </w:r>
      <w:r w:rsidR="0023721D">
        <w:rPr>
          <w:noProof/>
        </w:rPr>
        <w:t>[92, 94, 171]</w:t>
      </w:r>
      <w:r w:rsidR="00B15B35" w:rsidRPr="00FD1C6A">
        <w:fldChar w:fldCharType="end"/>
      </w:r>
      <w:r w:rsidR="00FD7966">
        <w:t>.</w:t>
      </w:r>
      <w:r w:rsidR="002762A6" w:rsidRPr="00FD1C6A">
        <w:t xml:space="preserve"> </w:t>
      </w:r>
      <w:r w:rsidR="00275008" w:rsidRPr="00FD1C6A">
        <w:t xml:space="preserve">This structural difference is sufficient to explain the </w:t>
      </w:r>
      <w:r w:rsidR="009601DA" w:rsidRPr="00FD1C6A">
        <w:t>discrepancy</w:t>
      </w:r>
      <w:r w:rsidR="00275008" w:rsidRPr="00FD1C6A">
        <w:t xml:space="preserve"> in glycosylation, as open, irregular structures lack the additional </w:t>
      </w:r>
      <w:r w:rsidR="00596947" w:rsidRPr="00FD1C6A">
        <w:t>steric protection</w:t>
      </w:r>
      <w:r w:rsidR="00275008" w:rsidRPr="00FD1C6A">
        <w:t xml:space="preserve"> of native-like trimers and allow </w:t>
      </w:r>
      <w:r w:rsidR="00FA1102" w:rsidRPr="00FD1C6A">
        <w:t xml:space="preserve">for </w:t>
      </w:r>
      <w:r w:rsidR="00275008" w:rsidRPr="00FD1C6A">
        <w:t xml:space="preserve">more </w:t>
      </w:r>
      <w:r w:rsidR="002E6A6D" w:rsidRPr="00FD1C6A">
        <w:t>complete</w:t>
      </w:r>
      <w:r w:rsidR="00275008" w:rsidRPr="00FD1C6A">
        <w:t xml:space="preserve"> glycan processing</w:t>
      </w:r>
      <w:r w:rsidR="00275008" w:rsidRPr="00275008">
        <w:t xml:space="preserve">. </w:t>
      </w:r>
      <w:r w:rsidR="005565B0" w:rsidRPr="00275008">
        <w:t>Thus,</w:t>
      </w:r>
      <w:r w:rsidR="00B70CC3" w:rsidRPr="00275008">
        <w:t xml:space="preserve"> although most E</w:t>
      </w:r>
      <w:r w:rsidR="005565B0" w:rsidRPr="00275008">
        <w:t xml:space="preserve">nv proteins </w:t>
      </w:r>
      <w:r w:rsidR="00B70CC3" w:rsidRPr="00275008">
        <w:t>have a population</w:t>
      </w:r>
      <w:r w:rsidR="005565B0" w:rsidRPr="00275008">
        <w:t xml:space="preserve"> </w:t>
      </w:r>
      <w:r w:rsidR="00A777D7">
        <w:t xml:space="preserve">of </w:t>
      </w:r>
      <w:r w:rsidR="005565B0" w:rsidRPr="00275008">
        <w:t xml:space="preserve">oligomannose-type </w:t>
      </w:r>
      <w:r w:rsidR="00B70CC3" w:rsidRPr="00275008">
        <w:t xml:space="preserve">glycans </w:t>
      </w:r>
      <w:r w:rsidR="00746A37" w:rsidRPr="00275008">
        <w:t xml:space="preserve">atypical of mammalian glycosylation, </w:t>
      </w:r>
      <w:r w:rsidR="005565B0" w:rsidRPr="00275008">
        <w:t xml:space="preserve">only </w:t>
      </w:r>
      <w:r w:rsidR="00746A37" w:rsidRPr="00275008">
        <w:t>native-like t</w:t>
      </w:r>
      <w:r w:rsidR="005565B0" w:rsidRPr="00275008">
        <w:t>rimers</w:t>
      </w:r>
      <w:r w:rsidR="00B70CC3" w:rsidRPr="00275008">
        <w:t xml:space="preserve"> display the additional</w:t>
      </w:r>
      <w:r w:rsidR="005565B0" w:rsidRPr="00275008">
        <w:t xml:space="preserve"> </w:t>
      </w:r>
      <w:r w:rsidR="00654014">
        <w:t>TAMP signature</w:t>
      </w:r>
      <w:r w:rsidR="005565B0" w:rsidRPr="00275008">
        <w:t xml:space="preserve">. </w:t>
      </w:r>
      <w:r w:rsidR="00B70CC3" w:rsidRPr="00275008">
        <w:t>As such, g</w:t>
      </w:r>
      <w:r w:rsidR="009F1765" w:rsidRPr="00275008">
        <w:t>lycosylation profil</w:t>
      </w:r>
      <w:r w:rsidR="004B5447" w:rsidRPr="00275008">
        <w:t xml:space="preserve">ing is becoming a widely-adopted tool that can be used to </w:t>
      </w:r>
      <w:r w:rsidR="009F1765" w:rsidRPr="00275008">
        <w:t xml:space="preserve">readily distinguish between </w:t>
      </w:r>
      <w:r w:rsidR="004B5447" w:rsidRPr="00275008">
        <w:t xml:space="preserve">native-like and </w:t>
      </w:r>
      <w:r w:rsidR="009F1765" w:rsidRPr="00275008">
        <w:t xml:space="preserve">misfolded </w:t>
      </w:r>
      <w:r>
        <w:t xml:space="preserve">trimers </w:t>
      </w:r>
      <w:r w:rsidR="00275008" w:rsidRPr="00275008">
        <w:t>and guide the selection of immunogens</w:t>
      </w:r>
      <w:r w:rsidR="00FD7966">
        <w:t xml:space="preserve"> </w:t>
      </w:r>
      <w:r w:rsidR="00754D53" w:rsidRPr="00275008">
        <w:fldChar w:fldCharType="begin"/>
      </w:r>
      <w:r w:rsidR="0023721D">
        <w:instrText xml:space="preserve"> ADDIN EN.CITE &lt;EndNote&gt;&lt;Cite&gt;&lt;Author&gt;Behrens&lt;/Author&gt;&lt;Year&gt;2017&lt;/Year&gt;&lt;RecNum&gt;1582&lt;/RecNum&gt;&lt;DisplayText&gt;[181]&lt;/DisplayText&gt;&lt;record&gt;&lt;rec-number&gt;1582&lt;/rec-number&gt;&lt;foreign-keys&gt;&lt;key app="EN" db-id="p2pxssdv6repwwevvsjpx0dqxsx0eer995xr" timestamp="1521554906"&gt;1582&lt;/key&gt;&lt;/foreign-keys&gt;&lt;ref-type name="Journal Article"&gt;17&lt;/ref-type&gt;&lt;contributors&gt;&lt;authors&gt;&lt;author&gt;Behrens, A. J.&lt;/author&gt;&lt;author&gt;Struwe, W. B.&lt;/author&gt;&lt;author&gt;Crispin, M.&lt;/author&gt;&lt;/authors&gt;&lt;/contributors&gt;&lt;auth-address&gt;a Oxford Glycobiology Institute, Department of Biochemistry , University of Oxford , Oxford , UK.&amp;#xD;b Department of Immunology and Microbial Science , The Scripps Research Institute , La Jolla , CA , USA.&amp;#xD;c Centre for Biological Sciences and Institute for Life Sciences , University of Southampton , Southampton SO17 1BJ , UK.&lt;/auth-address&gt;&lt;titles&gt;&lt;title&gt;Glycosylation profiling to evaluate glycoprotein immunogens against HIV-1&lt;/title&gt;&lt;secondary-title&gt;Expert Rev Proteomics&lt;/secondary-title&gt;&lt;alt-title&gt;Expert review of proteomics&lt;/alt-title&gt;&lt;/titles&gt;&lt;periodical&gt;&lt;full-title&gt;Expert Rev Proteomics&lt;/full-title&gt;&lt;abbr-1&gt;Expert review of proteomics&lt;/abbr-1&gt;&lt;/periodical&gt;&lt;alt-periodical&gt;&lt;full-title&gt;Expert Rev Proteomics&lt;/full-title&gt;&lt;abbr-1&gt;Expert review of proteomics&lt;/abbr-1&gt;&lt;/alt-periodical&gt;&lt;pages&gt;881-890&lt;/pages&gt;&lt;volume&gt;14&lt;/volume&gt;&lt;number&gt;10&lt;/number&gt;&lt;dates&gt;&lt;year&gt;2017&lt;/year&gt;&lt;pub-dates&gt;&lt;date&gt;Oct&lt;/date&gt;&lt;/pub-dates&gt;&lt;/dates&gt;&lt;isbn&gt;1744-8387 (Electronic)&amp;#xD;1478-9450 (Linking)&lt;/isbn&gt;&lt;accession-num&gt;28870097&lt;/accession-num&gt;&lt;urls&gt;&lt;related-urls&gt;&lt;url&gt;http://www.ncbi.nlm.nih.gov/pubmed/28870097&lt;/url&gt;&lt;/related-urls&gt;&lt;/urls&gt;&lt;custom2&gt;5846109&lt;/custom2&gt;&lt;electronic-resource-num&gt;10.1080/14789450.2017.1376658&lt;/electronic-resource-num&gt;&lt;/record&gt;&lt;/Cite&gt;&lt;/EndNote&gt;</w:instrText>
      </w:r>
      <w:r w:rsidR="00754D53" w:rsidRPr="00275008">
        <w:fldChar w:fldCharType="separate"/>
      </w:r>
      <w:r w:rsidR="0023721D">
        <w:rPr>
          <w:noProof/>
        </w:rPr>
        <w:t>[181]</w:t>
      </w:r>
      <w:r w:rsidR="00754D53" w:rsidRPr="00275008">
        <w:fldChar w:fldCharType="end"/>
      </w:r>
      <w:r w:rsidR="00FD7966">
        <w:t>.</w:t>
      </w:r>
    </w:p>
    <w:p w14:paraId="75868CF0" w14:textId="71EE5ABB" w:rsidR="00462232" w:rsidRPr="00FD1C6A" w:rsidRDefault="005469ED" w:rsidP="00413C7A">
      <w:pPr>
        <w:spacing w:line="360" w:lineRule="auto"/>
        <w:ind w:firstLine="720"/>
        <w:jc w:val="both"/>
      </w:pPr>
      <w:r>
        <w:t>S</w:t>
      </w:r>
      <w:r w:rsidR="00596947">
        <w:t xml:space="preserve">ite-specific glycan analysis </w:t>
      </w:r>
      <w:r w:rsidR="007D11AF">
        <w:t xml:space="preserve">was applied </w:t>
      </w:r>
      <w:r w:rsidR="00596947">
        <w:t>to</w:t>
      </w:r>
      <w:r w:rsidR="00394784">
        <w:t xml:space="preserve"> sequence</w:t>
      </w:r>
      <w:r w:rsidR="00596947">
        <w:t>-</w:t>
      </w:r>
      <w:r w:rsidR="00394784">
        <w:t>match</w:t>
      </w:r>
      <w:r w:rsidR="00596947">
        <w:t>ed</w:t>
      </w:r>
      <w:r w:rsidR="00394784">
        <w:t xml:space="preserve"> gp120</w:t>
      </w:r>
      <w:r w:rsidR="00394784">
        <w:rPr>
          <w:vertAlign w:val="subscript"/>
        </w:rPr>
        <w:t>BG505</w:t>
      </w:r>
      <w:r w:rsidR="00394784">
        <w:t>, uncleaved pseudotrimers</w:t>
      </w:r>
      <w:r w:rsidR="00A777D7">
        <w:t>,</w:t>
      </w:r>
      <w:r w:rsidR="00394784">
        <w:t xml:space="preserve"> and </w:t>
      </w:r>
      <w:r w:rsidR="00AE2DEC">
        <w:t xml:space="preserve">native-like, </w:t>
      </w:r>
      <w:r w:rsidR="00394784">
        <w:t>BG505 SOSIP.664</w:t>
      </w:r>
      <w:r w:rsidR="00190566">
        <w:t xml:space="preserve"> trimers</w:t>
      </w:r>
      <w:r w:rsidR="00596947">
        <w:t>. The results</w:t>
      </w:r>
      <w:r w:rsidR="00394784">
        <w:t xml:space="preserve"> revealed for the first time the individual </w:t>
      </w:r>
      <w:r w:rsidR="00175109">
        <w:t>PNGS</w:t>
      </w:r>
      <w:r w:rsidR="00394784">
        <w:t xml:space="preserve"> that contribute to the TAMP. As hypothesised, sites </w:t>
      </w:r>
      <w:r w:rsidR="002059C6">
        <w:t xml:space="preserve">located </w:t>
      </w:r>
      <w:r w:rsidR="00596947">
        <w:t xml:space="preserve">at the protomer interfaces on the native-like BG505 SOSIP.664 trimers displayed restricted glycan processing compared to both the </w:t>
      </w:r>
      <w:r w:rsidR="00596947" w:rsidRPr="00FD1C6A">
        <w:t>pseudotrimers and monomeric gp120 (</w:t>
      </w:r>
      <w:r w:rsidR="00FD1C6A" w:rsidRPr="00FD1C6A">
        <w:t xml:space="preserve">Fig. </w:t>
      </w:r>
      <w:r w:rsidR="00A45762" w:rsidRPr="00FD1C6A">
        <w:t>3</w:t>
      </w:r>
      <w:r w:rsidR="00596947" w:rsidRPr="00FD1C6A">
        <w:t xml:space="preserve">A). This was most </w:t>
      </w:r>
      <w:r w:rsidR="007D11AF" w:rsidRPr="00FD1C6A">
        <w:t>significant at</w:t>
      </w:r>
      <w:r w:rsidR="00596947" w:rsidRPr="00FD1C6A">
        <w:t xml:space="preserve"> sites </w:t>
      </w:r>
      <w:r w:rsidR="005E662A" w:rsidRPr="00FD1C6A">
        <w:t xml:space="preserve">N156, </w:t>
      </w:r>
      <w:r w:rsidR="002059C6" w:rsidRPr="00FD1C6A">
        <w:t>N160, N197 and N276 which had &gt;</w:t>
      </w:r>
      <w:r w:rsidR="005E662A" w:rsidRPr="00FD1C6A">
        <w:t xml:space="preserve"> 4</w:t>
      </w:r>
      <w:r w:rsidR="002059C6" w:rsidRPr="00FD1C6A">
        <w:t>0</w:t>
      </w:r>
      <w:r w:rsidR="001E3465" w:rsidRPr="00FD1C6A">
        <w:t xml:space="preserve"> percentage point </w:t>
      </w:r>
      <w:r w:rsidR="002059C6" w:rsidRPr="00FD1C6A">
        <w:t>increase in oligomannose</w:t>
      </w:r>
      <w:r w:rsidR="00315E64" w:rsidRPr="00FD1C6A">
        <w:t>-type glycans</w:t>
      </w:r>
      <w:r w:rsidR="002059C6" w:rsidRPr="00FD1C6A">
        <w:t xml:space="preserve"> on BG505 SOSIP.664 </w:t>
      </w:r>
      <w:r w:rsidR="00190566" w:rsidRPr="00FD1C6A">
        <w:t>compared to</w:t>
      </w:r>
      <w:r w:rsidR="002059C6" w:rsidRPr="00FD1C6A">
        <w:t xml:space="preserve"> gp120</w:t>
      </w:r>
      <w:r w:rsidR="00FD7966">
        <w:t xml:space="preserve"> </w:t>
      </w:r>
      <w:r w:rsidR="00394784" w:rsidRPr="00FD1C6A">
        <w:fldChar w:fldCharType="begin"/>
      </w:r>
      <w:r w:rsidR="0023721D">
        <w:instrText xml:space="preserve"> ADDIN EN.CITE &lt;EndNote&gt;&lt;Cite&gt;&lt;Author&gt;Behrens&lt;/Author&gt;&lt;Year&gt;2017&lt;/Year&gt;&lt;RecNum&gt;23&lt;/RecNum&gt;&lt;DisplayText&gt;[168]&lt;/DisplayText&gt;&lt;record&gt;&lt;rec-number&gt;23&lt;/rec-number&gt;&lt;foreign-keys&gt;&lt;key app="EN" db-id="p2pxssdv6repwwevvsjpx0dqxsx0eer995xr" timestamp="1489400069"&gt;23&lt;/key&gt;&lt;/foreign-keys&gt;&lt;ref-type name="Journal Article"&gt;17&lt;/ref-type&gt;&lt;contributors&gt;&lt;authors&gt;&lt;author&gt;Behrens, A. J.&lt;/author&gt;&lt;author&gt;Harvey, D. J.&lt;/author&gt;&lt;author&gt;Milne, E.&lt;/author&gt;&lt;author&gt;Cupo, A.&lt;/author&gt;&lt;author&gt;Kumar, A.&lt;/author&gt;&lt;author&gt;Zitzmann, N.&lt;/author&gt;&lt;author&gt;Struwe, W. B.&lt;/author&gt;&lt;author&gt;Moore, J. P.&lt;/author&gt;&lt;author&gt;Crispin, M.&lt;/author&gt;&lt;/authors&gt;&lt;/contributors&gt;&lt;auth-address&gt;Oxford Glycobiology Institute, Department of Biochemistry, University of Oxford, Oxford, United Kingdom.&amp;#xD;Department of Microbiology and Immunology, Weill Cornell Medical College, New York, New York, USA.&amp;#xD;Oxford Glycobiology Institute, Department of Biochemistry, University of Oxford, Oxford, United Kingdom max.crispin@bioch.ox.ac.uk.&amp;#xD;Department of Immunology and Microbial Science, The Scripps Research Institute, La Jolla, California, USA.&lt;/auth-address&gt;&lt;titles&gt;&lt;title&gt;Molecular Architecture of the Cleavage-Dependent Mannose Patch on a Soluble HIV-1 Envelope Glycoprotein Trimer&lt;/title&gt;&lt;secondary-title&gt;J Virol&lt;/secondary-title&gt;&lt;/titles&gt;&lt;periodical&gt;&lt;full-title&gt;J Virol&lt;/full-title&gt;&lt;/periodical&gt;&lt;volume&gt;91&lt;/volume&gt;&lt;number&gt;2&lt;/number&gt;&lt;keywords&gt;&lt;keyword&gt;furin&lt;/keyword&gt;&lt;keyword&gt;glycan&lt;/keyword&gt;&lt;keyword&gt;glycosylation&lt;/keyword&gt;&lt;keyword&gt;human immunodeficiency virus&lt;/keyword&gt;&lt;keyword&gt;neutralizing antibodies&lt;/keyword&gt;&lt;keyword&gt;oligosaccharides&lt;/keyword&gt;&lt;keyword&gt;structure&lt;/keyword&gt;&lt;keyword&gt;vaccines&lt;/keyword&gt;&lt;/keywords&gt;&lt;dates&gt;&lt;year&gt;2017&lt;/year&gt;&lt;pub-dates&gt;&lt;date&gt;Jan 15&lt;/date&gt;&lt;/pub-dates&gt;&lt;/dates&gt;&lt;isbn&gt;1098-5514 (Electronic)&amp;#xD;0022-538X (Linking)&lt;/isbn&gt;&lt;accession-num&gt;27807235&lt;/accession-num&gt;&lt;urls&gt;&lt;related-urls&gt;&lt;url&gt;https://www.ncbi.nlm.nih.gov/pubmed/27807235&lt;/url&gt;&lt;/related-urls&gt;&lt;/urls&gt;&lt;custom2&gt;PMC5215339&lt;/custom2&gt;&lt;electronic-resource-num&gt;10.1128/JVI.01894-16&lt;/electronic-resource-num&gt;&lt;/record&gt;&lt;/Cite&gt;&lt;/EndNote&gt;</w:instrText>
      </w:r>
      <w:r w:rsidR="00394784" w:rsidRPr="00FD1C6A">
        <w:fldChar w:fldCharType="separate"/>
      </w:r>
      <w:r w:rsidR="0023721D">
        <w:rPr>
          <w:noProof/>
        </w:rPr>
        <w:t>[168]</w:t>
      </w:r>
      <w:r w:rsidR="00394784" w:rsidRPr="00FD1C6A">
        <w:fldChar w:fldCharType="end"/>
      </w:r>
      <w:r w:rsidR="00FD7966">
        <w:t>.</w:t>
      </w:r>
    </w:p>
    <w:p w14:paraId="4E26A58F" w14:textId="7F37CCD7" w:rsidR="005E32B7" w:rsidRPr="00FD1C6A" w:rsidRDefault="009C687F" w:rsidP="00FD1C6A">
      <w:pPr>
        <w:spacing w:line="360" w:lineRule="auto"/>
        <w:ind w:firstLine="720"/>
        <w:jc w:val="both"/>
      </w:pPr>
      <w:r w:rsidRPr="00FD1C6A">
        <w:t>Cruciall</w:t>
      </w:r>
      <w:r w:rsidR="00F74EAB" w:rsidRPr="00FD1C6A">
        <w:t xml:space="preserve">y, </w:t>
      </w:r>
      <w:r w:rsidR="00F0442E" w:rsidRPr="00FD1C6A">
        <w:t xml:space="preserve">in support of the native-like configuration of SOSIP.664 trimers, </w:t>
      </w:r>
      <w:r w:rsidR="00F74EAB" w:rsidRPr="00FD1C6A">
        <w:t>t</w:t>
      </w:r>
      <w:r w:rsidR="00462232" w:rsidRPr="00FD1C6A">
        <w:t xml:space="preserve">he TAMP </w:t>
      </w:r>
      <w:r w:rsidR="00F74EAB" w:rsidRPr="00FD1C6A">
        <w:t xml:space="preserve">signature is </w:t>
      </w:r>
      <w:r w:rsidR="00462232" w:rsidRPr="00FD1C6A">
        <w:t xml:space="preserve">present on </w:t>
      </w:r>
      <w:r w:rsidRPr="00FD1C6A">
        <w:t xml:space="preserve">both </w:t>
      </w:r>
      <w:r w:rsidR="00462232" w:rsidRPr="00FD1C6A">
        <w:t>virally-derived Envs</w:t>
      </w:r>
      <w:r w:rsidRPr="00FD1C6A">
        <w:t xml:space="preserve"> and native-like trimers</w:t>
      </w:r>
      <w:r w:rsidR="007735B9" w:rsidRPr="00FD1C6A">
        <w:t xml:space="preserve"> (</w:t>
      </w:r>
      <w:r w:rsidR="00FD1C6A" w:rsidRPr="00FD1C6A">
        <w:t xml:space="preserve">Fig. </w:t>
      </w:r>
      <w:r w:rsidR="007735B9" w:rsidRPr="00FD1C6A">
        <w:t>5)</w:t>
      </w:r>
      <w:r w:rsidRPr="00FD1C6A">
        <w:t>, though it is somewhat smaller on viral Env</w:t>
      </w:r>
      <w:r w:rsidR="00FD7966">
        <w:t xml:space="preserve"> </w:t>
      </w:r>
      <w:r w:rsidR="00BB1DB3" w:rsidRPr="00FD1C6A">
        <w:fldChar w:fldCharType="begin">
          <w:fldData xml:space="preserve">PEVuZE5vdGU+PENpdGU+PEF1dGhvcj5TdHJ1d2U8L0F1dGhvcj48WWVhcj4yMDE4PC9ZZWFyPjxS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</w:fldData>
        </w:fldChar>
      </w:r>
      <w:r w:rsidR="0023721D">
        <w:instrText xml:space="preserve"> ADDIN EN.CITE </w:instrText>
      </w:r>
      <w:r w:rsidR="0023721D">
        <w:fldChar w:fldCharType="begin">
          <w:fldData xml:space="preserve">PEVuZE5vdGU+PENpdGU+PEF1dGhvcj5TdHJ1d2U8L0F1dGhvcj48WWVhcj4yMDE4PC9ZZWFyPjxS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</w:fldData>
        </w:fldChar>
      </w:r>
      <w:r w:rsidR="0023721D">
        <w:instrText xml:space="preserve"> ADDIN EN.CITE.DATA </w:instrText>
      </w:r>
      <w:r w:rsidR="0023721D">
        <w:fldChar w:fldCharType="end"/>
      </w:r>
      <w:r w:rsidR="00BB1DB3" w:rsidRPr="00FD1C6A">
        <w:fldChar w:fldCharType="separate"/>
      </w:r>
      <w:r w:rsidR="0023721D">
        <w:rPr>
          <w:noProof/>
        </w:rPr>
        <w:t>[173]</w:t>
      </w:r>
      <w:r w:rsidR="00BB1DB3" w:rsidRPr="00FD1C6A">
        <w:fldChar w:fldCharType="end"/>
      </w:r>
      <w:r w:rsidR="00FD7966">
        <w:t>.</w:t>
      </w:r>
      <w:r w:rsidRPr="00FD1C6A">
        <w:t xml:space="preserve"> This is likely due to ‘TAMP sites</w:t>
      </w:r>
      <w:r w:rsidR="00BB1DB3" w:rsidRPr="00FD1C6A">
        <w:t>’</w:t>
      </w:r>
      <w:r w:rsidRPr="00FD1C6A">
        <w:t xml:space="preserve"> N197 and N276 displaying predominantly complex-type glycosylation on viral Env</w:t>
      </w:r>
      <w:r w:rsidR="00FD7966">
        <w:t xml:space="preserve"> </w:t>
      </w:r>
      <w:r w:rsidR="00BB1DB3" w:rsidRPr="00FD1C6A">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 </w:instrText>
      </w:r>
      <w:r w:rsidR="0023721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DATA </w:instrText>
      </w:r>
      <w:r w:rsidR="0023721D">
        <w:fldChar w:fldCharType="end"/>
      </w:r>
      <w:r w:rsidR="00BB1DB3" w:rsidRPr="00FD1C6A">
        <w:fldChar w:fldCharType="separate"/>
      </w:r>
      <w:r w:rsidR="0023721D">
        <w:rPr>
          <w:noProof/>
        </w:rPr>
        <w:t>[173, 174]</w:t>
      </w:r>
      <w:r w:rsidR="00BB1DB3" w:rsidRPr="00FD1C6A">
        <w:fldChar w:fldCharType="end"/>
      </w:r>
      <w:r w:rsidR="00FD7966">
        <w:t>.</w:t>
      </w:r>
      <w:r w:rsidRPr="00FD1C6A">
        <w:t xml:space="preserve"> The </w:t>
      </w:r>
      <w:r w:rsidR="00A438ED" w:rsidRPr="00FD1C6A">
        <w:t>N156 and N160</w:t>
      </w:r>
      <w:r w:rsidR="004A7777" w:rsidRPr="00FD1C6A">
        <w:t xml:space="preserve"> </w:t>
      </w:r>
      <w:r w:rsidR="00BB1DB3" w:rsidRPr="00FD1C6A">
        <w:t>‘TAMP</w:t>
      </w:r>
      <w:r w:rsidR="00A438ED" w:rsidRPr="00FD1C6A">
        <w:t xml:space="preserve"> sites</w:t>
      </w:r>
      <w:r w:rsidR="00BB1DB3" w:rsidRPr="00FD1C6A">
        <w:t>’</w:t>
      </w:r>
      <w:r w:rsidR="00A438ED" w:rsidRPr="00FD1C6A">
        <w:t xml:space="preserve"> are</w:t>
      </w:r>
      <w:r w:rsidR="00BB1DB3" w:rsidRPr="00FD1C6A">
        <w:t>, however, conserved oligomannose-type sites in most instances</w:t>
      </w:r>
      <w:r w:rsidR="00FD7966">
        <w:t xml:space="preserve"> </w:t>
      </w:r>
      <w:r w:rsidR="00773C1F" w:rsidRPr="00FD1C6A">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 </w:instrText>
      </w:r>
      <w:r w:rsidR="0023721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DATA </w:instrText>
      </w:r>
      <w:r w:rsidR="0023721D">
        <w:fldChar w:fldCharType="end"/>
      </w:r>
      <w:r w:rsidR="00773C1F" w:rsidRPr="00FD1C6A">
        <w:fldChar w:fldCharType="separate"/>
      </w:r>
      <w:r w:rsidR="0023721D">
        <w:rPr>
          <w:noProof/>
        </w:rPr>
        <w:t>[173, 174]</w:t>
      </w:r>
      <w:r w:rsidR="00773C1F" w:rsidRPr="00FD1C6A">
        <w:fldChar w:fldCharType="end"/>
      </w:r>
      <w:r w:rsidR="00FD7966">
        <w:t>.</w:t>
      </w:r>
      <w:r w:rsidR="00773C1F" w:rsidRPr="00FD1C6A">
        <w:t xml:space="preserve"> The N160 site has been reported as a complex-type site in JR-FL virions, highlighting potential strain-specific differences</w:t>
      </w:r>
      <w:r w:rsidR="00FD7966">
        <w:t xml:space="preserve"> </w:t>
      </w:r>
      <w:r w:rsidR="00773C1F" w:rsidRPr="00FD1C6A">
        <w:fldChar w:fldCharType="begin">
          <w:fldData xml:space="preserve">PEVuZE5vdGU+PENpdGU+PEF1dGhvcj5DYW88L0F1dGhvcj48WWVhcj4yMDE4PC9ZZWFyPjxSZWNO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</w:fldData>
        </w:fldChar>
      </w:r>
      <w:r w:rsidR="0023721D">
        <w:instrText xml:space="preserve"> ADDIN EN.CITE </w:instrText>
      </w:r>
      <w:r w:rsidR="0023721D">
        <w:fldChar w:fldCharType="begin">
          <w:fldData xml:space="preserve">PEVuZE5vdGU+PENpdGU+PEF1dGhvcj5DYW88L0F1dGhvcj48WWVhcj4yMDE4PC9ZZWFyPjxSZWNO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</w:fldData>
        </w:fldChar>
      </w:r>
      <w:r w:rsidR="0023721D">
        <w:instrText xml:space="preserve"> ADDIN EN.CITE.DATA </w:instrText>
      </w:r>
      <w:r w:rsidR="0023721D">
        <w:fldChar w:fldCharType="end"/>
      </w:r>
      <w:r w:rsidR="00773C1F" w:rsidRPr="00FD1C6A">
        <w:fldChar w:fldCharType="separate"/>
      </w:r>
      <w:r w:rsidR="0023721D">
        <w:rPr>
          <w:noProof/>
        </w:rPr>
        <w:t>[174]</w:t>
      </w:r>
      <w:r w:rsidR="00773C1F" w:rsidRPr="00FD1C6A">
        <w:fldChar w:fldCharType="end"/>
      </w:r>
      <w:r w:rsidR="00FD7966">
        <w:t>.</w:t>
      </w:r>
    </w:p>
    <w:p w14:paraId="64FCAA46" w14:textId="5059C508" w:rsidR="00B81AFB" w:rsidRDefault="00514286" w:rsidP="00FD1C6A">
      <w:pPr>
        <w:pStyle w:val="Heading2"/>
        <w:spacing w:line="360" w:lineRule="auto"/>
      </w:pPr>
      <w:r>
        <w:t>4</w:t>
      </w:r>
      <w:r w:rsidR="001D220C">
        <w:t>.5</w:t>
      </w:r>
      <w:r w:rsidR="005E5AE6">
        <w:t xml:space="preserve"> </w:t>
      </w:r>
      <w:r w:rsidR="00600B53">
        <w:t>C</w:t>
      </w:r>
      <w:r w:rsidR="002C4AB4">
        <w:t>ell-specific g</w:t>
      </w:r>
      <w:r w:rsidR="00E72C09">
        <w:t>lycosylation</w:t>
      </w:r>
    </w:p>
    <w:p w14:paraId="4C1D2B53" w14:textId="5713CC4E" w:rsidR="005E1666" w:rsidRDefault="00E72C09" w:rsidP="00FD1C6A">
      <w:pPr>
        <w:spacing w:line="360" w:lineRule="auto"/>
        <w:jc w:val="both"/>
      </w:pPr>
      <w:r w:rsidRPr="00BC5464">
        <w:t xml:space="preserve">While the abundant population of oligomannose-type glycans observed on Env are </w:t>
      </w:r>
      <w:r w:rsidR="00C174A4" w:rsidRPr="00BC5464">
        <w:t>attributed</w:t>
      </w:r>
      <w:r w:rsidRPr="00BC5464">
        <w:t xml:space="preserve"> to steric </w:t>
      </w:r>
      <w:r w:rsidR="00C174A4" w:rsidRPr="00BC5464">
        <w:t>constraints</w:t>
      </w:r>
      <w:r w:rsidRPr="00BC5464">
        <w:t xml:space="preserve"> imposed by the protein itself, the </w:t>
      </w:r>
      <w:r w:rsidR="003E2C46" w:rsidRPr="00BC5464">
        <w:t xml:space="preserve">more accessible regions of the glycoprotein are </w:t>
      </w:r>
      <w:r w:rsidRPr="00BC5464">
        <w:t xml:space="preserve">subject to </w:t>
      </w:r>
      <w:r w:rsidR="00C174A4" w:rsidRPr="00BC5464">
        <w:t xml:space="preserve">processing by the </w:t>
      </w:r>
      <w:r w:rsidRPr="00BC5464">
        <w:t xml:space="preserve">host cell’s glycosylation </w:t>
      </w:r>
      <w:r w:rsidR="00C174A4" w:rsidRPr="00BC5464">
        <w:t>pathwa</w:t>
      </w:r>
      <w:r w:rsidR="003E2C46" w:rsidRPr="00BC5464">
        <w:t>y. Such processing is cell type-</w:t>
      </w:r>
      <w:r w:rsidR="00C174A4" w:rsidRPr="00BC5464">
        <w:t xml:space="preserve">specific, dependent on the repertoire of </w:t>
      </w:r>
      <w:r w:rsidR="003E2C46" w:rsidRPr="00BC5464">
        <w:t>glycosidases</w:t>
      </w:r>
      <w:r w:rsidR="00C174A4" w:rsidRPr="00BC5464">
        <w:t xml:space="preserve"> and glycosyltransferases </w:t>
      </w:r>
      <w:r w:rsidR="003E2C46" w:rsidRPr="00BC5464">
        <w:t>expressed</w:t>
      </w:r>
      <w:r w:rsidR="00D040E2">
        <w:t xml:space="preserve"> by </w:t>
      </w:r>
      <w:r w:rsidR="00E0003D" w:rsidRPr="00425C47">
        <w:t>the</w:t>
      </w:r>
      <w:r w:rsidR="00C174A4" w:rsidRPr="00425C47">
        <w:t xml:space="preserve"> host cell</w:t>
      </w:r>
      <w:r w:rsidR="00FD7966">
        <w:t xml:space="preserve"> </w:t>
      </w:r>
      <w:r w:rsidR="00425C47" w:rsidRPr="00425C47">
        <w:fldChar w:fldCharType="begin">
          <w:fldData xml:space="preserve">PEVuZE5vdGU+PENpdGU+PEF1dGhvcj5XaWxsZXk8L0F1dGhvcj48WWVhcj4xOTk2PC9ZZWFyPjxS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=
</w:fldData>
        </w:fldChar>
      </w:r>
      <w:r w:rsidR="0023721D">
        <w:instrText xml:space="preserve"> ADDIN EN.CITE </w:instrText>
      </w:r>
      <w:r w:rsidR="0023721D">
        <w:fldChar w:fldCharType="begin">
          <w:fldData xml:space="preserve">PEVuZE5vdGU+PENpdGU+PEF1dGhvcj5XaWxsZXk8L0F1dGhvcj48WWVhcj4xOTk2PC9ZZWFyPjxS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=
</w:fldData>
        </w:fldChar>
      </w:r>
      <w:r w:rsidR="0023721D">
        <w:instrText xml:space="preserve"> ADDIN EN.CITE.DATA </w:instrText>
      </w:r>
      <w:r w:rsidR="0023721D">
        <w:fldChar w:fldCharType="end"/>
      </w:r>
      <w:r w:rsidR="00425C47" w:rsidRPr="00425C47">
        <w:fldChar w:fldCharType="separate"/>
      </w:r>
      <w:r w:rsidR="0023721D">
        <w:rPr>
          <w:noProof/>
        </w:rPr>
        <w:t>[182]</w:t>
      </w:r>
      <w:r w:rsidR="00425C47" w:rsidRPr="00425C47">
        <w:fldChar w:fldCharType="end"/>
      </w:r>
      <w:r w:rsidR="00FD7966">
        <w:t>.</w:t>
      </w:r>
    </w:p>
    <w:p w14:paraId="1613FE93" w14:textId="10259EA8" w:rsidR="00B37836" w:rsidRPr="004B2513" w:rsidRDefault="00F648A5" w:rsidP="00FD1C6A">
      <w:pPr>
        <w:spacing w:line="360" w:lineRule="auto"/>
        <w:ind w:firstLine="720"/>
        <w:jc w:val="both"/>
      </w:pPr>
      <w:r>
        <w:t>A</w:t>
      </w:r>
      <w:r w:rsidR="00D040E2">
        <w:t xml:space="preserve"> comparative a</w:t>
      </w:r>
      <w:r w:rsidR="00A62F11">
        <w:t xml:space="preserve">nalysis of BG505 SOSIP.664 derived from CHO cells and HEK cells </w:t>
      </w:r>
      <w:r w:rsidR="00E75205">
        <w:t>illustrates</w:t>
      </w:r>
      <w:r w:rsidR="00A62F11">
        <w:t xml:space="preserve"> the nature of protein- and cell-directed </w:t>
      </w:r>
      <w:r w:rsidR="00DC3137">
        <w:t xml:space="preserve">Envelope </w:t>
      </w:r>
      <w:r w:rsidR="00A62F11">
        <w:t>glycosylation</w:t>
      </w:r>
      <w:r w:rsidR="00FD7966">
        <w:t xml:space="preserve"> </w:t>
      </w:r>
      <w:r w:rsidR="00E75205">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 </w:instrText>
      </w:r>
      <w:r w:rsidR="0023721D">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DATA </w:instrText>
      </w:r>
      <w:r w:rsidR="0023721D">
        <w:fldChar w:fldCharType="end"/>
      </w:r>
      <w:r w:rsidR="00E75205">
        <w:fldChar w:fldCharType="separate"/>
      </w:r>
      <w:r w:rsidR="0023721D">
        <w:rPr>
          <w:noProof/>
        </w:rPr>
        <w:t>[94]</w:t>
      </w:r>
      <w:r w:rsidR="00E75205">
        <w:fldChar w:fldCharType="end"/>
      </w:r>
      <w:r w:rsidR="00FD7966">
        <w:t>.</w:t>
      </w:r>
      <w:r w:rsidR="00A62F11">
        <w:t xml:space="preserve"> Both </w:t>
      </w:r>
      <w:r w:rsidR="00C224C0">
        <w:t xml:space="preserve">CHO and HEK-derived material display similar </w:t>
      </w:r>
      <w:r w:rsidR="004B2513">
        <w:t>levels</w:t>
      </w:r>
      <w:r w:rsidR="00C224C0">
        <w:t xml:space="preserve"> </w:t>
      </w:r>
      <w:r w:rsidR="00B37836">
        <w:t xml:space="preserve">of </w:t>
      </w:r>
      <w:r w:rsidR="00E75205">
        <w:t>protein-directed</w:t>
      </w:r>
      <w:r w:rsidR="00C224C0">
        <w:t xml:space="preserve"> </w:t>
      </w:r>
      <w:r w:rsidR="00E75205">
        <w:t>glycosylation</w:t>
      </w:r>
      <w:r w:rsidR="004B2513">
        <w:t xml:space="preserve">: </w:t>
      </w:r>
      <w:r w:rsidR="00C224C0">
        <w:t>o</w:t>
      </w:r>
      <w:r w:rsidR="00A62F11">
        <w:t>ligomannose</w:t>
      </w:r>
      <w:r w:rsidR="00C224C0">
        <w:t xml:space="preserve">-type glycans account for </w:t>
      </w:r>
      <w:r w:rsidR="00A62F11">
        <w:t>55 and 56%</w:t>
      </w:r>
      <w:r w:rsidR="00C224C0">
        <w:t xml:space="preserve"> of the total glycan pool</w:t>
      </w:r>
      <w:r w:rsidR="00E75205">
        <w:t xml:space="preserve">, respectively, </w:t>
      </w:r>
      <w:r w:rsidR="004B2513">
        <w:t>with</w:t>
      </w:r>
      <w:r w:rsidR="00E75205">
        <w:t xml:space="preserve"> individual oligomannose species exhibiting </w:t>
      </w:r>
      <w:r w:rsidR="00E75205">
        <w:lastRenderedPageBreak/>
        <w:t>similar distributions</w:t>
      </w:r>
      <w:r w:rsidR="00FD7966">
        <w:t xml:space="preserve"> </w:t>
      </w:r>
      <w:r w:rsidR="00E75205">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 </w:instrText>
      </w:r>
      <w:r w:rsidR="0023721D">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DATA </w:instrText>
      </w:r>
      <w:r w:rsidR="0023721D">
        <w:fldChar w:fldCharType="end"/>
      </w:r>
      <w:r w:rsidR="00E75205">
        <w:fldChar w:fldCharType="separate"/>
      </w:r>
      <w:r w:rsidR="0023721D">
        <w:rPr>
          <w:noProof/>
        </w:rPr>
        <w:t>[94]</w:t>
      </w:r>
      <w:r w:rsidR="00E75205">
        <w:fldChar w:fldCharType="end"/>
      </w:r>
      <w:r w:rsidR="00FD7966">
        <w:t>.</w:t>
      </w:r>
      <w:r w:rsidR="00A62F11">
        <w:t xml:space="preserve"> </w:t>
      </w:r>
      <w:r w:rsidR="00E75205">
        <w:t xml:space="preserve">In contrast, </w:t>
      </w:r>
      <w:r w:rsidR="00C224C0">
        <w:t xml:space="preserve">the </w:t>
      </w:r>
      <w:r w:rsidR="00A62F11">
        <w:t>remaining complex-type glycans</w:t>
      </w:r>
      <w:r w:rsidR="00E75205">
        <w:t xml:space="preserve"> present considerable cell-specific differences. This is particularly evident on the g</w:t>
      </w:r>
      <w:r w:rsidR="00C224C0">
        <w:t>p41</w:t>
      </w:r>
      <w:r w:rsidR="00D040E2">
        <w:t xml:space="preserve"> subunit, wit</w:t>
      </w:r>
      <w:r w:rsidR="00E75205">
        <w:t xml:space="preserve">h </w:t>
      </w:r>
      <w:r w:rsidR="00D040E2">
        <w:t>CHO-</w:t>
      </w:r>
      <w:r w:rsidR="00D040E2" w:rsidRPr="00F97D0D">
        <w:t xml:space="preserve">derived material containing </w:t>
      </w:r>
      <w:r w:rsidR="00C02574" w:rsidRPr="00F97D0D">
        <w:t>substantially</w:t>
      </w:r>
      <w:r w:rsidR="00E75205" w:rsidRPr="00F97D0D">
        <w:t xml:space="preserve"> more sialylated structures </w:t>
      </w:r>
      <w:r w:rsidR="00D040E2" w:rsidRPr="00F97D0D">
        <w:t xml:space="preserve">than </w:t>
      </w:r>
      <w:r w:rsidR="00C224C0" w:rsidRPr="00F97D0D">
        <w:t>HEK-derived BG505 SOSIP.</w:t>
      </w:r>
      <w:r w:rsidR="00C224C0" w:rsidRPr="003F4C8D">
        <w:t>664 (</w:t>
      </w:r>
      <w:r w:rsidR="00FD1C6A" w:rsidRPr="003F4C8D">
        <w:t xml:space="preserve">Fig. </w:t>
      </w:r>
      <w:r w:rsidR="00A45762" w:rsidRPr="003F4C8D">
        <w:t>3</w:t>
      </w:r>
      <w:r w:rsidR="00C224C0" w:rsidRPr="003F4C8D">
        <w:t>E)</w:t>
      </w:r>
      <w:r w:rsidR="00FD7966">
        <w:t xml:space="preserve"> </w:t>
      </w:r>
      <w:r w:rsidR="00E75205" w:rsidRPr="00F97D0D">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 </w:instrText>
      </w:r>
      <w:r w:rsidR="0023721D">
        <w:fldChar w:fldCharType="begin">
          <w:fldData xml:space="preserve">PEVuZE5vdGU+PENpdGU+PEF1dGhvcj5Qcml0Y2hhcmQ8L0F1dGhvcj48WWVhcj4yMDE1PC9ZZWFy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</w:fldData>
        </w:fldChar>
      </w:r>
      <w:r w:rsidR="0023721D">
        <w:instrText xml:space="preserve"> ADDIN EN.CITE.DATA </w:instrText>
      </w:r>
      <w:r w:rsidR="0023721D">
        <w:fldChar w:fldCharType="end"/>
      </w:r>
      <w:r w:rsidR="00E75205" w:rsidRPr="00F97D0D">
        <w:fldChar w:fldCharType="separate"/>
      </w:r>
      <w:r w:rsidR="0023721D">
        <w:rPr>
          <w:noProof/>
        </w:rPr>
        <w:t>[94]</w:t>
      </w:r>
      <w:r w:rsidR="00E75205" w:rsidRPr="00F97D0D">
        <w:fldChar w:fldCharType="end"/>
      </w:r>
      <w:r w:rsidR="00FD7966">
        <w:t>.</w:t>
      </w:r>
      <w:r w:rsidR="00E023BD" w:rsidRPr="00F97D0D">
        <w:rPr>
          <w:i/>
        </w:rPr>
        <w:t xml:space="preserve"> </w:t>
      </w:r>
      <w:r w:rsidR="00E023BD" w:rsidRPr="00F97D0D">
        <w:t xml:space="preserve">The abundance of sialic acid </w:t>
      </w:r>
      <w:r w:rsidR="00C02574" w:rsidRPr="00F97D0D">
        <w:t xml:space="preserve">is known to </w:t>
      </w:r>
      <w:r w:rsidR="00E023BD" w:rsidRPr="00F97D0D">
        <w:t xml:space="preserve">impact the </w:t>
      </w:r>
      <w:r w:rsidR="00C02574" w:rsidRPr="00F97D0D">
        <w:t xml:space="preserve">antigenicity and </w:t>
      </w:r>
      <w:r w:rsidR="00E023BD" w:rsidRPr="00F97D0D">
        <w:t>immunogenicity of Env</w:t>
      </w:r>
      <w:r w:rsidR="00C02574" w:rsidRPr="00F97D0D">
        <w:t xml:space="preserve">. </w:t>
      </w:r>
      <w:r w:rsidR="00F97D0D" w:rsidRPr="00F97D0D">
        <w:t xml:space="preserve">Kong et al. </w:t>
      </w:r>
      <w:r w:rsidR="00E023BD" w:rsidRPr="00F97D0D">
        <w:t xml:space="preserve">observed that gp120 expressed in an insect cell line modified to impart </w:t>
      </w:r>
      <w:proofErr w:type="spellStart"/>
      <w:r w:rsidR="00E023BD" w:rsidRPr="00F97D0D">
        <w:t>asialylated</w:t>
      </w:r>
      <w:proofErr w:type="spellEnd"/>
      <w:r w:rsidR="00E023BD" w:rsidRPr="00F97D0D">
        <w:t xml:space="preserve"> mammalian-type glycans was significantly more immunogenic than sialylated gp120 expressed in HEK cells</w:t>
      </w:r>
      <w:r w:rsidR="00FD7966">
        <w:t xml:space="preserve"> </w:t>
      </w:r>
      <w:r w:rsidR="00C02574" w:rsidRPr="00F97D0D">
        <w:fldChar w:fldCharType="begin">
          <w:fldData xml:space="preserve">PEVuZE5vdGU+PENpdGU+PEF1dGhvcj5Lb25nPC9BdXRob3I+PFllYXI+MjAxMDwvWWVhcj48UmVj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</w:fldData>
        </w:fldChar>
      </w:r>
      <w:r w:rsidR="0023721D">
        <w:instrText xml:space="preserve"> ADDIN EN.CITE </w:instrText>
      </w:r>
      <w:r w:rsidR="0023721D">
        <w:fldChar w:fldCharType="begin">
          <w:fldData xml:space="preserve">PEVuZE5vdGU+PENpdGU+PEF1dGhvcj5Lb25nPC9BdXRob3I+PFllYXI+MjAxMDwvWWVhcj48UmVj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</w:fldData>
        </w:fldChar>
      </w:r>
      <w:r w:rsidR="0023721D">
        <w:instrText xml:space="preserve"> ADDIN EN.CITE.DATA </w:instrText>
      </w:r>
      <w:r w:rsidR="0023721D">
        <w:fldChar w:fldCharType="end"/>
      </w:r>
      <w:r w:rsidR="00C02574" w:rsidRPr="00F97D0D">
        <w:fldChar w:fldCharType="separate"/>
      </w:r>
      <w:r w:rsidR="0023721D">
        <w:rPr>
          <w:noProof/>
        </w:rPr>
        <w:t>[150]</w:t>
      </w:r>
      <w:r w:rsidR="00C02574" w:rsidRPr="00F97D0D">
        <w:fldChar w:fldCharType="end"/>
      </w:r>
      <w:r w:rsidR="00FD7966">
        <w:t>.</w:t>
      </w:r>
    </w:p>
    <w:p w14:paraId="181A04B4" w14:textId="3174CB47" w:rsidR="00B37836" w:rsidRPr="0072599E" w:rsidRDefault="00536540" w:rsidP="00B37836">
      <w:pPr>
        <w:spacing w:line="360" w:lineRule="auto"/>
        <w:ind w:firstLine="720"/>
        <w:jc w:val="both"/>
        <w:rPr>
          <w:i/>
          <w:color w:val="FF0000"/>
        </w:rPr>
      </w:pPr>
      <w:r>
        <w:t>A comparison of vir</w:t>
      </w:r>
      <w:r w:rsidR="000F253E">
        <w:t>ally</w:t>
      </w:r>
      <w:r>
        <w:t>-</w:t>
      </w:r>
      <w:r w:rsidR="000F253E">
        <w:t>derived</w:t>
      </w:r>
      <w:r>
        <w:t xml:space="preserve"> </w:t>
      </w:r>
      <w:r w:rsidR="00C224C0">
        <w:t xml:space="preserve">gp120 </w:t>
      </w:r>
      <w:r>
        <w:t xml:space="preserve">produced in PBMCs and </w:t>
      </w:r>
      <w:r w:rsidR="00DC3137">
        <w:t>gp120</w:t>
      </w:r>
      <w:r>
        <w:t xml:space="preserve"> from pseudovirus produced in HEK cells</w:t>
      </w:r>
      <w:r w:rsidR="00DC3137">
        <w:t xml:space="preserve"> </w:t>
      </w:r>
      <w:r w:rsidR="00B37836">
        <w:t>revealed</w:t>
      </w:r>
      <w:r>
        <w:t xml:space="preserve"> </w:t>
      </w:r>
      <w:r w:rsidR="00D040E2">
        <w:t xml:space="preserve">similar </w:t>
      </w:r>
      <w:r w:rsidR="009B136C">
        <w:t>cell-</w:t>
      </w:r>
      <w:r w:rsidR="00B55EFA">
        <w:t>specific differences</w:t>
      </w:r>
      <w:r w:rsidR="00FD7966">
        <w:t xml:space="preserve"> </w:t>
      </w:r>
      <w:r w:rsidR="004B2513">
        <w:fldChar w:fldCharType="begin">
          <w:fldData xml:space="preserve">PEVuZE5vdGU+PENpdGU+PEF1dGhvcj5Qcml0Y2hhcmQ8L0F1dGhvcj48WWVhcj4yMDE1PC9ZZWFy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==
</w:fldData>
        </w:fldChar>
      </w:r>
      <w:r w:rsidR="0023721D">
        <w:instrText xml:space="preserve"> ADDIN EN.CITE </w:instrText>
      </w:r>
      <w:r w:rsidR="0023721D">
        <w:fldChar w:fldCharType="begin">
          <w:fldData xml:space="preserve">PEVuZE5vdGU+PENpdGU+PEF1dGhvcj5Qcml0Y2hhcmQ8L0F1dGhvcj48WWVhcj4yMDE1PC9ZZWFy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==
</w:fldData>
        </w:fldChar>
      </w:r>
      <w:r w:rsidR="0023721D">
        <w:instrText xml:space="preserve"> ADDIN EN.CITE.DATA </w:instrText>
      </w:r>
      <w:r w:rsidR="0023721D">
        <w:fldChar w:fldCharType="end"/>
      </w:r>
      <w:r w:rsidR="004B2513">
        <w:fldChar w:fldCharType="separate"/>
      </w:r>
      <w:r w:rsidR="0023721D">
        <w:rPr>
          <w:noProof/>
        </w:rPr>
        <w:t>[183]</w:t>
      </w:r>
      <w:r w:rsidR="004B2513">
        <w:fldChar w:fldCharType="end"/>
      </w:r>
      <w:r w:rsidR="00FD7966">
        <w:t>.</w:t>
      </w:r>
      <w:r w:rsidR="00B55EFA">
        <w:t xml:space="preserve"> Namely, </w:t>
      </w:r>
      <w:r w:rsidR="00B37836">
        <w:t>sialylated glycans from m</w:t>
      </w:r>
      <w:r w:rsidR="00B55EFA">
        <w:t xml:space="preserve">aterial produced in </w:t>
      </w:r>
      <w:r w:rsidR="00B55EFA" w:rsidRPr="00F6409A">
        <w:t>PBMCs display</w:t>
      </w:r>
      <w:r w:rsidR="00B37836" w:rsidRPr="00F6409A">
        <w:t>ed</w:t>
      </w:r>
      <w:r w:rsidR="00B55EFA" w:rsidRPr="00F6409A">
        <w:t xml:space="preserve"> </w:t>
      </w:r>
      <w:r w:rsidR="00B37836" w:rsidRPr="00F6409A">
        <w:t>primarily α2-6-link</w:t>
      </w:r>
      <w:r w:rsidR="00576F5C" w:rsidRPr="00F6409A">
        <w:t>ages</w:t>
      </w:r>
      <w:r w:rsidR="00B55EFA" w:rsidRPr="00F6409A">
        <w:t>, whereas HEK-derived material displayed only α2-3-linked structures</w:t>
      </w:r>
      <w:r w:rsidR="00FD7966">
        <w:t xml:space="preserve"> </w:t>
      </w:r>
      <w:r w:rsidR="00FB08E9" w:rsidRPr="00F6409A">
        <w:fldChar w:fldCharType="begin">
          <w:fldData xml:space="preserve">PEVuZE5vdGU+PENpdGU+PEF1dGhvcj5Qcml0Y2hhcmQ8L0F1dGhvcj48WWVhcj4yMDE1PC9ZZWFy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==
</w:fldData>
        </w:fldChar>
      </w:r>
      <w:r w:rsidR="0023721D">
        <w:instrText xml:space="preserve"> ADDIN EN.CITE </w:instrText>
      </w:r>
      <w:r w:rsidR="0023721D">
        <w:fldChar w:fldCharType="begin">
          <w:fldData xml:space="preserve">PEVuZE5vdGU+PENpdGU+PEF1dGhvcj5Qcml0Y2hhcmQ8L0F1dGhvcj48WWVhcj4yMDE1PC9ZZWFy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==
</w:fldData>
        </w:fldChar>
      </w:r>
      <w:r w:rsidR="0023721D">
        <w:instrText xml:space="preserve"> ADDIN EN.CITE.DATA </w:instrText>
      </w:r>
      <w:r w:rsidR="0023721D">
        <w:fldChar w:fldCharType="end"/>
      </w:r>
      <w:r w:rsidR="00FB08E9" w:rsidRPr="00F6409A">
        <w:fldChar w:fldCharType="separate"/>
      </w:r>
      <w:r w:rsidR="0023721D">
        <w:rPr>
          <w:noProof/>
        </w:rPr>
        <w:t>[183]</w:t>
      </w:r>
      <w:r w:rsidR="00FB08E9" w:rsidRPr="00F6409A">
        <w:fldChar w:fldCharType="end"/>
      </w:r>
      <w:r w:rsidR="00FD7966">
        <w:t>.</w:t>
      </w:r>
      <w:r w:rsidR="00D040E2" w:rsidRPr="00F6409A">
        <w:t xml:space="preserve"> </w:t>
      </w:r>
      <w:r w:rsidR="00F97D0D" w:rsidRPr="00F6409A">
        <w:t xml:space="preserve">It can be noted that </w:t>
      </w:r>
      <w:r w:rsidR="008B26D9" w:rsidRPr="00F6409A">
        <w:t>α2-6-linked sialylated glycans have previously been associated with anti-inflammatory effects, thus there may be potential immunological consequences</w:t>
      </w:r>
      <w:r w:rsidR="00F97D0D" w:rsidRPr="00F6409A">
        <w:t xml:space="preserve"> of these structures</w:t>
      </w:r>
      <w:r w:rsidR="00FD7966">
        <w:t xml:space="preserve"> </w:t>
      </w:r>
      <w:r w:rsidR="00F6409A" w:rsidRPr="00F6409A">
        <w:fldChar w:fldCharType="begin"/>
      </w:r>
      <w:r w:rsidR="0023721D">
        <w:instrText xml:space="preserve"> ADDIN EN.CITE &lt;EndNote&gt;&lt;Cite&gt;&lt;Author&gt;Schnaar&lt;/Author&gt;&lt;Year&gt;2016&lt;/Year&gt;&lt;RecNum&gt;2001&lt;/RecNum&gt;&lt;DisplayText&gt;[184]&lt;/DisplayText&gt;&lt;record&gt;&lt;rec-number&gt;2001&lt;/rec-number&gt;&lt;foreign-keys&gt;&lt;key app="EN" db-id="p2pxssdv6repwwevvsjpx0dqxsx0eer995xr" timestamp="1547816372"&gt;2001&lt;/key&gt;&lt;/foreign-keys&gt;&lt;ref-type name="Journal Article"&gt;17&lt;/ref-type&gt;&lt;contributors&gt;&lt;authors&gt;&lt;author&gt;Schnaar, R. L.&lt;/author&gt;&lt;/authors&gt;&lt;/contributors&gt;&lt;auth-address&gt;Department of Pharmacology and Molecular Sciences, Johns Hopkins University School of Medicine, Baltimore, Maryland, USA schnaar@jhu.edu.&lt;/auth-address&gt;&lt;titles&gt;&lt;title&gt;Glycobiology simplified: diverse roles of glycan recognition in inflammation&lt;/title&gt;&lt;secondary-title&gt;J Leukoc Biol&lt;/secondary-title&gt;&lt;/titles&gt;&lt;periodical&gt;&lt;full-title&gt;J Leukoc Biol&lt;/full-title&gt;&lt;/periodical&gt;&lt;pages&gt;825-38&lt;/pages&gt;&lt;volume&gt;99&lt;/volume&gt;&lt;number&gt;6&lt;/number&gt;&lt;edition&gt;2016/03/24&lt;/edition&gt;&lt;keywords&gt;&lt;keyword&gt;Animals&lt;/keyword&gt;&lt;keyword&gt;Glycomics/*methods&lt;/keyword&gt;&lt;keyword&gt;Glycosylation&lt;/keyword&gt;&lt;keyword&gt;Humans&lt;/keyword&gt;&lt;keyword&gt;Inflammation/*metabolism&lt;/keyword&gt;&lt;keyword&gt;Polysaccharides/*metabolism&lt;/keyword&gt;&lt;keyword&gt;*fucose&lt;/keyword&gt;&lt;keyword&gt;*galectin&lt;/keyword&gt;&lt;keyword&gt;*lectin&lt;/keyword&gt;&lt;keyword&gt;*selectin&lt;/keyword&gt;&lt;keyword&gt;*sialic acid&lt;/keyword&gt;&lt;keyword&gt;*siglec&lt;/keyword&gt;&lt;/keywords&gt;&lt;dates&gt;&lt;year&gt;2016&lt;/year&gt;&lt;pub-dates&gt;&lt;date&gt;Jun&lt;/date&gt;&lt;/pub-dates&gt;&lt;/dates&gt;&lt;isbn&gt;1938-3673 (Electronic)&amp;#xD;0741-5400 (Linking)&lt;/isbn&gt;&lt;accession-num&gt;27004978&lt;/accession-num&gt;&lt;urls&gt;&lt;related-urls&gt;&lt;url&gt;https://www.ncbi.nlm.nih.gov/pubmed/27004978&lt;/url&gt;&lt;/related-urls&gt;&lt;/urls&gt;&lt;custom2&gt;PMC4952015&lt;/custom2&gt;&lt;electronic-resource-num&gt;10.1189/jlb.3RI0116-021R&lt;/electronic-resource-num&gt;&lt;/record&gt;&lt;/Cite&gt;&lt;/EndNote&gt;</w:instrText>
      </w:r>
      <w:r w:rsidR="00F6409A" w:rsidRPr="00F6409A">
        <w:fldChar w:fldCharType="separate"/>
      </w:r>
      <w:r w:rsidR="0023721D">
        <w:rPr>
          <w:noProof/>
        </w:rPr>
        <w:t>[184]</w:t>
      </w:r>
      <w:r w:rsidR="00F6409A" w:rsidRPr="00F6409A">
        <w:fldChar w:fldCharType="end"/>
      </w:r>
      <w:r w:rsidR="00FD7966">
        <w:t>.</w:t>
      </w:r>
    </w:p>
    <w:p w14:paraId="79CB72F4" w14:textId="39484E51" w:rsidR="00461D92" w:rsidRPr="00CC0B24" w:rsidRDefault="00141106" w:rsidP="00CC0B24">
      <w:pPr>
        <w:spacing w:line="360" w:lineRule="auto"/>
        <w:ind w:firstLine="720"/>
        <w:jc w:val="both"/>
      </w:pPr>
      <w:r>
        <w:t>Like oligomannose-type glycans, comple</w:t>
      </w:r>
      <w:r w:rsidR="00B37836" w:rsidRPr="00BC5464">
        <w:t xml:space="preserve">x-type glycans have emerged as important in regard to the </w:t>
      </w:r>
      <w:r w:rsidR="00B37836" w:rsidRPr="007713C4">
        <w:t xml:space="preserve">formation of bnAb epitopes. </w:t>
      </w:r>
      <w:r w:rsidR="003574D2" w:rsidRPr="007713C4">
        <w:t>Some bnAbs, such as PGT121 display promiscuous recognition of both oligomannose- and complex-type glycans in glycan arrays</w:t>
      </w:r>
      <w:r w:rsidR="00FD7966">
        <w:t xml:space="preserve"> </w:t>
      </w:r>
      <w:r w:rsidR="003574D2" w:rsidRPr="007713C4">
        <w:fldChar w:fldCharType="begin">
          <w:fldData xml:space="preserve">PEVuZE5vdGU+PENpdGU+PEF1dGhvcj5Nb3VxdWV0PC9BdXRob3I+PFllYXI+MjAxMjwvWWVhcj48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5FMzI2OC03NzwvcGFnZXM+PHZvbHVtZT4xMDk8L3ZvbHVt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</w:fldData>
        </w:fldChar>
      </w:r>
      <w:r w:rsidR="0023721D">
        <w:instrText xml:space="preserve"> ADDIN EN.CITE </w:instrText>
      </w:r>
      <w:r w:rsidR="0023721D">
        <w:fldChar w:fldCharType="begin">
          <w:fldData xml:space="preserve">PEVuZE5vdGU+PENpdGU+PEF1dGhvcj5Nb3VxdWV0PC9BdXRob3I+PFllYXI+MjAxMjwvWWVhcj48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5FMzI2OC03NzwvcGFnZXM+PHZvbHVtZT4xMDk8L3ZvbHVt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</w:fldData>
        </w:fldChar>
      </w:r>
      <w:r w:rsidR="0023721D">
        <w:instrText xml:space="preserve"> ADDIN EN.CITE.DATA </w:instrText>
      </w:r>
      <w:r w:rsidR="0023721D">
        <w:fldChar w:fldCharType="end"/>
      </w:r>
      <w:r w:rsidR="003574D2" w:rsidRPr="007713C4">
        <w:fldChar w:fldCharType="separate"/>
      </w:r>
      <w:r w:rsidR="0023721D">
        <w:rPr>
          <w:noProof/>
        </w:rPr>
        <w:t>[185]</w:t>
      </w:r>
      <w:r w:rsidR="003574D2" w:rsidRPr="007713C4">
        <w:fldChar w:fldCharType="end"/>
      </w:r>
      <w:r w:rsidR="00FD7966">
        <w:t>.</w:t>
      </w:r>
      <w:r w:rsidR="003574D2" w:rsidRPr="007713C4">
        <w:t xml:space="preserve"> </w:t>
      </w:r>
      <w:r w:rsidR="00B37836" w:rsidRPr="007713C4">
        <w:t>Antibodies such as PGT151 are dependent on tri- and tetra-antennary structures at the gp120-gp41 interface</w:t>
      </w:r>
      <w:r w:rsidR="00FD7966">
        <w:t xml:space="preserve"> </w:t>
      </w:r>
      <w:r w:rsidR="00B37836" w:rsidRPr="007713C4">
        <w:fldChar w:fldCharType="begin">
          <w:fldData xml:space="preserve">PEVuZE5vdGU+PENpdGU+PEF1dGhvcj5GYWxrb3dza2E8L0F1dGhvcj48WWVhcj4yMDE0PC9ZZWFy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SYWdvbiBJbnN0aXR1dGUgb2YgTWFzc2FjaHVzZXR0cyBHZW5lcmFsIEhvc3Bp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OTctNDE4MCAoRWxlY3Ryb25pYykmI3hEOzEwNzQtNzYxMyAoTGlua2luZyk8
L2lzYm4+PGFjY2Vzc2lvbi1udW0+MjQ3NjgzNDc8L2FjY2Vzc2lvbi1udW0+PHVybHM+PHJlbGF0
ZWQtdXJscz48dXJsPmh0dHBzOi8vd3d3Lm5jYmkubmxtLm5paC5nb3YvcHVibWVkLzI0NzY4MzQ3
PC91cmw+PC9yZWxhdGVkLXVybHM+PC91cmxzPjxjdXN0b20yPlBNQzQwNzA0MjU8L2N1c3RvbTI+
PGVsZWN0cm9uaWMtcmVzb3VyY2UtbnVtPjEwLjEwMTYvai5pbW11bmkuMjAxNC4wNC4wMDk8L2Vs
ZWN0cm9uaWMtcmVzb3VyY2UtbnVtPjwvcmVjb3JkPjwvQ2l0ZT48L0VuZE5vdGU+
</w:fldData>
        </w:fldChar>
      </w:r>
      <w:r w:rsidR="0023721D">
        <w:instrText xml:space="preserve"> ADDIN EN.CITE </w:instrText>
      </w:r>
      <w:r w:rsidR="0023721D">
        <w:fldChar w:fldCharType="begin">
          <w:fldData xml:space="preserve">PEVuZE5vdGU+PENpdGU+PEF1dGhvcj5GYWxrb3dza2E8L0F1dGhvcj48WWVhcj4yMDE0PC9ZZWFy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SYWdvbiBJbnN0aXR1dGUgb2YgTWFzc2FjaHVzZXR0cyBHZW5lcmFsIEhvc3Bp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OTctNDE4MCAoRWxlY3Ryb25pYykmI3hEOzEwNzQtNzYxMyAoTGlua2luZyk8
L2lzYm4+PGFjY2Vzc2lvbi1udW0+MjQ3NjgzNDc8L2FjY2Vzc2lvbi1udW0+PHVybHM+PHJlbGF0
ZWQtdXJscz48dXJsPmh0dHBzOi8vd3d3Lm5jYmkubmxtLm5paC5nb3YvcHVibWVkLzI0NzY4MzQ3
PC91cmw+PC9yZWxhdGVkLXVybHM+PC91cmxzPjxjdXN0b20yPlBNQzQwNzA0MjU8L2N1c3RvbTI+
PGVsZWN0cm9uaWMtcmVzb3VyY2UtbnVtPjEwLjEwMTYvai5pbW11bmkuMjAxNC4wNC4wMDk8L2Vs
ZWN0cm9uaWMtcmVzb3VyY2UtbnVtPjwvcmVjb3JkPjwvQ2l0ZT48L0VuZE5vdGU+
</w:fldData>
        </w:fldChar>
      </w:r>
      <w:r w:rsidR="0023721D">
        <w:instrText xml:space="preserve"> ADDIN EN.CITE.DATA </w:instrText>
      </w:r>
      <w:r w:rsidR="0023721D">
        <w:fldChar w:fldCharType="end"/>
      </w:r>
      <w:r w:rsidR="00B37836" w:rsidRPr="007713C4">
        <w:fldChar w:fldCharType="separate"/>
      </w:r>
      <w:r w:rsidR="0023721D">
        <w:rPr>
          <w:noProof/>
        </w:rPr>
        <w:t>[186]</w:t>
      </w:r>
      <w:r w:rsidR="00B37836" w:rsidRPr="007713C4">
        <w:fldChar w:fldCharType="end"/>
      </w:r>
      <w:r w:rsidR="00FD7966">
        <w:t>,</w:t>
      </w:r>
      <w:r w:rsidR="00B37836" w:rsidRPr="007713C4">
        <w:t xml:space="preserve"> while </w:t>
      </w:r>
      <w:r w:rsidR="00B37836">
        <w:t xml:space="preserve">α2-6-linked </w:t>
      </w:r>
      <w:r w:rsidR="00B37836" w:rsidRPr="00BC5464">
        <w:t xml:space="preserve">sialylated hybrid- and complex-type glycans have been implicated in the </w:t>
      </w:r>
      <w:r w:rsidR="00B37836">
        <w:t xml:space="preserve">development and binding </w:t>
      </w:r>
      <w:r w:rsidR="00B37836" w:rsidRPr="00BC5464">
        <w:t>of apex-</w:t>
      </w:r>
      <w:r w:rsidR="00FB77EC" w:rsidRPr="00BC5464">
        <w:t>targeting</w:t>
      </w:r>
      <w:r w:rsidR="00B37836" w:rsidRPr="00BC5464">
        <w:t xml:space="preserve"> bnAbs </w:t>
      </w:r>
      <w:r w:rsidR="00B37836">
        <w:t>such as PG16</w:t>
      </w:r>
      <w:r w:rsidR="00B37836" w:rsidRPr="00BC5464">
        <w:t xml:space="preserve"> and </w:t>
      </w:r>
      <w:r w:rsidR="00B37836" w:rsidRPr="00FF4478">
        <w:t>the CAP256-VRC26 lineage</w:t>
      </w:r>
      <w:r w:rsidR="00FD7966">
        <w:t xml:space="preserve"> </w:t>
      </w:r>
      <w:r w:rsidR="00B37836" w:rsidRPr="003574D2">
        <w:fldChar w:fldCharType="begin">
          <w:fldData xml:space="preserve">PEVuZE5vdGU+PENpdGU+PEF1dGhvcj5QYW5jZXJhPC9BdXRob3I+PFllYXI+MjAxMzwvWWVhcj48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</w:fldData>
        </w:fldChar>
      </w:r>
      <w:r w:rsidR="0023721D">
        <w:instrText xml:space="preserve"> ADDIN EN.CITE </w:instrText>
      </w:r>
      <w:r w:rsidR="0023721D">
        <w:fldChar w:fldCharType="begin">
          <w:fldData xml:space="preserve">PEVuZE5vdGU+PENpdGU+PEF1dGhvcj5QYW5jZXJhPC9BdXRob3I+PFllYXI+MjAxMzwvWWVhcj48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</w:fldData>
        </w:fldChar>
      </w:r>
      <w:r w:rsidR="0023721D">
        <w:instrText xml:space="preserve"> ADDIN EN.CITE.DATA </w:instrText>
      </w:r>
      <w:r w:rsidR="0023721D">
        <w:fldChar w:fldCharType="end"/>
      </w:r>
      <w:r w:rsidR="00B37836" w:rsidRPr="003574D2">
        <w:fldChar w:fldCharType="separate"/>
      </w:r>
      <w:r w:rsidR="0023721D">
        <w:rPr>
          <w:noProof/>
        </w:rPr>
        <w:t>[187-189]</w:t>
      </w:r>
      <w:r w:rsidR="00B37836" w:rsidRPr="003574D2">
        <w:fldChar w:fldCharType="end"/>
      </w:r>
      <w:r w:rsidR="00FD7966">
        <w:t>.</w:t>
      </w:r>
      <w:r w:rsidR="003574D2" w:rsidRPr="003574D2">
        <w:t xml:space="preserve"> Interactions between the sialic acid residues of </w:t>
      </w:r>
      <w:proofErr w:type="spellStart"/>
      <w:r w:rsidR="003574D2" w:rsidRPr="003574D2">
        <w:t>Env</w:t>
      </w:r>
      <w:proofErr w:type="spellEnd"/>
      <w:r w:rsidR="003574D2" w:rsidRPr="003574D2">
        <w:t xml:space="preserve"> and </w:t>
      </w:r>
      <w:proofErr w:type="spellStart"/>
      <w:r w:rsidR="003574D2" w:rsidRPr="003574D2">
        <w:t>Siglecs</w:t>
      </w:r>
      <w:proofErr w:type="spellEnd"/>
      <w:r w:rsidR="003574D2" w:rsidRPr="003574D2">
        <w:t xml:space="preserve"> (sialic acid-binding immunoglobulin-like lectins) </w:t>
      </w:r>
      <w:r w:rsidR="004B2513">
        <w:t>have also been observed to pl</w:t>
      </w:r>
      <w:r w:rsidR="003574D2" w:rsidRPr="003574D2">
        <w:t>ay an important role in the infection of macrophages, which express low levels of cell-surface CD4</w:t>
      </w:r>
      <w:r w:rsidR="00FD7966">
        <w:t xml:space="preserve"> </w:t>
      </w:r>
      <w:r w:rsidR="003574D2" w:rsidRPr="003574D2">
        <w:fldChar w:fldCharType="begin">
          <w:fldData xml:space="preserve">PEVuZE5vdGU+PENpdGU+PEF1dGhvcj5ab3U8L0F1dGhvcj48WWVhcj4yMDExPC9ZZWFyPjxSZWNO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I0NTU5PC9wYWdlcz48dm9sdW1lPjY8L3ZvbHVtZT48bnVtYmVyPjk8L251bWJlcj48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</w:fldData>
        </w:fldChar>
      </w:r>
      <w:r w:rsidR="0023721D">
        <w:instrText xml:space="preserve"> ADDIN EN.CITE </w:instrText>
      </w:r>
      <w:r w:rsidR="0023721D">
        <w:fldChar w:fldCharType="begin">
          <w:fldData xml:space="preserve">PEVuZE5vdGU+PENpdGU+PEF1dGhvcj5ab3U8L0F1dGhvcj48WWVhcj4yMDExPC9ZZWFyPjxSZWNO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I0NTU5PC9wYWdlcz48dm9sdW1lPjY8L3ZvbHVtZT48bnVtYmVyPjk8L251bWJlcj48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</w:fldData>
        </w:fldChar>
      </w:r>
      <w:r w:rsidR="0023721D">
        <w:instrText xml:space="preserve"> ADDIN EN.CITE.DATA </w:instrText>
      </w:r>
      <w:r w:rsidR="0023721D">
        <w:fldChar w:fldCharType="end"/>
      </w:r>
      <w:r w:rsidR="003574D2" w:rsidRPr="003574D2">
        <w:fldChar w:fldCharType="separate"/>
      </w:r>
      <w:r w:rsidR="0023721D">
        <w:rPr>
          <w:noProof/>
        </w:rPr>
        <w:t>[190]</w:t>
      </w:r>
      <w:r w:rsidR="003574D2" w:rsidRPr="003574D2">
        <w:fldChar w:fldCharType="end"/>
      </w:r>
      <w:r w:rsidR="00FD7966">
        <w:t>.</w:t>
      </w:r>
      <w:r w:rsidR="003574D2" w:rsidRPr="003574D2">
        <w:t xml:space="preserve"> </w:t>
      </w:r>
      <w:r w:rsidR="00B37836" w:rsidRPr="003574D2">
        <w:t xml:space="preserve">Thus, cell-directed glycosylation </w:t>
      </w:r>
      <w:r w:rsidR="00154A62">
        <w:t>can</w:t>
      </w:r>
      <w:r w:rsidR="00B37836" w:rsidRPr="003574D2">
        <w:t xml:space="preserve"> play a role in both </w:t>
      </w:r>
      <w:r w:rsidR="00144146" w:rsidRPr="003574D2">
        <w:t>viral infectivity a</w:t>
      </w:r>
      <w:r w:rsidR="00144146">
        <w:t>nd</w:t>
      </w:r>
      <w:r w:rsidR="00144146" w:rsidRPr="00CB17B1">
        <w:t xml:space="preserve"> </w:t>
      </w:r>
      <w:r w:rsidR="00B37836" w:rsidRPr="00CB17B1">
        <w:t>bnAb binding, and understanding the factors influencing complex-type glycosylation may have implications in guiding immunogen design, for instance when choosing expression cell lines.</w:t>
      </w:r>
    </w:p>
    <w:p w14:paraId="77959D9E" w14:textId="3B6D20D3" w:rsidR="002530F4" w:rsidRPr="004B6E87" w:rsidRDefault="002530F4" w:rsidP="001D220C">
      <w:pPr>
        <w:pStyle w:val="Heading2"/>
        <w:numPr>
          <w:ilvl w:val="1"/>
          <w:numId w:val="14"/>
        </w:numPr>
        <w:spacing w:after="240"/>
      </w:pPr>
      <w:r w:rsidRPr="004B6E87">
        <w:t>Membrane tethering</w:t>
      </w:r>
    </w:p>
    <w:p w14:paraId="4743CFAA" w14:textId="406804F5" w:rsidR="002671DF" w:rsidRPr="00F97D0D" w:rsidRDefault="002530F4" w:rsidP="00D55F9C">
      <w:pPr>
        <w:spacing w:line="360" w:lineRule="auto"/>
        <w:jc w:val="both"/>
      </w:pPr>
      <w:r w:rsidRPr="003F5813">
        <w:t>The majority of glycan analyses have been performed on soluble Env constructs due to the difficulties associated with expressing and purifying full-length</w:t>
      </w:r>
      <w:r w:rsidR="002A2046" w:rsidRPr="003F5813">
        <w:t>, membrane-bound</w:t>
      </w:r>
      <w:r w:rsidRPr="003F5813">
        <w:t xml:space="preserve"> Env.</w:t>
      </w:r>
      <w:r w:rsidR="00D55F9C" w:rsidRPr="003F5813">
        <w:t xml:space="preserve"> </w:t>
      </w:r>
      <w:r w:rsidR="00F70B33" w:rsidRPr="003F5813">
        <w:t>Until recently, t</w:t>
      </w:r>
      <w:r w:rsidRPr="003F5813">
        <w:t xml:space="preserve">he impact of membrane tethering on Env glycosylation </w:t>
      </w:r>
      <w:r w:rsidR="00F70B33" w:rsidRPr="003F5813">
        <w:t xml:space="preserve">had </w:t>
      </w:r>
      <w:r w:rsidRPr="003F5813">
        <w:t>remain</w:t>
      </w:r>
      <w:r w:rsidR="00F70B33" w:rsidRPr="003F5813">
        <w:t>ed</w:t>
      </w:r>
      <w:r w:rsidRPr="003F5813">
        <w:t xml:space="preserve"> largely unaddressed</w:t>
      </w:r>
      <w:r w:rsidR="00F70B33" w:rsidRPr="003F5813">
        <w:t xml:space="preserve">. </w:t>
      </w:r>
      <w:r w:rsidR="002A2046" w:rsidRPr="003F5813">
        <w:t>A</w:t>
      </w:r>
      <w:r w:rsidR="00F70B33" w:rsidRPr="003F5813">
        <w:t>nalyses of</w:t>
      </w:r>
      <w:r w:rsidR="00D55F9C" w:rsidRPr="003F5813">
        <w:t xml:space="preserve"> virally-derived Envs</w:t>
      </w:r>
      <w:r w:rsidR="002A2046" w:rsidRPr="003F5813">
        <w:t xml:space="preserve">, </w:t>
      </w:r>
      <w:r w:rsidR="00F70B33" w:rsidRPr="003F5813">
        <w:t>while performe</w:t>
      </w:r>
      <w:r w:rsidR="00117B18" w:rsidRPr="003F5813">
        <w:t xml:space="preserve">d on membrane-bound material, </w:t>
      </w:r>
      <w:r w:rsidR="002A2046" w:rsidRPr="003F5813">
        <w:t xml:space="preserve">generally </w:t>
      </w:r>
      <w:r w:rsidR="00117B18" w:rsidRPr="003F5813">
        <w:t>did</w:t>
      </w:r>
      <w:r w:rsidR="00F70B33" w:rsidRPr="003F5813">
        <w:t xml:space="preserve"> not co</w:t>
      </w:r>
      <w:r w:rsidR="00117B18" w:rsidRPr="003F5813">
        <w:t>ntrol for expression cell-line, known</w:t>
      </w:r>
      <w:r w:rsidR="00465BB0" w:rsidRPr="003F5813">
        <w:t xml:space="preserve"> to influence</w:t>
      </w:r>
      <w:r w:rsidR="00117B18" w:rsidRPr="003F5813">
        <w:t xml:space="preserve"> </w:t>
      </w:r>
      <w:r w:rsidR="00F70B33" w:rsidRPr="003F5813">
        <w:t>glycosylation</w:t>
      </w:r>
      <w:r w:rsidR="00117B18" w:rsidRPr="003F5813">
        <w:t xml:space="preserve"> processing</w:t>
      </w:r>
      <w:r w:rsidR="00FD7966">
        <w:t xml:space="preserve"> </w:t>
      </w:r>
      <w:r w:rsidR="004C48CE" w:rsidRPr="00F97D0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 </w:instrText>
      </w:r>
      <w:r w:rsidR="0023721D">
        <w:fldChar w:fldCharType="begin">
          <w:fldData xml:space="preserve">PEVuZE5vdGU+PENpdGU+PEF1dGhvcj5TdHJ1d2U8L0F1dGhvcj48WWVhcj4yMDE4PC9ZZWFyPjxS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BFbGVjdHJvbmljIGFkZHJl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</w:fldData>
        </w:fldChar>
      </w:r>
      <w:r w:rsidR="0023721D">
        <w:instrText xml:space="preserve"> ADDIN EN.CITE.DATA </w:instrText>
      </w:r>
      <w:r w:rsidR="0023721D">
        <w:fldChar w:fldCharType="end"/>
      </w:r>
      <w:r w:rsidR="004C48CE" w:rsidRPr="00F97D0D">
        <w:fldChar w:fldCharType="separate"/>
      </w:r>
      <w:r w:rsidR="0023721D">
        <w:rPr>
          <w:noProof/>
        </w:rPr>
        <w:t>[173, 174]</w:t>
      </w:r>
      <w:r w:rsidR="004C48CE" w:rsidRPr="00F97D0D">
        <w:fldChar w:fldCharType="end"/>
      </w:r>
      <w:r w:rsidR="00FD7966">
        <w:t>.</w:t>
      </w:r>
      <w:r w:rsidR="00063331" w:rsidRPr="00F97D0D">
        <w:t xml:space="preserve"> </w:t>
      </w:r>
      <w:r w:rsidR="002A2046" w:rsidRPr="00F97D0D">
        <w:t>However, r</w:t>
      </w:r>
      <w:r w:rsidR="00117B18" w:rsidRPr="00F97D0D">
        <w:t>ecent s</w:t>
      </w:r>
      <w:r w:rsidR="00063331" w:rsidRPr="00F97D0D">
        <w:t xml:space="preserve">tudies by </w:t>
      </w:r>
      <w:proofErr w:type="spellStart"/>
      <w:r w:rsidR="00063331" w:rsidRPr="00F97D0D">
        <w:t>Rantalainen</w:t>
      </w:r>
      <w:proofErr w:type="spellEnd"/>
      <w:r w:rsidR="00063331" w:rsidRPr="00F97D0D">
        <w:t xml:space="preserve"> et al. and Cao et al. directly c</w:t>
      </w:r>
      <w:r w:rsidR="00712383" w:rsidRPr="00F97D0D">
        <w:t>ompar</w:t>
      </w:r>
      <w:r w:rsidR="00063331" w:rsidRPr="00F97D0D">
        <w:t>e the glycosylation</w:t>
      </w:r>
      <w:r w:rsidR="00F70B33" w:rsidRPr="00F97D0D">
        <w:t xml:space="preserve"> of membrane-bound</w:t>
      </w:r>
      <w:r w:rsidR="00D55F9C" w:rsidRPr="00F97D0D">
        <w:t xml:space="preserve"> Env</w:t>
      </w:r>
      <w:r w:rsidR="00F70B33" w:rsidRPr="00F97D0D">
        <w:t>s</w:t>
      </w:r>
      <w:r w:rsidR="00D55F9C" w:rsidRPr="00F97D0D">
        <w:t xml:space="preserve"> </w:t>
      </w:r>
      <w:r w:rsidR="00F70B33" w:rsidRPr="00F97D0D">
        <w:t>with</w:t>
      </w:r>
      <w:r w:rsidR="00D55F9C" w:rsidRPr="00F97D0D">
        <w:t xml:space="preserve"> </w:t>
      </w:r>
      <w:r w:rsidR="00F70B33" w:rsidRPr="00F97D0D">
        <w:t>their</w:t>
      </w:r>
      <w:r w:rsidR="00D55F9C" w:rsidRPr="00F97D0D">
        <w:t xml:space="preserve"> corresponding</w:t>
      </w:r>
      <w:r w:rsidR="001D72CB" w:rsidRPr="00F97D0D">
        <w:t xml:space="preserve"> soluble</w:t>
      </w:r>
      <w:r w:rsidR="00D55F9C" w:rsidRPr="00F97D0D">
        <w:t xml:space="preserve"> SOSIP.664 trimer</w:t>
      </w:r>
      <w:r w:rsidR="00F70B33" w:rsidRPr="00F97D0D">
        <w:t>s</w:t>
      </w:r>
      <w:r w:rsidR="00712383" w:rsidRPr="00F97D0D">
        <w:t xml:space="preserve"> </w:t>
      </w:r>
      <w:r w:rsidR="001D72CB" w:rsidRPr="00F97D0D">
        <w:t xml:space="preserve">expressed in </w:t>
      </w:r>
      <w:r w:rsidR="00F70B33" w:rsidRPr="00F97D0D">
        <w:t>the same cell lines</w:t>
      </w:r>
      <w:r w:rsidR="002A2046" w:rsidRPr="00F97D0D">
        <w:t xml:space="preserve">. </w:t>
      </w:r>
      <w:r w:rsidR="00063331" w:rsidRPr="00F97D0D">
        <w:t xml:space="preserve">The </w:t>
      </w:r>
      <w:r w:rsidR="002A2046" w:rsidRPr="00F97D0D">
        <w:t xml:space="preserve">differences </w:t>
      </w:r>
      <w:r w:rsidR="002671DF" w:rsidRPr="00F97D0D">
        <w:t>observed between mem</w:t>
      </w:r>
      <w:r w:rsidR="00C02C1A">
        <w:t>brane-bound Env and SOSIP.664 a</w:t>
      </w:r>
      <w:r w:rsidR="002671DF" w:rsidRPr="00F97D0D">
        <w:t xml:space="preserve">re reminiscent of </w:t>
      </w:r>
      <w:r w:rsidR="003545C3" w:rsidRPr="00F97D0D">
        <w:t xml:space="preserve">the </w:t>
      </w:r>
      <w:r w:rsidR="002671DF" w:rsidRPr="00F97D0D">
        <w:t xml:space="preserve">differences observed between </w:t>
      </w:r>
      <w:r w:rsidR="003545C3" w:rsidRPr="00F97D0D">
        <w:t>viral Env and SOSIP.664</w:t>
      </w:r>
      <w:r w:rsidR="001D72CB" w:rsidRPr="00F97D0D">
        <w:t>,</w:t>
      </w:r>
      <w:r w:rsidR="00D55F9C" w:rsidRPr="00F97D0D">
        <w:t xml:space="preserve"> </w:t>
      </w:r>
      <w:r w:rsidR="00063331" w:rsidRPr="00F97D0D">
        <w:t xml:space="preserve">in that </w:t>
      </w:r>
      <w:r w:rsidR="00D55F9C" w:rsidRPr="00F97D0D">
        <w:t xml:space="preserve">sites containing mixed populations of glycans on the </w:t>
      </w:r>
      <w:r w:rsidR="004C48CE" w:rsidRPr="00F97D0D">
        <w:t xml:space="preserve">soluble </w:t>
      </w:r>
      <w:r w:rsidR="00D55F9C" w:rsidRPr="00F97D0D">
        <w:lastRenderedPageBreak/>
        <w:t>SOSIP.664</w:t>
      </w:r>
      <w:r w:rsidR="001D72CB" w:rsidRPr="00F97D0D">
        <w:t xml:space="preserve"> trimer</w:t>
      </w:r>
      <w:r w:rsidR="00D55F9C" w:rsidRPr="00F97D0D">
        <w:t xml:space="preserve"> typically displayed </w:t>
      </w:r>
      <w:r w:rsidR="004C48CE" w:rsidRPr="00F97D0D">
        <w:t xml:space="preserve">only </w:t>
      </w:r>
      <w:r w:rsidR="00D55F9C" w:rsidRPr="00F97D0D">
        <w:t>fully processed, complex-type glycan structures on the full-length construct</w:t>
      </w:r>
      <w:r w:rsidR="00FD7966">
        <w:t xml:space="preserve"> </w:t>
      </w:r>
      <w:r w:rsidR="00D55F9C" w:rsidRPr="00F97D0D">
        <w:fldChar w:fldCharType="begin">
          <w:fldData xml:space="preserve">PEVuZE5vdGU+PENpdGU+PEF1dGhvcj5SYW50YWxhaW5lbjwvQXV0aG9yPjxZZWFyPjIwMTg8L1ll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</w:fldData>
        </w:fldChar>
      </w:r>
      <w:r w:rsidR="0023721D">
        <w:instrText xml:space="preserve"> ADDIN EN.CITE </w:instrText>
      </w:r>
      <w:r w:rsidR="0023721D">
        <w:fldChar w:fldCharType="begin">
          <w:fldData xml:space="preserve">PEVuZE5vdGU+PENpdGU+PEF1dGhvcj5SYW50YWxhaW5lbjwvQXV0aG9yPjxZZWFyPjIwMTg8L1ll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</w:fldData>
        </w:fldChar>
      </w:r>
      <w:r w:rsidR="0023721D">
        <w:instrText xml:space="preserve"> ADDIN EN.CITE.DATA </w:instrText>
      </w:r>
      <w:r w:rsidR="0023721D">
        <w:fldChar w:fldCharType="end"/>
      </w:r>
      <w:r w:rsidR="00D55F9C" w:rsidRPr="00F97D0D">
        <w:fldChar w:fldCharType="separate"/>
      </w:r>
      <w:r w:rsidR="0023721D">
        <w:rPr>
          <w:noProof/>
        </w:rPr>
        <w:t>[191]</w:t>
      </w:r>
      <w:r w:rsidR="00D55F9C" w:rsidRPr="00F97D0D">
        <w:fldChar w:fldCharType="end"/>
      </w:r>
      <w:r w:rsidR="00FD7966">
        <w:t>.</w:t>
      </w:r>
      <w:r w:rsidR="002671DF" w:rsidRPr="00F97D0D">
        <w:t xml:space="preserve"> </w:t>
      </w:r>
      <w:r w:rsidR="00845FD0" w:rsidRPr="00F97D0D">
        <w:t xml:space="preserve">It </w:t>
      </w:r>
      <w:r w:rsidR="003545C3" w:rsidRPr="00F97D0D">
        <w:t>was</w:t>
      </w:r>
      <w:r w:rsidR="00117B18" w:rsidRPr="00F97D0D">
        <w:t xml:space="preserve"> </w:t>
      </w:r>
      <w:r w:rsidR="00867333" w:rsidRPr="00F97D0D">
        <w:t>hypothesis</w:t>
      </w:r>
      <w:r w:rsidR="00712383" w:rsidRPr="00F97D0D">
        <w:t>e</w:t>
      </w:r>
      <w:r w:rsidR="00845FD0" w:rsidRPr="00F97D0D">
        <w:t>d</w:t>
      </w:r>
      <w:r w:rsidR="00712383" w:rsidRPr="00F97D0D">
        <w:t xml:space="preserve"> that the more complete processing </w:t>
      </w:r>
      <w:r w:rsidR="0003629D" w:rsidRPr="00F97D0D">
        <w:t>observed</w:t>
      </w:r>
      <w:r w:rsidR="00712383" w:rsidRPr="00F97D0D">
        <w:t xml:space="preserve"> </w:t>
      </w:r>
      <w:r w:rsidR="001D72CB" w:rsidRPr="00F97D0D">
        <w:t xml:space="preserve">on full-length </w:t>
      </w:r>
      <w:r w:rsidR="002671DF" w:rsidRPr="00F97D0D">
        <w:t>constructs</w:t>
      </w:r>
      <w:r w:rsidR="001D72CB" w:rsidRPr="00F97D0D">
        <w:t xml:space="preserve"> </w:t>
      </w:r>
      <w:r w:rsidR="00712383" w:rsidRPr="00F97D0D">
        <w:t xml:space="preserve">is due to </w:t>
      </w:r>
      <w:r w:rsidR="00D55F9C" w:rsidRPr="00F97D0D">
        <w:t>membrane-bound</w:t>
      </w:r>
      <w:r w:rsidRPr="00F97D0D">
        <w:t xml:space="preserve"> Env </w:t>
      </w:r>
      <w:r w:rsidR="00712383" w:rsidRPr="00F97D0D">
        <w:t xml:space="preserve">being </w:t>
      </w:r>
      <w:r w:rsidR="00D55F9C" w:rsidRPr="00F97D0D">
        <w:t xml:space="preserve">kept </w:t>
      </w:r>
      <w:r w:rsidRPr="00F97D0D">
        <w:t xml:space="preserve">in closer proximity to the membrane-bound glycosylation enzymes </w:t>
      </w:r>
      <w:r w:rsidR="0003629D" w:rsidRPr="00F97D0D">
        <w:t xml:space="preserve">throughout the ER and Golgi </w:t>
      </w:r>
      <w:r w:rsidRPr="00F97D0D">
        <w:t>(</w:t>
      </w:r>
      <w:r w:rsidR="00FD1C6A" w:rsidRPr="00F97D0D">
        <w:t xml:space="preserve">Fig. </w:t>
      </w:r>
      <w:r w:rsidR="00A45762" w:rsidRPr="00F97D0D">
        <w:t>3</w:t>
      </w:r>
      <w:r w:rsidRPr="00F97D0D">
        <w:t>D</w:t>
      </w:r>
      <w:r w:rsidR="00D55F9C" w:rsidRPr="00F97D0D">
        <w:t>)</w:t>
      </w:r>
      <w:r w:rsidR="00712383" w:rsidRPr="00F97D0D">
        <w:t xml:space="preserve">, as </w:t>
      </w:r>
      <w:r w:rsidR="00063331" w:rsidRPr="00F97D0D">
        <w:t>opposed to soluble Env which is released into the lumen</w:t>
      </w:r>
      <w:r w:rsidR="00FD7966">
        <w:t xml:space="preserve"> </w:t>
      </w:r>
      <w:r w:rsidR="00CA19C1" w:rsidRPr="00F97D0D">
        <w:fldChar w:fldCharType="begin">
          <w:fldData xml:space="preserve">PEVuZE5vdGU+PENpdGU+PEF1dGhvcj5DYW88L0F1dGhvcj48WWVhcj4yMDE4PC9ZZWFyPjxSZWNO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</w:fldData>
        </w:fldChar>
      </w:r>
      <w:r w:rsidR="0023721D">
        <w:instrText xml:space="preserve"> ADDIN EN.CITE </w:instrText>
      </w:r>
      <w:r w:rsidR="0023721D">
        <w:fldChar w:fldCharType="begin">
          <w:fldData xml:space="preserve">PEVuZE5vdGU+PENpdGU+PEF1dGhvcj5DYW88L0F1dGhvcj48WWVhcj4yMDE4PC9ZZWFyPjxSZWNO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</w:fldData>
        </w:fldChar>
      </w:r>
      <w:r w:rsidR="0023721D">
        <w:instrText xml:space="preserve"> ADDIN EN.CITE.DATA </w:instrText>
      </w:r>
      <w:r w:rsidR="0023721D">
        <w:fldChar w:fldCharType="end"/>
      </w:r>
      <w:r w:rsidR="00CA19C1" w:rsidRPr="00F97D0D">
        <w:fldChar w:fldCharType="separate"/>
      </w:r>
      <w:r w:rsidR="0023721D">
        <w:rPr>
          <w:noProof/>
        </w:rPr>
        <w:t>[173, 174]</w:t>
      </w:r>
      <w:r w:rsidR="00CA19C1" w:rsidRPr="00F97D0D">
        <w:fldChar w:fldCharType="end"/>
      </w:r>
      <w:r w:rsidR="00FD7966">
        <w:t>.</w:t>
      </w:r>
      <w:r w:rsidR="00063331" w:rsidRPr="00F97D0D">
        <w:t xml:space="preserve"> </w:t>
      </w:r>
      <w:r w:rsidR="002671DF" w:rsidRPr="00F97D0D">
        <w:t xml:space="preserve">In </w:t>
      </w:r>
      <w:r w:rsidR="00087D56" w:rsidRPr="00F97D0D">
        <w:t>line with this hypothesis</w:t>
      </w:r>
      <w:r w:rsidR="002671DF" w:rsidRPr="00F97D0D">
        <w:t>,</w:t>
      </w:r>
      <w:r w:rsidR="00712383" w:rsidRPr="00F97D0D">
        <w:t xml:space="preserve"> membrane-bound CD59 </w:t>
      </w:r>
      <w:r w:rsidR="003545C3" w:rsidRPr="00F97D0D">
        <w:t xml:space="preserve">also </w:t>
      </w:r>
      <w:r w:rsidR="00712383" w:rsidRPr="00F97D0D">
        <w:t>displays increased processing compared to its soluble counterpart</w:t>
      </w:r>
      <w:r w:rsidR="00FD7966">
        <w:t xml:space="preserve"> </w:t>
      </w:r>
      <w:r w:rsidR="00712383" w:rsidRPr="00F97D0D">
        <w:fldChar w:fldCharType="begin"/>
      </w:r>
      <w:r w:rsidR="0023721D">
        <w:instrText xml:space="preserve"> ADDIN EN.CITE &lt;EndNote&gt;&lt;Cite&gt;&lt;Author&gt;Wheeler&lt;/Author&gt;&lt;Year&gt;2002&lt;/Year&gt;&lt;RecNum&gt;1581&lt;/RecNum&gt;&lt;DisplayText&gt;[192]&lt;/DisplayText&gt;&lt;record&gt;&lt;rec-number&gt;1581&lt;/rec-number&gt;&lt;foreign-keys&gt;&lt;key app="EN" db-id="p2pxssdv6repwwevvsjpx0dqxsx0eer995xr" timestamp="1521554766"&gt;1581&lt;/key&gt;&lt;/foreign-keys&gt;&lt;ref-type name="Journal Article"&gt;17&lt;/ref-type&gt;&lt;contributors&gt;&lt;authors&gt;&lt;author&gt;Wheeler, S. F.&lt;/author&gt;&lt;author&gt;Rudd, P. M.&lt;/author&gt;&lt;author&gt;Davis, S. J.&lt;/author&gt;&lt;author&gt;Dwek, R. A.&lt;/author&gt;&lt;author&gt;Harvey, D. J.&lt;/author&gt;&lt;/authors&gt;&lt;/contributors&gt;&lt;auth-address&gt;Oxford Glycobiology Institute, Department of Biochemistry, South Parks Road, Oxford, OX1 3QU, United Kingdom.&lt;/auth-address&gt;&lt;titles&gt;&lt;title&gt;Comparison of the N-linked glycans from soluble and GPI-anchored CD59 expressed in CHO cells&lt;/title&gt;&lt;secondary-title&gt;Glycobiology&lt;/secondary-title&gt;&lt;alt-title&gt;Glycobiology&lt;/alt-title&gt;&lt;/titles&gt;&lt;periodical&gt;&lt;full-title&gt;Glycobiology&lt;/full-title&gt;&lt;/periodical&gt;&lt;alt-periodical&gt;&lt;full-title&gt;Glycobiology&lt;/full-title&gt;&lt;/alt-periodical&gt;&lt;pages&gt;261-71&lt;/pages&gt;&lt;volume&gt;12&lt;/volume&gt;&lt;number&gt;4&lt;/number&gt;&lt;keywords&gt;&lt;keyword&gt;Amino Acid Sequence&lt;/keyword&gt;&lt;keyword&gt;Animals&lt;/keyword&gt;&lt;keyword&gt;CD59 Antigens/*chemistry&lt;/keyword&gt;&lt;keyword&gt;CHO Cells&lt;/keyword&gt;&lt;keyword&gt;Chromatography, High Pressure Liquid&lt;/keyword&gt;&lt;keyword&gt;Cricetinae&lt;/keyword&gt;&lt;keyword&gt;Electrophoresis, Polyacrylamide Gel&lt;/keyword&gt;&lt;keyword&gt;Glycosylphosphatidylinositols/*chemistry&lt;/keyword&gt;&lt;keyword&gt;Molecular Sequence Data&lt;/keyword&gt;&lt;keyword&gt;Polysaccharides/*chemistry&lt;/keyword&gt;&lt;keyword&gt;Spectrometry, Mass, Matrix-Assisted Laser Desorption-Ionization&lt;/keyword&gt;&lt;/keywords&gt;&lt;dates&gt;&lt;year&gt;2002&lt;/year&gt;&lt;pub-dates&gt;&lt;date&gt;Apr&lt;/date&gt;&lt;/pub-dates&gt;&lt;/dates&gt;&lt;isbn&gt;0959-6658 (Print)&amp;#xD;0959-6658 (Linking)&lt;/isbn&gt;&lt;accession-num&gt;12042249&lt;/accession-num&gt;&lt;urls&gt;&lt;related-urls&gt;&lt;url&gt;http://www.ncbi.nlm.nih.gov/pubmed/12042249&lt;/url&gt;&lt;/related-urls&gt;&lt;/urls&gt;&lt;/record&gt;&lt;/Cite&gt;&lt;/EndNote&gt;</w:instrText>
      </w:r>
      <w:r w:rsidR="00712383" w:rsidRPr="00F97D0D">
        <w:fldChar w:fldCharType="separate"/>
      </w:r>
      <w:r w:rsidR="0023721D">
        <w:rPr>
          <w:noProof/>
        </w:rPr>
        <w:t>[192]</w:t>
      </w:r>
      <w:r w:rsidR="00712383" w:rsidRPr="00F97D0D">
        <w:fldChar w:fldCharType="end"/>
      </w:r>
      <w:r w:rsidR="00FD7966">
        <w:t>.</w:t>
      </w:r>
    </w:p>
    <w:p w14:paraId="32880D93" w14:textId="4C909D9C" w:rsidR="00D55F9C" w:rsidRPr="00F97D0D" w:rsidRDefault="002671DF" w:rsidP="00036E8A">
      <w:pPr>
        <w:spacing w:line="360" w:lineRule="auto"/>
        <w:ind w:firstLine="720"/>
        <w:jc w:val="both"/>
      </w:pPr>
      <w:r w:rsidRPr="00F97D0D">
        <w:t>A</w:t>
      </w:r>
      <w:r w:rsidR="005B7C11" w:rsidRPr="00F97D0D">
        <w:t>lternativel</w:t>
      </w:r>
      <w:r w:rsidR="008D1DEB" w:rsidRPr="00F97D0D">
        <w:t>y, it has</w:t>
      </w:r>
      <w:r w:rsidR="005B7C11" w:rsidRPr="00F97D0D">
        <w:t xml:space="preserve"> been hypothesised that the closer proximity of the membrane </w:t>
      </w:r>
      <w:r w:rsidR="008D1DEB" w:rsidRPr="00F97D0D">
        <w:t>to</w:t>
      </w:r>
      <w:r w:rsidR="005B7C11" w:rsidRPr="00F97D0D">
        <w:t xml:space="preserve"> full-length constructs, particularly to gp41, would pose additional steric constraints on Env glycosylation processing</w:t>
      </w:r>
      <w:r w:rsidR="00FD7966">
        <w:t xml:space="preserve"> </w:t>
      </w:r>
      <w:r w:rsidR="005B7C11" w:rsidRPr="00F97D0D">
        <w:fldChar w:fldCharType="begin"/>
      </w:r>
      <w:r w:rsidR="0023721D">
        <w:instrText xml:space="preserve"> ADDIN EN.CITE &lt;EndNote&gt;&lt;Cite&gt;&lt;Author&gt;Behrens&lt;/Author&gt;&lt;Year&gt;2017&lt;/Year&gt;&lt;RecNum&gt;1297&lt;/RecNum&gt;&lt;DisplayText&gt;[171]&lt;/DisplayText&gt;&lt;record&gt;&lt;rec-number&gt;1297&lt;/rec-number&gt;&lt;foreign-keys&gt;&lt;key app="EN" db-id="p2pxssdv6repwwevvsjpx0dqxsx0eer995xr" timestamp="1497616311"&gt;1297&lt;/key&gt;&lt;/foreign-keys&gt;&lt;ref-type name="Journal Article"&gt;17&lt;/ref-type&gt;&lt;contributors&gt;&lt;authors&gt;&lt;author&gt;Behrens, A. J.&lt;/author&gt;&lt;author&gt;Crispin, M.&lt;/author&gt;&lt;/authors&gt;&lt;/contributors&gt;&lt;auth-address&gt;Oxford Glycobiology Institute, Department of Biochemistry, University of Oxford, South Parks Road, Oxford OX1 3QU, UK.&amp;#xD;Oxford Glycobiology Institute, Department of Biochemistry, University of Oxford, South Parks Road, Oxford OX1 3QU, UK; Department of Immunology and Microbial Science, The Scripps Research Institute, La Jolla, CA 92037, USA. Electronic address: max.crispin@bioch.ox.ac.uk.&lt;/auth-address&gt;&lt;titles&gt;&lt;title&gt;Structural principles controlling HIV envelope glycosylation&lt;/title&gt;&lt;secondary-title&gt;Curr Opin Struct Biol&lt;/secondary-title&gt;&lt;/titles&gt;&lt;periodical&gt;&lt;full-title&gt;Curr Opin Struct Biol&lt;/full-title&gt;&lt;/periodical&gt;&lt;pages&gt;125-133&lt;/pages&gt;&lt;volume&gt;44&lt;/volume&gt;&lt;dates&gt;&lt;year&gt;2017&lt;/year&gt;&lt;pub-dates&gt;&lt;date&gt;Mar 28&lt;/date&gt;&lt;/pub-dates&gt;&lt;/dates&gt;&lt;isbn&gt;1879-033X (Electronic)&amp;#xD;0959-440X (Linking)&lt;/isbn&gt;&lt;accession-num&gt;28363124&lt;/accession-num&gt;&lt;urls&gt;&lt;related-urls&gt;&lt;url&gt;https://www.ncbi.nlm.nih.gov/pubmed/28363124&lt;/url&gt;&lt;/related-urls&gt;&lt;/urls&gt;&lt;electronic-resource-num&gt;10.1016/j.sbi.2017.03.008&lt;/electronic-resource-num&gt;&lt;/record&gt;&lt;/Cite&gt;&lt;/EndNote&gt;</w:instrText>
      </w:r>
      <w:r w:rsidR="005B7C11" w:rsidRPr="00F97D0D">
        <w:fldChar w:fldCharType="separate"/>
      </w:r>
      <w:r w:rsidR="0023721D">
        <w:rPr>
          <w:noProof/>
        </w:rPr>
        <w:t>[171]</w:t>
      </w:r>
      <w:r w:rsidR="005B7C11" w:rsidRPr="00F97D0D">
        <w:fldChar w:fldCharType="end"/>
      </w:r>
      <w:r w:rsidR="00FD7966">
        <w:t>.</w:t>
      </w:r>
      <w:r w:rsidR="005B7C11" w:rsidRPr="00F97D0D">
        <w:t xml:space="preserve"> </w:t>
      </w:r>
      <w:r w:rsidR="008D1DEB" w:rsidRPr="00F97D0D">
        <w:t>In support of this hypothesis,</w:t>
      </w:r>
      <w:r w:rsidR="00E845E1" w:rsidRPr="00F97D0D">
        <w:t xml:space="preserve"> </w:t>
      </w:r>
      <w:proofErr w:type="spellStart"/>
      <w:r w:rsidR="008D1DEB" w:rsidRPr="00F97D0D">
        <w:t>Panico</w:t>
      </w:r>
      <w:proofErr w:type="spellEnd"/>
      <w:r w:rsidR="008D1DEB" w:rsidRPr="00F97D0D">
        <w:t xml:space="preserve"> et al. observed exclusively oligomannose-type glycans at the membrane-proximal N88 site on </w:t>
      </w:r>
      <w:r w:rsidR="00486D3C" w:rsidRPr="00F97D0D">
        <w:t>virally-derived Env</w:t>
      </w:r>
      <w:r w:rsidR="00FD7966">
        <w:t xml:space="preserve"> </w:t>
      </w:r>
      <w:r w:rsidR="008D1DEB" w:rsidRPr="00F97D0D">
        <w:fldChar w:fldCharType="begin"/>
      </w:r>
      <w:r w:rsidR="0023721D">
        <w:instrText xml:space="preserve"> ADDIN EN.CITE &lt;EndNote&gt;&lt;Cite&gt;&lt;Author&gt;Panico&lt;/Author&gt;&lt;Year&gt;2016&lt;/Year&gt;&lt;RecNum&gt;342&lt;/RecNum&gt;&lt;DisplayText&gt;[178]&lt;/DisplayText&gt;&lt;record&gt;&lt;rec-number&gt;342&lt;/rec-number&gt;&lt;foreign-keys&gt;&lt;key app="EN" db-id="p2pxssdv6repwwevvsjpx0dqxsx0eer995xr" timestamp="1489428871"&gt;342&lt;/key&gt;&lt;/foreign-keys&gt;&lt;ref-type name="Journal Article"&gt;17&lt;/ref-type&gt;&lt;contributors&gt;&lt;authors&gt;&lt;author&gt;Panico, M.&lt;/author&gt;&lt;author&gt;Bouche, L.&lt;/author&gt;&lt;author&gt;Binet, D.&lt;/author&gt;&lt;author&gt;O&amp;apos;Connor, M. J.&lt;/author&gt;&lt;author&gt;Rahman, D.&lt;/author&gt;&lt;author&gt;Pang, P. C.&lt;/author&gt;&lt;author&gt;Canis, K.&lt;/author&gt;&lt;author&gt;North, S. J.&lt;/author&gt;&lt;author&gt;Desrosiers, R. C.&lt;/author&gt;&lt;author&gt;Chertova, E.&lt;/author&gt;&lt;author&gt;Keele, B. F.&lt;/author&gt;&lt;author&gt;Bess, J. W., Jr.&lt;/author&gt;&lt;author&gt;Lifson, J. D.&lt;/author&gt;&lt;author&gt;Haslam, S. M.&lt;/author&gt;&lt;author&gt;Dell, A.&lt;/author&gt;&lt;author&gt;Morris, H. R.&lt;/author&gt;&lt;/authors&gt;&lt;/contributors&gt;&lt;auth-address&gt;Department of Life Sciences, Imperial College London, South Kensington Campus, London, SW7 2AZ, UK.&amp;#xD;BioPharmaSpec, Suite 3.1 Lido Medical Centre, St. Saviours Road, Jersey, JE2 7LA, UK.&amp;#xD;Department of Pathology, University of Miami, Miami, Florida, 33136, USA.&amp;#xD;AIDS and Cancer Virus Program, Leidos Biomedical Research, Inc., Frederick National Laboratory for Cancer Research, Frederick, Maryland 21702, USA.&lt;/auth-address&gt;&lt;titles&gt;&lt;title&gt;Mapping the complete glycoproteome of virion-derived HIV-1 gp120 provides insights into broadly neutralizing antibody binding&lt;/title&gt;&lt;secondary-title&gt;Sci Rep&lt;/secondary-title&gt;&lt;/titles&gt;&lt;periodical&gt;&lt;full-title&gt;Sci Rep&lt;/full-title&gt;&lt;/periodical&gt;&lt;pages&gt;32956&lt;/pages&gt;&lt;volume&gt;6&lt;/volume&gt;&lt;dates&gt;&lt;year&gt;2016&lt;/year&gt;&lt;pub-dates&gt;&lt;date&gt;Sep 08&lt;/date&gt;&lt;/pub-dates&gt;&lt;/dates&gt;&lt;isbn&gt;2045-2322 (Electronic)&amp;#xD;2045-2322 (Linking)&lt;/isbn&gt;&lt;accession-num&gt;27604319&lt;/accession-num&gt;&lt;urls&gt;&lt;related-urls&gt;&lt;url&gt;https://www.ncbi.nlm.nih.gov/pubmed/27604319&lt;/url&gt;&lt;/related-urls&gt;&lt;/urls&gt;&lt;custom2&gt;PMC5015092&lt;/custom2&gt;&lt;electronic-resource-num&gt;10.1038/srep32956&lt;/electronic-resource-num&gt;&lt;/record&gt;&lt;/Cite&gt;&lt;/EndNote&gt;</w:instrText>
      </w:r>
      <w:r w:rsidR="008D1DEB" w:rsidRPr="00F97D0D">
        <w:fldChar w:fldCharType="separate"/>
      </w:r>
      <w:r w:rsidR="0023721D">
        <w:rPr>
          <w:noProof/>
        </w:rPr>
        <w:t>[178]</w:t>
      </w:r>
      <w:r w:rsidR="008D1DEB" w:rsidRPr="00F97D0D">
        <w:fldChar w:fldCharType="end"/>
      </w:r>
      <w:r w:rsidR="00FD7966">
        <w:t>.</w:t>
      </w:r>
      <w:r w:rsidR="008D1DEB" w:rsidRPr="00F97D0D">
        <w:t xml:space="preserve"> </w:t>
      </w:r>
      <w:r w:rsidR="00486D3C" w:rsidRPr="00F97D0D">
        <w:t xml:space="preserve">A caveat of </w:t>
      </w:r>
      <w:r w:rsidR="00036E8A" w:rsidRPr="00F97D0D">
        <w:t xml:space="preserve">all </w:t>
      </w:r>
      <w:r w:rsidR="00486D3C" w:rsidRPr="00F97D0D">
        <w:t xml:space="preserve">the above studies is that full-length constructs do not contain the </w:t>
      </w:r>
      <w:r w:rsidR="00036E8A" w:rsidRPr="00F97D0D">
        <w:t xml:space="preserve">SOSIP.664 stabilising mutations, </w:t>
      </w:r>
      <w:r w:rsidR="001D72CB" w:rsidRPr="00F97D0D">
        <w:t xml:space="preserve">which </w:t>
      </w:r>
      <w:r w:rsidR="009F2802" w:rsidRPr="00F97D0D">
        <w:t>may influence glycosylation via a separate mechanism, for example, the</w:t>
      </w:r>
      <w:r w:rsidR="00325166" w:rsidRPr="00F97D0D">
        <w:t xml:space="preserve"> speed </w:t>
      </w:r>
      <w:r w:rsidR="009F2802" w:rsidRPr="00F97D0D">
        <w:t xml:space="preserve">at which Env transits </w:t>
      </w:r>
      <w:r w:rsidR="00325166" w:rsidRPr="00F97D0D">
        <w:t xml:space="preserve">through </w:t>
      </w:r>
      <w:r w:rsidR="009F2802" w:rsidRPr="00F97D0D">
        <w:t xml:space="preserve">the </w:t>
      </w:r>
      <w:r w:rsidR="00325166" w:rsidRPr="00F97D0D">
        <w:t>ER</w:t>
      </w:r>
      <w:r w:rsidR="009F2802" w:rsidRPr="00F97D0D">
        <w:t>.</w:t>
      </w:r>
    </w:p>
    <w:p w14:paraId="5B619FFC" w14:textId="2A0B7879" w:rsidR="001B551E" w:rsidRPr="00F97D0D" w:rsidRDefault="00514286" w:rsidP="00F6409A">
      <w:pPr>
        <w:pStyle w:val="Heading2"/>
        <w:spacing w:line="360" w:lineRule="auto"/>
      </w:pPr>
      <w:r w:rsidRPr="00F97D0D">
        <w:t>4</w:t>
      </w:r>
      <w:r w:rsidR="001B551E" w:rsidRPr="00F97D0D">
        <w:t>.</w:t>
      </w:r>
      <w:r w:rsidR="001D220C" w:rsidRPr="00F97D0D">
        <w:t>7</w:t>
      </w:r>
      <w:r w:rsidR="001B551E" w:rsidRPr="00F97D0D">
        <w:t xml:space="preserve"> </w:t>
      </w:r>
      <w:r w:rsidR="0030782C" w:rsidRPr="00F97D0D">
        <w:t>Signal peptide</w:t>
      </w:r>
    </w:p>
    <w:p w14:paraId="1C5DEC5C" w14:textId="6ECB16AD" w:rsidR="00A35628" w:rsidRDefault="00063431" w:rsidP="00F6409A">
      <w:pPr>
        <w:spacing w:line="360" w:lineRule="auto"/>
        <w:jc w:val="both"/>
      </w:pPr>
      <w:r w:rsidRPr="00F97D0D">
        <w:t xml:space="preserve">Like </w:t>
      </w:r>
      <w:r w:rsidR="003E5F87" w:rsidRPr="00F97D0D">
        <w:t xml:space="preserve">many membrane </w:t>
      </w:r>
      <w:r w:rsidR="00444E48" w:rsidRPr="00F97D0D">
        <w:t>proteins,</w:t>
      </w:r>
      <w:r w:rsidRPr="00F97D0D">
        <w:t xml:space="preserve"> immature Env contains a signal peptide at the N terminus responsible for directing the nascent peptid</w:t>
      </w:r>
      <w:r w:rsidR="00444E48" w:rsidRPr="00F97D0D">
        <w:t xml:space="preserve">e to the </w:t>
      </w:r>
      <w:r w:rsidR="00A77B83" w:rsidRPr="00F97D0D">
        <w:t>ER</w:t>
      </w:r>
      <w:r w:rsidR="005D6D59" w:rsidRPr="00F97D0D">
        <w:t xml:space="preserve">, which is subsequently cleaved off </w:t>
      </w:r>
      <w:r w:rsidR="00444E48" w:rsidRPr="00F97D0D">
        <w:t>prior to transport of the maturing peptide through the</w:t>
      </w:r>
      <w:r w:rsidR="00FE65E5" w:rsidRPr="00F97D0D">
        <w:t xml:space="preserve"> ER and</w:t>
      </w:r>
      <w:r w:rsidR="00444E48" w:rsidRPr="00F97D0D">
        <w:t xml:space="preserve"> Golgi</w:t>
      </w:r>
      <w:r w:rsidR="00563AB2" w:rsidRPr="00F97D0D">
        <w:t xml:space="preserve"> (</w:t>
      </w:r>
      <w:r w:rsidR="00FD1C6A" w:rsidRPr="00F97D0D">
        <w:t xml:space="preserve">Fig. </w:t>
      </w:r>
      <w:r w:rsidR="00A45762" w:rsidRPr="00F97D0D">
        <w:t>3</w:t>
      </w:r>
      <w:r w:rsidR="00C27A7A" w:rsidRPr="00F97D0D">
        <w:t>B</w:t>
      </w:r>
      <w:r w:rsidR="00563AB2" w:rsidRPr="00F97D0D">
        <w:t>)</w:t>
      </w:r>
      <w:r w:rsidR="00444E48" w:rsidRPr="00F97D0D">
        <w:t>.</w:t>
      </w:r>
      <w:r w:rsidR="003E5F87" w:rsidRPr="00F97D0D">
        <w:t xml:space="preserve"> T</w:t>
      </w:r>
      <w:r w:rsidRPr="00F97D0D">
        <w:t xml:space="preserve">he signal peptide strongly influences </w:t>
      </w:r>
      <w:r w:rsidR="00F33B3A" w:rsidRPr="00F97D0D">
        <w:t xml:space="preserve">the </w:t>
      </w:r>
      <w:r w:rsidRPr="00F97D0D">
        <w:t xml:space="preserve">processing of Env as it transits </w:t>
      </w:r>
      <w:r w:rsidR="00F33B3A" w:rsidRPr="00F97D0D">
        <w:t>through the ER</w:t>
      </w:r>
      <w:r w:rsidRPr="00F97D0D">
        <w:t xml:space="preserve">, </w:t>
      </w:r>
      <w:r w:rsidR="00444E48" w:rsidRPr="00F97D0D">
        <w:t xml:space="preserve">impacting factors such as </w:t>
      </w:r>
      <w:r w:rsidRPr="00F97D0D">
        <w:t xml:space="preserve">trafficking to the ER, </w:t>
      </w:r>
      <w:r w:rsidR="00444E48" w:rsidRPr="00F97D0D">
        <w:t xml:space="preserve">the </w:t>
      </w:r>
      <w:r w:rsidRPr="00F97D0D">
        <w:t xml:space="preserve">rate of </w:t>
      </w:r>
      <w:r w:rsidR="00444E48" w:rsidRPr="00F97D0D">
        <w:t xml:space="preserve">signal peptide </w:t>
      </w:r>
      <w:r w:rsidRPr="00F97D0D">
        <w:t>cleavage</w:t>
      </w:r>
      <w:r w:rsidR="00444E48" w:rsidRPr="00F97D0D">
        <w:t>,</w:t>
      </w:r>
      <w:r w:rsidRPr="00F97D0D">
        <w:t xml:space="preserve"> a</w:t>
      </w:r>
      <w:r w:rsidR="00444E48" w:rsidRPr="00F97D0D">
        <w:t>n</w:t>
      </w:r>
      <w:r w:rsidRPr="00F97D0D">
        <w:t xml:space="preserve">d </w:t>
      </w:r>
      <w:r w:rsidR="00444E48" w:rsidRPr="00F97D0D">
        <w:t xml:space="preserve">the </w:t>
      </w:r>
      <w:r w:rsidRPr="00F97D0D">
        <w:t>retention time of Env within</w:t>
      </w:r>
      <w:r w:rsidRPr="00563AB2">
        <w:t xml:space="preserve"> the ER</w:t>
      </w:r>
      <w:r w:rsidR="00FD7966">
        <w:t xml:space="preserve"> </w:t>
      </w:r>
      <w:r w:rsidR="00422597">
        <w:fldChar w:fldCharType="begin">
          <w:fldData xml:space="preserve">PEVuZE5vdGU+PENpdGU+PEF1dGhvcj5MaTwvQXV0aG9yPjxZZWFyPjE5OTQ8L1llYXI+PFJlY051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OTYwNi0xMTwvcGFnZXM+PHZvbHVtZT45Mzwvdm9sdW1lPjxudW1iZXI+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MTA1OC02NzwvcGFnZXM+PHZvbHVtZT4x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yMzY3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</w:fldData>
        </w:fldChar>
      </w:r>
      <w:r w:rsidR="0023721D">
        <w:instrText xml:space="preserve"> ADDIN EN.CITE </w:instrText>
      </w:r>
      <w:r w:rsidR="0023721D">
        <w:fldChar w:fldCharType="begin">
          <w:fldData xml:space="preserve">PEVuZE5vdGU+PENpdGU+PEF1dGhvcj5MaTwvQXV0aG9yPjxZZWFyPjE5OTQ8L1llYXI+PFJlY051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cGFnZXM+OTYwNi0xMTwvcGFnZXM+PHZvbHVtZT45Mzwvdm9sdW1lPjxudW1iZXI+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</w:fldData>
        </w:fldChar>
      </w:r>
      <w:r w:rsidR="0023721D">
        <w:instrText xml:space="preserve"> ADDIN EN.CITE.DATA </w:instrText>
      </w:r>
      <w:r w:rsidR="0023721D">
        <w:fldChar w:fldCharType="end"/>
      </w:r>
      <w:r w:rsidR="00422597">
        <w:fldChar w:fldCharType="separate"/>
      </w:r>
      <w:r w:rsidR="0023721D">
        <w:rPr>
          <w:noProof/>
        </w:rPr>
        <w:t>[193-198]</w:t>
      </w:r>
      <w:r w:rsidR="00422597">
        <w:fldChar w:fldCharType="end"/>
      </w:r>
      <w:r w:rsidR="00FD7966">
        <w:t>.</w:t>
      </w:r>
      <w:r w:rsidR="004819C8" w:rsidRPr="00563AB2">
        <w:t xml:space="preserve"> </w:t>
      </w:r>
      <w:r w:rsidR="00405614">
        <w:t>N</w:t>
      </w:r>
      <w:r w:rsidR="004819C8" w:rsidRPr="00563AB2">
        <w:t>atural variation exists within the signal peptides of Env</w:t>
      </w:r>
      <w:r w:rsidR="00A35628">
        <w:t>.</w:t>
      </w:r>
      <w:r w:rsidR="004819C8" w:rsidRPr="00563AB2">
        <w:t xml:space="preserve"> </w:t>
      </w:r>
      <w:r w:rsidR="00A35628">
        <w:t>F</w:t>
      </w:r>
      <w:r w:rsidR="008A24A7">
        <w:t>or e</w:t>
      </w:r>
      <w:r w:rsidR="00A35628">
        <w:t>xample</w:t>
      </w:r>
      <w:r w:rsidR="00FE65E5" w:rsidRPr="00563AB2">
        <w:t>,</w:t>
      </w:r>
      <w:r w:rsidR="004819C8" w:rsidRPr="00563AB2">
        <w:t xml:space="preserve"> </w:t>
      </w:r>
      <w:r w:rsidR="00087BA9">
        <w:t>TF</w:t>
      </w:r>
      <w:r w:rsidR="00FE65E5" w:rsidRPr="00563AB2">
        <w:t xml:space="preserve"> viral isolates often over represent </w:t>
      </w:r>
      <w:r w:rsidR="00711282">
        <w:t>His</w:t>
      </w:r>
      <w:r w:rsidR="00FE65E5" w:rsidRPr="00563AB2">
        <w:t xml:space="preserve"> at position 12 of the signal peptide, a signature not </w:t>
      </w:r>
      <w:r w:rsidR="00A35628">
        <w:t xml:space="preserve">usually </w:t>
      </w:r>
      <w:r w:rsidR="00FE65E5" w:rsidRPr="00563AB2">
        <w:t>observed in chronic phase viral isolates</w:t>
      </w:r>
      <w:r w:rsidR="00FD7966">
        <w:t xml:space="preserve"> </w:t>
      </w:r>
      <w:r w:rsidR="00C81DFF">
        <w:fldChar w:fldCharType="begin">
          <w:fldData xml:space="preserve">PEVuZE5vdGU+PENpdGU+PEF1dGhvcj5Bc21hbDwvQXV0aG9yPjxZZWFyPjIwMTE8L1llYXI+PFJl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IzNjczPC9wYWdlcz48dm9sdW1lPjY8L3ZvbHVtZT48bnVtYmVyPjg8L251bWJlcj48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</w:fldData>
        </w:fldChar>
      </w:r>
      <w:r w:rsidR="0023721D">
        <w:instrText xml:space="preserve"> ADDIN EN.CITE </w:instrText>
      </w:r>
      <w:r w:rsidR="0023721D">
        <w:fldChar w:fldCharType="begin">
          <w:fldData xml:space="preserve">PEVuZE5vdGU+PENpdGU+PEF1dGhvcj5Bc21hbDwvQXV0aG9yPjxZZWFyPjIwMTE8L1llYXI+PFJl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</w:fldData>
        </w:fldChar>
      </w:r>
      <w:r w:rsidR="0023721D">
        <w:instrText xml:space="preserve"> ADDIN EN.CITE.DATA </w:instrText>
      </w:r>
      <w:r w:rsidR="0023721D">
        <w:fldChar w:fldCharType="end"/>
      </w:r>
      <w:r w:rsidR="00C81DFF">
        <w:fldChar w:fldCharType="separate"/>
      </w:r>
      <w:r w:rsidR="0023721D">
        <w:rPr>
          <w:noProof/>
        </w:rPr>
        <w:t>[198]</w:t>
      </w:r>
      <w:r w:rsidR="00C81DFF">
        <w:fldChar w:fldCharType="end"/>
      </w:r>
      <w:r w:rsidR="00FD7966">
        <w:t>.</w:t>
      </w:r>
      <w:r w:rsidR="00FE65E5" w:rsidRPr="00563AB2">
        <w:rPr>
          <w:color w:val="FF0000"/>
        </w:rPr>
        <w:t xml:space="preserve"> </w:t>
      </w:r>
      <w:r w:rsidR="00444E48" w:rsidRPr="00563AB2">
        <w:t>Given the influence of the signal peptide on the molecular biology of Env, t</w:t>
      </w:r>
      <w:r w:rsidR="001B551E" w:rsidRPr="00563AB2">
        <w:t xml:space="preserve">he laboratory of </w:t>
      </w:r>
      <w:proofErr w:type="spellStart"/>
      <w:r w:rsidR="001B551E" w:rsidRPr="00563AB2">
        <w:t>Fauci</w:t>
      </w:r>
      <w:proofErr w:type="spellEnd"/>
      <w:r w:rsidR="001B551E" w:rsidRPr="00563AB2">
        <w:t xml:space="preserve"> sought to determine the impact of </w:t>
      </w:r>
      <w:r w:rsidR="00FE65E5" w:rsidRPr="00563AB2">
        <w:t xml:space="preserve">the </w:t>
      </w:r>
      <w:r w:rsidR="005D6D59" w:rsidRPr="00563AB2">
        <w:t xml:space="preserve">natural </w:t>
      </w:r>
      <w:r w:rsidRPr="00563AB2">
        <w:t xml:space="preserve">variation </w:t>
      </w:r>
      <w:r w:rsidR="005D6D59" w:rsidRPr="00563AB2">
        <w:t xml:space="preserve">observed between the signal peptides </w:t>
      </w:r>
      <w:r w:rsidR="00D11B66" w:rsidRPr="00C650D3">
        <w:t xml:space="preserve">isolated from </w:t>
      </w:r>
      <w:r w:rsidR="00087BA9">
        <w:t>TF</w:t>
      </w:r>
      <w:r w:rsidR="00D11B66" w:rsidRPr="00C650D3">
        <w:t xml:space="preserve"> </w:t>
      </w:r>
      <w:r w:rsidR="00405614">
        <w:t>viruses</w:t>
      </w:r>
      <w:r w:rsidR="004819C8" w:rsidRPr="00C650D3">
        <w:t xml:space="preserve"> and from </w:t>
      </w:r>
      <w:r w:rsidR="00FE65E5" w:rsidRPr="00C650D3">
        <w:t xml:space="preserve">a </w:t>
      </w:r>
      <w:r w:rsidR="005D6D59" w:rsidRPr="00C650D3">
        <w:t>chronic</w:t>
      </w:r>
      <w:r w:rsidR="004819C8" w:rsidRPr="00C650D3">
        <w:t>ally infected patient</w:t>
      </w:r>
      <w:r w:rsidR="00405614">
        <w:t>s</w:t>
      </w:r>
      <w:r w:rsidR="004819C8" w:rsidRPr="00C650D3">
        <w:t xml:space="preserve"> </w:t>
      </w:r>
      <w:r w:rsidRPr="00C650D3">
        <w:t xml:space="preserve">on </w:t>
      </w:r>
      <w:r w:rsidR="00D11B66" w:rsidRPr="00C650D3">
        <w:t>the</w:t>
      </w:r>
      <w:r w:rsidRPr="00C650D3">
        <w:t xml:space="preserve"> </w:t>
      </w:r>
      <w:r w:rsidRPr="00F97D0D">
        <w:t>glycosylation, structure and antigenicity</w:t>
      </w:r>
      <w:r w:rsidR="00D11B66" w:rsidRPr="00F97D0D">
        <w:t xml:space="preserve"> of Env</w:t>
      </w:r>
      <w:r w:rsidRPr="00F97D0D">
        <w:t>.</w:t>
      </w:r>
      <w:r w:rsidR="00D11B66" w:rsidRPr="00F97D0D">
        <w:t xml:space="preserve"> By creating four constructs containing either the gp120 sequence isolated from </w:t>
      </w:r>
      <w:r w:rsidR="00107970">
        <w:t xml:space="preserve">a </w:t>
      </w:r>
      <w:r w:rsidR="00087BA9" w:rsidRPr="00F97D0D">
        <w:t>TF</w:t>
      </w:r>
      <w:r w:rsidR="00C650D3" w:rsidRPr="00F97D0D">
        <w:t xml:space="preserve"> o</w:t>
      </w:r>
      <w:r w:rsidR="00D11B66" w:rsidRPr="00F97D0D">
        <w:t>r</w:t>
      </w:r>
      <w:r w:rsidR="005D6D59" w:rsidRPr="00F97D0D">
        <w:t xml:space="preserve"> chronic virus, </w:t>
      </w:r>
      <w:r w:rsidR="00D11B66" w:rsidRPr="00F97D0D">
        <w:t xml:space="preserve">in combination with either their </w:t>
      </w:r>
      <w:r w:rsidR="005D6D59" w:rsidRPr="00F97D0D">
        <w:t>natural signal peptide, or that of the other virus</w:t>
      </w:r>
      <w:r w:rsidR="00C27A7A" w:rsidRPr="00F97D0D">
        <w:t xml:space="preserve"> (</w:t>
      </w:r>
      <w:r w:rsidR="00FD1C6A" w:rsidRPr="00F97D0D">
        <w:t xml:space="preserve">Fig. </w:t>
      </w:r>
      <w:r w:rsidR="00A45762" w:rsidRPr="00F97D0D">
        <w:t>3</w:t>
      </w:r>
      <w:r w:rsidR="008F4925" w:rsidRPr="00F97D0D">
        <w:t>B</w:t>
      </w:r>
      <w:r w:rsidR="00C27A7A" w:rsidRPr="00F97D0D">
        <w:t>)</w:t>
      </w:r>
      <w:r w:rsidR="005D6D59" w:rsidRPr="00F97D0D">
        <w:t xml:space="preserve">, </w:t>
      </w:r>
      <w:proofErr w:type="spellStart"/>
      <w:r w:rsidR="00D11B66" w:rsidRPr="00F97D0D">
        <w:t>Yolitz</w:t>
      </w:r>
      <w:proofErr w:type="spellEnd"/>
      <w:r w:rsidR="00D11B66" w:rsidRPr="00F97D0D">
        <w:t xml:space="preserve"> et al.</w:t>
      </w:r>
      <w:r w:rsidR="005D6D59" w:rsidRPr="00F97D0D">
        <w:t xml:space="preserve"> assess</w:t>
      </w:r>
      <w:r w:rsidR="00D11B66" w:rsidRPr="00F97D0D">
        <w:t>ed</w:t>
      </w:r>
      <w:r w:rsidR="005D6D59" w:rsidRPr="00F97D0D">
        <w:t xml:space="preserve"> </w:t>
      </w:r>
      <w:r w:rsidR="00FE65E5" w:rsidRPr="00F97D0D">
        <w:t xml:space="preserve">glycosylation and antigenicity by </w:t>
      </w:r>
      <w:r w:rsidR="005D6D59" w:rsidRPr="00F97D0D">
        <w:t>binding to various lectins and bn</w:t>
      </w:r>
      <w:r w:rsidR="00D11B66" w:rsidRPr="00F97D0D">
        <w:t>A</w:t>
      </w:r>
      <w:r w:rsidR="005D6D59" w:rsidRPr="00F97D0D">
        <w:t>bs</w:t>
      </w:r>
      <w:r w:rsidR="00FD7966">
        <w:t xml:space="preserve"> </w:t>
      </w:r>
      <w:r w:rsidR="00D30889" w:rsidRPr="00F97D0D">
        <w:fldChar w:fldCharType="begin"/>
      </w:r>
      <w:r w:rsidR="0023721D">
        <w:instrText xml:space="preserve"> ADDIN EN.CITE &lt;EndNote&gt;&lt;Cite&gt;&lt;Author&gt;Yolitz&lt;/Author&gt;&lt;Year&gt;2018&lt;/Year&gt;&lt;RecNum&gt;1734&lt;/RecNum&gt;&lt;DisplayText&gt;[175]&lt;/DisplayText&gt;&lt;record&gt;&lt;rec-number&gt;1734&lt;/rec-number&gt;&lt;foreign-keys&gt;&lt;key app="EN" db-id="p2pxssdv6repwwevvsjpx0dqxsx0eer995xr" timestamp="1525177791"&gt;1734&lt;/key&gt;&lt;/foreign-keys&gt;&lt;ref-type name="Journal Article"&gt;17&lt;/ref-type&gt;&lt;contributors&gt;&lt;authors&gt;&lt;author&gt;Yolitz, J.&lt;/author&gt;&lt;author&gt;Schwing, C.&lt;/author&gt;&lt;author&gt;Chang, J.&lt;/author&gt;&lt;author&gt;Van Ryk, D.&lt;/author&gt;&lt;author&gt;Nawaz, F.&lt;/author&gt;&lt;author&gt;Wei, D.&lt;/author&gt;&lt;author&gt;Cicala, C.&lt;/author&gt;&lt;author&gt;Arthos, J.&lt;/author&gt;&lt;author&gt;Fauci, A. S.&lt;/author&gt;&lt;/authors&gt;&lt;/contributors&gt;&lt;auth-address&gt;Laboratory of Immunoregulation, National Institute of Allergy and Infectious Diseases, National Institutes of Health, Bethesda, MD 20892.&amp;#xD;National Institutes of Health-Johns Hopkins University Graduate Partnership Program, National Institutes of Health, Bethesda, MD 20892.&amp;#xD;Laboratory of Immunoregulation, National Institute of Allergy and Infectious Diseases, National Institutes of Health, Bethesda, MD 20892; afauci@niaid.nih.gov.&lt;/auth-address&gt;&lt;titles&gt;&lt;title&gt;Signal peptide of HIV envelope protein impacts glycosylation and antigenicity of gp120&lt;/title&gt;&lt;secondary-title&gt;Proc Natl Acad Sci U S A&lt;/secondary-title&gt;&lt;alt-title&gt;Proceedings of the National Academy of Sciences of the United States of America&lt;/alt-title&gt;&lt;/titles&gt;&lt;periodical&gt;&lt;full-title&gt;Proc Natl Acad Sci U S A&lt;/full-title&gt;&lt;/periodical&gt;&lt;pages&gt;2443-2448&lt;/pages&gt;&lt;volume&gt;115&lt;/volume&gt;&lt;number&gt;10&lt;/number&gt;&lt;dates&gt;&lt;year&gt;2018&lt;/year&gt;&lt;pub-dates&gt;&lt;date&gt;Mar 6&lt;/date&gt;&lt;/pub-dates&gt;&lt;/dates&gt;&lt;isbn&gt;1091-6490 (Electronic)&amp;#xD;0027-8424 (Linking)&lt;/isbn&gt;&lt;accession-num&gt;29463753&lt;/accession-num&gt;&lt;urls&gt;&lt;related-urls&gt;&lt;url&gt;http://www.ncbi.nlm.nih.gov/pubmed/29463753&lt;/url&gt;&lt;/related-urls&gt;&lt;/urls&gt;&lt;custom2&gt;5877976&lt;/custom2&gt;&lt;electronic-resource-num&gt;10.1073/pnas.1722627115&lt;/electronic-resource-num&gt;&lt;/record&gt;&lt;/Cite&gt;&lt;/EndNote&gt;</w:instrText>
      </w:r>
      <w:r w:rsidR="00D30889" w:rsidRPr="00F97D0D">
        <w:fldChar w:fldCharType="separate"/>
      </w:r>
      <w:r w:rsidR="0023721D">
        <w:rPr>
          <w:noProof/>
        </w:rPr>
        <w:t>[175]</w:t>
      </w:r>
      <w:r w:rsidR="00D30889" w:rsidRPr="00F97D0D">
        <w:fldChar w:fldCharType="end"/>
      </w:r>
      <w:r w:rsidR="00FD7966">
        <w:t>.</w:t>
      </w:r>
      <w:r w:rsidR="005D6D59" w:rsidRPr="00F97D0D">
        <w:t xml:space="preserve"> </w:t>
      </w:r>
      <w:r w:rsidR="00D11B66" w:rsidRPr="00F97D0D">
        <w:t>They found that despite gp120 sequence</w:t>
      </w:r>
      <w:r w:rsidR="00563AB2" w:rsidRPr="00F97D0D">
        <w:t>s</w:t>
      </w:r>
      <w:r w:rsidR="00D11B66" w:rsidRPr="00F97D0D">
        <w:t xml:space="preserve"> encoding </w:t>
      </w:r>
      <w:r w:rsidR="00563AB2" w:rsidRPr="00F97D0D">
        <w:t xml:space="preserve">for </w:t>
      </w:r>
      <w:r w:rsidR="00D11B66" w:rsidRPr="00F97D0D">
        <w:t xml:space="preserve">the same mature protein, the presence of a signal peptide from </w:t>
      </w:r>
      <w:r w:rsidR="001A59CC" w:rsidRPr="00F97D0D">
        <w:t xml:space="preserve">the </w:t>
      </w:r>
      <w:r w:rsidR="00087BA9" w:rsidRPr="00F97D0D">
        <w:t>TF</w:t>
      </w:r>
      <w:r w:rsidR="00C650D3" w:rsidRPr="00F97D0D">
        <w:t xml:space="preserve"> </w:t>
      </w:r>
      <w:r w:rsidR="00563AB2" w:rsidRPr="00F97D0D">
        <w:t>viral isolate</w:t>
      </w:r>
      <w:r w:rsidR="001A59CC" w:rsidRPr="00F97D0D">
        <w:t xml:space="preserve"> resulted in an increase in </w:t>
      </w:r>
      <w:r w:rsidR="00D11B66" w:rsidRPr="00F97D0D">
        <w:t>oligo</w:t>
      </w:r>
      <w:r w:rsidR="001A59CC" w:rsidRPr="00F97D0D">
        <w:t>mannose</w:t>
      </w:r>
      <w:r w:rsidR="00D11B66" w:rsidRPr="00F97D0D">
        <w:t xml:space="preserve">-type glycosylation (as judged by binding to </w:t>
      </w:r>
      <w:r w:rsidR="00563AB2" w:rsidRPr="00F97D0D">
        <w:t xml:space="preserve">the </w:t>
      </w:r>
      <w:r w:rsidR="00563AB2" w:rsidRPr="00F97D0D">
        <w:rPr>
          <w:i/>
          <w:iCs/>
        </w:rPr>
        <w:t xml:space="preserve">Narcissus </w:t>
      </w:r>
      <w:proofErr w:type="spellStart"/>
      <w:r w:rsidR="00563AB2" w:rsidRPr="00F97D0D">
        <w:rPr>
          <w:i/>
          <w:iCs/>
        </w:rPr>
        <w:t>pseudonarcissus</w:t>
      </w:r>
      <w:proofErr w:type="spellEnd"/>
      <w:r w:rsidR="00563AB2" w:rsidRPr="00F97D0D">
        <w:rPr>
          <w:i/>
          <w:iCs/>
        </w:rPr>
        <w:t xml:space="preserve"> </w:t>
      </w:r>
      <w:r w:rsidR="00563AB2" w:rsidRPr="00F97D0D">
        <w:rPr>
          <w:iCs/>
        </w:rPr>
        <w:t>lectin</w:t>
      </w:r>
      <w:r w:rsidR="004266F3" w:rsidRPr="00F97D0D">
        <w:t xml:space="preserve"> and </w:t>
      </w:r>
      <w:proofErr w:type="spellStart"/>
      <w:r w:rsidR="004266F3" w:rsidRPr="00F97D0D">
        <w:t>bnAb</w:t>
      </w:r>
      <w:proofErr w:type="spellEnd"/>
      <w:r w:rsidR="004266F3" w:rsidRPr="00F97D0D">
        <w:t xml:space="preserve"> 2G12</w:t>
      </w:r>
      <w:r w:rsidR="00563AB2" w:rsidRPr="00F97D0D">
        <w:rPr>
          <w:iCs/>
        </w:rPr>
        <w:t>, specific to α-linked mannose residues</w:t>
      </w:r>
      <w:r w:rsidR="00D11B66" w:rsidRPr="00F97D0D">
        <w:t>)</w:t>
      </w:r>
      <w:r w:rsidR="001A59CC" w:rsidRPr="00F97D0D">
        <w:t xml:space="preserve">, while the presence of a signal peptide </w:t>
      </w:r>
      <w:r w:rsidR="00D11B66" w:rsidRPr="00F97D0D">
        <w:t>from chronic</w:t>
      </w:r>
      <w:r w:rsidR="00C650D3" w:rsidRPr="00F97D0D">
        <w:t>-stage</w:t>
      </w:r>
      <w:r w:rsidR="00D11B66" w:rsidRPr="00F97D0D">
        <w:t xml:space="preserve"> virus </w:t>
      </w:r>
      <w:r w:rsidR="001A59CC" w:rsidRPr="00F97D0D">
        <w:t>increased the amount of comp</w:t>
      </w:r>
      <w:r w:rsidR="00D11B66" w:rsidRPr="00F97D0D">
        <w:t>l</w:t>
      </w:r>
      <w:r w:rsidR="001A59CC" w:rsidRPr="00F97D0D">
        <w:t>ex</w:t>
      </w:r>
      <w:r w:rsidR="00D11B66" w:rsidRPr="00F97D0D">
        <w:t>-type glycosylation</w:t>
      </w:r>
      <w:r w:rsidR="0053130C" w:rsidRPr="00F97D0D">
        <w:t xml:space="preserve"> (as judged by binding to </w:t>
      </w:r>
      <w:r w:rsidR="0053130C" w:rsidRPr="00F97D0D">
        <w:rPr>
          <w:i/>
        </w:rPr>
        <w:t>Ric</w:t>
      </w:r>
      <w:r w:rsidR="0053130C" w:rsidRPr="0053130C">
        <w:rPr>
          <w:i/>
        </w:rPr>
        <w:t xml:space="preserve">inus </w:t>
      </w:r>
      <w:proofErr w:type="spellStart"/>
      <w:r w:rsidR="0053130C" w:rsidRPr="0053130C">
        <w:rPr>
          <w:i/>
        </w:rPr>
        <w:t>communis</w:t>
      </w:r>
      <w:proofErr w:type="spellEnd"/>
      <w:r w:rsidR="0053130C">
        <w:t xml:space="preserve"> lectin which preferentially binds structures terminating in galactose</w:t>
      </w:r>
      <w:r w:rsidR="0053130C" w:rsidRPr="00C27A7A">
        <w:t>).</w:t>
      </w:r>
      <w:r w:rsidR="00091065" w:rsidRPr="00091065">
        <w:rPr>
          <w:color w:val="FF0000"/>
        </w:rPr>
        <w:t xml:space="preserve"> </w:t>
      </w:r>
    </w:p>
    <w:p w14:paraId="24A50F90" w14:textId="5DB21E5A" w:rsidR="003C772F" w:rsidRPr="00F97D0D" w:rsidRDefault="00C81DFF" w:rsidP="00A35628">
      <w:pPr>
        <w:spacing w:line="360" w:lineRule="auto"/>
        <w:ind w:firstLine="720"/>
        <w:jc w:val="both"/>
      </w:pPr>
      <w:r w:rsidRPr="00C27A7A">
        <w:lastRenderedPageBreak/>
        <w:t xml:space="preserve">The results of </w:t>
      </w:r>
      <w:proofErr w:type="spellStart"/>
      <w:r w:rsidRPr="00C27A7A">
        <w:t>Yolitz</w:t>
      </w:r>
      <w:proofErr w:type="spellEnd"/>
      <w:r w:rsidRPr="00C27A7A">
        <w:t xml:space="preserve"> et al. are in line with the glycan analyses of Go et al., who observed higher levels of </w:t>
      </w:r>
      <w:r>
        <w:t>oligo</w:t>
      </w:r>
      <w:r w:rsidRPr="00C27A7A">
        <w:t>mannose</w:t>
      </w:r>
      <w:r>
        <w:t>-type glycosylation</w:t>
      </w:r>
      <w:r w:rsidRPr="00C27A7A">
        <w:t xml:space="preserve"> on </w:t>
      </w:r>
      <w:r w:rsidR="00087BA9">
        <w:t>TF</w:t>
      </w:r>
      <w:r w:rsidRPr="00C27A7A">
        <w:t xml:space="preserve"> virus</w:t>
      </w:r>
      <w:r>
        <w:t>es</w:t>
      </w:r>
      <w:r w:rsidR="008A6D7E">
        <w:t xml:space="preserve"> than</w:t>
      </w:r>
      <w:r w:rsidR="00A35628">
        <w:t xml:space="preserve"> those isolated from chronically infected patients</w:t>
      </w:r>
      <w:r w:rsidR="00FD7966">
        <w:t xml:space="preserve"> </w:t>
      </w:r>
      <w:r>
        <w:fldChar w:fldCharType="begin"/>
      </w:r>
      <w:r w:rsidR="0023721D">
        <w:instrText xml:space="preserve"> ADDIN EN.CITE &lt;EndNote&gt;&lt;Cite&gt;&lt;Author&gt;Go&lt;/Author&gt;&lt;Year&gt;2011&lt;/Year&gt;&lt;RecNum&gt;1599&lt;/RecNum&gt;&lt;DisplayText&gt;[165]&lt;/DisplayText&gt;&lt;record&gt;&lt;rec-number&gt;1599&lt;/rec-number&gt;&lt;foreign-keys&gt;&lt;key app="EN" db-id="p2pxssdv6repwwevvsjpx0dqxsx0eer995xr" timestamp="1522152183"&gt;1599&lt;/key&gt;&lt;/foreign-keys&gt;&lt;ref-type name="Journal Article"&gt;17&lt;/ref-type&gt;&lt;contributors&gt;&lt;authors&gt;&lt;author&gt;Go, E. P.&lt;/author&gt;&lt;author&gt;Hewawasam, G.&lt;/author&gt;&lt;author&gt;Liao, H. X.&lt;/author&gt;&lt;author&gt;Chen, H.&lt;/author&gt;&lt;author&gt;Ping, L. H.&lt;/author&gt;&lt;author&gt;Anderson, J. A.&lt;/author&gt;&lt;author&gt;Hua, D. C.&lt;/author&gt;&lt;author&gt;Haynes, B. F.&lt;/author&gt;&lt;author&gt;Desaire, H.&lt;/author&gt;&lt;/authors&gt;&lt;/contributors&gt;&lt;auth-address&gt;Department of Chemistry, University of Kansas, Lawrence, Kansas, USA.&lt;/auth-address&gt;&lt;titles&gt;&lt;title&gt;Characterization of glycosylation profiles of HIV-1 transmitted/founder envelopes by mass spectrometry&lt;/title&gt;&lt;secondary-title&gt;J Virol&lt;/secondary-title&gt;&lt;alt-title&gt;Journal of virology&lt;/alt-title&gt;&lt;/titles&gt;&lt;periodical&gt;&lt;full-title&gt;J Virol&lt;/full-title&gt;&lt;/periodical&gt;&lt;pages&gt;8270-84&lt;/pages&gt;&lt;volume&gt;85&lt;/volume&gt;&lt;number&gt;16&lt;/number&gt;&lt;keywords&gt;&lt;keyword&gt;Amino Acid Sequence&lt;/keyword&gt;&lt;keyword&gt;Glycoside Hydrolases/metabolism&lt;/keyword&gt;&lt;keyword&gt;Glycosylation&lt;/keyword&gt;&lt;keyword&gt;HEK293 Cells&lt;/keyword&gt;&lt;keyword&gt;HIV Infections/transmission/virology&lt;/keyword&gt;&lt;keyword&gt;HIV-1/*chemistry/immunology&lt;/keyword&gt;&lt;keyword&gt;Humans&lt;/keyword&gt;&lt;keyword&gt;Mass Spectrometry/*methods&lt;/keyword&gt;&lt;keyword&gt;Sequence Alignment&lt;/keyword&gt;&lt;keyword&gt;Trypsin&lt;/keyword&gt;&lt;keyword&gt;env Gene Products, Human Immunodeficiency Virus/*chemistry&lt;/keyword&gt;&lt;/keywords&gt;&lt;dates&gt;&lt;year&gt;2011&lt;/year&gt;&lt;pub-dates&gt;&lt;date&gt;Aug&lt;/date&gt;&lt;/pub-dates&gt;&lt;/dates&gt;&lt;isbn&gt;1098-5514 (Electronic)&amp;#xD;0022-538X (Linking)&lt;/isbn&gt;&lt;accession-num&gt;21653661&lt;/accession-num&gt;&lt;urls&gt;&lt;related-urls&gt;&lt;url&gt;http://www.ncbi.nlm.nih.gov/pubmed/21653661&lt;/url&gt;&lt;/related-urls&gt;&lt;/urls&gt;&lt;custom2&gt;3147976&lt;/custom2&gt;&lt;electronic-resource-num&gt;10.1128/JVI.05053-11&lt;/electronic-resource-num&gt;&lt;/record&gt;&lt;/Cite&gt;&lt;/EndNote&gt;</w:instrText>
      </w:r>
      <w:r>
        <w:fldChar w:fldCharType="separate"/>
      </w:r>
      <w:r w:rsidR="0023721D">
        <w:rPr>
          <w:noProof/>
        </w:rPr>
        <w:t>[165]</w:t>
      </w:r>
      <w:r>
        <w:fldChar w:fldCharType="end"/>
      </w:r>
      <w:r w:rsidR="00FD7966">
        <w:t>.</w:t>
      </w:r>
      <w:r>
        <w:t xml:space="preserve"> </w:t>
      </w:r>
      <w:r w:rsidR="00FB4AB5">
        <w:t>H</w:t>
      </w:r>
      <w:r w:rsidR="005D36D8">
        <w:t>owever</w:t>
      </w:r>
      <w:r w:rsidR="00FB4AB5">
        <w:t>,</w:t>
      </w:r>
      <w:r w:rsidR="007652F5">
        <w:t xml:space="preserve"> a </w:t>
      </w:r>
      <w:r w:rsidR="00A35628">
        <w:t xml:space="preserve">similar </w:t>
      </w:r>
      <w:r w:rsidR="007652F5">
        <w:t xml:space="preserve">comparison of SOSIP.664 trimers isolated from early and late time points </w:t>
      </w:r>
      <w:r w:rsidR="00A35628">
        <w:t xml:space="preserve">by the Paulson laboratory </w:t>
      </w:r>
      <w:r w:rsidR="007652F5">
        <w:t xml:space="preserve">showed very similar glycan </w:t>
      </w:r>
      <w:r w:rsidR="007652F5" w:rsidRPr="00F97D0D">
        <w:t>processing</w:t>
      </w:r>
      <w:r w:rsidR="00FD7966">
        <w:t xml:space="preserve"> </w:t>
      </w:r>
      <w:r w:rsidR="00A35628" w:rsidRPr="00F97D0D">
        <w:fldChar w:fldCharType="begin">
          <w:fldData xml:space="preserve">PEVuZE5vdGU+PENpdGU+PEF1dGhvcj5SYW50YWxhaW5lbjwvQXV0aG9yPjxZZWFyPjIwMTg8L1ll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</w:fldData>
        </w:fldChar>
      </w:r>
      <w:r w:rsidR="0023721D">
        <w:instrText xml:space="preserve"> ADDIN EN.CITE </w:instrText>
      </w:r>
      <w:r w:rsidR="0023721D">
        <w:fldChar w:fldCharType="begin">
          <w:fldData xml:space="preserve">PEVuZE5vdGU+PENpdGU+PEF1dGhvcj5SYW50YWxhaW5lbjwvQXV0aG9yPjxZZWFyPjIwMTg8L1ll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</w:fldData>
        </w:fldChar>
      </w:r>
      <w:r w:rsidR="0023721D">
        <w:instrText xml:space="preserve"> ADDIN EN.CITE.DATA </w:instrText>
      </w:r>
      <w:r w:rsidR="0023721D">
        <w:fldChar w:fldCharType="end"/>
      </w:r>
      <w:r w:rsidR="00A35628" w:rsidRPr="00F97D0D">
        <w:fldChar w:fldCharType="separate"/>
      </w:r>
      <w:r w:rsidR="0023721D">
        <w:rPr>
          <w:noProof/>
        </w:rPr>
        <w:t>[191]</w:t>
      </w:r>
      <w:r w:rsidR="00A35628" w:rsidRPr="00F97D0D">
        <w:fldChar w:fldCharType="end"/>
      </w:r>
      <w:r w:rsidR="00FD7966">
        <w:t>.</w:t>
      </w:r>
      <w:r w:rsidR="007652F5" w:rsidRPr="00F97D0D">
        <w:t xml:space="preserve"> </w:t>
      </w:r>
      <w:r w:rsidR="00405614" w:rsidRPr="00F97D0D">
        <w:t>Nevertheless, t</w:t>
      </w:r>
      <w:r w:rsidR="00085E48" w:rsidRPr="00F97D0D">
        <w:t xml:space="preserve">he findings </w:t>
      </w:r>
      <w:r w:rsidR="008A6D7E" w:rsidRPr="00F97D0D">
        <w:t xml:space="preserve">of </w:t>
      </w:r>
      <w:proofErr w:type="spellStart"/>
      <w:r w:rsidR="008A6D7E" w:rsidRPr="00F97D0D">
        <w:t>Yolitz</w:t>
      </w:r>
      <w:proofErr w:type="spellEnd"/>
      <w:r w:rsidR="008A6D7E" w:rsidRPr="00F97D0D">
        <w:t xml:space="preserve"> et al., </w:t>
      </w:r>
      <w:r w:rsidR="00085E48" w:rsidRPr="00F97D0D">
        <w:t xml:space="preserve">implicate the signal peptide, </w:t>
      </w:r>
      <w:r w:rsidR="000D7CFB" w:rsidRPr="00F97D0D">
        <w:t>a domain that does not appear in the mature protein</w:t>
      </w:r>
      <w:r w:rsidR="00085E48" w:rsidRPr="00F97D0D">
        <w:t>, as a</w:t>
      </w:r>
      <w:r w:rsidR="004266F3" w:rsidRPr="00F97D0D">
        <w:t xml:space="preserve"> regulator of glyc</w:t>
      </w:r>
      <w:r w:rsidR="00D01DAB" w:rsidRPr="00F97D0D">
        <w:t>osylation</w:t>
      </w:r>
      <w:r w:rsidR="004266F3" w:rsidRPr="00F97D0D">
        <w:t xml:space="preserve"> processing.</w:t>
      </w:r>
    </w:p>
    <w:p w14:paraId="69278247" w14:textId="4A510C4B" w:rsidR="008E4F80" w:rsidRPr="00F97D0D" w:rsidRDefault="00514286" w:rsidP="00F6409A">
      <w:pPr>
        <w:pStyle w:val="Heading2"/>
        <w:spacing w:line="360" w:lineRule="auto"/>
      </w:pPr>
      <w:r w:rsidRPr="00F97D0D">
        <w:t>4</w:t>
      </w:r>
      <w:r w:rsidR="00D36AE0" w:rsidRPr="00F97D0D">
        <w:t>.</w:t>
      </w:r>
      <w:r w:rsidR="001D220C" w:rsidRPr="00F97D0D">
        <w:t>8</w:t>
      </w:r>
      <w:r w:rsidRPr="00F97D0D">
        <w:t xml:space="preserve"> </w:t>
      </w:r>
      <w:r w:rsidR="003C2A99" w:rsidRPr="00F97D0D">
        <w:t>Occupancy</w:t>
      </w:r>
    </w:p>
    <w:p w14:paraId="4FA38760" w14:textId="5BABB71C" w:rsidR="008B0BF4" w:rsidRPr="00F97D0D" w:rsidRDefault="0037012A" w:rsidP="00F6409A">
      <w:pPr>
        <w:spacing w:line="360" w:lineRule="auto"/>
        <w:jc w:val="both"/>
        <w:rPr>
          <w:shd w:val="clear" w:color="auto" w:fill="FFFFFF"/>
        </w:rPr>
      </w:pPr>
      <w:r w:rsidRPr="00F97D0D">
        <w:t xml:space="preserve">Potential N-glycosylation site occupancy </w:t>
      </w:r>
      <w:r w:rsidR="003C2A99" w:rsidRPr="00F97D0D">
        <w:t xml:space="preserve">has recently emerged as </w:t>
      </w:r>
      <w:r w:rsidRPr="00F97D0D">
        <w:t xml:space="preserve">an </w:t>
      </w:r>
      <w:r w:rsidR="00532DB0" w:rsidRPr="00F97D0D">
        <w:t>important</w:t>
      </w:r>
      <w:r w:rsidR="003C2A99" w:rsidRPr="00F97D0D">
        <w:t xml:space="preserve"> </w:t>
      </w:r>
      <w:r w:rsidRPr="00F97D0D">
        <w:t>aspect of Env glycosylation</w:t>
      </w:r>
      <w:r w:rsidR="00E42EEC" w:rsidRPr="00F97D0D">
        <w:t xml:space="preserve">. </w:t>
      </w:r>
      <w:r w:rsidR="004647FA" w:rsidRPr="00F97D0D">
        <w:t>T</w:t>
      </w:r>
      <w:r w:rsidR="0030782C" w:rsidRPr="00F97D0D">
        <w:t xml:space="preserve">he </w:t>
      </w:r>
      <w:r w:rsidR="00111DC2" w:rsidRPr="00F97D0D">
        <w:t>Paulson laboratory employed site-specific glycan classification analysis to BG505 SOSIP.664 trimers to assess PNGS occupancy</w:t>
      </w:r>
      <w:r w:rsidR="00FD7966">
        <w:t xml:space="preserve"> </w:t>
      </w:r>
      <w:r w:rsidR="008E4F80" w:rsidRPr="00F97D0D">
        <w:fldChar w:fldCharType="begin">
          <w:fldData xml:space="preserve">PEVuZE5vdGU+PENpdGU+PEF1dGhvcj5DYW88L0F1dGhvcj48WWVhcj4yMDE3PC9ZZWFyPjxSZWNO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</w:fldData>
        </w:fldChar>
      </w:r>
      <w:r w:rsidR="0023721D">
        <w:instrText xml:space="preserve"> ADDIN EN.CITE </w:instrText>
      </w:r>
      <w:r w:rsidR="0023721D">
        <w:fldChar w:fldCharType="begin">
          <w:fldData xml:space="preserve">PEVuZE5vdGU+PENpdGU+PEF1dGhvcj5DYW88L0F1dGhvcj48WWVhcj4yMDE3PC9ZZWFyPjxSZWNO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</w:fldData>
        </w:fldChar>
      </w:r>
      <w:r w:rsidR="0023721D">
        <w:instrText xml:space="preserve"> ADDIN EN.CITE.DATA </w:instrText>
      </w:r>
      <w:r w:rsidR="0023721D">
        <w:fldChar w:fldCharType="end"/>
      </w:r>
      <w:r w:rsidR="008E4F80" w:rsidRPr="00F97D0D">
        <w:fldChar w:fldCharType="separate"/>
      </w:r>
      <w:r w:rsidR="0023721D">
        <w:rPr>
          <w:noProof/>
        </w:rPr>
        <w:t>[163]</w:t>
      </w:r>
      <w:r w:rsidR="008E4F80" w:rsidRPr="00F97D0D">
        <w:fldChar w:fldCharType="end"/>
      </w:r>
      <w:r w:rsidR="00FD7966">
        <w:t>.</w:t>
      </w:r>
      <w:r w:rsidR="008E4F80" w:rsidRPr="00F97D0D">
        <w:t xml:space="preserve"> </w:t>
      </w:r>
      <w:r w:rsidR="004010BC" w:rsidRPr="00F97D0D">
        <w:t>T</w:t>
      </w:r>
      <w:r w:rsidR="008E4F80" w:rsidRPr="00F97D0D">
        <w:t xml:space="preserve">hey found that </w:t>
      </w:r>
      <w:r w:rsidR="00A60F2F" w:rsidRPr="00F97D0D">
        <w:t>overall occupancy was very high: a</w:t>
      </w:r>
      <w:r w:rsidR="00A60F2F" w:rsidRPr="00F97D0D">
        <w:rPr>
          <w:shd w:val="clear" w:color="auto" w:fill="FFFFFF"/>
        </w:rPr>
        <w:t xml:space="preserve">ll but four of the 28 </w:t>
      </w:r>
      <w:r w:rsidR="00175109" w:rsidRPr="00F97D0D">
        <w:rPr>
          <w:shd w:val="clear" w:color="auto" w:fill="FFFFFF"/>
        </w:rPr>
        <w:t>PNGS</w:t>
      </w:r>
      <w:r w:rsidR="00CD3400" w:rsidRPr="00F97D0D">
        <w:rPr>
          <w:shd w:val="clear" w:color="auto" w:fill="FFFFFF"/>
        </w:rPr>
        <w:t xml:space="preserve"> (</w:t>
      </w:r>
      <w:r w:rsidR="001C00A3" w:rsidRPr="00F97D0D">
        <w:rPr>
          <w:shd w:val="clear" w:color="auto" w:fill="FFFFFF"/>
        </w:rPr>
        <w:t xml:space="preserve">V1/V2 and gp41 sites </w:t>
      </w:r>
      <w:r w:rsidR="00CD3400" w:rsidRPr="00F97D0D">
        <w:rPr>
          <w:shd w:val="clear" w:color="auto" w:fill="FFFFFF"/>
        </w:rPr>
        <w:t>N190, N197, N618, and N625)</w:t>
      </w:r>
      <w:r w:rsidR="00A60F2F" w:rsidRPr="00F97D0D">
        <w:rPr>
          <w:shd w:val="clear" w:color="auto" w:fill="FFFFFF"/>
        </w:rPr>
        <w:t xml:space="preserve"> wer</w:t>
      </w:r>
      <w:r w:rsidR="00BC221B" w:rsidRPr="00F97D0D">
        <w:rPr>
          <w:shd w:val="clear" w:color="auto" w:fill="FFFFFF"/>
        </w:rPr>
        <w:t xml:space="preserve">e &gt; 90% occupied and none were &lt; </w:t>
      </w:r>
      <w:r w:rsidR="00A60F2F" w:rsidRPr="00F97D0D">
        <w:rPr>
          <w:shd w:val="clear" w:color="auto" w:fill="FFFFFF"/>
        </w:rPr>
        <w:t>50% occupied</w:t>
      </w:r>
      <w:r w:rsidR="00FD7966">
        <w:rPr>
          <w:shd w:val="clear" w:color="auto" w:fill="FFFFFF"/>
        </w:rPr>
        <w:t xml:space="preserve"> </w:t>
      </w:r>
      <w:r w:rsidR="004647FA" w:rsidRPr="00F97D0D">
        <w:rPr>
          <w:shd w:val="clear" w:color="auto" w:fill="FFFFFF"/>
        </w:rPr>
        <w:fldChar w:fldCharType="begin">
          <w:fldData xml:space="preserve">PEVuZE5vdGU+PENpdGU+PEF1dGhvcj5DYW88L0F1dGhvcj48WWVhcj4yMDE3PC9ZZWFyPjxSZWNO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DYW88L0F1dGhvcj48WWVhcj4yMDE3PC9ZZWFyPjxSZWNO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4647FA" w:rsidRPr="00F97D0D">
        <w:rPr>
          <w:shd w:val="clear" w:color="auto" w:fill="FFFFFF"/>
        </w:rPr>
      </w:r>
      <w:r w:rsidR="004647FA" w:rsidRPr="00F97D0D">
        <w:rPr>
          <w:shd w:val="clear" w:color="auto" w:fill="FFFFFF"/>
        </w:rPr>
        <w:fldChar w:fldCharType="separate"/>
      </w:r>
      <w:r w:rsidR="0023721D">
        <w:rPr>
          <w:noProof/>
          <w:shd w:val="clear" w:color="auto" w:fill="FFFFFF"/>
        </w:rPr>
        <w:t>[163]</w:t>
      </w:r>
      <w:r w:rsidR="004647FA" w:rsidRPr="00F97D0D">
        <w:rPr>
          <w:shd w:val="clear" w:color="auto" w:fill="FFFFFF"/>
        </w:rPr>
        <w:fldChar w:fldCharType="end"/>
      </w:r>
      <w:r w:rsidR="00FD7966">
        <w:rPr>
          <w:shd w:val="clear" w:color="auto" w:fill="FFFFFF"/>
        </w:rPr>
        <w:t>.</w:t>
      </w:r>
      <w:r w:rsidR="003C2A99" w:rsidRPr="00F97D0D">
        <w:rPr>
          <w:shd w:val="clear" w:color="auto" w:fill="FFFFFF"/>
        </w:rPr>
        <w:t xml:space="preserve"> </w:t>
      </w:r>
      <w:r w:rsidR="00BC221B" w:rsidRPr="00F97D0D">
        <w:rPr>
          <w:shd w:val="clear" w:color="auto" w:fill="FFFFFF"/>
        </w:rPr>
        <w:t>E</w:t>
      </w:r>
      <w:r w:rsidR="003C2A99" w:rsidRPr="00F97D0D">
        <w:rPr>
          <w:shd w:val="clear" w:color="auto" w:fill="FFFFFF"/>
        </w:rPr>
        <w:t>xtensi</w:t>
      </w:r>
      <w:r w:rsidR="00BC221B" w:rsidRPr="00F97D0D">
        <w:rPr>
          <w:shd w:val="clear" w:color="auto" w:fill="FFFFFF"/>
        </w:rPr>
        <w:t>on of their method to native-like trimers</w:t>
      </w:r>
      <w:r w:rsidR="003C2A99" w:rsidRPr="00F97D0D">
        <w:rPr>
          <w:shd w:val="clear" w:color="auto" w:fill="FFFFFF"/>
        </w:rPr>
        <w:t xml:space="preserve"> </w:t>
      </w:r>
      <w:r w:rsidR="00BC221B" w:rsidRPr="00F97D0D">
        <w:rPr>
          <w:shd w:val="clear" w:color="auto" w:fill="FFFFFF"/>
        </w:rPr>
        <w:t xml:space="preserve">derived from different strains (JR-FL, B41, CRF02_AG_250, 327c, PC64) </w:t>
      </w:r>
      <w:r w:rsidR="00B3039E" w:rsidRPr="00F97D0D">
        <w:rPr>
          <w:shd w:val="clear" w:color="auto" w:fill="FFFFFF"/>
        </w:rPr>
        <w:t>confirmed</w:t>
      </w:r>
      <w:r w:rsidR="00BC221B" w:rsidRPr="00F97D0D">
        <w:rPr>
          <w:shd w:val="clear" w:color="auto" w:fill="FFFFFF"/>
        </w:rPr>
        <w:t xml:space="preserve"> that the V1/V2 and gp41 sites </w:t>
      </w:r>
      <w:r w:rsidR="00CF205D">
        <w:rPr>
          <w:shd w:val="clear" w:color="auto" w:fill="FFFFFF"/>
        </w:rPr>
        <w:t>we</w:t>
      </w:r>
      <w:r w:rsidR="00BC221B" w:rsidRPr="00F97D0D">
        <w:rPr>
          <w:shd w:val="clear" w:color="auto" w:fill="FFFFFF"/>
        </w:rPr>
        <w:t xml:space="preserve">re most </w:t>
      </w:r>
      <w:r w:rsidR="00B3039E" w:rsidRPr="00F97D0D">
        <w:rPr>
          <w:shd w:val="clear" w:color="auto" w:fill="FFFFFF"/>
        </w:rPr>
        <w:t>susceptible to</w:t>
      </w:r>
      <w:r w:rsidR="00BC221B" w:rsidRPr="00F97D0D">
        <w:rPr>
          <w:shd w:val="clear" w:color="auto" w:fill="FFFFFF"/>
        </w:rPr>
        <w:t xml:space="preserve"> </w:t>
      </w:r>
      <w:r w:rsidR="004647FA" w:rsidRPr="00F97D0D">
        <w:rPr>
          <w:shd w:val="clear" w:color="auto" w:fill="FFFFFF"/>
        </w:rPr>
        <w:t>under</w:t>
      </w:r>
      <w:r w:rsidR="00641881" w:rsidRPr="00F97D0D">
        <w:rPr>
          <w:shd w:val="clear" w:color="auto" w:fill="FFFFFF"/>
        </w:rPr>
        <w:t>-</w:t>
      </w:r>
      <w:r w:rsidR="004647FA" w:rsidRPr="00F97D0D">
        <w:rPr>
          <w:shd w:val="clear" w:color="auto" w:fill="FFFFFF"/>
        </w:rPr>
        <w:t>occupancy</w:t>
      </w:r>
      <w:r w:rsidR="00FD7966">
        <w:rPr>
          <w:shd w:val="clear" w:color="auto" w:fill="FFFFFF"/>
        </w:rPr>
        <w:t xml:space="preserve"> </w:t>
      </w:r>
      <w:r w:rsidR="004647FA" w:rsidRPr="00F97D0D">
        <w:rPr>
          <w:shd w:val="clear" w:color="auto" w:fill="FFFFFF"/>
        </w:rPr>
        <w:fldChar w:fldCharType="begin">
          <w:fldData xml:space="preserve">PEVuZE5vdGU+PENpdGU+PEF1dGhvcj5SYW50YWxhaW5lbjwvQXV0aG9yPjxZZWFyPjIwMTg8L1ll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==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SYW50YWxhaW5lbjwvQXV0aG9yPjxZZWFyPjIwMTg8L1ll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==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4647FA" w:rsidRPr="00F97D0D">
        <w:rPr>
          <w:shd w:val="clear" w:color="auto" w:fill="FFFFFF"/>
        </w:rPr>
      </w:r>
      <w:r w:rsidR="004647FA" w:rsidRPr="00F97D0D">
        <w:rPr>
          <w:shd w:val="clear" w:color="auto" w:fill="FFFFFF"/>
        </w:rPr>
        <w:fldChar w:fldCharType="separate"/>
      </w:r>
      <w:r w:rsidR="0023721D">
        <w:rPr>
          <w:noProof/>
          <w:shd w:val="clear" w:color="auto" w:fill="FFFFFF"/>
        </w:rPr>
        <w:t>[174, 191]</w:t>
      </w:r>
      <w:r w:rsidR="004647FA" w:rsidRPr="00F97D0D">
        <w:rPr>
          <w:shd w:val="clear" w:color="auto" w:fill="FFFFFF"/>
        </w:rPr>
        <w:fldChar w:fldCharType="end"/>
      </w:r>
      <w:r w:rsidR="00FD7966">
        <w:rPr>
          <w:shd w:val="clear" w:color="auto" w:fill="FFFFFF"/>
        </w:rPr>
        <w:t>.</w:t>
      </w:r>
      <w:r w:rsidR="00E42EEC" w:rsidRPr="00F97D0D">
        <w:rPr>
          <w:shd w:val="clear" w:color="auto" w:fill="FFFFFF"/>
        </w:rPr>
        <w:t xml:space="preserve"> </w:t>
      </w:r>
      <w:r w:rsidR="003F26FD" w:rsidRPr="00F97D0D">
        <w:rPr>
          <w:shd w:val="clear" w:color="auto" w:fill="FFFFFF"/>
        </w:rPr>
        <w:t>The</w:t>
      </w:r>
      <w:r w:rsidR="009E4BAA">
        <w:rPr>
          <w:shd w:val="clear" w:color="auto" w:fill="FFFFFF"/>
        </w:rPr>
        <w:t xml:space="preserve"> reports concerning</w:t>
      </w:r>
      <w:r w:rsidR="003F26FD" w:rsidRPr="00F97D0D">
        <w:rPr>
          <w:shd w:val="clear" w:color="auto" w:fill="FFFFFF"/>
        </w:rPr>
        <w:t xml:space="preserve"> occupancy of gp41 sites, particularly N625</w:t>
      </w:r>
      <w:r w:rsidR="009E4BAA">
        <w:rPr>
          <w:shd w:val="clear" w:color="auto" w:fill="FFFFFF"/>
        </w:rPr>
        <w:t>, seem to vary</w:t>
      </w:r>
      <w:r w:rsidR="00CF205D">
        <w:rPr>
          <w:shd w:val="clear" w:color="auto" w:fill="FFFFFF"/>
        </w:rPr>
        <w:t>,</w:t>
      </w:r>
      <w:r w:rsidR="009E4BAA">
        <w:rPr>
          <w:shd w:val="clear" w:color="auto" w:fill="FFFFFF"/>
        </w:rPr>
        <w:t xml:space="preserve"> </w:t>
      </w:r>
      <w:r w:rsidR="002B3327">
        <w:rPr>
          <w:shd w:val="clear" w:color="auto" w:fill="FFFFFF"/>
        </w:rPr>
        <w:t>perhaps due to</w:t>
      </w:r>
      <w:r w:rsidR="009E4BAA">
        <w:rPr>
          <w:shd w:val="clear" w:color="auto" w:fill="FFFFFF"/>
        </w:rPr>
        <w:t xml:space="preserve"> methodological or sample variation</w:t>
      </w:r>
      <w:r w:rsidR="003F26FD" w:rsidRPr="00F97D0D">
        <w:rPr>
          <w:shd w:val="clear" w:color="auto" w:fill="FFFFFF"/>
        </w:rPr>
        <w:t xml:space="preserve">. </w:t>
      </w:r>
      <w:r w:rsidR="009E4BAA">
        <w:rPr>
          <w:shd w:val="clear" w:color="auto" w:fill="FFFFFF"/>
        </w:rPr>
        <w:t>For example, Guttman et al.</w:t>
      </w:r>
      <w:r w:rsidR="003F26FD" w:rsidRPr="00F97D0D">
        <w:rPr>
          <w:shd w:val="clear" w:color="auto" w:fill="FFFFFF"/>
        </w:rPr>
        <w:t xml:space="preserve"> have reported occupancy &lt;</w:t>
      </w:r>
      <w:r w:rsidR="00DD7BF0" w:rsidRPr="00F97D0D">
        <w:rPr>
          <w:shd w:val="clear" w:color="auto" w:fill="FFFFFF"/>
        </w:rPr>
        <w:t xml:space="preserve"> </w:t>
      </w:r>
      <w:r w:rsidR="003F26FD" w:rsidRPr="00F97D0D">
        <w:rPr>
          <w:shd w:val="clear" w:color="auto" w:fill="FFFFFF"/>
        </w:rPr>
        <w:t>20% at this site in BG505 and KNH1144 SOSIP.664 trimers</w:t>
      </w:r>
      <w:r w:rsidR="00FD7966">
        <w:rPr>
          <w:shd w:val="clear" w:color="auto" w:fill="FFFFFF"/>
        </w:rPr>
        <w:t xml:space="preserve"> </w:t>
      </w:r>
      <w:r w:rsidR="00A85E0D" w:rsidRPr="00F97D0D">
        <w:rPr>
          <w:shd w:val="clear" w:color="auto" w:fill="FFFFFF"/>
        </w:rPr>
        <w:fldChar w:fldCharType="begin">
          <w:fldData xml:space="preserve">PEVuZE5vdGU+PENpdGU+PEF1dGhvcj5HdXR0bWFuPC9BdXRob3I+PFllYXI+MjAxNDwvWWVhcj48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HdXR0bWFuPC9BdXRob3I+PFllYXI+MjAxNDwvWWVhcj48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A85E0D" w:rsidRPr="00F97D0D">
        <w:rPr>
          <w:shd w:val="clear" w:color="auto" w:fill="FFFFFF"/>
        </w:rPr>
      </w:r>
      <w:r w:rsidR="00A85E0D" w:rsidRPr="00F97D0D">
        <w:rPr>
          <w:shd w:val="clear" w:color="auto" w:fill="FFFFFF"/>
        </w:rPr>
        <w:fldChar w:fldCharType="separate"/>
      </w:r>
      <w:r w:rsidR="0023721D">
        <w:rPr>
          <w:noProof/>
          <w:shd w:val="clear" w:color="auto" w:fill="FFFFFF"/>
        </w:rPr>
        <w:t>[199]</w:t>
      </w:r>
      <w:r w:rsidR="00A85E0D" w:rsidRPr="00F97D0D">
        <w:rPr>
          <w:shd w:val="clear" w:color="auto" w:fill="FFFFFF"/>
        </w:rPr>
        <w:fldChar w:fldCharType="end"/>
      </w:r>
      <w:r w:rsidR="00DD7BF0" w:rsidRPr="00F97D0D">
        <w:rPr>
          <w:shd w:val="clear" w:color="auto" w:fill="FFFFFF"/>
        </w:rPr>
        <w:t xml:space="preserve"> </w:t>
      </w:r>
      <w:r w:rsidR="009E4BAA">
        <w:rPr>
          <w:shd w:val="clear" w:color="auto" w:fill="FFFFFF"/>
        </w:rPr>
        <w:t>which</w:t>
      </w:r>
      <w:r w:rsidR="007C0E68" w:rsidRPr="00F97D0D">
        <w:rPr>
          <w:shd w:val="clear" w:color="auto" w:fill="FFFFFF"/>
        </w:rPr>
        <w:t xml:space="preserve"> is </w:t>
      </w:r>
      <w:r w:rsidR="009E4BAA">
        <w:rPr>
          <w:shd w:val="clear" w:color="auto" w:fill="FFFFFF"/>
        </w:rPr>
        <w:t xml:space="preserve">also compatible with the known epitope of </w:t>
      </w:r>
      <w:r w:rsidR="007C0E68" w:rsidRPr="00F97D0D">
        <w:rPr>
          <w:shd w:val="clear" w:color="auto" w:fill="FFFFFF"/>
        </w:rPr>
        <w:t>th</w:t>
      </w:r>
      <w:r w:rsidR="009E4BAA">
        <w:rPr>
          <w:shd w:val="clear" w:color="auto" w:fill="FFFFFF"/>
        </w:rPr>
        <w:t>e</w:t>
      </w:r>
      <w:r w:rsidR="007C0E68" w:rsidRPr="00F97D0D">
        <w:rPr>
          <w:shd w:val="clear" w:color="auto" w:fill="FFFFFF"/>
        </w:rPr>
        <w:t xml:space="preserve"> </w:t>
      </w:r>
      <w:r w:rsidR="00DD7BF0" w:rsidRPr="00F97D0D">
        <w:rPr>
          <w:shd w:val="clear" w:color="auto" w:fill="FFFFFF"/>
        </w:rPr>
        <w:t>35O22</w:t>
      </w:r>
      <w:r w:rsidR="009E4BAA">
        <w:rPr>
          <w:shd w:val="clear" w:color="auto" w:fill="FFFFFF"/>
        </w:rPr>
        <w:t xml:space="preserve"> </w:t>
      </w:r>
      <w:r w:rsidR="009E4BAA" w:rsidRPr="00F97D0D">
        <w:rPr>
          <w:shd w:val="clear" w:color="auto" w:fill="FFFFFF"/>
        </w:rPr>
        <w:t>bnAb</w:t>
      </w:r>
      <w:r w:rsidR="00FD7966">
        <w:rPr>
          <w:shd w:val="clear" w:color="auto" w:fill="FFFFFF"/>
        </w:rPr>
        <w:t xml:space="preserve"> </w:t>
      </w:r>
      <w:r w:rsidR="000534B9" w:rsidRPr="00F97D0D">
        <w:rPr>
          <w:shd w:val="clear" w:color="auto" w:fill="FFFFFF"/>
        </w:rPr>
        <w:fldChar w:fldCharType="begin">
          <w:fldData xml:space="preserve">PEVuZE5vdGU+PENpdGU+PEF1dGhvcj5QYW5jZXJhPC9BdXRob3I+PFllYXI+MjAxNDwvWWVhcj48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0NTUtNjE8L3BhZ2VzPjx2b2x1bWU+NTE0PC92b2x1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QYW5jZXJhPC9BdXRob3I+PFllYXI+MjAxNDwvWWVhcj48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0NTUtNjE8L3BhZ2VzPjx2b2x1bWU+NTE0PC92b2x1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0534B9" w:rsidRPr="00F97D0D">
        <w:rPr>
          <w:shd w:val="clear" w:color="auto" w:fill="FFFFFF"/>
        </w:rPr>
      </w:r>
      <w:r w:rsidR="000534B9" w:rsidRPr="00F97D0D">
        <w:rPr>
          <w:shd w:val="clear" w:color="auto" w:fill="FFFFFF"/>
        </w:rPr>
        <w:fldChar w:fldCharType="separate"/>
      </w:r>
      <w:r w:rsidR="0023721D">
        <w:rPr>
          <w:noProof/>
          <w:shd w:val="clear" w:color="auto" w:fill="FFFFFF"/>
        </w:rPr>
        <w:t>[82]</w:t>
      </w:r>
      <w:r w:rsidR="000534B9" w:rsidRPr="00F97D0D">
        <w:rPr>
          <w:shd w:val="clear" w:color="auto" w:fill="FFFFFF"/>
        </w:rPr>
        <w:fldChar w:fldCharType="end"/>
      </w:r>
      <w:r w:rsidR="00FD7966">
        <w:rPr>
          <w:shd w:val="clear" w:color="auto" w:fill="FFFFFF"/>
        </w:rPr>
        <w:t>.</w:t>
      </w:r>
    </w:p>
    <w:p w14:paraId="6C34B77E" w14:textId="07C6270E" w:rsidR="00CD3400" w:rsidRDefault="004647FA" w:rsidP="009E4BAA">
      <w:pPr>
        <w:spacing w:line="360" w:lineRule="auto"/>
        <w:ind w:firstLine="720"/>
        <w:jc w:val="both"/>
        <w:rPr>
          <w:color w:val="FF0000"/>
          <w:shd w:val="clear" w:color="auto" w:fill="FFFFFF"/>
        </w:rPr>
      </w:pPr>
      <w:r w:rsidRPr="00F97D0D">
        <w:rPr>
          <w:shd w:val="clear" w:color="auto" w:fill="FFFFFF"/>
        </w:rPr>
        <w:t>Interestingly</w:t>
      </w:r>
      <w:r w:rsidR="00CD3400" w:rsidRPr="00F97D0D">
        <w:rPr>
          <w:shd w:val="clear" w:color="auto" w:fill="FFFFFF"/>
        </w:rPr>
        <w:t xml:space="preserve">, virally-derived and </w:t>
      </w:r>
      <w:r w:rsidRPr="00F97D0D">
        <w:rPr>
          <w:shd w:val="clear" w:color="auto" w:fill="FFFFFF"/>
        </w:rPr>
        <w:t>membrane</w:t>
      </w:r>
      <w:r w:rsidR="00CD3400" w:rsidRPr="00F97D0D">
        <w:rPr>
          <w:shd w:val="clear" w:color="auto" w:fill="FFFFFF"/>
        </w:rPr>
        <w:t>-</w:t>
      </w:r>
      <w:r w:rsidRPr="00F97D0D">
        <w:rPr>
          <w:shd w:val="clear" w:color="auto" w:fill="FFFFFF"/>
        </w:rPr>
        <w:t>bound</w:t>
      </w:r>
      <w:r w:rsidR="00CD3400" w:rsidRPr="00F97D0D">
        <w:rPr>
          <w:shd w:val="clear" w:color="auto" w:fill="FFFFFF"/>
        </w:rPr>
        <w:t xml:space="preserve"> Env trimers </w:t>
      </w:r>
      <w:r w:rsidRPr="00F97D0D">
        <w:rPr>
          <w:shd w:val="clear" w:color="auto" w:fill="FFFFFF"/>
        </w:rPr>
        <w:t>a</w:t>
      </w:r>
      <w:r w:rsidR="00CD3400" w:rsidRPr="00F97D0D">
        <w:rPr>
          <w:shd w:val="clear" w:color="auto" w:fill="FFFFFF"/>
        </w:rPr>
        <w:t>re generally more occupied than their SOSIP.664 counterparts</w:t>
      </w:r>
      <w:r w:rsidR="004B753B">
        <w:rPr>
          <w:shd w:val="clear" w:color="auto" w:fill="FFFFFF"/>
        </w:rPr>
        <w:t xml:space="preserve"> </w:t>
      </w:r>
      <w:r w:rsidR="00F6498F" w:rsidRPr="00F97D0D">
        <w:rPr>
          <w:shd w:val="clear" w:color="auto" w:fill="FFFFFF"/>
        </w:rPr>
        <w:fldChar w:fldCharType="begin">
          <w:fldData xml:space="preserve">PEVuZE5vdGU+PENpdGU+PEF1dGhvcj5TdHJ1d2U8L0F1dGhvcj48WWVhcj4yMDE4PC9ZZWFyPjxS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TdHJ1d2U8L0F1dGhvcj48WWVhcj4yMDE4PC9ZZWFyPjxS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F6498F" w:rsidRPr="00F97D0D">
        <w:rPr>
          <w:shd w:val="clear" w:color="auto" w:fill="FFFFFF"/>
        </w:rPr>
      </w:r>
      <w:r w:rsidR="00F6498F" w:rsidRPr="00F97D0D">
        <w:rPr>
          <w:shd w:val="clear" w:color="auto" w:fill="FFFFFF"/>
        </w:rPr>
        <w:fldChar w:fldCharType="separate"/>
      </w:r>
      <w:r w:rsidR="0023721D">
        <w:rPr>
          <w:noProof/>
          <w:shd w:val="clear" w:color="auto" w:fill="FFFFFF"/>
        </w:rPr>
        <w:t>[173, 174, 191]</w:t>
      </w:r>
      <w:r w:rsidR="00F6498F" w:rsidRPr="00F97D0D">
        <w:rPr>
          <w:shd w:val="clear" w:color="auto" w:fill="FFFFFF"/>
        </w:rPr>
        <w:fldChar w:fldCharType="end"/>
      </w:r>
      <w:r w:rsidR="004B753B">
        <w:rPr>
          <w:shd w:val="clear" w:color="auto" w:fill="FFFFFF"/>
        </w:rPr>
        <w:t>.</w:t>
      </w:r>
      <w:r w:rsidR="001E12CA" w:rsidRPr="00F97D0D">
        <w:rPr>
          <w:shd w:val="clear" w:color="auto" w:fill="FFFFFF"/>
        </w:rPr>
        <w:t xml:space="preserve"> Although the mechanism through </w:t>
      </w:r>
      <w:r w:rsidR="001E12CA" w:rsidRPr="00CB6242">
        <w:rPr>
          <w:shd w:val="clear" w:color="auto" w:fill="FFFFFF"/>
        </w:rPr>
        <w:t xml:space="preserve">which </w:t>
      </w:r>
      <w:r w:rsidR="00F409EC">
        <w:rPr>
          <w:shd w:val="clear" w:color="auto" w:fill="FFFFFF"/>
        </w:rPr>
        <w:t xml:space="preserve">PNGS </w:t>
      </w:r>
      <w:r w:rsidRPr="00CB6242">
        <w:rPr>
          <w:shd w:val="clear" w:color="auto" w:fill="FFFFFF"/>
        </w:rPr>
        <w:t xml:space="preserve">under-occupancy </w:t>
      </w:r>
      <w:r w:rsidR="00F409EC">
        <w:rPr>
          <w:shd w:val="clear" w:color="auto" w:fill="FFFFFF"/>
        </w:rPr>
        <w:t>a</w:t>
      </w:r>
      <w:r w:rsidRPr="00CB6242">
        <w:rPr>
          <w:shd w:val="clear" w:color="auto" w:fill="FFFFFF"/>
        </w:rPr>
        <w:t xml:space="preserve">rises is not yet understood, </w:t>
      </w:r>
      <w:r w:rsidR="00C47F1A" w:rsidRPr="00CB6242">
        <w:rPr>
          <w:shd w:val="clear" w:color="auto" w:fill="FFFFFF"/>
        </w:rPr>
        <w:t>w</w:t>
      </w:r>
      <w:r w:rsidRPr="00CB6242">
        <w:rPr>
          <w:shd w:val="clear" w:color="auto" w:fill="FFFFFF"/>
        </w:rPr>
        <w:t xml:space="preserve">e </w:t>
      </w:r>
      <w:r w:rsidR="0093210E" w:rsidRPr="00CB6242">
        <w:rPr>
          <w:shd w:val="clear" w:color="auto" w:fill="FFFFFF"/>
        </w:rPr>
        <w:t>hypothesise</w:t>
      </w:r>
      <w:r w:rsidRPr="00CB6242">
        <w:rPr>
          <w:shd w:val="clear" w:color="auto" w:fill="FFFFFF"/>
        </w:rPr>
        <w:t xml:space="preserve"> that the codon-optimi</w:t>
      </w:r>
      <w:r w:rsidR="00CB6242" w:rsidRPr="00CB6242">
        <w:rPr>
          <w:shd w:val="clear" w:color="auto" w:fill="FFFFFF"/>
        </w:rPr>
        <w:t>s</w:t>
      </w:r>
      <w:r w:rsidRPr="00CB6242">
        <w:rPr>
          <w:shd w:val="clear" w:color="auto" w:fill="FFFFFF"/>
        </w:rPr>
        <w:t>ation process</w:t>
      </w:r>
      <w:r w:rsidR="00F409EC">
        <w:rPr>
          <w:shd w:val="clear" w:color="auto" w:fill="FFFFFF"/>
        </w:rPr>
        <w:t>,</w:t>
      </w:r>
      <w:r w:rsidRPr="00CB6242">
        <w:rPr>
          <w:shd w:val="clear" w:color="auto" w:fill="FFFFFF"/>
        </w:rPr>
        <w:t xml:space="preserve"> used to increase the </w:t>
      </w:r>
      <w:r w:rsidR="00CB6242" w:rsidRPr="00CB6242">
        <w:rPr>
          <w:shd w:val="clear" w:color="auto" w:fill="FFFFFF"/>
        </w:rPr>
        <w:t>yield</w:t>
      </w:r>
      <w:r w:rsidRPr="00CB6242">
        <w:rPr>
          <w:shd w:val="clear" w:color="auto" w:fill="FFFFFF"/>
        </w:rPr>
        <w:t xml:space="preserve"> of recombinant </w:t>
      </w:r>
      <w:r w:rsidR="00CB6242" w:rsidRPr="00CB6242">
        <w:rPr>
          <w:shd w:val="clear" w:color="auto" w:fill="FFFFFF"/>
        </w:rPr>
        <w:t>SOSIP.664 trimers</w:t>
      </w:r>
      <w:r w:rsidR="00F409EC">
        <w:rPr>
          <w:shd w:val="clear" w:color="auto" w:fill="FFFFFF"/>
        </w:rPr>
        <w:t>,</w:t>
      </w:r>
      <w:r w:rsidRPr="00CB6242">
        <w:rPr>
          <w:shd w:val="clear" w:color="auto" w:fill="FFFFFF"/>
        </w:rPr>
        <w:t xml:space="preserve"> may </w:t>
      </w:r>
      <w:r w:rsidR="00CB6242" w:rsidRPr="00A05CB0">
        <w:rPr>
          <w:shd w:val="clear" w:color="auto" w:fill="FFFFFF"/>
        </w:rPr>
        <w:t xml:space="preserve">increase the rate of protein </w:t>
      </w:r>
      <w:r w:rsidRPr="00A05CB0">
        <w:rPr>
          <w:shd w:val="clear" w:color="auto" w:fill="FFFFFF"/>
        </w:rPr>
        <w:t xml:space="preserve">translation and folding </w:t>
      </w:r>
      <w:r w:rsidR="00CB6242" w:rsidRPr="00A05CB0">
        <w:rPr>
          <w:shd w:val="clear" w:color="auto" w:fill="FFFFFF"/>
        </w:rPr>
        <w:t>and</w:t>
      </w:r>
      <w:r w:rsidRPr="00A05CB0">
        <w:rPr>
          <w:shd w:val="clear" w:color="auto" w:fill="FFFFFF"/>
        </w:rPr>
        <w:t xml:space="preserve"> reduce the </w:t>
      </w:r>
      <w:r w:rsidR="00CB6242" w:rsidRPr="00A05CB0">
        <w:rPr>
          <w:shd w:val="clear" w:color="auto" w:fill="FFFFFF"/>
        </w:rPr>
        <w:t>chance</w:t>
      </w:r>
      <w:r w:rsidRPr="00A05CB0">
        <w:rPr>
          <w:shd w:val="clear" w:color="auto" w:fill="FFFFFF"/>
        </w:rPr>
        <w:t xml:space="preserve"> of an N-glycan being attached</w:t>
      </w:r>
      <w:r w:rsidR="004B753B">
        <w:rPr>
          <w:shd w:val="clear" w:color="auto" w:fill="FFFFFF"/>
        </w:rPr>
        <w:t xml:space="preserve"> </w:t>
      </w:r>
      <w:r w:rsidR="00A05CB0" w:rsidRPr="00A05CB0">
        <w:rPr>
          <w:shd w:val="clear" w:color="auto" w:fill="FFFFFF"/>
        </w:rPr>
        <w:fldChar w:fldCharType="begin">
          <w:fldData xml:space="preserve">PEVuZE5vdGU+PENpdGU+PEF1dGhvcj5TdHJ1d2U8L0F1dGhvcj48WWVhcj4yMDE4PC9ZZWFyPjxS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TdHJ1d2U8L0F1dGhvcj48WWVhcj4yMDE4PC9ZZWFyPjxS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A05CB0" w:rsidRPr="00A05CB0">
        <w:rPr>
          <w:shd w:val="clear" w:color="auto" w:fill="FFFFFF"/>
        </w:rPr>
      </w:r>
      <w:r w:rsidR="00A05CB0" w:rsidRPr="00A05CB0">
        <w:rPr>
          <w:shd w:val="clear" w:color="auto" w:fill="FFFFFF"/>
        </w:rPr>
        <w:fldChar w:fldCharType="separate"/>
      </w:r>
      <w:r w:rsidR="0023721D">
        <w:rPr>
          <w:noProof/>
          <w:shd w:val="clear" w:color="auto" w:fill="FFFFFF"/>
        </w:rPr>
        <w:t>[173]</w:t>
      </w:r>
      <w:r w:rsidR="00A05CB0" w:rsidRPr="00A05CB0">
        <w:rPr>
          <w:shd w:val="clear" w:color="auto" w:fill="FFFFFF"/>
        </w:rPr>
        <w:fldChar w:fldCharType="end"/>
      </w:r>
      <w:r w:rsidR="004B753B">
        <w:rPr>
          <w:shd w:val="clear" w:color="auto" w:fill="FFFFFF"/>
        </w:rPr>
        <w:t>.</w:t>
      </w:r>
      <w:r w:rsidR="00A05CB0" w:rsidRPr="00A05CB0">
        <w:rPr>
          <w:shd w:val="clear" w:color="auto" w:fill="FFFFFF"/>
        </w:rPr>
        <w:t xml:space="preserve"> This </w:t>
      </w:r>
      <w:r w:rsidRPr="00A05CB0">
        <w:rPr>
          <w:shd w:val="clear" w:color="auto" w:fill="FFFFFF"/>
        </w:rPr>
        <w:t>may be particularly</w:t>
      </w:r>
      <w:r w:rsidR="00A05CB0" w:rsidRPr="00A05CB0">
        <w:rPr>
          <w:shd w:val="clear" w:color="auto" w:fill="FFFFFF"/>
        </w:rPr>
        <w:t xml:space="preserve"> true of glycans </w:t>
      </w:r>
      <w:r w:rsidRPr="00A05CB0">
        <w:rPr>
          <w:shd w:val="clear" w:color="auto" w:fill="FFFFFF"/>
        </w:rPr>
        <w:t xml:space="preserve">in the V1/V2 region where several </w:t>
      </w:r>
      <w:r w:rsidR="00175109">
        <w:rPr>
          <w:shd w:val="clear" w:color="auto" w:fill="FFFFFF"/>
        </w:rPr>
        <w:t>PNGS</w:t>
      </w:r>
      <w:r w:rsidRPr="00A05CB0">
        <w:rPr>
          <w:shd w:val="clear" w:color="auto" w:fill="FFFFFF"/>
        </w:rPr>
        <w:t xml:space="preserve"> are </w:t>
      </w:r>
      <w:r w:rsidR="00A05CB0" w:rsidRPr="00A05CB0">
        <w:rPr>
          <w:shd w:val="clear" w:color="auto" w:fill="FFFFFF"/>
        </w:rPr>
        <w:t xml:space="preserve">in close </w:t>
      </w:r>
      <w:r w:rsidR="00A05CB0">
        <w:rPr>
          <w:shd w:val="clear" w:color="auto" w:fill="FFFFFF"/>
        </w:rPr>
        <w:t>proximity.</w:t>
      </w:r>
      <w:r>
        <w:rPr>
          <w:color w:val="FF0000"/>
          <w:shd w:val="clear" w:color="auto" w:fill="FFFFFF"/>
        </w:rPr>
        <w:t xml:space="preserve"> </w:t>
      </w:r>
    </w:p>
    <w:p w14:paraId="33CD0BF2" w14:textId="7639C0D1" w:rsidR="00A161DA" w:rsidRDefault="00A161DA" w:rsidP="009E4BAA">
      <w:pPr>
        <w:pStyle w:val="Heading2"/>
        <w:spacing w:line="360" w:lineRule="auto"/>
        <w:rPr>
          <w:shd w:val="clear" w:color="auto" w:fill="FFFFFF"/>
        </w:rPr>
      </w:pPr>
      <w:r w:rsidRPr="00C30985">
        <w:rPr>
          <w:shd w:val="clear" w:color="auto" w:fill="FFFFFF"/>
        </w:rPr>
        <w:t>4.9 Considerations for immunogen manufacture</w:t>
      </w:r>
    </w:p>
    <w:p w14:paraId="20A707DD" w14:textId="7EE506F6" w:rsidR="00754FB9" w:rsidRPr="009E4BAA" w:rsidRDefault="00754FB9" w:rsidP="009E4BAA">
      <w:pPr>
        <w:spacing w:line="360" w:lineRule="auto"/>
        <w:jc w:val="both"/>
      </w:pPr>
      <w:r>
        <w:t xml:space="preserve">All of the above factors influence the glycosylation processing of Env to varying degrees. </w:t>
      </w:r>
      <w:r w:rsidR="00550B8B">
        <w:t>Alt</w:t>
      </w:r>
      <w:r>
        <w:t xml:space="preserve">hough </w:t>
      </w:r>
      <w:r w:rsidR="00550B8B">
        <w:t xml:space="preserve">the extent to which Env immunogens </w:t>
      </w:r>
      <w:r w:rsidR="00550B8B" w:rsidRPr="009E4BAA">
        <w:t xml:space="preserve">must mimic the native viral envelope spike </w:t>
      </w:r>
      <w:r w:rsidRPr="009E4BAA">
        <w:t>is not yet known, there are nevertheless important considerations for immunogen design and manufacture. In particular, expression cell-type and PNGS under-occupancy may yet emerge as crucial aspects in the cGMP production of Env immunogens</w:t>
      </w:r>
      <w:r w:rsidR="00550B8B" w:rsidRPr="009E4BAA">
        <w:t>, as under-occupancy may introduce</w:t>
      </w:r>
      <w:r w:rsidR="00D95C00" w:rsidRPr="009E4BAA">
        <w:t xml:space="preserve"> unfavourable</w:t>
      </w:r>
      <w:r w:rsidR="00333B95" w:rsidRPr="009E4BAA">
        <w:t>,</w:t>
      </w:r>
      <w:r w:rsidR="00550B8B" w:rsidRPr="009E4BAA">
        <w:t xml:space="preserve"> immunodominant</w:t>
      </w:r>
      <w:r w:rsidR="00D95C00" w:rsidRPr="009E4BAA">
        <w:t xml:space="preserve"> </w:t>
      </w:r>
      <w:r w:rsidR="00333B95" w:rsidRPr="009E4BAA">
        <w:t xml:space="preserve">autologous nAb </w:t>
      </w:r>
      <w:r w:rsidR="00D95C00" w:rsidRPr="009E4BAA">
        <w:t>epitopes</w:t>
      </w:r>
      <w:r w:rsidR="00333B95" w:rsidRPr="009E4BAA">
        <w:t>.</w:t>
      </w:r>
      <w:r w:rsidR="00550B8B" w:rsidRPr="009E4BAA">
        <w:t xml:space="preserve"> This is particularly relevant in light of </w:t>
      </w:r>
      <w:proofErr w:type="spellStart"/>
      <w:r w:rsidR="00550B8B" w:rsidRPr="009E4BAA">
        <w:t>Wagh</w:t>
      </w:r>
      <w:proofErr w:type="spellEnd"/>
      <w:r w:rsidR="00550B8B" w:rsidRPr="009E4BAA">
        <w:t xml:space="preserve"> et al., observing increased neutralisation breadth in individuals infected with TF viruses with </w:t>
      </w:r>
      <w:r w:rsidR="00D95C00" w:rsidRPr="009E4BAA">
        <w:t>more intact glycan shields</w:t>
      </w:r>
      <w:r w:rsidR="004B753B">
        <w:t xml:space="preserve"> </w:t>
      </w:r>
      <w:r w:rsidR="00550B8B" w:rsidRPr="009E4BAA">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instrText xml:space="preserve"> ADDIN EN.CITE </w:instrText>
      </w:r>
      <w:r w:rsidR="0023721D">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instrText xml:space="preserve"> ADDIN EN.CITE.DATA </w:instrText>
      </w:r>
      <w:r w:rsidR="0023721D">
        <w:fldChar w:fldCharType="end"/>
      </w:r>
      <w:r w:rsidR="00550B8B" w:rsidRPr="009E4BAA">
        <w:fldChar w:fldCharType="separate"/>
      </w:r>
      <w:r w:rsidR="0023721D">
        <w:rPr>
          <w:noProof/>
        </w:rPr>
        <w:t>[76]</w:t>
      </w:r>
      <w:r w:rsidR="00550B8B" w:rsidRPr="009E4BAA">
        <w:fldChar w:fldCharType="end"/>
      </w:r>
      <w:r w:rsidR="004B753B">
        <w:t>.</w:t>
      </w:r>
    </w:p>
    <w:p w14:paraId="4140CC6B" w14:textId="363C48E3" w:rsidR="00B53DFC" w:rsidRPr="009E4BAA" w:rsidRDefault="00B53DFC" w:rsidP="009E4BAA">
      <w:pPr>
        <w:pStyle w:val="Heading1"/>
        <w:spacing w:line="360" w:lineRule="auto"/>
      </w:pPr>
      <w:r w:rsidRPr="009E4BAA">
        <w:lastRenderedPageBreak/>
        <w:t>5. Understanding the nature of glycan-dependent bnAb epitopes</w:t>
      </w:r>
    </w:p>
    <w:p w14:paraId="4E2ED582" w14:textId="0767F4F7" w:rsidR="00EC2E37" w:rsidRDefault="006811F8" w:rsidP="009E4BAA">
      <w:pPr>
        <w:spacing w:line="360" w:lineRule="auto"/>
        <w:jc w:val="both"/>
      </w:pPr>
      <w:r w:rsidRPr="009E4BAA">
        <w:t xml:space="preserve">The </w:t>
      </w:r>
      <w:r w:rsidR="00132637" w:rsidRPr="009E4BAA">
        <w:t xml:space="preserve">structural characterisation of </w:t>
      </w:r>
      <w:r w:rsidRPr="009E4BAA">
        <w:t>multiple bnAb</w:t>
      </w:r>
      <w:r w:rsidR="00132637" w:rsidRPr="009E4BAA">
        <w:t>s</w:t>
      </w:r>
      <w:r w:rsidRPr="009E4BAA">
        <w:t xml:space="preserve"> </w:t>
      </w:r>
      <w:r w:rsidRPr="000C6547">
        <w:t xml:space="preserve">in complex with Env by both X-ray crystallography and </w:t>
      </w:r>
      <w:r w:rsidR="00BA4ABD">
        <w:t>EM</w:t>
      </w:r>
      <w:r w:rsidRPr="000C6547">
        <w:t xml:space="preserve"> has enabled </w:t>
      </w:r>
      <w:r w:rsidR="00132637">
        <w:t>a detailed</w:t>
      </w:r>
      <w:r w:rsidRPr="000C6547">
        <w:t xml:space="preserve"> </w:t>
      </w:r>
      <w:r w:rsidR="00132637">
        <w:t xml:space="preserve">description </w:t>
      </w:r>
      <w:r w:rsidRPr="000C6547">
        <w:t>of</w:t>
      </w:r>
      <w:r w:rsidR="00501D90">
        <w:t xml:space="preserve"> the epitopes of</w:t>
      </w:r>
      <w:r w:rsidRPr="000C6547">
        <w:t xml:space="preserve"> </w:t>
      </w:r>
      <w:r w:rsidR="008D25C0">
        <w:t xml:space="preserve">many </w:t>
      </w:r>
      <w:r w:rsidR="00501D90">
        <w:t xml:space="preserve">bnAb </w:t>
      </w:r>
      <w:r w:rsidR="008B7887">
        <w:t>(</w:t>
      </w:r>
      <w:r w:rsidR="008B7887" w:rsidRPr="006C2220">
        <w:t>Table 1)</w:t>
      </w:r>
      <w:r w:rsidR="004B753B">
        <w:t xml:space="preserve"> </w:t>
      </w:r>
      <w:r w:rsidR="0035725A" w:rsidRPr="006C2220">
        <w:fldChar w:fldCharType="begin">
          <w:fldData xml:space="preserve">PEVuZE5vdGU+PENpdGU+PEF1dGhvcj5KdWxpZW48L0F1dGhvcj48WWVhcj4yMDEzPC9ZZWFyPjxS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</w:fldData>
        </w:fldChar>
      </w:r>
      <w:r w:rsidR="0023721D">
        <w:instrText xml:space="preserve"> ADDIN EN.CITE </w:instrText>
      </w:r>
      <w:r w:rsidR="0023721D">
        <w:fldChar w:fldCharType="begin">
          <w:fldData xml:space="preserve">PEVuZE5vdGU+PENpdGU+PEF1dGhvcj5KdWxpZW48L0F1dGhvcj48WWVhcj4yMDEzPC9ZZWFyPjxS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</w:fldData>
        </w:fldChar>
      </w:r>
      <w:r w:rsidR="0023721D">
        <w:instrText xml:space="preserve"> ADDIN EN.CITE.DATA </w:instrText>
      </w:r>
      <w:r w:rsidR="0023721D">
        <w:fldChar w:fldCharType="end"/>
      </w:r>
      <w:r w:rsidR="0035725A" w:rsidRPr="006C2220">
        <w:fldChar w:fldCharType="separate"/>
      </w:r>
      <w:r w:rsidR="0023721D">
        <w:rPr>
          <w:noProof/>
        </w:rPr>
        <w:t>[200, 201]</w:t>
      </w:r>
      <w:r w:rsidR="0035725A" w:rsidRPr="006C2220">
        <w:fldChar w:fldCharType="end"/>
      </w:r>
      <w:r w:rsidR="004B753B">
        <w:t>.</w:t>
      </w:r>
      <w:r w:rsidRPr="006C2220">
        <w:t xml:space="preserve"> Furthermore</w:t>
      </w:r>
      <w:r w:rsidR="00BA4ABD">
        <w:t>,</w:t>
      </w:r>
      <w:r w:rsidRPr="000C6547">
        <w:t xml:space="preserve"> </w:t>
      </w:r>
      <w:r w:rsidR="000C6547" w:rsidRPr="000C6547">
        <w:t>it has</w:t>
      </w:r>
      <w:r w:rsidRPr="000C6547">
        <w:t xml:space="preserve"> revealed many of the unusual antibody features required for broad neutralisation. </w:t>
      </w:r>
      <w:r w:rsidR="00EC2E37">
        <w:t>Nevertheless</w:t>
      </w:r>
      <w:r w:rsidR="007A513E">
        <w:t>,</w:t>
      </w:r>
      <w:r w:rsidR="00EC2E37">
        <w:t xml:space="preserve"> there</w:t>
      </w:r>
      <w:r w:rsidRPr="000C6547">
        <w:t xml:space="preserve"> remain</w:t>
      </w:r>
      <w:r w:rsidR="00EC2E37">
        <w:t>ed many</w:t>
      </w:r>
      <w:r w:rsidRPr="000C6547">
        <w:t xml:space="preserve"> </w:t>
      </w:r>
      <w:r w:rsidR="000C6547" w:rsidRPr="000C6547">
        <w:t>unknowns</w:t>
      </w:r>
      <w:r w:rsidR="00EC2E37">
        <w:t xml:space="preserve"> about the precise nature of glycan epitopes. This is</w:t>
      </w:r>
      <w:r w:rsidR="007F7F96">
        <w:t>,</w:t>
      </w:r>
      <w:r w:rsidR="00EC2E37">
        <w:t xml:space="preserve"> in </w:t>
      </w:r>
      <w:r w:rsidR="000C6547" w:rsidRPr="000C6547">
        <w:t>part</w:t>
      </w:r>
      <w:r w:rsidR="007F7F96">
        <w:t>,</w:t>
      </w:r>
      <w:r w:rsidR="000C6547" w:rsidRPr="000C6547">
        <w:t xml:space="preserve"> due to </w:t>
      </w:r>
      <w:r w:rsidR="00EC2E37">
        <w:t>difficulties in resolving</w:t>
      </w:r>
      <w:r w:rsidR="007F7F96">
        <w:t xml:space="preserve"> extremely heterogeneous glycans </w:t>
      </w:r>
      <w:r w:rsidR="00EC2E37">
        <w:t xml:space="preserve">with </w:t>
      </w:r>
      <w:r w:rsidR="00132637">
        <w:t>structural</w:t>
      </w:r>
      <w:r w:rsidR="00EC2E37">
        <w:t xml:space="preserve"> techniques</w:t>
      </w:r>
      <w:r w:rsidR="00107CA4">
        <w:t xml:space="preserve"> </w:t>
      </w:r>
      <w:r w:rsidR="007F7F96">
        <w:t>that</w:t>
      </w:r>
      <w:r w:rsidR="00107CA4">
        <w:t xml:space="preserve"> </w:t>
      </w:r>
      <w:r w:rsidR="00107CA4" w:rsidRPr="00107CA4">
        <w:t>rel</w:t>
      </w:r>
      <w:r w:rsidR="00107CA4">
        <w:t>y</w:t>
      </w:r>
      <w:r w:rsidR="00107CA4" w:rsidRPr="00107CA4">
        <w:t xml:space="preserve"> on the averaging </w:t>
      </w:r>
      <w:r w:rsidR="00501D90">
        <w:t xml:space="preserve">of </w:t>
      </w:r>
      <w:r w:rsidR="00107CA4" w:rsidRPr="00107CA4">
        <w:t xml:space="preserve">many </w:t>
      </w:r>
      <w:r w:rsidR="00107CA4">
        <w:t>m</w:t>
      </w:r>
      <w:r w:rsidR="00107CA4" w:rsidRPr="00107CA4">
        <w:t>olecules to reveal the consensus structure</w:t>
      </w:r>
      <w:r w:rsidR="004B753B">
        <w:t xml:space="preserve"> </w:t>
      </w:r>
      <w:r w:rsidR="00EC2E37">
        <w:fldChar w:fldCharType="begin"/>
      </w:r>
      <w:r w:rsidR="0023721D">
        <w:instrText xml:space="preserve"> ADDIN EN.CITE &lt;EndNote&gt;&lt;Cite&gt;&lt;Author&gt;Crispin&lt;/Author&gt;&lt;Year&gt;2018&lt;/Year&gt;&lt;RecNum&gt;1812&lt;/RecNum&gt;&lt;DisplayText&gt;[122]&lt;/DisplayText&gt;&lt;record&gt;&lt;rec-number&gt;1812&lt;/rec-number&gt;&lt;foreign-keys&gt;&lt;key app="EN" db-id="p2pxssdv6repwwevvsjpx0dqxsx0eer995xr" timestamp="1540662179"&gt;1812&lt;/key&gt;&lt;/foreign-keys&gt;&lt;ref-type name="Journal Article"&gt;17&lt;/ref-type&gt;&lt;contributors&gt;&lt;authors&gt;&lt;author&gt;Crispin, M.&lt;/author&gt;&lt;author&gt;Ward, A. B.&lt;/author&gt;&lt;author&gt;Wilson, I. A.&lt;/author&gt;&lt;/authors&gt;&lt;/contributors&gt;&lt;auth-address&gt;Centre for Biological Sciences and Institute for Life Sciences, University of Southampton, Southampton SO17 1BJ, United Kingdom; email: max.crispin@soton.ac.uk.&amp;#xD;Department of Integrative Structural and Computational Biology, Center for HIV/AIDS Vaccine Immunology and Immunogen Discovery, International AIDS Vaccine Initiative Neutralizing Antibody Center, and Collaboration for AIDS Vaccine Discovery, The Scripps Research Institute, La Jolla, California 92037, USA; email: andrew@scripps.edu , wilson@scripps.edu.&amp;#xD;Skaggs Institute for Chemical Biology, The Scripps Research Institute, La Jolla, California 92037, USA.&lt;/auth-address&gt;&lt;titles&gt;&lt;title&gt;Structure and Immune Recognition of the HIV Glycan Shield&lt;/title&gt;&lt;secondary-title&gt;Annu Rev Biophys&lt;/secondary-title&gt;&lt;/titles&gt;&lt;periodical&gt;&lt;full-title&gt;Annu Rev Biophys&lt;/full-title&gt;&lt;/periodical&gt;&lt;edition&gt;2018/03/30&lt;/edition&gt;&lt;dates&gt;&lt;year&gt;2018&lt;/year&gt;&lt;pub-dates&gt;&lt;date&gt;Mar 29&lt;/date&gt;&lt;/pub-dates&gt;&lt;/dates&gt;&lt;isbn&gt;1936-1238 (Electronic)&amp;#xD;1936-122X (Linking)&lt;/isbn&gt;&lt;accession-num&gt;29595997&lt;/accession-num&gt;&lt;urls&gt;&lt;related-urls&gt;&lt;url&gt;https://www.ncbi.nlm.nih.gov/pubmed/29595997&lt;/url&gt;&lt;/related-urls&gt;&lt;/urls&gt;&lt;custom2&gt;PMC6163090&lt;/custom2&gt;&lt;electronic-resource-num&gt;10.1146/annurev-biophys-060414-034156&lt;/electronic-resource-num&gt;&lt;/record&gt;&lt;/Cite&gt;&lt;/EndNote&gt;</w:instrText>
      </w:r>
      <w:r w:rsidR="00EC2E37">
        <w:fldChar w:fldCharType="separate"/>
      </w:r>
      <w:r w:rsidR="0023721D">
        <w:rPr>
          <w:noProof/>
        </w:rPr>
        <w:t>[122]</w:t>
      </w:r>
      <w:r w:rsidR="00EC2E37">
        <w:fldChar w:fldCharType="end"/>
      </w:r>
      <w:r w:rsidR="004B753B">
        <w:t>.</w:t>
      </w:r>
      <w:r w:rsidR="00EC2E37">
        <w:t xml:space="preserve"> </w:t>
      </w:r>
      <w:r w:rsidR="00132637">
        <w:t>Glycan arrays are also a useful tool in assessing the glycan-binding properties of bnAbs</w:t>
      </w:r>
      <w:r w:rsidR="00FC5D1B">
        <w:t xml:space="preserve">, though </w:t>
      </w:r>
      <w:r w:rsidR="00B4483D">
        <w:t>these too</w:t>
      </w:r>
      <w:r w:rsidR="00FC5D1B">
        <w:t xml:space="preserve"> </w:t>
      </w:r>
      <w:r w:rsidR="00132637">
        <w:t>have limitations</w:t>
      </w:r>
      <w:r w:rsidR="00FC5D1B">
        <w:t xml:space="preserve"> (e.g. </w:t>
      </w:r>
      <w:r w:rsidR="00132637">
        <w:t>if the epitope comprises protein components</w:t>
      </w:r>
      <w:r w:rsidR="00FC5D1B">
        <w:t>)</w:t>
      </w:r>
      <w:r w:rsidR="00132637">
        <w:t xml:space="preserve">. </w:t>
      </w:r>
      <w:r w:rsidR="000C6547" w:rsidRPr="000C6547">
        <w:t>S</w:t>
      </w:r>
      <w:r w:rsidRPr="000C6547">
        <w:t xml:space="preserve">ite-specific glycan analysis has gone some way </w:t>
      </w:r>
      <w:r w:rsidR="00132637">
        <w:t xml:space="preserve">to bridging these </w:t>
      </w:r>
      <w:r w:rsidR="00FC5D1B">
        <w:t xml:space="preserve">knowledge </w:t>
      </w:r>
      <w:r w:rsidR="00132637">
        <w:t>gap</w:t>
      </w:r>
      <w:r w:rsidRPr="000C6547">
        <w:t xml:space="preserve">s. While there is generally </w:t>
      </w:r>
      <w:r w:rsidR="00EC2E37">
        <w:t>good agreement of the precise struct</w:t>
      </w:r>
      <w:r w:rsidR="008B7887">
        <w:t>ures occupying glycan epitopes between glycan analys</w:t>
      </w:r>
      <w:r w:rsidR="00C03F25">
        <w:t>e</w:t>
      </w:r>
      <w:r w:rsidR="008B7887">
        <w:t>s and structural studies</w:t>
      </w:r>
      <w:r w:rsidR="00FC5D1B">
        <w:t>/arrays</w:t>
      </w:r>
      <w:r w:rsidR="00C03F25">
        <w:t>,</w:t>
      </w:r>
      <w:r w:rsidR="008B7887">
        <w:t xml:space="preserve"> a few discrepancies</w:t>
      </w:r>
      <w:r w:rsidR="00501D90">
        <w:t xml:space="preserve"> remain</w:t>
      </w:r>
      <w:r w:rsidR="008B7887">
        <w:t xml:space="preserve">. For example, </w:t>
      </w:r>
      <w:r w:rsidR="00FC5D1B">
        <w:t xml:space="preserve">there are </w:t>
      </w:r>
      <w:r w:rsidR="008B7887">
        <w:t xml:space="preserve">several </w:t>
      </w:r>
      <w:r w:rsidR="00FC5D1B">
        <w:t xml:space="preserve">reports on </w:t>
      </w:r>
      <w:r w:rsidR="008B7887">
        <w:t xml:space="preserve">the </w:t>
      </w:r>
      <w:r w:rsidR="00D46EA8">
        <w:t>preference</w:t>
      </w:r>
      <w:r w:rsidR="008B7887">
        <w:t xml:space="preserve"> of apex-</w:t>
      </w:r>
      <w:r w:rsidR="00C03F25">
        <w:t>targeting</w:t>
      </w:r>
      <w:r w:rsidR="008B7887">
        <w:t xml:space="preserve"> bnAbs</w:t>
      </w:r>
      <w:r w:rsidR="00C03F25">
        <w:t xml:space="preserve"> PG9 and PG16 </w:t>
      </w:r>
      <w:r w:rsidR="00764741">
        <w:t xml:space="preserve">for </w:t>
      </w:r>
      <w:r w:rsidR="008B7887">
        <w:t>compl</w:t>
      </w:r>
      <w:r w:rsidR="00C03F25">
        <w:t>ex</w:t>
      </w:r>
      <w:r w:rsidR="00FC5D1B">
        <w:t>-</w:t>
      </w:r>
      <w:r w:rsidR="00E42081">
        <w:t xml:space="preserve"> or hybrid-</w:t>
      </w:r>
      <w:r w:rsidR="00FC5D1B">
        <w:t>type</w:t>
      </w:r>
      <w:r w:rsidR="00C03F25">
        <w:t xml:space="preserve"> glycans </w:t>
      </w:r>
      <w:r w:rsidR="00FC5D1B">
        <w:t>(specifically α2</w:t>
      </w:r>
      <w:r w:rsidR="000B375E">
        <w:t>-6-</w:t>
      </w:r>
      <w:r w:rsidR="00FC5D1B">
        <w:t>linked sialylated</w:t>
      </w:r>
      <w:r w:rsidR="00F05EAA">
        <w:t xml:space="preserve"> structures) at the N156 si</w:t>
      </w:r>
      <w:r w:rsidR="00C03F25">
        <w:t>te</w:t>
      </w:r>
      <w:r w:rsidR="004B753B">
        <w:t xml:space="preserve"> </w:t>
      </w:r>
      <w:r w:rsidR="00E42081">
        <w:fldChar w:fldCharType="begin">
          <w:fldData xml:space="preserve">PEVuZE5vdGU+PENpdGU+PEF1dGhvcj5TaGl2YXRhcmU8L0F1dGhvcj48WWVhcj4yMDE4PC9ZZWFy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</w:fldData>
        </w:fldChar>
      </w:r>
      <w:r w:rsidR="0023721D">
        <w:instrText xml:space="preserve"> ADDIN EN.CITE </w:instrText>
      </w:r>
      <w:r w:rsidR="0023721D">
        <w:fldChar w:fldCharType="begin">
          <w:fldData xml:space="preserve">PEVuZE5vdGU+PENpdGU+PEF1dGhvcj5TaGl2YXRhcmU8L0F1dGhvcj48WWVhcj4yMDE4PC9ZZWFy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</w:fldData>
        </w:fldChar>
      </w:r>
      <w:r w:rsidR="0023721D">
        <w:instrText xml:space="preserve"> ADDIN EN.CITE.DATA </w:instrText>
      </w:r>
      <w:r w:rsidR="0023721D">
        <w:fldChar w:fldCharType="end"/>
      </w:r>
      <w:r w:rsidR="00E42081">
        <w:fldChar w:fldCharType="separate"/>
      </w:r>
      <w:r w:rsidR="0023721D">
        <w:rPr>
          <w:noProof/>
        </w:rPr>
        <w:t>[187, 188, 202]</w:t>
      </w:r>
      <w:r w:rsidR="00E42081">
        <w:fldChar w:fldCharType="end"/>
      </w:r>
      <w:r w:rsidR="004B753B">
        <w:t>.</w:t>
      </w:r>
      <w:r w:rsidR="00C03F25">
        <w:t xml:space="preserve"> However</w:t>
      </w:r>
      <w:r w:rsidR="007A513E">
        <w:t>,</w:t>
      </w:r>
      <w:r w:rsidR="00C03F25">
        <w:t xml:space="preserve"> </w:t>
      </w:r>
      <w:r w:rsidR="00F05EAA">
        <w:t xml:space="preserve">these </w:t>
      </w:r>
      <w:r w:rsidR="00D70E54">
        <w:t xml:space="preserve">structures </w:t>
      </w:r>
      <w:r w:rsidR="00C03F25">
        <w:t xml:space="preserve">are seldom seen </w:t>
      </w:r>
      <w:r w:rsidR="00D70E54">
        <w:t>at this site in</w:t>
      </w:r>
      <w:r w:rsidR="00C03F25">
        <w:t xml:space="preserve"> glycan analys</w:t>
      </w:r>
      <w:r w:rsidR="00D70E54">
        <w:t>e</w:t>
      </w:r>
      <w:r w:rsidR="00C03F25">
        <w:t>s o</w:t>
      </w:r>
      <w:r w:rsidR="00D70E54">
        <w:t>f</w:t>
      </w:r>
      <w:r w:rsidR="00C03F25">
        <w:t xml:space="preserve"> recombinant, soluble trimers or virally-derived Env</w:t>
      </w:r>
      <w:r w:rsidR="004B753B">
        <w:t xml:space="preserve"> </w:t>
      </w:r>
      <w:r w:rsidR="004F069F">
        <w:fldChar w:fldCharType="begin">
          <w:fldData xml:space="preserve">PEVuZE5vdGU+PENpdGU+PEF1dGhvcj5CZWhyZW5zPC9BdXRob3I+PFllYXI+MjAxNjwvWWVhcj48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YjeEQ7QmlvbG9naWNhbCBT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</w:fldData>
        </w:fldChar>
      </w:r>
      <w:r w:rsidR="0023721D">
        <w:instrText xml:space="preserve"> ADDIN EN.CITE </w:instrText>
      </w:r>
      <w:r w:rsidR="0023721D">
        <w:fldChar w:fldCharType="begin">
          <w:fldData xml:space="preserve">PEVuZE5vdGU+PENpdGU+PEF1dGhvcj5CZWhyZW5zPC9BdXRob3I+PFllYXI+MjAxNjwvWWVhcj48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</w:fldData>
        </w:fldChar>
      </w:r>
      <w:r w:rsidR="0023721D">
        <w:instrText xml:space="preserve"> ADDIN EN.CITE.DATA </w:instrText>
      </w:r>
      <w:r w:rsidR="0023721D">
        <w:fldChar w:fldCharType="end"/>
      </w:r>
      <w:r w:rsidR="004F069F">
        <w:fldChar w:fldCharType="separate"/>
      </w:r>
      <w:r w:rsidR="0023721D">
        <w:rPr>
          <w:noProof/>
        </w:rPr>
        <w:t>[45, 163, 173, 174]</w:t>
      </w:r>
      <w:r w:rsidR="004F069F">
        <w:fldChar w:fldCharType="end"/>
      </w:r>
      <w:r w:rsidR="004B753B">
        <w:t>.</w:t>
      </w:r>
    </w:p>
    <w:p w14:paraId="7A6B4DEF" w14:textId="77777777" w:rsidR="00B53DFC" w:rsidRPr="009E4BAA" w:rsidRDefault="00B53DFC" w:rsidP="00B53DFC">
      <w:pPr>
        <w:spacing w:line="360" w:lineRule="auto"/>
        <w:jc w:val="both"/>
        <w:rPr>
          <w:b/>
        </w:rPr>
      </w:pPr>
      <w:r w:rsidRPr="009E4BAA">
        <w:rPr>
          <w:b/>
        </w:rPr>
        <w:t>Table 1. Examples of glycan-targeting broadly neutralising antibodies and their glycan epitopes.</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1413"/>
        <w:gridCol w:w="1558"/>
        <w:gridCol w:w="285"/>
        <w:gridCol w:w="1134"/>
        <w:gridCol w:w="3935"/>
        <w:gridCol w:w="691"/>
      </w:tblGrid>
      <w:tr w:rsidR="00B20DB6" w:rsidRPr="00F422B4" w14:paraId="3F54584B" w14:textId="77777777" w:rsidTr="00272D8D">
        <w:trPr>
          <w:trHeight w:val="340"/>
        </w:trPr>
        <w:tc>
          <w:tcPr>
            <w:tcW w:w="784" w:type="pct"/>
            <w:shd w:val="clear" w:color="auto" w:fill="auto"/>
            <w:tcMar>
              <w:top w:w="144" w:type="nil"/>
              <w:left w:w="20" w:type="nil"/>
              <w:right w:w="144" w:type="nil"/>
            </w:tcMar>
            <w:vAlign w:val="center"/>
          </w:tcPr>
          <w:p w14:paraId="0199C04A" w14:textId="72E4E367" w:rsidR="00B20DB6" w:rsidRPr="00264100" w:rsidRDefault="00B20DB6" w:rsidP="00B53DFC">
            <w:pPr>
              <w:spacing w:after="0" w:line="240" w:lineRule="auto"/>
            </w:pPr>
            <w:r>
              <w:rPr>
                <w:b/>
                <w:bCs/>
              </w:rPr>
              <w:t>Epitope</w:t>
            </w:r>
          </w:p>
        </w:tc>
        <w:tc>
          <w:tcPr>
            <w:tcW w:w="1022" w:type="pct"/>
            <w:gridSpan w:val="2"/>
            <w:shd w:val="clear" w:color="auto" w:fill="auto"/>
            <w:tcMar>
              <w:top w:w="144" w:type="nil"/>
              <w:left w:w="20" w:type="nil"/>
              <w:right w:w="144" w:type="nil"/>
            </w:tcMar>
            <w:vAlign w:val="center"/>
          </w:tcPr>
          <w:p w14:paraId="442B31A8" w14:textId="426EC680" w:rsidR="00B20DB6" w:rsidRPr="00264100" w:rsidRDefault="00B20DB6" w:rsidP="004B3FEC">
            <w:pPr>
              <w:spacing w:after="0" w:line="240" w:lineRule="auto"/>
              <w:rPr>
                <w:b/>
                <w:bCs/>
              </w:rPr>
            </w:pPr>
            <w:r w:rsidRPr="00B52FB5">
              <w:rPr>
                <w:b/>
                <w:bCs/>
              </w:rPr>
              <w:t xml:space="preserve">bnAb </w:t>
            </w:r>
            <w:r w:rsidR="001208A3" w:rsidRPr="00B52FB5">
              <w:rPr>
                <w:b/>
                <w:bCs/>
              </w:rPr>
              <w:t>(</w:t>
            </w:r>
            <w:r w:rsidRPr="00B52FB5">
              <w:rPr>
                <w:b/>
                <w:bCs/>
              </w:rPr>
              <w:t xml:space="preserve">and key to </w:t>
            </w:r>
            <w:r w:rsidR="00FD1C6A">
              <w:rPr>
                <w:b/>
                <w:bCs/>
              </w:rPr>
              <w:t xml:space="preserve">Fig. </w:t>
            </w:r>
            <w:r w:rsidR="004B3FEC">
              <w:rPr>
                <w:b/>
                <w:bCs/>
              </w:rPr>
              <w:t>2</w:t>
            </w:r>
            <w:r w:rsidR="001208A3" w:rsidRPr="00B52FB5">
              <w:rPr>
                <w:b/>
                <w:bCs/>
              </w:rPr>
              <w:t>)</w:t>
            </w:r>
          </w:p>
        </w:tc>
        <w:tc>
          <w:tcPr>
            <w:tcW w:w="629" w:type="pct"/>
            <w:shd w:val="clear" w:color="auto" w:fill="auto"/>
            <w:tcMar>
              <w:top w:w="144" w:type="nil"/>
              <w:left w:w="20" w:type="nil"/>
              <w:right w:w="144" w:type="nil"/>
            </w:tcMar>
            <w:vAlign w:val="center"/>
          </w:tcPr>
          <w:p w14:paraId="00357176" w14:textId="61FA77F9" w:rsidR="00B20DB6" w:rsidRPr="00264100" w:rsidRDefault="00B20DB6" w:rsidP="00B53DFC">
            <w:pPr>
              <w:spacing w:after="0" w:line="240" w:lineRule="auto"/>
            </w:pPr>
            <w:r>
              <w:rPr>
                <w:b/>
                <w:bCs/>
              </w:rPr>
              <w:t>PNGS</w:t>
            </w:r>
          </w:p>
        </w:tc>
        <w:tc>
          <w:tcPr>
            <w:tcW w:w="2182" w:type="pct"/>
            <w:shd w:val="clear" w:color="auto" w:fill="auto"/>
            <w:vAlign w:val="center"/>
          </w:tcPr>
          <w:p w14:paraId="1D4E60C5" w14:textId="1B5F2916" w:rsidR="00B20DB6" w:rsidRPr="00C40FE4" w:rsidRDefault="00042B1E" w:rsidP="00042B1E">
            <w:pPr>
              <w:spacing w:after="0" w:line="240" w:lineRule="auto"/>
              <w:rPr>
                <w:b/>
                <w:bCs/>
                <w:color w:val="FF0000"/>
              </w:rPr>
            </w:pPr>
            <w:r w:rsidRPr="00EC0A40">
              <w:rPr>
                <w:b/>
                <w:bCs/>
              </w:rPr>
              <w:t>Glycan type</w:t>
            </w:r>
          </w:p>
        </w:tc>
        <w:tc>
          <w:tcPr>
            <w:tcW w:w="383" w:type="pct"/>
            <w:shd w:val="clear" w:color="auto" w:fill="auto"/>
            <w:tcMar>
              <w:top w:w="144" w:type="nil"/>
              <w:left w:w="20" w:type="nil"/>
              <w:right w:w="144" w:type="nil"/>
            </w:tcMar>
            <w:vAlign w:val="center"/>
          </w:tcPr>
          <w:p w14:paraId="62E326CC" w14:textId="77777777" w:rsidR="00B20DB6" w:rsidRPr="00F422B4" w:rsidRDefault="00B20DB6" w:rsidP="00B53DFC">
            <w:pPr>
              <w:spacing w:after="0" w:line="240" w:lineRule="auto"/>
            </w:pPr>
            <w:r w:rsidRPr="00F422B4">
              <w:rPr>
                <w:b/>
                <w:bCs/>
              </w:rPr>
              <w:t>Refs</w:t>
            </w:r>
          </w:p>
        </w:tc>
      </w:tr>
      <w:tr w:rsidR="00051869" w:rsidRPr="00F422B4" w14:paraId="2E077D59" w14:textId="77777777" w:rsidTr="00272D8D">
        <w:trPr>
          <w:trHeight w:val="340"/>
        </w:trPr>
        <w:tc>
          <w:tcPr>
            <w:tcW w:w="784" w:type="pct"/>
            <w:vMerge w:val="restart"/>
            <w:shd w:val="clear" w:color="auto" w:fill="auto"/>
            <w:tcMar>
              <w:top w:w="144" w:type="nil"/>
              <w:left w:w="20" w:type="nil"/>
              <w:right w:w="144" w:type="nil"/>
            </w:tcMar>
            <w:vAlign w:val="center"/>
          </w:tcPr>
          <w:p w14:paraId="21CC1C93" w14:textId="77777777" w:rsidR="00051869" w:rsidRPr="00264100" w:rsidRDefault="00051869" w:rsidP="00B53DFC">
            <w:pPr>
              <w:spacing w:after="0" w:line="240" w:lineRule="auto"/>
            </w:pPr>
            <w:r w:rsidRPr="00264100">
              <w:t>Outer domain glycans</w:t>
            </w:r>
          </w:p>
        </w:tc>
        <w:tc>
          <w:tcPr>
            <w:tcW w:w="864" w:type="pct"/>
            <w:shd w:val="clear" w:color="auto" w:fill="auto"/>
            <w:tcMar>
              <w:top w:w="144" w:type="nil"/>
              <w:left w:w="20" w:type="nil"/>
              <w:right w:w="144" w:type="nil"/>
            </w:tcMar>
            <w:vAlign w:val="center"/>
          </w:tcPr>
          <w:p w14:paraId="3F1C1778" w14:textId="2931C08E" w:rsidR="00051869" w:rsidRPr="00264100" w:rsidRDefault="00051869" w:rsidP="00B53DFC">
            <w:pPr>
              <w:spacing w:after="0" w:line="240" w:lineRule="auto"/>
            </w:pPr>
            <w:r w:rsidRPr="00264100">
              <w:t>PGT130</w:t>
            </w:r>
          </w:p>
        </w:tc>
        <w:tc>
          <w:tcPr>
            <w:tcW w:w="158" w:type="pct"/>
          </w:tcPr>
          <w:p w14:paraId="1582DD7B" w14:textId="77777777" w:rsidR="00051869" w:rsidRPr="00264100" w:rsidRDefault="00051869" w:rsidP="00B53DFC">
            <w:pPr>
              <w:spacing w:after="0" w:line="240" w:lineRule="auto"/>
            </w:pPr>
          </w:p>
        </w:tc>
        <w:tc>
          <w:tcPr>
            <w:tcW w:w="629" w:type="pct"/>
            <w:shd w:val="clear" w:color="auto" w:fill="auto"/>
            <w:tcMar>
              <w:top w:w="144" w:type="nil"/>
              <w:left w:w="20" w:type="nil"/>
              <w:right w:w="144" w:type="nil"/>
            </w:tcMar>
            <w:vAlign w:val="center"/>
          </w:tcPr>
          <w:p w14:paraId="33BD1B87" w14:textId="5E34669C" w:rsidR="00051869" w:rsidRPr="00264100" w:rsidRDefault="00670959" w:rsidP="00670959">
            <w:pPr>
              <w:spacing w:after="0" w:line="240" w:lineRule="auto"/>
            </w:pPr>
            <w:r>
              <w:t xml:space="preserve">N301, </w:t>
            </w:r>
            <w:r w:rsidR="00051869" w:rsidRPr="00264100">
              <w:t>N332/N334</w:t>
            </w:r>
            <w:r w:rsidR="009652BD">
              <w:t xml:space="preserve"> </w:t>
            </w:r>
          </w:p>
        </w:tc>
        <w:tc>
          <w:tcPr>
            <w:tcW w:w="2182" w:type="pct"/>
            <w:shd w:val="clear" w:color="auto" w:fill="auto"/>
            <w:vAlign w:val="center"/>
          </w:tcPr>
          <w:p w14:paraId="78D5E813" w14:textId="77777777" w:rsidR="00051869" w:rsidRPr="00264100" w:rsidRDefault="00051869" w:rsidP="00B53DFC">
            <w:pPr>
              <w:spacing w:after="0" w:line="240" w:lineRule="auto"/>
            </w:pPr>
            <w:r>
              <w:t>Oligomannose</w:t>
            </w:r>
          </w:p>
        </w:tc>
        <w:tc>
          <w:tcPr>
            <w:tcW w:w="383" w:type="pct"/>
            <w:shd w:val="clear" w:color="auto" w:fill="auto"/>
            <w:tcMar>
              <w:top w:w="144" w:type="nil"/>
              <w:left w:w="20" w:type="nil"/>
              <w:right w:w="144" w:type="nil"/>
            </w:tcMar>
            <w:vAlign w:val="center"/>
          </w:tcPr>
          <w:p w14:paraId="41351F88" w14:textId="67692C08" w:rsidR="00051869" w:rsidRPr="00F422B4" w:rsidRDefault="00051869" w:rsidP="0023721D">
            <w:pPr>
              <w:spacing w:after="0" w:line="240" w:lineRule="auto"/>
            </w:pPr>
            <w:r w:rsidRPr="00F422B4">
              <w:fldChar w:fldCharType="begin">
                <w:fldData xml:space="preserve">PEVuZE5vdGU+PENpdGU+PEF1dGhvcj5Tb2s8L0F1dGhvcj48WWVhcj4yMDE0PC9ZZWFyPjxSZWNO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</w:fldData>
              </w:fldChar>
            </w:r>
            <w:r w:rsidR="0023721D">
              <w:instrText xml:space="preserve"> ADDIN EN.CITE </w:instrText>
            </w:r>
            <w:r w:rsidR="0023721D">
              <w:fldChar w:fldCharType="begin">
                <w:fldData xml:space="preserve">PEVuZE5vdGU+PENpdGU+PEF1dGhvcj5Tb2s8L0F1dGhvcj48WWVhcj4yMDE0PC9ZZWFyPjxSZWNO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</w:fldData>
              </w:fldChar>
            </w:r>
            <w:r w:rsidR="0023721D">
              <w:instrText xml:space="preserve"> ADDIN EN.CITE.DATA </w:instrText>
            </w:r>
            <w:r w:rsidR="0023721D">
              <w:fldChar w:fldCharType="end"/>
            </w:r>
            <w:r w:rsidRPr="00F422B4">
              <w:fldChar w:fldCharType="separate"/>
            </w:r>
            <w:r w:rsidR="0023721D">
              <w:rPr>
                <w:noProof/>
              </w:rPr>
              <w:t>[203, 204]</w:t>
            </w:r>
            <w:r w:rsidRPr="00F422B4">
              <w:fldChar w:fldCharType="end"/>
            </w:r>
          </w:p>
        </w:tc>
      </w:tr>
      <w:tr w:rsidR="00051869" w:rsidRPr="00F422B4" w14:paraId="28E7B5DE" w14:textId="77777777" w:rsidTr="00272D8D">
        <w:trPr>
          <w:trHeight w:val="340"/>
        </w:trPr>
        <w:tc>
          <w:tcPr>
            <w:tcW w:w="784" w:type="pct"/>
            <w:vMerge/>
            <w:shd w:val="clear" w:color="auto" w:fill="auto"/>
            <w:tcMar>
              <w:top w:w="144" w:type="nil"/>
              <w:left w:w="20" w:type="nil"/>
              <w:right w:w="144" w:type="nil"/>
            </w:tcMar>
            <w:vAlign w:val="center"/>
          </w:tcPr>
          <w:p w14:paraId="70608A1C"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714D2878" w14:textId="47ADE506" w:rsidR="00051869" w:rsidRPr="00264100" w:rsidRDefault="00051869" w:rsidP="00B53DFC">
            <w:pPr>
              <w:spacing w:after="0" w:line="240" w:lineRule="auto"/>
            </w:pPr>
            <w:r w:rsidRPr="00264100">
              <w:t>2G12</w:t>
            </w:r>
          </w:p>
        </w:tc>
        <w:tc>
          <w:tcPr>
            <w:tcW w:w="158" w:type="pct"/>
            <w:shd w:val="clear" w:color="auto" w:fill="FF0000"/>
          </w:tcPr>
          <w:p w14:paraId="775FA0AF" w14:textId="77777777" w:rsidR="00051869" w:rsidRPr="00264100" w:rsidRDefault="00051869" w:rsidP="00B53DFC">
            <w:pPr>
              <w:spacing w:after="0" w:line="240" w:lineRule="auto"/>
            </w:pPr>
          </w:p>
        </w:tc>
        <w:tc>
          <w:tcPr>
            <w:tcW w:w="629" w:type="pct"/>
            <w:shd w:val="clear" w:color="auto" w:fill="auto"/>
            <w:tcMar>
              <w:top w:w="144" w:type="nil"/>
              <w:left w:w="20" w:type="nil"/>
              <w:right w:w="144" w:type="nil"/>
            </w:tcMar>
            <w:vAlign w:val="center"/>
          </w:tcPr>
          <w:p w14:paraId="38168093" w14:textId="587764B7" w:rsidR="00051869" w:rsidRPr="00264100" w:rsidRDefault="00051869" w:rsidP="00B53DFC">
            <w:pPr>
              <w:spacing w:after="0" w:line="240" w:lineRule="auto"/>
            </w:pPr>
            <w:r w:rsidRPr="00264100">
              <w:t>N295, N332, N339, N392</w:t>
            </w:r>
          </w:p>
        </w:tc>
        <w:tc>
          <w:tcPr>
            <w:tcW w:w="2182" w:type="pct"/>
            <w:shd w:val="clear" w:color="auto" w:fill="auto"/>
            <w:vAlign w:val="center"/>
          </w:tcPr>
          <w:p w14:paraId="524F6057" w14:textId="12DA6D14" w:rsidR="00051869" w:rsidRPr="00A56B0F" w:rsidRDefault="00051869" w:rsidP="00F329E0">
            <w:pPr>
              <w:spacing w:after="0" w:line="240" w:lineRule="auto"/>
            </w:pPr>
            <w:r w:rsidRPr="00264100">
              <w:t>Oligomannose, specifically α1</w:t>
            </w:r>
            <w:r w:rsidR="00F329E0">
              <w:t>-</w:t>
            </w:r>
            <w:r w:rsidR="00F329E0" w:rsidRPr="00264100">
              <w:t>2</w:t>
            </w:r>
            <w:r w:rsidR="00F329E0">
              <w:t>-</w:t>
            </w:r>
            <w:r w:rsidRPr="00264100">
              <w:t>linked motifs</w:t>
            </w:r>
            <w:r>
              <w:t xml:space="preserve"> on Man</w:t>
            </w:r>
            <w:r>
              <w:rPr>
                <w:vertAlign w:val="subscript"/>
              </w:rPr>
              <w:t>8-9</w:t>
            </w:r>
            <w:r>
              <w:t>GlcNAc</w:t>
            </w:r>
            <w:r>
              <w:rPr>
                <w:vertAlign w:val="subscript"/>
              </w:rPr>
              <w:t>2</w:t>
            </w:r>
            <w:r w:rsidR="00A56B0F">
              <w:rPr>
                <w:vertAlign w:val="subscript"/>
              </w:rPr>
              <w:t xml:space="preserve"> </w:t>
            </w:r>
            <w:r w:rsidR="00A56B0F">
              <w:t>structures</w:t>
            </w:r>
          </w:p>
        </w:tc>
        <w:tc>
          <w:tcPr>
            <w:tcW w:w="383" w:type="pct"/>
            <w:shd w:val="clear" w:color="auto" w:fill="auto"/>
            <w:tcMar>
              <w:top w:w="144" w:type="nil"/>
              <w:left w:w="20" w:type="nil"/>
              <w:right w:w="144" w:type="nil"/>
            </w:tcMar>
            <w:vAlign w:val="center"/>
          </w:tcPr>
          <w:p w14:paraId="4A2FDABF" w14:textId="22B7EDD0" w:rsidR="00051869" w:rsidRPr="00F422B4" w:rsidRDefault="00051869" w:rsidP="0023721D">
            <w:pPr>
              <w:spacing w:after="0" w:line="240" w:lineRule="auto"/>
            </w:pPr>
            <w:r w:rsidRPr="00F422B4">
              <w:fldChar w:fldCharType="begin">
                <w:fldData xml:space="preserve">PEVuZE5vdGU+PENpdGU+PEF1dGhvcj5NdXJpbjwvQXV0aG9yPjxZZWFyPjIwMTQ8L1llYXI+PFJl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</w:fldData>
              </w:fldChar>
            </w:r>
            <w:r w:rsidR="0023721D">
              <w:instrText xml:space="preserve"> ADDIN EN.CITE </w:instrText>
            </w:r>
            <w:r w:rsidR="0023721D">
              <w:fldChar w:fldCharType="begin">
                <w:fldData xml:space="preserve">PEVuZE5vdGU+PENpdGU+PEF1dGhvcj5NdXJpbjwvQXV0aG9yPjxZZWFyPjIwMTQ8L1llYXI+PFJl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</w:fldData>
              </w:fldChar>
            </w:r>
            <w:r w:rsidR="0023721D">
              <w:instrText xml:space="preserve"> ADDIN EN.CITE.DATA </w:instrText>
            </w:r>
            <w:r w:rsidR="0023721D">
              <w:fldChar w:fldCharType="end"/>
            </w:r>
            <w:r w:rsidRPr="00F422B4">
              <w:fldChar w:fldCharType="separate"/>
            </w:r>
            <w:r w:rsidR="0023721D">
              <w:rPr>
                <w:noProof/>
              </w:rPr>
              <w:t>[124-130]</w:t>
            </w:r>
            <w:r w:rsidRPr="00F422B4">
              <w:fldChar w:fldCharType="end"/>
            </w:r>
          </w:p>
        </w:tc>
      </w:tr>
      <w:tr w:rsidR="00051869" w:rsidRPr="00F422B4" w14:paraId="3C7A0A3F" w14:textId="77777777" w:rsidTr="00272D8D">
        <w:trPr>
          <w:trHeight w:val="340"/>
        </w:trPr>
        <w:tc>
          <w:tcPr>
            <w:tcW w:w="784" w:type="pct"/>
            <w:vMerge/>
            <w:shd w:val="clear" w:color="auto" w:fill="auto"/>
            <w:tcMar>
              <w:top w:w="144" w:type="nil"/>
              <w:left w:w="20" w:type="nil"/>
              <w:right w:w="144" w:type="nil"/>
            </w:tcMar>
            <w:vAlign w:val="center"/>
          </w:tcPr>
          <w:p w14:paraId="5C38CF60"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4D9B6086" w14:textId="677B6C6C" w:rsidR="00051869" w:rsidRPr="00264100" w:rsidRDefault="00051869" w:rsidP="00B53DFC">
            <w:pPr>
              <w:spacing w:after="0" w:line="240" w:lineRule="auto"/>
            </w:pPr>
            <w:r w:rsidRPr="00264100">
              <w:t>VRC-PG05</w:t>
            </w:r>
          </w:p>
        </w:tc>
        <w:tc>
          <w:tcPr>
            <w:tcW w:w="158" w:type="pct"/>
            <w:shd w:val="clear" w:color="auto" w:fill="F79646" w:themeFill="accent6"/>
          </w:tcPr>
          <w:p w14:paraId="7F626A09" w14:textId="77777777" w:rsidR="00051869" w:rsidRPr="00264100" w:rsidRDefault="00051869" w:rsidP="00B53DFC">
            <w:pPr>
              <w:spacing w:after="0" w:line="240" w:lineRule="auto"/>
            </w:pPr>
          </w:p>
        </w:tc>
        <w:tc>
          <w:tcPr>
            <w:tcW w:w="629" w:type="pct"/>
            <w:shd w:val="clear" w:color="auto" w:fill="auto"/>
            <w:tcMar>
              <w:top w:w="144" w:type="nil"/>
              <w:left w:w="20" w:type="nil"/>
              <w:right w:w="144" w:type="nil"/>
            </w:tcMar>
            <w:vAlign w:val="center"/>
          </w:tcPr>
          <w:p w14:paraId="5CD2E572" w14:textId="2AA46278" w:rsidR="00051869" w:rsidRPr="00264100" w:rsidRDefault="00051869" w:rsidP="00B53DFC">
            <w:pPr>
              <w:spacing w:after="0" w:line="240" w:lineRule="auto"/>
            </w:pPr>
            <w:r w:rsidRPr="00264100">
              <w:t>N262, N295, N448</w:t>
            </w:r>
          </w:p>
        </w:tc>
        <w:tc>
          <w:tcPr>
            <w:tcW w:w="2182" w:type="pct"/>
            <w:shd w:val="clear" w:color="auto" w:fill="auto"/>
            <w:vAlign w:val="center"/>
          </w:tcPr>
          <w:p w14:paraId="21B92E6B" w14:textId="77777777" w:rsidR="00051869" w:rsidRPr="00264100" w:rsidRDefault="00051869" w:rsidP="00B53DFC">
            <w:pPr>
              <w:spacing w:after="0" w:line="240" w:lineRule="auto"/>
            </w:pPr>
            <w:r w:rsidRPr="00264100">
              <w:t>Oligomannose</w:t>
            </w:r>
          </w:p>
        </w:tc>
        <w:tc>
          <w:tcPr>
            <w:tcW w:w="383" w:type="pct"/>
            <w:shd w:val="clear" w:color="auto" w:fill="auto"/>
            <w:tcMar>
              <w:top w:w="144" w:type="nil"/>
              <w:left w:w="20" w:type="nil"/>
              <w:right w:w="144" w:type="nil"/>
            </w:tcMar>
            <w:vAlign w:val="center"/>
          </w:tcPr>
          <w:p w14:paraId="583676D7" w14:textId="3F34456B" w:rsidR="00051869" w:rsidRPr="00F422B4" w:rsidRDefault="00051869" w:rsidP="0023721D">
            <w:pPr>
              <w:spacing w:after="0" w:line="240" w:lineRule="auto"/>
            </w:pPr>
            <w:r>
              <w:fldChar w:fldCharType="begin">
                <w:fldData xml:space="preserve">PEVuZE5vdGU+PENpdGU+PEF1dGhvcj5aaG91PC9BdXRob3I+PFllYXI+MjAxODwvWWVhcj48UmVj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</w:fldData>
              </w:fldChar>
            </w:r>
            <w:r w:rsidR="0023721D">
              <w:instrText xml:space="preserve"> ADDIN EN.CITE </w:instrText>
            </w:r>
            <w:r w:rsidR="0023721D">
              <w:fldChar w:fldCharType="begin">
                <w:fldData xml:space="preserve">PEVuZE5vdGU+PENpdGU+PEF1dGhvcj5aaG91PC9BdXRob3I+PFllYXI+MjAxODwvWWVhcj48UmVj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</w:fldData>
              </w:fldChar>
            </w:r>
            <w:r w:rsidR="0023721D">
              <w:instrText xml:space="preserve"> ADDIN EN.CITE.DATA </w:instrText>
            </w:r>
            <w:r w:rsidR="0023721D">
              <w:fldChar w:fldCharType="end"/>
            </w:r>
            <w:r>
              <w:fldChar w:fldCharType="separate"/>
            </w:r>
            <w:r w:rsidR="0023721D">
              <w:rPr>
                <w:noProof/>
              </w:rPr>
              <w:t>[123]</w:t>
            </w:r>
            <w:r>
              <w:fldChar w:fldCharType="end"/>
            </w:r>
          </w:p>
        </w:tc>
      </w:tr>
      <w:tr w:rsidR="00051869" w:rsidRPr="00F422B4" w14:paraId="167AA245" w14:textId="77777777" w:rsidTr="00272D8D">
        <w:trPr>
          <w:trHeight w:val="340"/>
        </w:trPr>
        <w:tc>
          <w:tcPr>
            <w:tcW w:w="784" w:type="pct"/>
            <w:vMerge/>
            <w:shd w:val="clear" w:color="auto" w:fill="auto"/>
            <w:tcMar>
              <w:top w:w="144" w:type="nil"/>
              <w:left w:w="20" w:type="nil"/>
              <w:right w:w="144" w:type="nil"/>
            </w:tcMar>
            <w:vAlign w:val="center"/>
          </w:tcPr>
          <w:p w14:paraId="30E7DB32"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6A1BF27F" w14:textId="123D4405" w:rsidR="00051869" w:rsidRPr="00264100" w:rsidRDefault="00051869" w:rsidP="00B53DFC">
            <w:pPr>
              <w:spacing w:after="0" w:line="240" w:lineRule="auto"/>
            </w:pPr>
            <w:r w:rsidRPr="00264100">
              <w:t>PGT135</w:t>
            </w:r>
          </w:p>
        </w:tc>
        <w:tc>
          <w:tcPr>
            <w:tcW w:w="158" w:type="pct"/>
            <w:shd w:val="clear" w:color="auto" w:fill="FFC000"/>
          </w:tcPr>
          <w:p w14:paraId="5166360C" w14:textId="77777777" w:rsidR="00051869" w:rsidRPr="00264100" w:rsidRDefault="00051869" w:rsidP="00B53DFC">
            <w:pPr>
              <w:spacing w:after="0" w:line="240" w:lineRule="auto"/>
            </w:pPr>
          </w:p>
        </w:tc>
        <w:tc>
          <w:tcPr>
            <w:tcW w:w="629" w:type="pct"/>
            <w:shd w:val="clear" w:color="auto" w:fill="auto"/>
            <w:tcMar>
              <w:top w:w="144" w:type="nil"/>
              <w:left w:w="20" w:type="nil"/>
              <w:right w:w="144" w:type="nil"/>
            </w:tcMar>
            <w:vAlign w:val="center"/>
          </w:tcPr>
          <w:p w14:paraId="4D32DBC9" w14:textId="7D8AD04E" w:rsidR="00051869" w:rsidRPr="00264100" w:rsidRDefault="00051869" w:rsidP="00B53DFC">
            <w:pPr>
              <w:spacing w:after="0" w:line="240" w:lineRule="auto"/>
            </w:pPr>
            <w:r w:rsidRPr="00D83CDD">
              <w:t>N295, N332</w:t>
            </w:r>
            <w:r w:rsidRPr="00264100">
              <w:t>, N386, N392</w:t>
            </w:r>
          </w:p>
        </w:tc>
        <w:tc>
          <w:tcPr>
            <w:tcW w:w="2182" w:type="pct"/>
            <w:shd w:val="clear" w:color="auto" w:fill="auto"/>
            <w:vAlign w:val="center"/>
          </w:tcPr>
          <w:p w14:paraId="33268C35" w14:textId="77777777" w:rsidR="00051869" w:rsidRPr="00264100" w:rsidRDefault="00051869" w:rsidP="00B53DFC">
            <w:pPr>
              <w:spacing w:after="0" w:line="240" w:lineRule="auto"/>
            </w:pPr>
            <w:r w:rsidRPr="00264100">
              <w:t>Oligomannose</w:t>
            </w:r>
          </w:p>
        </w:tc>
        <w:tc>
          <w:tcPr>
            <w:tcW w:w="383" w:type="pct"/>
            <w:shd w:val="clear" w:color="auto" w:fill="auto"/>
            <w:tcMar>
              <w:top w:w="144" w:type="nil"/>
              <w:left w:w="20" w:type="nil"/>
              <w:right w:w="144" w:type="nil"/>
            </w:tcMar>
            <w:vAlign w:val="center"/>
          </w:tcPr>
          <w:p w14:paraId="68DD8D17" w14:textId="1054695F" w:rsidR="00051869" w:rsidRPr="00F422B4" w:rsidRDefault="00051869" w:rsidP="0023721D">
            <w:pPr>
              <w:spacing w:after="0" w:line="240" w:lineRule="auto"/>
            </w:pPr>
            <w:r w:rsidRPr="00F422B4">
              <w:fldChar w:fldCharType="begin">
                <w:fldData xml:space="preserve">PEVuZE5vdGU+PENpdGU+PEF1dGhvcj5Lb25nPC9BdXRob3I+PFllYXI+MjAxMzwvWWVhcj48UmVj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</w:fldData>
              </w:fldChar>
            </w:r>
            <w:r w:rsidR="0023721D">
              <w:instrText xml:space="preserve"> ADDIN EN.CITE </w:instrText>
            </w:r>
            <w:r w:rsidR="0023721D">
              <w:fldChar w:fldCharType="begin">
                <w:fldData xml:space="preserve">PEVuZE5vdGU+PENpdGU+PEF1dGhvcj5Lb25nPC9BdXRob3I+PFllYXI+MjAxMzwvWWVhcj48UmVj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</w:fldData>
              </w:fldChar>
            </w:r>
            <w:r w:rsidR="0023721D">
              <w:instrText xml:space="preserve"> ADDIN EN.CITE.DATA </w:instrText>
            </w:r>
            <w:r w:rsidR="0023721D">
              <w:fldChar w:fldCharType="end"/>
            </w:r>
            <w:r w:rsidRPr="00F422B4">
              <w:fldChar w:fldCharType="separate"/>
            </w:r>
            <w:r w:rsidR="0023721D">
              <w:rPr>
                <w:noProof/>
              </w:rPr>
              <w:t>[137, 176, 204]</w:t>
            </w:r>
            <w:r w:rsidRPr="00F422B4">
              <w:fldChar w:fldCharType="end"/>
            </w:r>
          </w:p>
        </w:tc>
      </w:tr>
      <w:tr w:rsidR="00051869" w:rsidRPr="00F422B4" w14:paraId="69C6C63E" w14:textId="77777777" w:rsidTr="00272D8D">
        <w:trPr>
          <w:trHeight w:val="340"/>
        </w:trPr>
        <w:tc>
          <w:tcPr>
            <w:tcW w:w="784" w:type="pct"/>
            <w:vMerge/>
            <w:shd w:val="clear" w:color="auto" w:fill="auto"/>
            <w:tcMar>
              <w:top w:w="144" w:type="nil"/>
              <w:left w:w="20" w:type="nil"/>
              <w:right w:w="144" w:type="nil"/>
            </w:tcMar>
            <w:vAlign w:val="center"/>
          </w:tcPr>
          <w:p w14:paraId="79AFEEA7"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1E807454" w14:textId="50FDBD89" w:rsidR="00051869" w:rsidRPr="00264100" w:rsidRDefault="00051869" w:rsidP="00B53DFC">
            <w:pPr>
              <w:spacing w:after="0" w:line="240" w:lineRule="auto"/>
            </w:pPr>
            <w:r w:rsidRPr="00264100">
              <w:t>PGT128</w:t>
            </w:r>
          </w:p>
        </w:tc>
        <w:tc>
          <w:tcPr>
            <w:tcW w:w="158" w:type="pct"/>
            <w:shd w:val="clear" w:color="auto" w:fill="FFFF00"/>
          </w:tcPr>
          <w:p w14:paraId="473A1267" w14:textId="77777777" w:rsidR="00051869" w:rsidRPr="00264100" w:rsidRDefault="00051869" w:rsidP="00B53DFC">
            <w:pPr>
              <w:spacing w:after="0" w:line="240" w:lineRule="auto"/>
            </w:pPr>
          </w:p>
        </w:tc>
        <w:tc>
          <w:tcPr>
            <w:tcW w:w="629" w:type="pct"/>
            <w:shd w:val="clear" w:color="auto" w:fill="auto"/>
            <w:tcMar>
              <w:top w:w="144" w:type="nil"/>
              <w:left w:w="20" w:type="nil"/>
              <w:right w:w="144" w:type="nil"/>
            </w:tcMar>
            <w:vAlign w:val="center"/>
          </w:tcPr>
          <w:p w14:paraId="40FB75A2" w14:textId="2178B51D" w:rsidR="00051869" w:rsidRPr="00264100" w:rsidRDefault="004335D9" w:rsidP="004335D9">
            <w:pPr>
              <w:spacing w:after="0" w:line="240" w:lineRule="auto"/>
            </w:pPr>
            <w:r>
              <w:t xml:space="preserve">N156, </w:t>
            </w:r>
            <w:r w:rsidRPr="00D83CDD">
              <w:t>N295</w:t>
            </w:r>
            <w:r>
              <w:t xml:space="preserve">, </w:t>
            </w:r>
            <w:r w:rsidR="00051869" w:rsidRPr="00264100">
              <w:t>N301, N332</w:t>
            </w:r>
            <w:r w:rsidR="00D83CDD">
              <w:t>/N334</w:t>
            </w:r>
            <w:r w:rsidR="00051869" w:rsidRPr="00264100">
              <w:t xml:space="preserve"> </w:t>
            </w:r>
          </w:p>
        </w:tc>
        <w:tc>
          <w:tcPr>
            <w:tcW w:w="2182" w:type="pct"/>
            <w:shd w:val="clear" w:color="auto" w:fill="auto"/>
            <w:vAlign w:val="center"/>
          </w:tcPr>
          <w:p w14:paraId="09DCADC2" w14:textId="77777777" w:rsidR="00051869" w:rsidRPr="00264100" w:rsidRDefault="00051869" w:rsidP="00B53DFC">
            <w:pPr>
              <w:spacing w:after="0" w:line="240" w:lineRule="auto"/>
              <w:rPr>
                <w:color w:val="FF0000"/>
              </w:rPr>
            </w:pPr>
            <w:r w:rsidRPr="00264100">
              <w:t>Oligomannose</w:t>
            </w:r>
          </w:p>
        </w:tc>
        <w:tc>
          <w:tcPr>
            <w:tcW w:w="383" w:type="pct"/>
            <w:shd w:val="clear" w:color="auto" w:fill="auto"/>
            <w:tcMar>
              <w:top w:w="144" w:type="nil"/>
              <w:left w:w="20" w:type="nil"/>
              <w:right w:w="144" w:type="nil"/>
            </w:tcMar>
            <w:vAlign w:val="center"/>
          </w:tcPr>
          <w:p w14:paraId="7202A026" w14:textId="793124E4" w:rsidR="00051869" w:rsidRPr="00F422B4" w:rsidRDefault="00051869" w:rsidP="0023721D">
            <w:pPr>
              <w:spacing w:after="0" w:line="240" w:lineRule="auto"/>
              <w:rPr>
                <w:color w:val="FF0000"/>
                <w:vertAlign w:val="superscript"/>
              </w:rPr>
            </w:pPr>
            <w:r w:rsidRPr="00F422B4">
              <w:fldChar w:fldCharType="begin">
                <w:fldData xml:space="preserve">PEVuZE5vdGU+PENpdGU+PEF1dGhvcj5Tb2s8L0F1dGhvcj48WWVhcj4yMDE0PC9ZZWFyPjxSZWNO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</w:fldData>
              </w:fldChar>
            </w:r>
            <w:r w:rsidR="0023721D">
              <w:instrText xml:space="preserve"> ADDIN EN.CITE </w:instrText>
            </w:r>
            <w:r w:rsidR="0023721D">
              <w:fldChar w:fldCharType="begin">
                <w:fldData xml:space="preserve">PEVuZE5vdGU+PENpdGU+PEF1dGhvcj5Tb2s8L0F1dGhvcj48WWVhcj4yMDE0PC9ZZWFyPjxSZWNO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</w:fldData>
              </w:fldChar>
            </w:r>
            <w:r w:rsidR="0023721D">
              <w:instrText xml:space="preserve"> ADDIN EN.CITE.DATA </w:instrText>
            </w:r>
            <w:r w:rsidR="0023721D">
              <w:fldChar w:fldCharType="end"/>
            </w:r>
            <w:r w:rsidRPr="00F422B4">
              <w:fldChar w:fldCharType="separate"/>
            </w:r>
            <w:r w:rsidR="0023721D">
              <w:rPr>
                <w:noProof/>
              </w:rPr>
              <w:t>[44, 136, 203, 204]</w:t>
            </w:r>
            <w:r w:rsidRPr="00F422B4">
              <w:fldChar w:fldCharType="end"/>
            </w:r>
          </w:p>
        </w:tc>
      </w:tr>
      <w:tr w:rsidR="00051869" w:rsidRPr="00F422B4" w14:paraId="229A78F4" w14:textId="77777777" w:rsidTr="00272D8D">
        <w:trPr>
          <w:trHeight w:val="340"/>
        </w:trPr>
        <w:tc>
          <w:tcPr>
            <w:tcW w:w="784" w:type="pct"/>
            <w:vMerge/>
            <w:shd w:val="clear" w:color="auto" w:fill="auto"/>
            <w:tcMar>
              <w:top w:w="144" w:type="nil"/>
              <w:left w:w="20" w:type="nil"/>
              <w:right w:w="144" w:type="nil"/>
            </w:tcMar>
            <w:vAlign w:val="center"/>
          </w:tcPr>
          <w:p w14:paraId="09B01CDB"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41868996" w14:textId="081C31F7" w:rsidR="00051869" w:rsidRPr="00264100" w:rsidRDefault="00051869" w:rsidP="00B53DFC">
            <w:pPr>
              <w:spacing w:after="0" w:line="240" w:lineRule="auto"/>
            </w:pPr>
            <w:r w:rsidRPr="00264100">
              <w:t>PGT122</w:t>
            </w:r>
          </w:p>
        </w:tc>
        <w:tc>
          <w:tcPr>
            <w:tcW w:w="158" w:type="pct"/>
            <w:shd w:val="clear" w:color="auto" w:fill="92D050"/>
          </w:tcPr>
          <w:p w14:paraId="625D0DE7" w14:textId="77777777" w:rsidR="00051869" w:rsidRPr="00264100" w:rsidRDefault="00051869" w:rsidP="00B53DFC">
            <w:pPr>
              <w:spacing w:after="0" w:line="240" w:lineRule="auto"/>
            </w:pPr>
          </w:p>
        </w:tc>
        <w:tc>
          <w:tcPr>
            <w:tcW w:w="629" w:type="pct"/>
            <w:shd w:val="clear" w:color="auto" w:fill="auto"/>
            <w:tcMar>
              <w:top w:w="144" w:type="nil"/>
              <w:left w:w="20" w:type="nil"/>
              <w:right w:w="144" w:type="nil"/>
            </w:tcMar>
            <w:vAlign w:val="center"/>
          </w:tcPr>
          <w:p w14:paraId="61591BCD" w14:textId="19E0DBCD" w:rsidR="00051869" w:rsidRPr="00264100" w:rsidRDefault="00051869" w:rsidP="00B53DFC">
            <w:pPr>
              <w:spacing w:after="0" w:line="240" w:lineRule="auto"/>
            </w:pPr>
            <w:r w:rsidRPr="00264100">
              <w:t>N137, N156, N301, N332</w:t>
            </w:r>
          </w:p>
        </w:tc>
        <w:tc>
          <w:tcPr>
            <w:tcW w:w="2182" w:type="pct"/>
            <w:shd w:val="clear" w:color="auto" w:fill="auto"/>
            <w:vAlign w:val="center"/>
          </w:tcPr>
          <w:p w14:paraId="328C7F49" w14:textId="77777777" w:rsidR="00051869" w:rsidRPr="00264100" w:rsidRDefault="00051869" w:rsidP="00B53DFC">
            <w:pPr>
              <w:spacing w:after="0" w:line="240" w:lineRule="auto"/>
            </w:pPr>
            <w:r>
              <w:t>Oligomannose</w:t>
            </w:r>
          </w:p>
        </w:tc>
        <w:tc>
          <w:tcPr>
            <w:tcW w:w="383" w:type="pct"/>
            <w:shd w:val="clear" w:color="auto" w:fill="auto"/>
            <w:tcMar>
              <w:top w:w="144" w:type="nil"/>
              <w:left w:w="20" w:type="nil"/>
              <w:right w:w="144" w:type="nil"/>
            </w:tcMar>
            <w:vAlign w:val="center"/>
          </w:tcPr>
          <w:p w14:paraId="52FBD801" w14:textId="3A8C6DF5" w:rsidR="00051869" w:rsidRPr="00F422B4" w:rsidRDefault="00051869" w:rsidP="0023721D">
            <w:pPr>
              <w:spacing w:after="0" w:line="240" w:lineRule="auto"/>
            </w:pPr>
            <w:r w:rsidRPr="00F422B4">
              <w:fldChar w:fldCharType="begin">
                <w:fldData xml:space="preserve">PEVuZE5vdGU+PENpdGU+PEF1dGhvcj5KdWxpZW48L0F1dGhvcj48WWVhcj4yMDEzPC9ZZWFyPjxS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</w:fldData>
              </w:fldChar>
            </w:r>
            <w:r w:rsidR="0023721D">
              <w:instrText xml:space="preserve"> ADDIN EN.CITE </w:instrText>
            </w:r>
            <w:r w:rsidR="0023721D">
              <w:fldChar w:fldCharType="begin">
                <w:fldData xml:space="preserve">PEVuZE5vdGU+PENpdGU+PEF1dGhvcj5KdWxpZW48L0F1dGhvcj48WWVhcj4yMDEzPC9ZZWFyPjxS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</w:fldData>
              </w:fldChar>
            </w:r>
            <w:r w:rsidR="0023721D">
              <w:instrText xml:space="preserve"> ADDIN EN.CITE.DATA </w:instrText>
            </w:r>
            <w:r w:rsidR="0023721D">
              <w:fldChar w:fldCharType="end"/>
            </w:r>
            <w:r w:rsidRPr="00F422B4">
              <w:fldChar w:fldCharType="separate"/>
            </w:r>
            <w:r w:rsidR="0023721D">
              <w:rPr>
                <w:noProof/>
              </w:rPr>
              <w:t>[149, 200, 204]</w:t>
            </w:r>
            <w:r w:rsidRPr="00F422B4">
              <w:fldChar w:fldCharType="end"/>
            </w:r>
          </w:p>
        </w:tc>
      </w:tr>
      <w:tr w:rsidR="00051869" w:rsidRPr="00F422B4" w14:paraId="3850D6E7" w14:textId="77777777" w:rsidTr="00272D8D">
        <w:trPr>
          <w:trHeight w:val="340"/>
        </w:trPr>
        <w:tc>
          <w:tcPr>
            <w:tcW w:w="784" w:type="pct"/>
            <w:vMerge/>
            <w:shd w:val="clear" w:color="auto" w:fill="auto"/>
            <w:tcMar>
              <w:top w:w="144" w:type="nil"/>
              <w:left w:w="20" w:type="nil"/>
              <w:right w:w="144" w:type="nil"/>
            </w:tcMar>
            <w:vAlign w:val="center"/>
          </w:tcPr>
          <w:p w14:paraId="1B1EF346"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54F156A4" w14:textId="6A49EA74" w:rsidR="00051869" w:rsidRPr="00264100" w:rsidRDefault="00051869" w:rsidP="00B53DFC">
            <w:pPr>
              <w:spacing w:after="0" w:line="240" w:lineRule="auto"/>
            </w:pPr>
            <w:r w:rsidRPr="00264100">
              <w:t>PGT121</w:t>
            </w:r>
          </w:p>
        </w:tc>
        <w:tc>
          <w:tcPr>
            <w:tcW w:w="158" w:type="pct"/>
          </w:tcPr>
          <w:p w14:paraId="2BFEA302" w14:textId="77777777" w:rsidR="00051869" w:rsidRPr="00F953EC" w:rsidRDefault="00051869" w:rsidP="00B53DFC">
            <w:pPr>
              <w:spacing w:after="0" w:line="240" w:lineRule="auto"/>
            </w:pPr>
          </w:p>
        </w:tc>
        <w:tc>
          <w:tcPr>
            <w:tcW w:w="629" w:type="pct"/>
            <w:shd w:val="clear" w:color="auto" w:fill="auto"/>
            <w:tcMar>
              <w:top w:w="144" w:type="nil"/>
              <w:left w:w="20" w:type="nil"/>
              <w:right w:w="144" w:type="nil"/>
            </w:tcMar>
            <w:vAlign w:val="center"/>
          </w:tcPr>
          <w:p w14:paraId="4995C6D7" w14:textId="6CBC0569" w:rsidR="00051869" w:rsidRPr="00F953EC" w:rsidRDefault="009652BD" w:rsidP="00B53DFC">
            <w:pPr>
              <w:spacing w:after="0" w:line="240" w:lineRule="auto"/>
            </w:pPr>
            <w:r w:rsidRPr="00F953EC">
              <w:t xml:space="preserve">N137, N156, </w:t>
            </w:r>
            <w:r w:rsidR="00051869" w:rsidRPr="00F953EC">
              <w:t>N301, N332/N334</w:t>
            </w:r>
          </w:p>
        </w:tc>
        <w:tc>
          <w:tcPr>
            <w:tcW w:w="2182" w:type="pct"/>
            <w:shd w:val="clear" w:color="auto" w:fill="auto"/>
            <w:vAlign w:val="center"/>
          </w:tcPr>
          <w:p w14:paraId="11FA0A36" w14:textId="77777777" w:rsidR="00051869" w:rsidRPr="00264100" w:rsidRDefault="00051869" w:rsidP="00B53DFC">
            <w:pPr>
              <w:spacing w:after="0" w:line="240" w:lineRule="auto"/>
            </w:pPr>
            <w:r w:rsidRPr="00264100">
              <w:t>Oligomannose or complex</w:t>
            </w:r>
          </w:p>
        </w:tc>
        <w:tc>
          <w:tcPr>
            <w:tcW w:w="383" w:type="pct"/>
            <w:shd w:val="clear" w:color="auto" w:fill="auto"/>
            <w:tcMar>
              <w:top w:w="144" w:type="nil"/>
              <w:left w:w="20" w:type="nil"/>
              <w:right w:w="144" w:type="nil"/>
            </w:tcMar>
            <w:vAlign w:val="center"/>
          </w:tcPr>
          <w:p w14:paraId="406686DE" w14:textId="1BD3A884" w:rsidR="00051869" w:rsidRPr="00F422B4" w:rsidRDefault="00051869" w:rsidP="0023721D">
            <w:pPr>
              <w:spacing w:after="0" w:line="240" w:lineRule="auto"/>
            </w:pPr>
            <w:r w:rsidRPr="00F422B4">
              <w:fldChar w:fldCharType="begin">
                <w:fldData xml:space="preserve">PEVuZE5vdGU+PENpdGU+PEF1dGhvcj5Tb2s8L0F1dGhvcj48WWVhcj4yMDEzPC9ZZWFyPjxSZWNO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5FMzI2OC03NzwvcGFnZXM+PHZvbHVtZT4xMDk8L3ZvbHVtZT48bnVtYmVyPjQ3PC9udW1i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=
</w:fldData>
              </w:fldChar>
            </w:r>
            <w:r w:rsidR="0023721D">
              <w:instrText xml:space="preserve"> ADDIN EN.CITE </w:instrText>
            </w:r>
            <w:r w:rsidR="0023721D">
              <w:fldChar w:fldCharType="begin">
                <w:fldData xml:space="preserve">PEVuZE5vdGU+PENpdGU+PEF1dGhvcj5Tb2s8L0F1dGhvcj48WWVhcj4yMDEzPC9ZZWFyPjxSZWNO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C9wZXJpb2RpY2FsPjxw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=
</w:fldData>
              </w:fldChar>
            </w:r>
            <w:r w:rsidR="0023721D">
              <w:instrText xml:space="preserve"> ADDIN EN.CITE.DATA </w:instrText>
            </w:r>
            <w:r w:rsidR="0023721D">
              <w:fldChar w:fldCharType="end"/>
            </w:r>
            <w:r w:rsidRPr="00F422B4">
              <w:fldChar w:fldCharType="separate"/>
            </w:r>
            <w:r w:rsidR="0023721D">
              <w:rPr>
                <w:noProof/>
              </w:rPr>
              <w:t>[142, 185, 203, 204]</w:t>
            </w:r>
            <w:r w:rsidRPr="00F422B4">
              <w:fldChar w:fldCharType="end"/>
            </w:r>
          </w:p>
        </w:tc>
      </w:tr>
      <w:tr w:rsidR="00051869" w:rsidRPr="00F422B4" w14:paraId="6CAE6AF8" w14:textId="77777777" w:rsidTr="00272D8D">
        <w:trPr>
          <w:trHeight w:val="340"/>
        </w:trPr>
        <w:tc>
          <w:tcPr>
            <w:tcW w:w="784" w:type="pct"/>
            <w:vMerge/>
            <w:shd w:val="clear" w:color="auto" w:fill="auto"/>
            <w:tcMar>
              <w:top w:w="144" w:type="nil"/>
              <w:left w:w="20" w:type="nil"/>
              <w:right w:w="144" w:type="nil"/>
            </w:tcMar>
            <w:vAlign w:val="center"/>
          </w:tcPr>
          <w:p w14:paraId="1051371C"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40F96E3A" w14:textId="7505B97C" w:rsidR="00051869" w:rsidRPr="00264100" w:rsidRDefault="00051869" w:rsidP="00B53DFC">
            <w:pPr>
              <w:spacing w:after="0" w:line="240" w:lineRule="auto"/>
            </w:pPr>
            <w:r>
              <w:t>BG18</w:t>
            </w:r>
          </w:p>
        </w:tc>
        <w:tc>
          <w:tcPr>
            <w:tcW w:w="158" w:type="pct"/>
          </w:tcPr>
          <w:p w14:paraId="0409CC72" w14:textId="77777777" w:rsidR="00051869" w:rsidRDefault="00051869" w:rsidP="00B53DFC">
            <w:pPr>
              <w:spacing w:after="0" w:line="240" w:lineRule="auto"/>
            </w:pPr>
          </w:p>
        </w:tc>
        <w:tc>
          <w:tcPr>
            <w:tcW w:w="629" w:type="pct"/>
            <w:shd w:val="clear" w:color="auto" w:fill="auto"/>
            <w:tcMar>
              <w:top w:w="144" w:type="nil"/>
              <w:left w:w="20" w:type="nil"/>
              <w:right w:w="144" w:type="nil"/>
            </w:tcMar>
            <w:vAlign w:val="center"/>
          </w:tcPr>
          <w:p w14:paraId="3C067C0A" w14:textId="62C03DA5" w:rsidR="00051869" w:rsidRPr="00264100" w:rsidRDefault="00051869" w:rsidP="00B53DFC">
            <w:pPr>
              <w:spacing w:after="0" w:line="240" w:lineRule="auto"/>
            </w:pPr>
            <w:r>
              <w:t xml:space="preserve">N156, </w:t>
            </w:r>
            <w:r w:rsidRPr="00D07C41">
              <w:t>N332</w:t>
            </w:r>
            <w:r>
              <w:t>, N386, N392</w:t>
            </w:r>
          </w:p>
        </w:tc>
        <w:tc>
          <w:tcPr>
            <w:tcW w:w="2182" w:type="pct"/>
            <w:shd w:val="clear" w:color="auto" w:fill="auto"/>
            <w:vAlign w:val="center"/>
          </w:tcPr>
          <w:p w14:paraId="5FD164B9" w14:textId="3E016E19" w:rsidR="00051869" w:rsidRPr="00264100" w:rsidRDefault="00051869" w:rsidP="009E0ACE">
            <w:pPr>
              <w:spacing w:after="0" w:line="240" w:lineRule="auto"/>
            </w:pPr>
            <w:r>
              <w:t xml:space="preserve">Oligomannose, possibly complex at N156 </w:t>
            </w:r>
          </w:p>
        </w:tc>
        <w:tc>
          <w:tcPr>
            <w:tcW w:w="383" w:type="pct"/>
            <w:shd w:val="clear" w:color="auto" w:fill="auto"/>
            <w:tcMar>
              <w:top w:w="144" w:type="nil"/>
              <w:left w:w="20" w:type="nil"/>
              <w:right w:w="144" w:type="nil"/>
            </w:tcMar>
            <w:vAlign w:val="center"/>
          </w:tcPr>
          <w:p w14:paraId="7F11E5EB" w14:textId="08AAF978" w:rsidR="00051869" w:rsidRPr="00F422B4" w:rsidRDefault="00051869" w:rsidP="0023721D">
            <w:pPr>
              <w:spacing w:after="0" w:line="240" w:lineRule="auto"/>
            </w:pPr>
            <w:r>
              <w:fldChar w:fldCharType="begin">
                <w:fldData xml:space="preserve">PEVuZE5vdGU+PENpdGU+PEF1dGhvcj5CYXJuZXM8L0F1dGhvcj48WWVhcj4yMDE4PC9ZZWFyPjxS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</w:fldData>
              </w:fldChar>
            </w:r>
            <w:r w:rsidR="0023721D">
              <w:instrText xml:space="preserve"> ADDIN EN.CITE </w:instrText>
            </w:r>
            <w:r w:rsidR="0023721D">
              <w:fldChar w:fldCharType="begin">
                <w:fldData xml:space="preserve">PEVuZE5vdGU+PENpdGU+PEF1dGhvcj5CYXJuZXM8L0F1dGhvcj48WWVhcj4yMDE4PC9ZZWFyPjxS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</w:fldData>
              </w:fldChar>
            </w:r>
            <w:r w:rsidR="0023721D">
              <w:instrText xml:space="preserve"> ADDIN EN.CITE.DATA </w:instrText>
            </w:r>
            <w:r w:rsidR="0023721D">
              <w:fldChar w:fldCharType="end"/>
            </w:r>
            <w:r>
              <w:fldChar w:fldCharType="separate"/>
            </w:r>
            <w:r w:rsidR="0023721D">
              <w:rPr>
                <w:noProof/>
              </w:rPr>
              <w:t>[205]</w:t>
            </w:r>
            <w:r>
              <w:fldChar w:fldCharType="end"/>
            </w:r>
          </w:p>
        </w:tc>
      </w:tr>
      <w:tr w:rsidR="00051869" w:rsidRPr="00F422B4" w14:paraId="17187662" w14:textId="77777777" w:rsidTr="00272D8D">
        <w:trPr>
          <w:trHeight w:val="340"/>
        </w:trPr>
        <w:tc>
          <w:tcPr>
            <w:tcW w:w="784" w:type="pct"/>
            <w:vMerge/>
            <w:shd w:val="clear" w:color="auto" w:fill="auto"/>
            <w:tcMar>
              <w:top w:w="144" w:type="nil"/>
              <w:left w:w="20" w:type="nil"/>
              <w:right w:w="144" w:type="nil"/>
            </w:tcMar>
            <w:vAlign w:val="center"/>
          </w:tcPr>
          <w:p w14:paraId="7A4A9D02" w14:textId="77777777" w:rsidR="00051869" w:rsidRPr="00264100" w:rsidRDefault="00051869" w:rsidP="00B53DFC">
            <w:pPr>
              <w:spacing w:after="0" w:line="240" w:lineRule="auto"/>
            </w:pPr>
          </w:p>
        </w:tc>
        <w:tc>
          <w:tcPr>
            <w:tcW w:w="864" w:type="pct"/>
            <w:shd w:val="clear" w:color="auto" w:fill="auto"/>
            <w:tcMar>
              <w:top w:w="144" w:type="nil"/>
              <w:left w:w="20" w:type="nil"/>
              <w:right w:w="144" w:type="nil"/>
            </w:tcMar>
            <w:vAlign w:val="center"/>
          </w:tcPr>
          <w:p w14:paraId="24446ECC" w14:textId="6597A7AF" w:rsidR="00051869" w:rsidRPr="00264100" w:rsidRDefault="00051869" w:rsidP="00B53DFC">
            <w:pPr>
              <w:spacing w:after="0" w:line="240" w:lineRule="auto"/>
            </w:pPr>
            <w:r w:rsidRPr="00264100">
              <w:t>10-1074</w:t>
            </w:r>
          </w:p>
        </w:tc>
        <w:tc>
          <w:tcPr>
            <w:tcW w:w="158" w:type="pct"/>
          </w:tcPr>
          <w:p w14:paraId="7A8DE10D" w14:textId="77777777" w:rsidR="00051869" w:rsidRDefault="00051869" w:rsidP="00B53DFC">
            <w:pPr>
              <w:spacing w:after="0" w:line="240" w:lineRule="auto"/>
            </w:pPr>
          </w:p>
        </w:tc>
        <w:tc>
          <w:tcPr>
            <w:tcW w:w="629" w:type="pct"/>
            <w:shd w:val="clear" w:color="auto" w:fill="auto"/>
            <w:tcMar>
              <w:top w:w="144" w:type="nil"/>
              <w:left w:w="20" w:type="nil"/>
              <w:right w:w="144" w:type="nil"/>
            </w:tcMar>
            <w:vAlign w:val="center"/>
          </w:tcPr>
          <w:p w14:paraId="705B597B" w14:textId="06F4DB4E" w:rsidR="00051869" w:rsidRPr="00264100" w:rsidRDefault="00051869" w:rsidP="00B53DFC">
            <w:pPr>
              <w:spacing w:after="0" w:line="240" w:lineRule="auto"/>
            </w:pPr>
            <w:r>
              <w:t xml:space="preserve">N156, N301, </w:t>
            </w:r>
            <w:r w:rsidRPr="00264100">
              <w:t>N332</w:t>
            </w:r>
          </w:p>
        </w:tc>
        <w:tc>
          <w:tcPr>
            <w:tcW w:w="2182" w:type="pct"/>
            <w:shd w:val="clear" w:color="auto" w:fill="auto"/>
            <w:vAlign w:val="center"/>
          </w:tcPr>
          <w:p w14:paraId="7B84A78F" w14:textId="0A6042CA" w:rsidR="00051869" w:rsidRPr="00264100" w:rsidRDefault="00051869" w:rsidP="00B53DFC">
            <w:pPr>
              <w:spacing w:after="0" w:line="240" w:lineRule="auto"/>
            </w:pPr>
            <w:r>
              <w:t>Oligomannose, possibly complex at N156</w:t>
            </w:r>
          </w:p>
        </w:tc>
        <w:tc>
          <w:tcPr>
            <w:tcW w:w="383" w:type="pct"/>
            <w:shd w:val="clear" w:color="auto" w:fill="auto"/>
            <w:tcMar>
              <w:top w:w="144" w:type="nil"/>
              <w:left w:w="20" w:type="nil"/>
              <w:right w:w="144" w:type="nil"/>
            </w:tcMar>
            <w:vAlign w:val="center"/>
          </w:tcPr>
          <w:p w14:paraId="2B1D1E19" w14:textId="5F1EF7B0" w:rsidR="00051869" w:rsidRPr="00F422B4" w:rsidRDefault="00051869" w:rsidP="0023721D">
            <w:pPr>
              <w:spacing w:after="0" w:line="240" w:lineRule="auto"/>
            </w:pPr>
            <w:r w:rsidRPr="00F422B4">
              <w:fldChar w:fldCharType="begin">
                <w:fldData xml:space="preserve">PEVuZE5vdGU+PENpdGU+PEF1dGhvcj5Nb3VxdWV0PC9BdXRob3I+PFllYXI+MjAxMjwvWWVhcj48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kUzMjY4LTc3PC9wYWdlcz48dm9sdW1lPjEwOTwv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==
</w:fldData>
              </w:fldChar>
            </w:r>
            <w:r w:rsidR="0023721D">
              <w:instrText xml:space="preserve"> ADDIN EN.CITE </w:instrText>
            </w:r>
            <w:r w:rsidR="0023721D">
              <w:fldChar w:fldCharType="begin">
                <w:fldData xml:space="preserve">PEVuZE5vdGU+PENpdGU+PEF1dGhvcj5Nb3VxdWV0PC9BdXRob3I+PFllYXI+MjAxMjwvWWVhcj48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L3BlcmlvZGljYWw+PHBhZ2VzPkUzMjY4LTc3PC9wYWdlcz48dm9sdW1lPjEwOTwv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==
</w:fldData>
              </w:fldChar>
            </w:r>
            <w:r w:rsidR="0023721D">
              <w:instrText xml:space="preserve"> ADDIN EN.CITE.DATA </w:instrText>
            </w:r>
            <w:r w:rsidR="0023721D">
              <w:fldChar w:fldCharType="end"/>
            </w:r>
            <w:r w:rsidRPr="00F422B4">
              <w:fldChar w:fldCharType="separate"/>
            </w:r>
            <w:r w:rsidR="0023721D">
              <w:rPr>
                <w:noProof/>
              </w:rPr>
              <w:t>[185, 206]</w:t>
            </w:r>
            <w:r w:rsidRPr="00F422B4">
              <w:fldChar w:fldCharType="end"/>
            </w:r>
          </w:p>
        </w:tc>
      </w:tr>
      <w:tr w:rsidR="00051869" w:rsidRPr="009E4BAA" w14:paraId="23226989" w14:textId="77777777" w:rsidTr="00272D8D">
        <w:trPr>
          <w:trHeight w:val="340"/>
        </w:trPr>
        <w:tc>
          <w:tcPr>
            <w:tcW w:w="784" w:type="pct"/>
            <w:vMerge w:val="restart"/>
            <w:shd w:val="clear" w:color="auto" w:fill="auto"/>
            <w:tcMar>
              <w:top w:w="144" w:type="nil"/>
              <w:left w:w="20" w:type="nil"/>
              <w:right w:w="144" w:type="nil"/>
            </w:tcMar>
            <w:vAlign w:val="center"/>
          </w:tcPr>
          <w:p w14:paraId="20824427" w14:textId="77777777" w:rsidR="00051869" w:rsidRPr="009E4BAA" w:rsidRDefault="00051869" w:rsidP="00B53DFC">
            <w:pPr>
              <w:spacing w:after="0" w:line="240" w:lineRule="auto"/>
            </w:pPr>
            <w:r w:rsidRPr="009E4BAA">
              <w:t>V1/V2 glycans</w:t>
            </w:r>
          </w:p>
        </w:tc>
        <w:tc>
          <w:tcPr>
            <w:tcW w:w="864" w:type="pct"/>
            <w:shd w:val="clear" w:color="auto" w:fill="auto"/>
            <w:tcMar>
              <w:top w:w="144" w:type="nil"/>
              <w:left w:w="20" w:type="nil"/>
              <w:right w:w="144" w:type="nil"/>
            </w:tcMar>
            <w:vAlign w:val="center"/>
          </w:tcPr>
          <w:p w14:paraId="21585F19" w14:textId="1BC0D9EE" w:rsidR="00051869" w:rsidRPr="009E4BAA" w:rsidRDefault="00051869" w:rsidP="00B53DFC">
            <w:pPr>
              <w:spacing w:after="0" w:line="240" w:lineRule="auto"/>
            </w:pPr>
            <w:r w:rsidRPr="009E4BAA">
              <w:t>PGT145</w:t>
            </w:r>
          </w:p>
        </w:tc>
        <w:tc>
          <w:tcPr>
            <w:tcW w:w="158" w:type="pct"/>
            <w:shd w:val="clear" w:color="auto" w:fill="00B050"/>
          </w:tcPr>
          <w:p w14:paraId="7D8BBA2C"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5644F94E" w14:textId="2FFFA5E3" w:rsidR="00051869" w:rsidRPr="009E4BAA" w:rsidRDefault="00051869" w:rsidP="00B53DFC">
            <w:pPr>
              <w:spacing w:after="0" w:line="240" w:lineRule="auto"/>
            </w:pPr>
            <w:r w:rsidRPr="009E4BAA">
              <w:t>N160</w:t>
            </w:r>
          </w:p>
        </w:tc>
        <w:tc>
          <w:tcPr>
            <w:tcW w:w="2182" w:type="pct"/>
            <w:shd w:val="clear" w:color="auto" w:fill="auto"/>
            <w:vAlign w:val="center"/>
          </w:tcPr>
          <w:p w14:paraId="2F1CFA28" w14:textId="77777777" w:rsidR="00051869" w:rsidRPr="009E4BAA" w:rsidRDefault="00051869" w:rsidP="00B53DFC">
            <w:pPr>
              <w:spacing w:after="0" w:line="240" w:lineRule="auto"/>
            </w:pPr>
            <w:r w:rsidRPr="009E4BAA">
              <w:t>Oligomannose</w:t>
            </w:r>
          </w:p>
        </w:tc>
        <w:tc>
          <w:tcPr>
            <w:tcW w:w="383" w:type="pct"/>
            <w:shd w:val="clear" w:color="auto" w:fill="auto"/>
            <w:tcMar>
              <w:top w:w="144" w:type="nil"/>
              <w:left w:w="20" w:type="nil"/>
              <w:right w:w="144" w:type="nil"/>
            </w:tcMar>
            <w:vAlign w:val="center"/>
          </w:tcPr>
          <w:p w14:paraId="05B59BB0" w14:textId="136AB66B" w:rsidR="00051869" w:rsidRPr="009E4BAA" w:rsidRDefault="00051869" w:rsidP="0023721D">
            <w:pPr>
              <w:spacing w:after="0" w:line="240" w:lineRule="auto"/>
            </w:pPr>
            <w:r w:rsidRPr="009E4BAA">
              <w:fldChar w:fldCharType="begin">
                <w:fldData xml:space="preserve">PEVuZE5vdGU+PENpdGU+PEF1dGhvcj5XYWxrZXI8L0F1dGhvcj48WWVhcj4yMDExPC9ZZWFyPjxS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</w:fldData>
              </w:fldChar>
            </w:r>
            <w:r w:rsidR="0023721D">
              <w:instrText xml:space="preserve"> ADDIN EN.CITE </w:instrText>
            </w:r>
            <w:r w:rsidR="0023721D">
              <w:fldChar w:fldCharType="begin">
                <w:fldData xml:space="preserve">PEVuZE5vdGU+PENpdGU+PEF1dGhvcj5XYWxrZXI8L0F1dGhvcj48WWVhcj4yMDExPC9ZZWFyPjxS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</w:fldData>
              </w:fldChar>
            </w:r>
            <w:r w:rsidR="0023721D">
              <w:instrText xml:space="preserve"> ADDIN EN.CITE.DATA </w:instrText>
            </w:r>
            <w:r w:rsidR="0023721D">
              <w:fldChar w:fldCharType="end"/>
            </w:r>
            <w:r w:rsidRPr="009E4BAA">
              <w:fldChar w:fldCharType="separate"/>
            </w:r>
            <w:r w:rsidR="0023721D">
              <w:rPr>
                <w:noProof/>
              </w:rPr>
              <w:t>[134, 204]</w:t>
            </w:r>
            <w:r w:rsidRPr="009E4BAA">
              <w:fldChar w:fldCharType="end"/>
            </w:r>
          </w:p>
        </w:tc>
      </w:tr>
      <w:tr w:rsidR="00051869" w:rsidRPr="009E4BAA" w14:paraId="61F221CB" w14:textId="77777777" w:rsidTr="00272D8D">
        <w:trPr>
          <w:trHeight w:val="340"/>
        </w:trPr>
        <w:tc>
          <w:tcPr>
            <w:tcW w:w="784" w:type="pct"/>
            <w:vMerge/>
            <w:shd w:val="clear" w:color="auto" w:fill="auto"/>
            <w:tcMar>
              <w:top w:w="144" w:type="nil"/>
              <w:left w:w="20" w:type="nil"/>
              <w:right w:w="144" w:type="nil"/>
            </w:tcMar>
            <w:vAlign w:val="center"/>
          </w:tcPr>
          <w:p w14:paraId="7A3761E4" w14:textId="77777777" w:rsidR="00051869" w:rsidRPr="009E4BAA" w:rsidRDefault="00051869" w:rsidP="00B53DFC">
            <w:pPr>
              <w:spacing w:after="0" w:line="240" w:lineRule="auto"/>
            </w:pPr>
          </w:p>
        </w:tc>
        <w:tc>
          <w:tcPr>
            <w:tcW w:w="864" w:type="pct"/>
            <w:shd w:val="clear" w:color="auto" w:fill="auto"/>
            <w:tcMar>
              <w:top w:w="144" w:type="nil"/>
              <w:left w:w="20" w:type="nil"/>
              <w:right w:w="144" w:type="nil"/>
            </w:tcMar>
            <w:vAlign w:val="center"/>
          </w:tcPr>
          <w:p w14:paraId="316BBAEF" w14:textId="189EAEB5" w:rsidR="00051869" w:rsidRPr="009E4BAA" w:rsidRDefault="00051869" w:rsidP="00B53DFC">
            <w:pPr>
              <w:spacing w:after="0" w:line="240" w:lineRule="auto"/>
            </w:pPr>
            <w:r w:rsidRPr="009E4BAA">
              <w:t>CH04</w:t>
            </w:r>
          </w:p>
        </w:tc>
        <w:tc>
          <w:tcPr>
            <w:tcW w:w="158" w:type="pct"/>
          </w:tcPr>
          <w:p w14:paraId="584841F3"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0CEF394B" w14:textId="7472197A" w:rsidR="00051869" w:rsidRPr="009E4BAA" w:rsidRDefault="00051869" w:rsidP="00B53DFC">
            <w:pPr>
              <w:spacing w:after="0" w:line="240" w:lineRule="auto"/>
            </w:pPr>
            <w:r w:rsidRPr="009E4BAA">
              <w:t>N160</w:t>
            </w:r>
          </w:p>
        </w:tc>
        <w:tc>
          <w:tcPr>
            <w:tcW w:w="2182" w:type="pct"/>
            <w:shd w:val="clear" w:color="auto" w:fill="auto"/>
            <w:vAlign w:val="center"/>
          </w:tcPr>
          <w:p w14:paraId="5075BD40" w14:textId="2502635F" w:rsidR="00051869" w:rsidRPr="009E4BAA" w:rsidRDefault="00051869" w:rsidP="00B53DFC">
            <w:pPr>
              <w:spacing w:after="0" w:line="240" w:lineRule="auto"/>
            </w:pPr>
            <w:r w:rsidRPr="009E4BAA">
              <w:t>Kifunensine abrogates neutralisation</w:t>
            </w:r>
            <w:r w:rsidR="00A56B0F" w:rsidRPr="009E4BAA">
              <w:t xml:space="preserve"> (can’t tolerate Man</w:t>
            </w:r>
            <w:r w:rsidR="00A56B0F" w:rsidRPr="009E4BAA">
              <w:rPr>
                <w:vertAlign w:val="subscript"/>
              </w:rPr>
              <w:t>9</w:t>
            </w:r>
            <w:r w:rsidR="00A56B0F" w:rsidRPr="009E4BAA">
              <w:t>GlcNAc</w:t>
            </w:r>
            <w:r w:rsidR="00A56B0F" w:rsidRPr="009E4BAA">
              <w:rPr>
                <w:vertAlign w:val="subscript"/>
              </w:rPr>
              <w:t>2</w:t>
            </w:r>
            <w:r w:rsidR="00A56B0F" w:rsidRPr="009E4BAA">
              <w:t>)</w:t>
            </w:r>
          </w:p>
        </w:tc>
        <w:tc>
          <w:tcPr>
            <w:tcW w:w="383" w:type="pct"/>
            <w:shd w:val="clear" w:color="auto" w:fill="auto"/>
            <w:tcMar>
              <w:top w:w="144" w:type="nil"/>
              <w:left w:w="20" w:type="nil"/>
              <w:right w:w="144" w:type="nil"/>
            </w:tcMar>
            <w:vAlign w:val="center"/>
          </w:tcPr>
          <w:p w14:paraId="4FEA1345" w14:textId="1947A76F" w:rsidR="00051869" w:rsidRPr="009E4BAA" w:rsidRDefault="00051869" w:rsidP="0023721D">
            <w:pPr>
              <w:spacing w:after="0" w:line="240" w:lineRule="auto"/>
            </w:pPr>
            <w:r w:rsidRPr="009E4BAA">
              <w:fldChar w:fldCharType="begin">
                <w:fldData xml:space="preserve">PEVuZE5vdGU+PENpdGU+PEF1dGhvcj5Cb25zaWdub3JpPC9BdXRob3I+PFllYXI+MjAxMTwvWWVh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</w:fldData>
              </w:fldChar>
            </w:r>
            <w:r w:rsidR="0023721D">
              <w:instrText xml:space="preserve"> ADDIN EN.CITE </w:instrText>
            </w:r>
            <w:r w:rsidR="0023721D">
              <w:fldChar w:fldCharType="begin">
                <w:fldData xml:space="preserve">PEVuZE5vdGU+PENpdGU+PEF1dGhvcj5Cb25zaWdub3JpPC9BdXRob3I+PFllYXI+MjAxMTwvWWVh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</w:fldData>
              </w:fldChar>
            </w:r>
            <w:r w:rsidR="0023721D">
              <w:instrText xml:space="preserve"> ADDIN EN.CITE.DATA </w:instrText>
            </w:r>
            <w:r w:rsidR="0023721D">
              <w:fldChar w:fldCharType="end"/>
            </w:r>
            <w:r w:rsidRPr="009E4BAA">
              <w:fldChar w:fldCharType="separate"/>
            </w:r>
            <w:r w:rsidR="0023721D">
              <w:rPr>
                <w:noProof/>
              </w:rPr>
              <w:t>[207]</w:t>
            </w:r>
            <w:r w:rsidRPr="009E4BAA">
              <w:fldChar w:fldCharType="end"/>
            </w:r>
          </w:p>
        </w:tc>
      </w:tr>
      <w:tr w:rsidR="00051869" w:rsidRPr="009E4BAA" w14:paraId="6841E549" w14:textId="77777777" w:rsidTr="00272D8D">
        <w:trPr>
          <w:trHeight w:val="340"/>
        </w:trPr>
        <w:tc>
          <w:tcPr>
            <w:tcW w:w="784" w:type="pct"/>
            <w:vMerge/>
            <w:shd w:val="clear" w:color="auto" w:fill="auto"/>
            <w:tcMar>
              <w:top w:w="144" w:type="nil"/>
              <w:left w:w="20" w:type="nil"/>
              <w:right w:w="144" w:type="nil"/>
            </w:tcMar>
            <w:vAlign w:val="center"/>
          </w:tcPr>
          <w:p w14:paraId="21075FE2" w14:textId="77777777" w:rsidR="00051869" w:rsidRPr="009E4BAA" w:rsidRDefault="00051869" w:rsidP="00B53DFC">
            <w:pPr>
              <w:spacing w:after="0" w:line="240" w:lineRule="auto"/>
            </w:pPr>
          </w:p>
        </w:tc>
        <w:tc>
          <w:tcPr>
            <w:tcW w:w="864" w:type="pct"/>
            <w:shd w:val="clear" w:color="auto" w:fill="auto"/>
            <w:tcMar>
              <w:top w:w="144" w:type="nil"/>
              <w:left w:w="20" w:type="nil"/>
              <w:right w:w="144" w:type="nil"/>
            </w:tcMar>
            <w:vAlign w:val="center"/>
          </w:tcPr>
          <w:p w14:paraId="2A264DE6" w14:textId="0B561EF7" w:rsidR="00051869" w:rsidRPr="009E4BAA" w:rsidRDefault="00051869" w:rsidP="00B53DFC">
            <w:pPr>
              <w:spacing w:after="0" w:line="240" w:lineRule="auto"/>
            </w:pPr>
            <w:r w:rsidRPr="009E4BAA">
              <w:t>PGDM1400</w:t>
            </w:r>
          </w:p>
        </w:tc>
        <w:tc>
          <w:tcPr>
            <w:tcW w:w="158" w:type="pct"/>
          </w:tcPr>
          <w:p w14:paraId="73769130"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1A8737D0" w14:textId="6716DF04" w:rsidR="00051869" w:rsidRPr="009E4BAA" w:rsidRDefault="00051869" w:rsidP="00B53DFC">
            <w:pPr>
              <w:spacing w:after="0" w:line="240" w:lineRule="auto"/>
            </w:pPr>
            <w:r w:rsidRPr="009E4BAA">
              <w:t>N160</w:t>
            </w:r>
          </w:p>
        </w:tc>
        <w:tc>
          <w:tcPr>
            <w:tcW w:w="2182" w:type="pct"/>
            <w:shd w:val="clear" w:color="auto" w:fill="auto"/>
            <w:vAlign w:val="center"/>
          </w:tcPr>
          <w:p w14:paraId="5074F66F" w14:textId="743B4FFB" w:rsidR="00051869" w:rsidRPr="009E4BAA" w:rsidRDefault="00051869" w:rsidP="00B53DFC">
            <w:pPr>
              <w:spacing w:after="0" w:line="240" w:lineRule="auto"/>
            </w:pPr>
            <w:r w:rsidRPr="009E4BAA">
              <w:t>Kifunensine reduces/abrogates neutralisation</w:t>
            </w:r>
            <w:r w:rsidR="00A56B0F" w:rsidRPr="009E4BAA">
              <w:t xml:space="preserve"> (can’t tolerate Man</w:t>
            </w:r>
            <w:r w:rsidR="00A56B0F" w:rsidRPr="009E4BAA">
              <w:rPr>
                <w:vertAlign w:val="subscript"/>
              </w:rPr>
              <w:t>9</w:t>
            </w:r>
            <w:r w:rsidR="00A56B0F" w:rsidRPr="009E4BAA">
              <w:t>GlcNAc</w:t>
            </w:r>
            <w:r w:rsidR="00A56B0F" w:rsidRPr="009E4BAA">
              <w:rPr>
                <w:vertAlign w:val="subscript"/>
              </w:rPr>
              <w:t>2</w:t>
            </w:r>
            <w:r w:rsidR="00A56B0F" w:rsidRPr="009E4BAA">
              <w:t>)</w:t>
            </w:r>
          </w:p>
        </w:tc>
        <w:tc>
          <w:tcPr>
            <w:tcW w:w="383" w:type="pct"/>
            <w:shd w:val="clear" w:color="auto" w:fill="auto"/>
            <w:tcMar>
              <w:top w:w="144" w:type="nil"/>
              <w:left w:w="20" w:type="nil"/>
              <w:right w:w="144" w:type="nil"/>
            </w:tcMar>
            <w:vAlign w:val="center"/>
          </w:tcPr>
          <w:p w14:paraId="321EF24B" w14:textId="25CF3C31" w:rsidR="00051869" w:rsidRPr="009E4BAA" w:rsidRDefault="00051869" w:rsidP="0023721D">
            <w:pPr>
              <w:spacing w:after="0" w:line="240" w:lineRule="auto"/>
            </w:pPr>
            <w:r w:rsidRPr="009E4BAA">
              <w:fldChar w:fldCharType="begin">
                <w:fldData xml:space="preserve">PEVuZE5vdGU+PENpdGU+PEF1dGhvcj5Tb2s8L0F1dGhvcj48WWVhcj4yMDE0PC9ZZWFyPjxSZWNO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zYyNC05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</w:fldData>
              </w:fldChar>
            </w:r>
            <w:r w:rsidR="0023721D">
              <w:instrText xml:space="preserve"> ADDIN EN.CITE </w:instrText>
            </w:r>
            <w:r w:rsidR="0023721D">
              <w:fldChar w:fldCharType="begin">
                <w:fldData xml:space="preserve">PEVuZE5vdGU+PENpdGU+PEF1dGhvcj5Tb2s8L0F1dGhvcj48WWVhcj4yMDE0PC9ZZWFyPjxSZWNO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NzYyNC05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</w:fldData>
              </w:fldChar>
            </w:r>
            <w:r w:rsidR="0023721D">
              <w:instrText xml:space="preserve"> ADDIN EN.CITE.DATA </w:instrText>
            </w:r>
            <w:r w:rsidR="0023721D">
              <w:fldChar w:fldCharType="end"/>
            </w:r>
            <w:r w:rsidRPr="009E4BAA">
              <w:fldChar w:fldCharType="separate"/>
            </w:r>
            <w:r w:rsidR="0023721D">
              <w:rPr>
                <w:noProof/>
              </w:rPr>
              <w:t>[208]</w:t>
            </w:r>
            <w:r w:rsidRPr="009E4BAA">
              <w:fldChar w:fldCharType="end"/>
            </w:r>
          </w:p>
        </w:tc>
      </w:tr>
      <w:tr w:rsidR="00051869" w:rsidRPr="009E4BAA" w14:paraId="0EFB539D" w14:textId="77777777" w:rsidTr="00272D8D">
        <w:trPr>
          <w:trHeight w:val="340"/>
        </w:trPr>
        <w:tc>
          <w:tcPr>
            <w:tcW w:w="784" w:type="pct"/>
            <w:vMerge/>
            <w:shd w:val="clear" w:color="auto" w:fill="auto"/>
            <w:tcMar>
              <w:top w:w="144" w:type="nil"/>
              <w:left w:w="20" w:type="nil"/>
              <w:right w:w="144" w:type="nil"/>
            </w:tcMar>
            <w:vAlign w:val="center"/>
          </w:tcPr>
          <w:p w14:paraId="43060AA5" w14:textId="77777777" w:rsidR="00051869" w:rsidRPr="009E4BAA" w:rsidRDefault="00051869" w:rsidP="00B53DFC">
            <w:pPr>
              <w:spacing w:after="0" w:line="240" w:lineRule="auto"/>
            </w:pPr>
          </w:p>
        </w:tc>
        <w:tc>
          <w:tcPr>
            <w:tcW w:w="864" w:type="pct"/>
            <w:shd w:val="clear" w:color="auto" w:fill="auto"/>
            <w:tcMar>
              <w:top w:w="144" w:type="nil"/>
              <w:left w:w="20" w:type="nil"/>
              <w:right w:w="144" w:type="nil"/>
            </w:tcMar>
            <w:vAlign w:val="center"/>
          </w:tcPr>
          <w:p w14:paraId="15DA35CE" w14:textId="12B45A2C" w:rsidR="00051869" w:rsidRPr="009E4BAA" w:rsidRDefault="00F953EC" w:rsidP="00F953EC">
            <w:pPr>
              <w:spacing w:after="0" w:line="240" w:lineRule="auto"/>
            </w:pPr>
            <w:r w:rsidRPr="009E4BAA">
              <w:t>VRC38.01</w:t>
            </w:r>
          </w:p>
        </w:tc>
        <w:tc>
          <w:tcPr>
            <w:tcW w:w="158" w:type="pct"/>
            <w:shd w:val="clear" w:color="auto" w:fill="00CC99"/>
          </w:tcPr>
          <w:p w14:paraId="50E04B95"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6F4EEDC2" w14:textId="26ACDE7E" w:rsidR="00051869" w:rsidRPr="009E4BAA" w:rsidRDefault="00051869" w:rsidP="00B53DFC">
            <w:pPr>
              <w:spacing w:after="0" w:line="240" w:lineRule="auto"/>
            </w:pPr>
            <w:r w:rsidRPr="009E4BAA">
              <w:t>N133, N156, N160</w:t>
            </w:r>
          </w:p>
        </w:tc>
        <w:tc>
          <w:tcPr>
            <w:tcW w:w="2182" w:type="pct"/>
            <w:shd w:val="clear" w:color="auto" w:fill="auto"/>
            <w:vAlign w:val="center"/>
          </w:tcPr>
          <w:p w14:paraId="42042815" w14:textId="77777777" w:rsidR="00051869" w:rsidRPr="009E4BAA" w:rsidRDefault="00051869" w:rsidP="00B53DFC">
            <w:pPr>
              <w:spacing w:after="0" w:line="240" w:lineRule="auto"/>
            </w:pPr>
            <w:r w:rsidRPr="009E4BAA">
              <w:rPr>
                <w:i/>
                <w:shd w:val="clear" w:color="auto" w:fill="FFFFFF"/>
              </w:rPr>
              <w:t>N</w:t>
            </w:r>
            <w:r w:rsidRPr="009E4BAA">
              <w:rPr>
                <w:shd w:val="clear" w:color="auto" w:fill="FFFFFF"/>
              </w:rPr>
              <w:t>-acetylglucosamine core of N133</w:t>
            </w:r>
          </w:p>
        </w:tc>
        <w:tc>
          <w:tcPr>
            <w:tcW w:w="383" w:type="pct"/>
            <w:shd w:val="clear" w:color="auto" w:fill="auto"/>
            <w:tcMar>
              <w:top w:w="144" w:type="nil"/>
              <w:left w:w="20" w:type="nil"/>
              <w:right w:w="144" w:type="nil"/>
            </w:tcMar>
            <w:vAlign w:val="center"/>
          </w:tcPr>
          <w:p w14:paraId="34828A2B" w14:textId="474BE0C2" w:rsidR="00051869" w:rsidRPr="009E4BAA" w:rsidRDefault="00051869" w:rsidP="0023721D">
            <w:pPr>
              <w:spacing w:after="0" w:line="240" w:lineRule="auto"/>
            </w:pPr>
            <w:r w:rsidRPr="009E4BAA">
              <w:fldChar w:fldCharType="begin">
                <w:fldData xml:space="preserve">PEVuZE5vdGU+PENpdGU+PEF1dGhvcj5DYWxlPC9BdXRob3I+PFllYXI+MjAxNzwvWWVhcj48UmVj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=
</w:fldData>
              </w:fldChar>
            </w:r>
            <w:r w:rsidR="0023721D">
              <w:instrText xml:space="preserve"> ADDIN EN.CITE </w:instrText>
            </w:r>
            <w:r w:rsidR="0023721D">
              <w:fldChar w:fldCharType="begin">
                <w:fldData xml:space="preserve">PEVuZE5vdGU+PENpdGU+PEF1dGhvcj5DYWxlPC9BdXRob3I+PFllYXI+MjAxNzwvWWVhcj48UmVj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=
</w:fldData>
              </w:fldChar>
            </w:r>
            <w:r w:rsidR="0023721D">
              <w:instrText xml:space="preserve"> ADDIN EN.CITE.DATA </w:instrText>
            </w:r>
            <w:r w:rsidR="0023721D">
              <w:fldChar w:fldCharType="end"/>
            </w:r>
            <w:r w:rsidRPr="009E4BAA">
              <w:fldChar w:fldCharType="separate"/>
            </w:r>
            <w:r w:rsidR="0023721D">
              <w:rPr>
                <w:noProof/>
              </w:rPr>
              <w:t>[209]</w:t>
            </w:r>
            <w:r w:rsidRPr="009E4BAA">
              <w:fldChar w:fldCharType="end"/>
            </w:r>
          </w:p>
        </w:tc>
      </w:tr>
      <w:tr w:rsidR="00051869" w:rsidRPr="009E4BAA" w14:paraId="2437879E" w14:textId="77777777" w:rsidTr="00272D8D">
        <w:trPr>
          <w:trHeight w:val="340"/>
        </w:trPr>
        <w:tc>
          <w:tcPr>
            <w:tcW w:w="784" w:type="pct"/>
            <w:vMerge/>
            <w:shd w:val="clear" w:color="auto" w:fill="auto"/>
            <w:tcMar>
              <w:top w:w="144" w:type="nil"/>
              <w:left w:w="20" w:type="nil"/>
              <w:right w:w="144" w:type="nil"/>
            </w:tcMar>
            <w:vAlign w:val="center"/>
          </w:tcPr>
          <w:p w14:paraId="5AC36628" w14:textId="77777777" w:rsidR="00051869" w:rsidRPr="009E4BAA" w:rsidRDefault="00051869" w:rsidP="00B53DFC">
            <w:pPr>
              <w:spacing w:after="0" w:line="240" w:lineRule="auto"/>
            </w:pPr>
          </w:p>
        </w:tc>
        <w:tc>
          <w:tcPr>
            <w:tcW w:w="864" w:type="pct"/>
            <w:shd w:val="clear" w:color="auto" w:fill="auto"/>
            <w:tcMar>
              <w:top w:w="144" w:type="nil"/>
              <w:left w:w="20" w:type="nil"/>
              <w:right w:w="144" w:type="nil"/>
            </w:tcMar>
            <w:vAlign w:val="center"/>
          </w:tcPr>
          <w:p w14:paraId="5D0478F3" w14:textId="080E0B8D" w:rsidR="00051869" w:rsidRPr="009E4BAA" w:rsidRDefault="00051869" w:rsidP="00B53DFC">
            <w:pPr>
              <w:spacing w:after="0" w:line="240" w:lineRule="auto"/>
              <w:rPr>
                <w:strike/>
              </w:rPr>
            </w:pPr>
            <w:r w:rsidRPr="009E4BAA">
              <w:t>PG9 and PG16</w:t>
            </w:r>
          </w:p>
        </w:tc>
        <w:tc>
          <w:tcPr>
            <w:tcW w:w="158" w:type="pct"/>
            <w:shd w:val="clear" w:color="auto" w:fill="00FFFF"/>
          </w:tcPr>
          <w:p w14:paraId="3E577E4A"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0FA0E7BC" w14:textId="63DBE2C0" w:rsidR="00051869" w:rsidRPr="009E4BAA" w:rsidRDefault="00051869" w:rsidP="00B53DFC">
            <w:pPr>
              <w:spacing w:after="0" w:line="240" w:lineRule="auto"/>
              <w:rPr>
                <w:strike/>
              </w:rPr>
            </w:pPr>
            <w:r w:rsidRPr="009E4BAA">
              <w:t>N173</w:t>
            </w:r>
            <w:r w:rsidR="00443F7E" w:rsidRPr="009E4BAA">
              <w:t xml:space="preserve"> (N156)</w:t>
            </w:r>
            <w:r w:rsidRPr="009E4BAA">
              <w:t>, N160</w:t>
            </w:r>
          </w:p>
        </w:tc>
        <w:tc>
          <w:tcPr>
            <w:tcW w:w="2182" w:type="pct"/>
            <w:shd w:val="clear" w:color="auto" w:fill="auto"/>
            <w:vAlign w:val="center"/>
          </w:tcPr>
          <w:p w14:paraId="2AE6C887" w14:textId="1A043616" w:rsidR="00051869" w:rsidRPr="009E4BAA" w:rsidRDefault="00051869" w:rsidP="00F329E0">
            <w:pPr>
              <w:spacing w:after="0" w:line="240" w:lineRule="auto"/>
              <w:rPr>
                <w:strike/>
              </w:rPr>
            </w:pPr>
            <w:r w:rsidRPr="009E4BAA">
              <w:t>Oligomannose at N160, hybrid</w:t>
            </w:r>
            <w:r w:rsidR="00A56B0F" w:rsidRPr="009E4BAA">
              <w:t xml:space="preserve"> or </w:t>
            </w:r>
            <w:r w:rsidRPr="009E4BAA">
              <w:t xml:space="preserve">bi-antennary </w:t>
            </w:r>
            <w:r w:rsidR="00A56B0F" w:rsidRPr="009E4BAA">
              <w:t>structures</w:t>
            </w:r>
            <w:r w:rsidRPr="009E4BAA">
              <w:t xml:space="preserve"> at N156/N173, specifically containing α2</w:t>
            </w:r>
            <w:r w:rsidR="00F329E0">
              <w:t>-</w:t>
            </w:r>
            <w:r w:rsidR="00F329E0" w:rsidRPr="009E4BAA">
              <w:t>6</w:t>
            </w:r>
            <w:r w:rsidR="00F329E0">
              <w:t>-</w:t>
            </w:r>
            <w:r w:rsidRPr="009E4BAA">
              <w:t>linked terminal sialic acids</w:t>
            </w:r>
          </w:p>
        </w:tc>
        <w:tc>
          <w:tcPr>
            <w:tcW w:w="383" w:type="pct"/>
            <w:shd w:val="clear" w:color="auto" w:fill="auto"/>
            <w:tcMar>
              <w:top w:w="144" w:type="nil"/>
              <w:left w:w="20" w:type="nil"/>
              <w:right w:w="144" w:type="nil"/>
            </w:tcMar>
            <w:vAlign w:val="center"/>
          </w:tcPr>
          <w:p w14:paraId="72A7A37B" w14:textId="38CA3A59" w:rsidR="00051869" w:rsidRPr="009E4BAA" w:rsidRDefault="00051869" w:rsidP="0023721D">
            <w:pPr>
              <w:spacing w:after="0" w:line="240" w:lineRule="auto"/>
              <w:rPr>
                <w:strike/>
              </w:rPr>
            </w:pPr>
            <w:r w:rsidRPr="009E4BAA">
              <w:fldChar w:fldCharType="begin">
                <w:fldData xml:space="preserve">PEVuZE5vdGU+PENpdGU+PEF1dGhvcj5XYWxrZXI8L0F1dGhvcj48WWVhcj4yMDA5PC9ZZWFyPjxS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</w:fldData>
              </w:fldChar>
            </w:r>
            <w:r w:rsidR="0023721D">
              <w:instrText xml:space="preserve"> ADDIN EN.CITE </w:instrText>
            </w:r>
            <w:r w:rsidR="0023721D">
              <w:fldChar w:fldCharType="begin">
                <w:fldData xml:space="preserve">PEVuZE5vdGU+PENpdGU+PEF1dGhvcj5XYWxrZXI8L0F1dGhvcj48WWVhcj4yMDA5PC9ZZWFyPjxS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</w:fldData>
              </w:fldChar>
            </w:r>
            <w:r w:rsidR="0023721D">
              <w:instrText xml:space="preserve"> ADDIN EN.CITE.DATA </w:instrText>
            </w:r>
            <w:r w:rsidR="0023721D">
              <w:fldChar w:fldCharType="end"/>
            </w:r>
            <w:r w:rsidRPr="009E4BAA">
              <w:fldChar w:fldCharType="separate"/>
            </w:r>
            <w:r w:rsidR="0023721D">
              <w:rPr>
                <w:noProof/>
              </w:rPr>
              <w:t>[187, 188, 202, 210-212]</w:t>
            </w:r>
            <w:r w:rsidRPr="009E4BAA">
              <w:fldChar w:fldCharType="end"/>
            </w:r>
          </w:p>
        </w:tc>
      </w:tr>
      <w:tr w:rsidR="00051869" w:rsidRPr="009E4BAA" w14:paraId="0BCBC86A" w14:textId="77777777" w:rsidTr="00272D8D">
        <w:trPr>
          <w:trHeight w:val="340"/>
        </w:trPr>
        <w:tc>
          <w:tcPr>
            <w:tcW w:w="784" w:type="pct"/>
            <w:vMerge/>
            <w:shd w:val="clear" w:color="auto" w:fill="auto"/>
            <w:tcMar>
              <w:top w:w="144" w:type="nil"/>
              <w:left w:w="20" w:type="nil"/>
              <w:right w:w="144" w:type="nil"/>
            </w:tcMar>
            <w:vAlign w:val="center"/>
          </w:tcPr>
          <w:p w14:paraId="015A7B77" w14:textId="77777777" w:rsidR="00051869" w:rsidRPr="009E4BAA" w:rsidRDefault="00051869" w:rsidP="00B53DFC">
            <w:pPr>
              <w:spacing w:after="0" w:line="240" w:lineRule="auto"/>
            </w:pPr>
          </w:p>
        </w:tc>
        <w:tc>
          <w:tcPr>
            <w:tcW w:w="864" w:type="pct"/>
            <w:shd w:val="clear" w:color="auto" w:fill="auto"/>
            <w:tcMar>
              <w:top w:w="144" w:type="nil"/>
              <w:left w:w="20" w:type="nil"/>
              <w:right w:w="144" w:type="nil"/>
            </w:tcMar>
            <w:vAlign w:val="center"/>
          </w:tcPr>
          <w:p w14:paraId="1CCDA903" w14:textId="5A7B28D5" w:rsidR="00051869" w:rsidRPr="009E4BAA" w:rsidRDefault="00051869" w:rsidP="00B53DFC">
            <w:pPr>
              <w:spacing w:after="0" w:line="240" w:lineRule="auto"/>
            </w:pPr>
            <w:r w:rsidRPr="009E4BAA">
              <w:t>CAP256-VRC26 (lineage)</w:t>
            </w:r>
          </w:p>
        </w:tc>
        <w:tc>
          <w:tcPr>
            <w:tcW w:w="158" w:type="pct"/>
          </w:tcPr>
          <w:p w14:paraId="0C32D464"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18D98CA8" w14:textId="3D94B00E" w:rsidR="00051869" w:rsidRPr="009E4BAA" w:rsidRDefault="00051869" w:rsidP="00B53DFC">
            <w:pPr>
              <w:spacing w:after="0" w:line="240" w:lineRule="auto"/>
            </w:pPr>
            <w:r w:rsidRPr="009E4BAA">
              <w:t>N156, N160</w:t>
            </w:r>
          </w:p>
        </w:tc>
        <w:tc>
          <w:tcPr>
            <w:tcW w:w="2182" w:type="pct"/>
            <w:shd w:val="clear" w:color="auto" w:fill="auto"/>
            <w:vAlign w:val="center"/>
          </w:tcPr>
          <w:p w14:paraId="6CF5B978" w14:textId="21E1EF9E" w:rsidR="00051869" w:rsidRPr="009E4BAA" w:rsidRDefault="00051869" w:rsidP="00F329E0">
            <w:pPr>
              <w:spacing w:after="0" w:line="240" w:lineRule="auto"/>
            </w:pPr>
            <w:r w:rsidRPr="009E4BAA">
              <w:t>Oligomannose at N160, hybrid at N156, or bi-, tri-, tetra-antennary structures containing α2</w:t>
            </w:r>
            <w:r w:rsidR="00F329E0">
              <w:t>-</w:t>
            </w:r>
            <w:r w:rsidR="00F329E0" w:rsidRPr="009E4BAA">
              <w:t>6</w:t>
            </w:r>
            <w:r w:rsidR="00F329E0">
              <w:t>-</w:t>
            </w:r>
            <w:r w:rsidRPr="009E4BAA">
              <w:t>linked terminal sialic acids</w:t>
            </w:r>
          </w:p>
        </w:tc>
        <w:tc>
          <w:tcPr>
            <w:tcW w:w="383" w:type="pct"/>
            <w:shd w:val="clear" w:color="auto" w:fill="auto"/>
            <w:tcMar>
              <w:top w:w="144" w:type="nil"/>
              <w:left w:w="20" w:type="nil"/>
              <w:right w:w="144" w:type="nil"/>
            </w:tcMar>
            <w:vAlign w:val="center"/>
          </w:tcPr>
          <w:p w14:paraId="29D92E23" w14:textId="0CECABF8" w:rsidR="00051869" w:rsidRPr="009E4BAA" w:rsidRDefault="00051869" w:rsidP="0023721D">
            <w:pPr>
              <w:spacing w:after="0" w:line="240" w:lineRule="auto"/>
            </w:pPr>
            <w:r w:rsidRPr="009E4BAA">
              <w:fldChar w:fldCharType="begin">
                <w:fldData xml:space="preserve">PEVuZE5vdGU+PENpdGU+PEF1dGhvcj5Eb3JpYS1Sb3NlPC9BdXRob3I+PFllYXI+MjAxNDwvWWVh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1LTYyPC9wYWdlcz48dm9sdW1lPjUwOTwv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</w:fldData>
              </w:fldChar>
            </w:r>
            <w:r w:rsidR="0023721D">
              <w:instrText xml:space="preserve"> ADDIN EN.CITE </w:instrText>
            </w:r>
            <w:r w:rsidR="0023721D">
              <w:fldChar w:fldCharType="begin">
                <w:fldData xml:space="preserve">PEVuZE5vdGU+PENpdGU+PEF1dGhvcj5Eb3JpYS1Sb3NlPC9BdXRob3I+PFllYXI+MjAxNDwvWWVh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U1LTYyPC9wYWdlcz48dm9sdW1lPjUwOTwv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</w:fldData>
              </w:fldChar>
            </w:r>
            <w:r w:rsidR="0023721D">
              <w:instrText xml:space="preserve"> ADDIN EN.CITE.DATA </w:instrText>
            </w:r>
            <w:r w:rsidR="0023721D">
              <w:fldChar w:fldCharType="end"/>
            </w:r>
            <w:r w:rsidRPr="009E4BAA">
              <w:fldChar w:fldCharType="separate"/>
            </w:r>
            <w:r w:rsidR="0023721D">
              <w:rPr>
                <w:noProof/>
              </w:rPr>
              <w:t>[133, 189]</w:t>
            </w:r>
            <w:r w:rsidRPr="009E4BAA">
              <w:fldChar w:fldCharType="end"/>
            </w:r>
          </w:p>
        </w:tc>
      </w:tr>
      <w:tr w:rsidR="00051869" w:rsidRPr="009E4BAA" w14:paraId="30608D5C" w14:textId="77777777" w:rsidTr="00272D8D">
        <w:trPr>
          <w:trHeight w:val="340"/>
        </w:trPr>
        <w:tc>
          <w:tcPr>
            <w:tcW w:w="784" w:type="pct"/>
            <w:vMerge/>
            <w:shd w:val="clear" w:color="auto" w:fill="auto"/>
            <w:tcMar>
              <w:top w:w="144" w:type="nil"/>
              <w:left w:w="20" w:type="nil"/>
              <w:right w:w="144" w:type="nil"/>
            </w:tcMar>
            <w:vAlign w:val="center"/>
          </w:tcPr>
          <w:p w14:paraId="23D439DD" w14:textId="77777777" w:rsidR="00051869" w:rsidRPr="009E4BAA" w:rsidRDefault="00051869" w:rsidP="00B53DFC">
            <w:pPr>
              <w:spacing w:after="0" w:line="240" w:lineRule="auto"/>
            </w:pPr>
          </w:p>
        </w:tc>
        <w:tc>
          <w:tcPr>
            <w:tcW w:w="864" w:type="pct"/>
            <w:shd w:val="clear" w:color="auto" w:fill="auto"/>
            <w:tcMar>
              <w:top w:w="144" w:type="nil"/>
              <w:left w:w="20" w:type="nil"/>
              <w:right w:w="144" w:type="nil"/>
            </w:tcMar>
            <w:vAlign w:val="center"/>
          </w:tcPr>
          <w:p w14:paraId="231F83C0" w14:textId="3311FB14" w:rsidR="00051869" w:rsidRPr="009E4BAA" w:rsidRDefault="00051869" w:rsidP="00B53DFC">
            <w:pPr>
              <w:spacing w:after="0" w:line="240" w:lineRule="auto"/>
            </w:pPr>
            <w:r w:rsidRPr="009E4BAA">
              <w:t>PCT64 (lineage)</w:t>
            </w:r>
          </w:p>
        </w:tc>
        <w:tc>
          <w:tcPr>
            <w:tcW w:w="158" w:type="pct"/>
          </w:tcPr>
          <w:p w14:paraId="59C8732A" w14:textId="77777777" w:rsidR="00051869" w:rsidRPr="009E4BAA" w:rsidRDefault="00051869" w:rsidP="00B53DFC">
            <w:pPr>
              <w:spacing w:after="0" w:line="240" w:lineRule="auto"/>
            </w:pPr>
          </w:p>
        </w:tc>
        <w:tc>
          <w:tcPr>
            <w:tcW w:w="629" w:type="pct"/>
            <w:shd w:val="clear" w:color="auto" w:fill="auto"/>
            <w:tcMar>
              <w:top w:w="144" w:type="nil"/>
              <w:left w:w="20" w:type="nil"/>
              <w:right w:w="144" w:type="nil"/>
            </w:tcMar>
            <w:vAlign w:val="center"/>
          </w:tcPr>
          <w:p w14:paraId="0B0E1660" w14:textId="150AC8DD" w:rsidR="00051869" w:rsidRPr="009E4BAA" w:rsidRDefault="00051869" w:rsidP="00B53DFC">
            <w:pPr>
              <w:spacing w:after="0" w:line="240" w:lineRule="auto"/>
            </w:pPr>
            <w:r w:rsidRPr="009E4BAA">
              <w:t>N156, N160</w:t>
            </w:r>
          </w:p>
        </w:tc>
        <w:tc>
          <w:tcPr>
            <w:tcW w:w="2182" w:type="pct"/>
            <w:shd w:val="clear" w:color="auto" w:fill="auto"/>
            <w:vAlign w:val="center"/>
          </w:tcPr>
          <w:p w14:paraId="367D0823" w14:textId="77777777" w:rsidR="00051869" w:rsidRPr="009E4BAA" w:rsidRDefault="00051869" w:rsidP="00B53DFC">
            <w:pPr>
              <w:spacing w:after="0" w:line="240" w:lineRule="auto"/>
            </w:pPr>
            <w:r w:rsidRPr="009E4BAA">
              <w:t>Oligomannose, preferentially Man</w:t>
            </w:r>
            <w:r w:rsidRPr="009E4BAA">
              <w:rPr>
                <w:vertAlign w:val="subscript"/>
              </w:rPr>
              <w:t>5</w:t>
            </w:r>
            <w:r w:rsidRPr="009E4BAA">
              <w:t>GlcNAc</w:t>
            </w:r>
            <w:r w:rsidRPr="009E4BAA">
              <w:rPr>
                <w:vertAlign w:val="subscript"/>
              </w:rPr>
              <w:t>2</w:t>
            </w:r>
          </w:p>
        </w:tc>
        <w:tc>
          <w:tcPr>
            <w:tcW w:w="383" w:type="pct"/>
            <w:shd w:val="clear" w:color="auto" w:fill="auto"/>
            <w:tcMar>
              <w:top w:w="144" w:type="nil"/>
              <w:left w:w="20" w:type="nil"/>
              <w:right w:w="144" w:type="nil"/>
            </w:tcMar>
            <w:vAlign w:val="center"/>
          </w:tcPr>
          <w:p w14:paraId="75AE0772" w14:textId="24036AC0" w:rsidR="00051869" w:rsidRPr="009E4BAA" w:rsidRDefault="00051869" w:rsidP="0023721D">
            <w:pPr>
              <w:spacing w:after="0" w:line="240" w:lineRule="auto"/>
            </w:pPr>
            <w:r w:rsidRPr="009E4BAA">
              <w:fldChar w:fldCharType="begin">
                <w:fldData xml:space="preserve">PEVuZE5vdGU+PENpdGU+PEF1dGhvcj5MYW5kYWlzPC9BdXRob3I+PFllYXI+MjAxNzwvWWVhcj48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</w:fldData>
              </w:fldChar>
            </w:r>
            <w:r w:rsidR="0023721D">
              <w:instrText xml:space="preserve"> ADDIN EN.CITE </w:instrText>
            </w:r>
            <w:r w:rsidR="0023721D">
              <w:fldChar w:fldCharType="begin">
                <w:fldData xml:space="preserve">PEVuZE5vdGU+PENpdGU+PEF1dGhvcj5MYW5kYWlzPC9BdXRob3I+PFllYXI+MjAxNzwvWWVhcj48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</w:fldData>
              </w:fldChar>
            </w:r>
            <w:r w:rsidR="0023721D">
              <w:instrText xml:space="preserve"> ADDIN EN.CITE.DATA </w:instrText>
            </w:r>
            <w:r w:rsidR="0023721D">
              <w:fldChar w:fldCharType="end"/>
            </w:r>
            <w:r w:rsidRPr="009E4BAA">
              <w:fldChar w:fldCharType="separate"/>
            </w:r>
            <w:r w:rsidR="0023721D">
              <w:rPr>
                <w:noProof/>
              </w:rPr>
              <w:t>[213]</w:t>
            </w:r>
            <w:r w:rsidRPr="009E4BAA">
              <w:fldChar w:fldCharType="end"/>
            </w:r>
          </w:p>
        </w:tc>
      </w:tr>
      <w:tr w:rsidR="00443F7E" w:rsidRPr="009E4BAA" w14:paraId="505F31B0" w14:textId="77777777" w:rsidTr="00272D8D">
        <w:trPr>
          <w:trHeight w:val="340"/>
        </w:trPr>
        <w:tc>
          <w:tcPr>
            <w:tcW w:w="784" w:type="pct"/>
            <w:vMerge w:val="restart"/>
            <w:shd w:val="clear" w:color="auto" w:fill="auto"/>
            <w:tcMar>
              <w:top w:w="144" w:type="nil"/>
              <w:left w:w="20" w:type="nil"/>
              <w:right w:w="144" w:type="nil"/>
            </w:tcMar>
            <w:vAlign w:val="center"/>
          </w:tcPr>
          <w:p w14:paraId="031BE076" w14:textId="35B1B6E4" w:rsidR="00443F7E" w:rsidRPr="009E4BAA" w:rsidRDefault="00443F7E" w:rsidP="00B53DFC">
            <w:pPr>
              <w:spacing w:after="0" w:line="240" w:lineRule="auto"/>
            </w:pPr>
            <w:r w:rsidRPr="009E4BAA">
              <w:t>CD4bs proximal</w:t>
            </w:r>
          </w:p>
        </w:tc>
        <w:tc>
          <w:tcPr>
            <w:tcW w:w="864" w:type="pct"/>
            <w:shd w:val="clear" w:color="auto" w:fill="auto"/>
            <w:tcMar>
              <w:top w:w="144" w:type="nil"/>
              <w:left w:w="20" w:type="nil"/>
              <w:right w:w="144" w:type="nil"/>
            </w:tcMar>
            <w:vAlign w:val="center"/>
          </w:tcPr>
          <w:p w14:paraId="1CB61E5C" w14:textId="74BC5859" w:rsidR="00443F7E" w:rsidRPr="009E4BAA" w:rsidRDefault="00443F7E" w:rsidP="00B53DFC">
            <w:pPr>
              <w:spacing w:after="0" w:line="240" w:lineRule="auto"/>
            </w:pPr>
            <w:r w:rsidRPr="009E4BAA">
              <w:t>3BNC117</w:t>
            </w:r>
          </w:p>
        </w:tc>
        <w:tc>
          <w:tcPr>
            <w:tcW w:w="158" w:type="pct"/>
            <w:shd w:val="clear" w:color="auto" w:fill="00B0F0"/>
          </w:tcPr>
          <w:p w14:paraId="1569B79B"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11B78345" w14:textId="79F70AE4" w:rsidR="00443F7E" w:rsidRPr="009E4BAA" w:rsidRDefault="00443F7E" w:rsidP="00B53DFC">
            <w:pPr>
              <w:spacing w:after="0" w:line="240" w:lineRule="auto"/>
            </w:pPr>
            <w:r w:rsidRPr="009E4BAA">
              <w:t>N197, N276</w:t>
            </w:r>
          </w:p>
        </w:tc>
        <w:tc>
          <w:tcPr>
            <w:tcW w:w="2182" w:type="pct"/>
            <w:shd w:val="clear" w:color="auto" w:fill="auto"/>
            <w:vAlign w:val="center"/>
          </w:tcPr>
          <w:p w14:paraId="4833AB5C" w14:textId="77777777" w:rsidR="00443F7E" w:rsidRPr="009E4BAA" w:rsidRDefault="00443F7E" w:rsidP="00B53DFC">
            <w:pPr>
              <w:spacing w:after="0" w:line="240" w:lineRule="auto"/>
            </w:pPr>
            <w:r w:rsidRPr="009E4BAA">
              <w:rPr>
                <w:i/>
                <w:shd w:val="clear" w:color="auto" w:fill="FFFFFF"/>
              </w:rPr>
              <w:t>N</w:t>
            </w:r>
            <w:r w:rsidRPr="009E4BAA">
              <w:rPr>
                <w:shd w:val="clear" w:color="auto" w:fill="FFFFFF"/>
              </w:rPr>
              <w:t>-acetylglucosamine cores</w:t>
            </w:r>
          </w:p>
        </w:tc>
        <w:tc>
          <w:tcPr>
            <w:tcW w:w="383" w:type="pct"/>
            <w:shd w:val="clear" w:color="auto" w:fill="auto"/>
            <w:tcMar>
              <w:top w:w="144" w:type="nil"/>
              <w:left w:w="20" w:type="nil"/>
              <w:right w:w="144" w:type="nil"/>
            </w:tcMar>
            <w:vAlign w:val="center"/>
          </w:tcPr>
          <w:p w14:paraId="0141B23B" w14:textId="6EEC9C4C" w:rsidR="00443F7E" w:rsidRPr="009E4BAA" w:rsidRDefault="00443F7E" w:rsidP="0023721D">
            <w:pPr>
              <w:spacing w:after="0" w:line="240" w:lineRule="auto"/>
            </w:pPr>
            <w:r w:rsidRPr="009E4BAA">
              <w:fldChar w:fldCharType="begin">
                <w:fldData xml:space="preserve">PEVuZE5vdGU+PENpdGU+PEF1dGhvcj5MZWU8L0F1dGhvcj48WWVhcj4yMDE3PC9ZZWFyPjxSZWNO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</w:fldData>
              </w:fldChar>
            </w:r>
            <w:r w:rsidR="0023721D">
              <w:instrText xml:space="preserve"> ADDIN EN.CITE </w:instrText>
            </w:r>
            <w:r w:rsidR="0023721D">
              <w:fldChar w:fldCharType="begin">
                <w:fldData xml:space="preserve">PEVuZE5vdGU+PENpdGU+PEF1dGhvcj5MZWU8L0F1dGhvcj48WWVhcj4yMDE3PC9ZZWFyPjxSZWNO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</w:fldData>
              </w:fldChar>
            </w:r>
            <w:r w:rsidR="0023721D">
              <w:instrText xml:space="preserve"> ADDIN EN.CITE.DATA </w:instrText>
            </w:r>
            <w:r w:rsidR="0023721D">
              <w:fldChar w:fldCharType="end"/>
            </w:r>
            <w:r w:rsidRPr="009E4BAA">
              <w:fldChar w:fldCharType="separate"/>
            </w:r>
            <w:r w:rsidR="0023721D">
              <w:rPr>
                <w:noProof/>
              </w:rPr>
              <w:t>[134, 149]</w:t>
            </w:r>
            <w:r w:rsidRPr="009E4BAA">
              <w:fldChar w:fldCharType="end"/>
            </w:r>
          </w:p>
        </w:tc>
      </w:tr>
      <w:tr w:rsidR="00443F7E" w:rsidRPr="009E4BAA" w14:paraId="48B033E1" w14:textId="77777777" w:rsidTr="00272D8D">
        <w:trPr>
          <w:trHeight w:val="340"/>
        </w:trPr>
        <w:tc>
          <w:tcPr>
            <w:tcW w:w="784" w:type="pct"/>
            <w:vMerge/>
            <w:shd w:val="clear" w:color="auto" w:fill="auto"/>
            <w:tcMar>
              <w:top w:w="144" w:type="nil"/>
              <w:left w:w="20" w:type="nil"/>
              <w:right w:w="144" w:type="nil"/>
            </w:tcMar>
            <w:vAlign w:val="center"/>
          </w:tcPr>
          <w:p w14:paraId="6F0205E0" w14:textId="171903C1"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3BA85EFB" w14:textId="573B8E84" w:rsidR="00443F7E" w:rsidRPr="009E4BAA" w:rsidRDefault="00443F7E" w:rsidP="006338C6">
            <w:pPr>
              <w:spacing w:after="0" w:line="240" w:lineRule="auto"/>
            </w:pPr>
            <w:r w:rsidRPr="009E4BAA">
              <w:t>PGV04</w:t>
            </w:r>
            <w:r w:rsidR="006338C6" w:rsidRPr="009E4BAA">
              <w:t xml:space="preserve"> (</w:t>
            </w:r>
            <w:r w:rsidRPr="009E4BAA">
              <w:t>VRC-PG04</w:t>
            </w:r>
            <w:r w:rsidR="006338C6" w:rsidRPr="009E4BAA">
              <w:t>)</w:t>
            </w:r>
          </w:p>
        </w:tc>
        <w:tc>
          <w:tcPr>
            <w:tcW w:w="158" w:type="pct"/>
            <w:shd w:val="clear" w:color="auto" w:fill="0000FF"/>
          </w:tcPr>
          <w:p w14:paraId="3096034C"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410C3C32" w14:textId="13B562A5" w:rsidR="00443F7E" w:rsidRPr="009E4BAA" w:rsidRDefault="00443F7E" w:rsidP="00B53DFC">
            <w:pPr>
              <w:spacing w:after="0" w:line="240" w:lineRule="auto"/>
            </w:pPr>
            <w:r w:rsidRPr="009E4BAA">
              <w:t>N276, N301, N363, N386</w:t>
            </w:r>
          </w:p>
        </w:tc>
        <w:tc>
          <w:tcPr>
            <w:tcW w:w="2182" w:type="pct"/>
            <w:shd w:val="clear" w:color="auto" w:fill="auto"/>
            <w:vAlign w:val="center"/>
          </w:tcPr>
          <w:p w14:paraId="0D6E28A7" w14:textId="29F528FA" w:rsidR="00443F7E" w:rsidRPr="009E4BAA" w:rsidRDefault="00BA3AF5" w:rsidP="00BA3AF5">
            <w:pPr>
              <w:spacing w:after="0" w:line="240" w:lineRule="auto"/>
            </w:pPr>
            <w:r w:rsidRPr="009E4BAA">
              <w:t>Enzymatic de-glycosylation does</w:t>
            </w:r>
            <w:r w:rsidR="00B52FB5" w:rsidRPr="009E4BAA">
              <w:t>n’t</w:t>
            </w:r>
            <w:r w:rsidRPr="009E4BAA">
              <w:t xml:space="preserve"> </w:t>
            </w:r>
            <w:r w:rsidR="007A513E" w:rsidRPr="009E4BAA">
              <w:rPr>
                <w:shd w:val="clear" w:color="auto" w:fill="FFFFFF"/>
              </w:rPr>
              <w:t xml:space="preserve">affect </w:t>
            </w:r>
            <w:r w:rsidR="00443F7E" w:rsidRPr="009E4BAA">
              <w:rPr>
                <w:shd w:val="clear" w:color="auto" w:fill="FFFFFF"/>
              </w:rPr>
              <w:t xml:space="preserve">binding </w:t>
            </w:r>
            <w:r w:rsidRPr="009E4BAA">
              <w:rPr>
                <w:shd w:val="clear" w:color="auto" w:fill="FFFFFF"/>
              </w:rPr>
              <w:t>(</w:t>
            </w:r>
            <w:r w:rsidR="00443F7E" w:rsidRPr="009E4BAA">
              <w:rPr>
                <w:shd w:val="clear" w:color="auto" w:fill="FFFFFF"/>
              </w:rPr>
              <w:t>no strong glycan-dependence</w:t>
            </w:r>
            <w:r w:rsidRPr="009E4BAA">
              <w:rPr>
                <w:shd w:val="clear" w:color="auto" w:fill="FFFFFF"/>
              </w:rPr>
              <w:t>)</w:t>
            </w:r>
          </w:p>
        </w:tc>
        <w:tc>
          <w:tcPr>
            <w:tcW w:w="383" w:type="pct"/>
            <w:shd w:val="clear" w:color="auto" w:fill="auto"/>
            <w:tcMar>
              <w:top w:w="144" w:type="nil"/>
              <w:left w:w="20" w:type="nil"/>
              <w:right w:w="144" w:type="nil"/>
            </w:tcMar>
            <w:vAlign w:val="center"/>
          </w:tcPr>
          <w:p w14:paraId="561A4404" w14:textId="1D7078E7" w:rsidR="00443F7E" w:rsidRPr="009E4BAA" w:rsidRDefault="00443F7E" w:rsidP="0023721D">
            <w:pPr>
              <w:spacing w:after="0" w:line="240" w:lineRule="auto"/>
            </w:pPr>
            <w:r w:rsidRPr="009E4BAA">
              <w:fldChar w:fldCharType="begin">
                <w:fldData xml:space="preserve">PEVuZE5vdGU+PENpdGU+PEF1dGhvcj5GYWxrb3dza2E8L0F1dGhvcj48WWVhcj4yMDEyPC9ZZWFy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</w:fldData>
              </w:fldChar>
            </w:r>
            <w:r w:rsidR="0023721D">
              <w:instrText xml:space="preserve"> ADDIN EN.CITE </w:instrText>
            </w:r>
            <w:r w:rsidR="0023721D">
              <w:fldChar w:fldCharType="begin">
                <w:fldData xml:space="preserve">PEVuZE5vdGU+PENpdGU+PEF1dGhvcj5GYWxrb3dza2E8L0F1dGhvcj48WWVhcj4yMDEyPC9ZZWFy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</w:fldData>
              </w:fldChar>
            </w:r>
            <w:r w:rsidR="0023721D">
              <w:instrText xml:space="preserve"> ADDIN EN.CITE.DATA </w:instrText>
            </w:r>
            <w:r w:rsidR="0023721D">
              <w:fldChar w:fldCharType="end"/>
            </w:r>
            <w:r w:rsidRPr="009E4BAA">
              <w:fldChar w:fldCharType="separate"/>
            </w:r>
            <w:r w:rsidR="0023721D">
              <w:rPr>
                <w:noProof/>
              </w:rPr>
              <w:t>[201, 214]</w:t>
            </w:r>
            <w:r w:rsidRPr="009E4BAA">
              <w:fldChar w:fldCharType="end"/>
            </w:r>
          </w:p>
        </w:tc>
      </w:tr>
      <w:tr w:rsidR="00443F7E" w:rsidRPr="009E4BAA" w14:paraId="05937089" w14:textId="77777777" w:rsidTr="00272D8D">
        <w:trPr>
          <w:trHeight w:val="340"/>
        </w:trPr>
        <w:tc>
          <w:tcPr>
            <w:tcW w:w="784" w:type="pct"/>
            <w:vMerge/>
            <w:shd w:val="clear" w:color="auto" w:fill="auto"/>
            <w:tcMar>
              <w:top w:w="144" w:type="nil"/>
              <w:left w:w="20" w:type="nil"/>
              <w:right w:w="144" w:type="nil"/>
            </w:tcMar>
            <w:vAlign w:val="center"/>
          </w:tcPr>
          <w:p w14:paraId="2AC32431"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1B504365" w14:textId="77777777" w:rsidR="00443F7E" w:rsidRPr="009E4BAA" w:rsidRDefault="00443F7E" w:rsidP="00B53DFC">
            <w:pPr>
              <w:spacing w:after="0" w:line="240" w:lineRule="auto"/>
            </w:pPr>
            <w:r w:rsidRPr="009E4BAA">
              <w:t>HJ16</w:t>
            </w:r>
          </w:p>
        </w:tc>
        <w:tc>
          <w:tcPr>
            <w:tcW w:w="158" w:type="pct"/>
            <w:shd w:val="clear" w:color="auto" w:fill="002060"/>
          </w:tcPr>
          <w:p w14:paraId="2DCE9EE7"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4860E5EB" w14:textId="06094CA9" w:rsidR="00443F7E" w:rsidRPr="009E4BAA" w:rsidRDefault="00443F7E" w:rsidP="00B53DFC">
            <w:pPr>
              <w:spacing w:after="0" w:line="240" w:lineRule="auto"/>
            </w:pPr>
            <w:r w:rsidRPr="009E4BAA">
              <w:t>N276</w:t>
            </w:r>
          </w:p>
        </w:tc>
        <w:tc>
          <w:tcPr>
            <w:tcW w:w="2182" w:type="pct"/>
            <w:shd w:val="clear" w:color="auto" w:fill="auto"/>
            <w:vAlign w:val="center"/>
          </w:tcPr>
          <w:p w14:paraId="486151CC" w14:textId="78D4039E" w:rsidR="00443F7E" w:rsidRPr="009E4BAA" w:rsidRDefault="00095661" w:rsidP="00B53DFC">
            <w:pPr>
              <w:spacing w:after="0" w:line="240" w:lineRule="auto"/>
            </w:pPr>
            <w:r w:rsidRPr="009E4BAA">
              <w:rPr>
                <w:i/>
                <w:shd w:val="clear" w:color="auto" w:fill="FFFFFF"/>
              </w:rPr>
              <w:t>N</w:t>
            </w:r>
            <w:r w:rsidRPr="009E4BAA">
              <w:rPr>
                <w:shd w:val="clear" w:color="auto" w:fill="FFFFFF"/>
              </w:rPr>
              <w:t>-acetylglucosamine core</w:t>
            </w:r>
          </w:p>
        </w:tc>
        <w:tc>
          <w:tcPr>
            <w:tcW w:w="383" w:type="pct"/>
            <w:shd w:val="clear" w:color="auto" w:fill="auto"/>
            <w:tcMar>
              <w:top w:w="144" w:type="nil"/>
              <w:left w:w="20" w:type="nil"/>
              <w:right w:w="144" w:type="nil"/>
            </w:tcMar>
            <w:vAlign w:val="center"/>
          </w:tcPr>
          <w:p w14:paraId="588BC863" w14:textId="75190ECE" w:rsidR="00443F7E" w:rsidRPr="009E4BAA" w:rsidRDefault="00443F7E" w:rsidP="0023721D">
            <w:pPr>
              <w:spacing w:after="0" w:line="240" w:lineRule="auto"/>
            </w:pPr>
            <w:r w:rsidRPr="009E4BAA">
              <w:fldChar w:fldCharType="begin">
                <w:fldData xml:space="preserve">PEVuZE5vdGU+PENpdGU+PEF1dGhvcj5CYWxsYS1KaGFnamhvb3JzaW5naDwvQXV0aG9yPjxZZWFy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2ODg2MzwvcGFnZXM+PHZvbHVtZT44PC92b2x1bWU+PG51bWJlcj43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</w:fldData>
              </w:fldChar>
            </w:r>
            <w:r w:rsidR="0023721D">
              <w:instrText xml:space="preserve"> ADDIN EN.CITE </w:instrText>
            </w:r>
            <w:r w:rsidR="0023721D">
              <w:fldChar w:fldCharType="begin">
                <w:fldData xml:space="preserve">PEVuZE5vdGU+PENpdGU+PEF1dGhvcj5CYWxsYS1KaGFnamhvb3JzaW5naDwvQXV0aG9yPjxZZWFy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2ODg2MzwvcGFnZXM+PHZvbHVtZT44PC92b2x1bWU+PG51bWJlcj43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</w:fldData>
              </w:fldChar>
            </w:r>
            <w:r w:rsidR="0023721D">
              <w:instrText xml:space="preserve"> ADDIN EN.CITE.DATA </w:instrText>
            </w:r>
            <w:r w:rsidR="0023721D">
              <w:fldChar w:fldCharType="end"/>
            </w:r>
            <w:r w:rsidRPr="009E4BAA">
              <w:fldChar w:fldCharType="separate"/>
            </w:r>
            <w:r w:rsidR="0023721D">
              <w:rPr>
                <w:noProof/>
              </w:rPr>
              <w:t>[215-217]</w:t>
            </w:r>
            <w:r w:rsidRPr="009E4BAA">
              <w:fldChar w:fldCharType="end"/>
            </w:r>
          </w:p>
        </w:tc>
      </w:tr>
      <w:tr w:rsidR="00443F7E" w:rsidRPr="009E4BAA" w14:paraId="29DE6460" w14:textId="77777777" w:rsidTr="00272D8D">
        <w:trPr>
          <w:trHeight w:val="340"/>
        </w:trPr>
        <w:tc>
          <w:tcPr>
            <w:tcW w:w="784" w:type="pct"/>
            <w:vMerge/>
            <w:shd w:val="clear" w:color="auto" w:fill="auto"/>
            <w:tcMar>
              <w:top w:w="144" w:type="nil"/>
              <w:left w:w="20" w:type="nil"/>
              <w:right w:w="144" w:type="nil"/>
            </w:tcMar>
            <w:vAlign w:val="center"/>
          </w:tcPr>
          <w:p w14:paraId="7785F9C5"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69CBE2F0" w14:textId="008EE865" w:rsidR="00443F7E" w:rsidRPr="009E4BAA" w:rsidRDefault="00443F7E" w:rsidP="00B53DFC">
            <w:pPr>
              <w:spacing w:after="0" w:line="240" w:lineRule="auto"/>
            </w:pPr>
            <w:r w:rsidRPr="009E4BAA">
              <w:t>IOMA</w:t>
            </w:r>
          </w:p>
        </w:tc>
        <w:tc>
          <w:tcPr>
            <w:tcW w:w="158" w:type="pct"/>
          </w:tcPr>
          <w:p w14:paraId="661E24C2"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75A63930" w14:textId="1AA4D06D" w:rsidR="00443F7E" w:rsidRPr="009E4BAA" w:rsidRDefault="00443F7E" w:rsidP="00104182">
            <w:pPr>
              <w:spacing w:after="0" w:line="240" w:lineRule="auto"/>
            </w:pPr>
            <w:r w:rsidRPr="009E4BAA">
              <w:t>N197, N276, N363</w:t>
            </w:r>
          </w:p>
        </w:tc>
        <w:tc>
          <w:tcPr>
            <w:tcW w:w="2182" w:type="pct"/>
            <w:shd w:val="clear" w:color="auto" w:fill="auto"/>
            <w:vAlign w:val="center"/>
          </w:tcPr>
          <w:p w14:paraId="04ECD2DD" w14:textId="420B2D21" w:rsidR="00443F7E" w:rsidRPr="009E4BAA" w:rsidRDefault="00443F7E" w:rsidP="00B53DFC">
            <w:pPr>
              <w:spacing w:after="0" w:line="240" w:lineRule="auto"/>
            </w:pPr>
            <w:r w:rsidRPr="009E4BAA">
              <w:t>Complex, minor contact with oligomannose glycan at N363</w:t>
            </w:r>
          </w:p>
        </w:tc>
        <w:tc>
          <w:tcPr>
            <w:tcW w:w="383" w:type="pct"/>
            <w:shd w:val="clear" w:color="auto" w:fill="auto"/>
            <w:tcMar>
              <w:top w:w="144" w:type="nil"/>
              <w:left w:w="20" w:type="nil"/>
              <w:right w:w="144" w:type="nil"/>
            </w:tcMar>
            <w:vAlign w:val="center"/>
          </w:tcPr>
          <w:p w14:paraId="0C621578" w14:textId="47B869B6" w:rsidR="00443F7E" w:rsidRPr="009E4BAA" w:rsidRDefault="00443F7E" w:rsidP="0023721D">
            <w:pPr>
              <w:spacing w:after="0" w:line="240" w:lineRule="auto"/>
            </w:pPr>
            <w:r w:rsidRPr="009E4BAA">
              <w:fldChar w:fldCharType="begin">
                <w:fldData xml:space="preserve">PEVuZE5vdGU+PENpdGU+PEF1dGhvcj5HcmlzdGljazwvQXV0aG9yPjxZZWFyPjIwMTY8L1llYXI+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</w:fldData>
              </w:fldChar>
            </w:r>
            <w:r w:rsidR="0023721D">
              <w:instrText xml:space="preserve"> ADDIN EN.CITE </w:instrText>
            </w:r>
            <w:r w:rsidR="0023721D">
              <w:fldChar w:fldCharType="begin">
                <w:fldData xml:space="preserve">PEVuZE5vdGU+PENpdGU+PEF1dGhvcj5HcmlzdGljazwvQXV0aG9yPjxZZWFyPjIwMTY8L1llYXI+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</w:fldData>
              </w:fldChar>
            </w:r>
            <w:r w:rsidR="0023721D">
              <w:instrText xml:space="preserve"> ADDIN EN.CITE.DATA </w:instrText>
            </w:r>
            <w:r w:rsidR="0023721D">
              <w:fldChar w:fldCharType="end"/>
            </w:r>
            <w:r w:rsidRPr="009E4BAA">
              <w:fldChar w:fldCharType="separate"/>
            </w:r>
            <w:r w:rsidR="0023721D">
              <w:rPr>
                <w:noProof/>
              </w:rPr>
              <w:t>[206]</w:t>
            </w:r>
            <w:r w:rsidRPr="009E4BAA">
              <w:fldChar w:fldCharType="end"/>
            </w:r>
          </w:p>
        </w:tc>
      </w:tr>
      <w:tr w:rsidR="00443F7E" w:rsidRPr="009E4BAA" w14:paraId="6E53DBED" w14:textId="77777777" w:rsidTr="00272D8D">
        <w:trPr>
          <w:trHeight w:val="340"/>
        </w:trPr>
        <w:tc>
          <w:tcPr>
            <w:tcW w:w="784" w:type="pct"/>
            <w:vMerge/>
            <w:shd w:val="clear" w:color="auto" w:fill="auto"/>
            <w:tcMar>
              <w:top w:w="144" w:type="nil"/>
              <w:left w:w="20" w:type="nil"/>
              <w:right w:w="144" w:type="nil"/>
            </w:tcMar>
            <w:vAlign w:val="center"/>
          </w:tcPr>
          <w:p w14:paraId="0450E0D6"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2DCE1389" w14:textId="77777777" w:rsidR="00443F7E" w:rsidRPr="009E4BAA" w:rsidRDefault="00443F7E" w:rsidP="00B53DFC">
            <w:pPr>
              <w:spacing w:after="0" w:line="240" w:lineRule="auto"/>
            </w:pPr>
            <w:r w:rsidRPr="009E4BAA">
              <w:t>179NC75</w:t>
            </w:r>
          </w:p>
        </w:tc>
        <w:tc>
          <w:tcPr>
            <w:tcW w:w="158" w:type="pct"/>
          </w:tcPr>
          <w:p w14:paraId="7DA26932"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32087FA6" w14:textId="2D750736" w:rsidR="00443F7E" w:rsidRPr="009E4BAA" w:rsidRDefault="00443F7E" w:rsidP="00B53DFC">
            <w:pPr>
              <w:spacing w:after="0" w:line="240" w:lineRule="auto"/>
            </w:pPr>
            <w:r w:rsidRPr="009E4BAA">
              <w:t>N276</w:t>
            </w:r>
          </w:p>
        </w:tc>
        <w:tc>
          <w:tcPr>
            <w:tcW w:w="2182" w:type="pct"/>
            <w:shd w:val="clear" w:color="auto" w:fill="auto"/>
            <w:vAlign w:val="center"/>
          </w:tcPr>
          <w:p w14:paraId="0B15C5D8" w14:textId="6CAA661D" w:rsidR="00443F7E" w:rsidRPr="009E4BAA" w:rsidRDefault="00443F7E" w:rsidP="005F521B">
            <w:pPr>
              <w:spacing w:after="0" w:line="240" w:lineRule="auto"/>
            </w:pPr>
            <w:r w:rsidRPr="009E4BAA">
              <w:t>Oligomannose or hybrid</w:t>
            </w:r>
            <w:r w:rsidR="005F521B" w:rsidRPr="007A7468">
              <w:rPr>
                <w:vertAlign w:val="superscript"/>
              </w:rPr>
              <w:t>†</w:t>
            </w:r>
          </w:p>
        </w:tc>
        <w:tc>
          <w:tcPr>
            <w:tcW w:w="383" w:type="pct"/>
            <w:shd w:val="clear" w:color="auto" w:fill="auto"/>
            <w:tcMar>
              <w:top w:w="144" w:type="nil"/>
              <w:left w:w="20" w:type="nil"/>
              <w:right w:w="144" w:type="nil"/>
            </w:tcMar>
            <w:vAlign w:val="center"/>
          </w:tcPr>
          <w:p w14:paraId="5D53AE55" w14:textId="4C7D3DA5" w:rsidR="00443F7E" w:rsidRPr="009E4BAA" w:rsidRDefault="00443F7E" w:rsidP="0023721D">
            <w:pPr>
              <w:spacing w:after="0" w:line="240" w:lineRule="auto"/>
            </w:pPr>
            <w:r w:rsidRPr="009E4BAA">
              <w:fldChar w:fldCharType="begin">
                <w:fldData xml:space="preserve">PEVuZE5vdGU+PENpdGU+PEF1dGhvcj5GcmV1bmQ8L0F1dGhvcj48WWVhcj4yMDE1PC9ZZWFyPjxS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</w:fldData>
              </w:fldChar>
            </w:r>
            <w:r w:rsidR="0023721D">
              <w:instrText xml:space="preserve"> ADDIN EN.CITE </w:instrText>
            </w:r>
            <w:r w:rsidR="0023721D">
              <w:fldChar w:fldCharType="begin">
                <w:fldData xml:space="preserve">PEVuZE5vdGU+PENpdGU+PEF1dGhvcj5GcmV1bmQ8L0F1dGhvcj48WWVhcj4yMDE1PC9ZZWFyPjxS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</w:fldData>
              </w:fldChar>
            </w:r>
            <w:r w:rsidR="0023721D">
              <w:instrText xml:space="preserve"> ADDIN EN.CITE.DATA </w:instrText>
            </w:r>
            <w:r w:rsidR="0023721D">
              <w:fldChar w:fldCharType="end"/>
            </w:r>
            <w:r w:rsidRPr="009E4BAA">
              <w:fldChar w:fldCharType="separate"/>
            </w:r>
            <w:r w:rsidR="0023721D">
              <w:rPr>
                <w:noProof/>
              </w:rPr>
              <w:t>[218]</w:t>
            </w:r>
            <w:r w:rsidRPr="009E4BAA">
              <w:fldChar w:fldCharType="end"/>
            </w:r>
          </w:p>
        </w:tc>
      </w:tr>
      <w:tr w:rsidR="00443F7E" w:rsidRPr="009E4BAA" w14:paraId="53178CB0" w14:textId="77777777" w:rsidTr="00272D8D">
        <w:trPr>
          <w:trHeight w:val="340"/>
        </w:trPr>
        <w:tc>
          <w:tcPr>
            <w:tcW w:w="784" w:type="pct"/>
            <w:vMerge/>
            <w:shd w:val="clear" w:color="auto" w:fill="auto"/>
            <w:tcMar>
              <w:top w:w="144" w:type="nil"/>
              <w:left w:w="20" w:type="nil"/>
              <w:right w:w="144" w:type="nil"/>
            </w:tcMar>
            <w:vAlign w:val="center"/>
          </w:tcPr>
          <w:p w14:paraId="22290644"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1AE2193A" w14:textId="77777777" w:rsidR="00443F7E" w:rsidRPr="009E4BAA" w:rsidRDefault="00443F7E" w:rsidP="00B53DFC">
            <w:pPr>
              <w:spacing w:after="0" w:line="240" w:lineRule="auto"/>
            </w:pPr>
            <w:r w:rsidRPr="009E4BAA">
              <w:t>VRC01</w:t>
            </w:r>
          </w:p>
        </w:tc>
        <w:tc>
          <w:tcPr>
            <w:tcW w:w="158" w:type="pct"/>
          </w:tcPr>
          <w:p w14:paraId="5FE557E9"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4CEDAAB7" w14:textId="07ACB80F" w:rsidR="00443F7E" w:rsidRPr="009E4BAA" w:rsidRDefault="00443F7E" w:rsidP="00B53DFC">
            <w:pPr>
              <w:spacing w:after="0" w:line="240" w:lineRule="auto"/>
            </w:pPr>
            <w:r w:rsidRPr="009E4BAA">
              <w:t xml:space="preserve">N276 </w:t>
            </w:r>
          </w:p>
        </w:tc>
        <w:tc>
          <w:tcPr>
            <w:tcW w:w="2182" w:type="pct"/>
            <w:shd w:val="clear" w:color="auto" w:fill="auto"/>
            <w:vAlign w:val="center"/>
          </w:tcPr>
          <w:p w14:paraId="54BAF9A2" w14:textId="77777777" w:rsidR="00443F7E" w:rsidRPr="009E4BAA" w:rsidRDefault="00443F7E" w:rsidP="00B53DFC">
            <w:pPr>
              <w:spacing w:after="0" w:line="240" w:lineRule="auto"/>
            </w:pPr>
            <w:r w:rsidRPr="009E4BAA">
              <w:rPr>
                <w:i/>
                <w:shd w:val="clear" w:color="auto" w:fill="FFFFFF"/>
              </w:rPr>
              <w:t>N</w:t>
            </w:r>
            <w:r w:rsidRPr="009E4BAA">
              <w:rPr>
                <w:shd w:val="clear" w:color="auto" w:fill="FFFFFF"/>
              </w:rPr>
              <w:t>-acetylglucosamine core</w:t>
            </w:r>
          </w:p>
        </w:tc>
        <w:tc>
          <w:tcPr>
            <w:tcW w:w="383" w:type="pct"/>
            <w:shd w:val="clear" w:color="auto" w:fill="auto"/>
            <w:tcMar>
              <w:top w:w="144" w:type="nil"/>
              <w:left w:w="20" w:type="nil"/>
              <w:right w:w="144" w:type="nil"/>
            </w:tcMar>
            <w:vAlign w:val="center"/>
          </w:tcPr>
          <w:p w14:paraId="24079CD0" w14:textId="33D708CA" w:rsidR="00443F7E" w:rsidRPr="004759CB" w:rsidRDefault="00443F7E" w:rsidP="0023721D">
            <w:pPr>
              <w:spacing w:after="0" w:line="240" w:lineRule="auto"/>
            </w:pPr>
            <w:r w:rsidRPr="004759CB">
              <w:fldChar w:fldCharType="begin">
                <w:fldData xml:space="preserve">PEVuZE5vdGU+PENpdGU+PEF1dGhvcj5TdGV3YXJ0LUpvbmVzPC9BdXRob3I+PFllYXI+MjAxNjwv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gxMS03PC9wYWdlcz48dm9sdW1lPjMyOTwvdm9s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</w:fldData>
              </w:fldChar>
            </w:r>
            <w:r w:rsidR="0023721D" w:rsidRPr="004759CB">
              <w:instrText xml:space="preserve"> ADDIN EN.CITE </w:instrText>
            </w:r>
            <w:r w:rsidR="0023721D" w:rsidRPr="004759CB">
              <w:fldChar w:fldCharType="begin">
                <w:fldData xml:space="preserve">PEVuZE5vdGU+PENpdGU+PEF1dGhvcj5TdGV3YXJ0LUpvbmVzPC9BdXRob3I+PFllYXI+MjAxNjwv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gxMS03PC9wYWdlcz48dm9sdW1lPjMyOTwvdm9s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</w:fldData>
              </w:fldChar>
            </w:r>
            <w:r w:rsidR="0023721D" w:rsidRPr="004759CB">
              <w:instrText xml:space="preserve"> ADDIN EN.CITE.DATA </w:instrText>
            </w:r>
            <w:r w:rsidR="0023721D" w:rsidRPr="004759CB">
              <w:fldChar w:fldCharType="end"/>
            </w:r>
            <w:r w:rsidRPr="004759CB">
              <w:fldChar w:fldCharType="separate"/>
            </w:r>
            <w:r w:rsidR="0023721D" w:rsidRPr="004759CB">
              <w:rPr>
                <w:noProof/>
              </w:rPr>
              <w:t>[131, 149]</w:t>
            </w:r>
            <w:r w:rsidRPr="004759CB">
              <w:fldChar w:fldCharType="end"/>
            </w:r>
          </w:p>
        </w:tc>
      </w:tr>
      <w:tr w:rsidR="00443F7E" w:rsidRPr="009E4BAA" w14:paraId="011F878A" w14:textId="77777777" w:rsidTr="00272D8D">
        <w:trPr>
          <w:trHeight w:val="340"/>
        </w:trPr>
        <w:tc>
          <w:tcPr>
            <w:tcW w:w="784" w:type="pct"/>
            <w:vMerge w:val="restart"/>
            <w:shd w:val="clear" w:color="auto" w:fill="auto"/>
            <w:tcMar>
              <w:top w:w="144" w:type="nil"/>
              <w:left w:w="20" w:type="nil"/>
              <w:right w:w="144" w:type="nil"/>
            </w:tcMar>
            <w:vAlign w:val="center"/>
          </w:tcPr>
          <w:p w14:paraId="497D0D76" w14:textId="18FF05C1" w:rsidR="00443F7E" w:rsidRPr="009E4BAA" w:rsidRDefault="00443F7E" w:rsidP="00B53DFC">
            <w:pPr>
              <w:spacing w:after="0" w:line="240" w:lineRule="auto"/>
            </w:pPr>
            <w:r w:rsidRPr="009E4BAA">
              <w:t>gp120/gp41 interface</w:t>
            </w:r>
          </w:p>
        </w:tc>
        <w:tc>
          <w:tcPr>
            <w:tcW w:w="864" w:type="pct"/>
            <w:shd w:val="clear" w:color="auto" w:fill="auto"/>
            <w:tcMar>
              <w:top w:w="144" w:type="nil"/>
              <w:left w:w="20" w:type="nil"/>
              <w:right w:w="144" w:type="nil"/>
            </w:tcMar>
            <w:vAlign w:val="center"/>
          </w:tcPr>
          <w:p w14:paraId="5D7A3352" w14:textId="77777777" w:rsidR="00443F7E" w:rsidRPr="009E4BAA" w:rsidRDefault="00443F7E" w:rsidP="00B53DFC">
            <w:pPr>
              <w:spacing w:after="0" w:line="240" w:lineRule="auto"/>
            </w:pPr>
            <w:r w:rsidRPr="009E4BAA">
              <w:t>8ANC195</w:t>
            </w:r>
          </w:p>
        </w:tc>
        <w:tc>
          <w:tcPr>
            <w:tcW w:w="158" w:type="pct"/>
            <w:shd w:val="clear" w:color="auto" w:fill="7030A0"/>
          </w:tcPr>
          <w:p w14:paraId="19FD3147"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579059FB" w14:textId="7C6A6DA4" w:rsidR="00443F7E" w:rsidRPr="009E4BAA" w:rsidRDefault="00443F7E" w:rsidP="00B53DFC">
            <w:pPr>
              <w:spacing w:after="0" w:line="240" w:lineRule="auto"/>
            </w:pPr>
            <w:r w:rsidRPr="009E4BAA">
              <w:t>N234, N276, N637</w:t>
            </w:r>
          </w:p>
        </w:tc>
        <w:tc>
          <w:tcPr>
            <w:tcW w:w="2182" w:type="pct"/>
            <w:shd w:val="clear" w:color="auto" w:fill="auto"/>
            <w:vAlign w:val="center"/>
          </w:tcPr>
          <w:p w14:paraId="57D8C534" w14:textId="61F83903" w:rsidR="00443F7E" w:rsidRPr="009E4BAA" w:rsidRDefault="00BC08AB" w:rsidP="00BC08AB">
            <w:pPr>
              <w:spacing w:after="0" w:line="240" w:lineRule="auto"/>
            </w:pPr>
            <w:r w:rsidRPr="009E4BAA">
              <w:rPr>
                <w:shd w:val="clear" w:color="auto" w:fill="FFFFFF"/>
              </w:rPr>
              <w:t>Kifunensine did not affect neutralisation (can tolerate Man</w:t>
            </w:r>
            <w:r w:rsidRPr="009E4BAA">
              <w:rPr>
                <w:shd w:val="clear" w:color="auto" w:fill="FFFFFF"/>
                <w:vertAlign w:val="subscript"/>
              </w:rPr>
              <w:t>9</w:t>
            </w:r>
            <w:r w:rsidRPr="009E4BAA">
              <w:rPr>
                <w:shd w:val="clear" w:color="auto" w:fill="FFFFFF"/>
              </w:rPr>
              <w:t>GlcNAc</w:t>
            </w:r>
            <w:r w:rsidRPr="009E4BAA">
              <w:rPr>
                <w:shd w:val="clear" w:color="auto" w:fill="FFFFFF"/>
                <w:vertAlign w:val="subscript"/>
              </w:rPr>
              <w:t>2</w:t>
            </w:r>
            <w:r w:rsidRPr="009E4BAA">
              <w:rPr>
                <w:shd w:val="clear" w:color="auto" w:fill="FFFFFF"/>
              </w:rPr>
              <w:t>)</w:t>
            </w:r>
          </w:p>
        </w:tc>
        <w:tc>
          <w:tcPr>
            <w:tcW w:w="383" w:type="pct"/>
            <w:shd w:val="clear" w:color="auto" w:fill="auto"/>
            <w:tcMar>
              <w:top w:w="144" w:type="nil"/>
              <w:left w:w="20" w:type="nil"/>
              <w:right w:w="144" w:type="nil"/>
            </w:tcMar>
            <w:vAlign w:val="center"/>
          </w:tcPr>
          <w:p w14:paraId="32123F9F" w14:textId="2A44CAF0" w:rsidR="00443F7E" w:rsidRPr="009E4BAA" w:rsidRDefault="00443F7E" w:rsidP="0023721D">
            <w:pPr>
              <w:spacing w:after="0" w:line="240" w:lineRule="auto"/>
              <w:rPr>
                <w:vertAlign w:val="superscript"/>
              </w:rPr>
            </w:pPr>
            <w:r w:rsidRPr="009E4BAA">
              <w:fldChar w:fldCharType="begin">
                <w:fldData xml:space="preserve">PEVuZE5vdGU+PENpdGU+PEF1dGhvcj5TY2hhcmY8L0F1dGhvcj48WWVhcj4yMDE0PC9ZZWFyPjxS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</w:fldData>
              </w:fldChar>
            </w:r>
            <w:r w:rsidR="0023721D">
              <w:instrText xml:space="preserve"> ADDIN EN.CITE </w:instrText>
            </w:r>
            <w:r w:rsidR="0023721D">
              <w:fldChar w:fldCharType="begin">
                <w:fldData xml:space="preserve">PEVuZE5vdGU+PENpdGU+PEF1dGhvcj5TY2hhcmY8L0F1dGhvcj48WWVhcj4yMDE0PC9ZZWFyPjxS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</w:fldData>
              </w:fldChar>
            </w:r>
            <w:r w:rsidR="0023721D">
              <w:instrText xml:space="preserve"> ADDIN EN.CITE.DATA </w:instrText>
            </w:r>
            <w:r w:rsidR="0023721D">
              <w:fldChar w:fldCharType="end"/>
            </w:r>
            <w:r w:rsidRPr="009E4BAA">
              <w:fldChar w:fldCharType="separate"/>
            </w:r>
            <w:r w:rsidR="0023721D">
              <w:rPr>
                <w:noProof/>
              </w:rPr>
              <w:t>[219, 220]</w:t>
            </w:r>
            <w:r w:rsidRPr="009E4BAA">
              <w:fldChar w:fldCharType="end"/>
            </w:r>
          </w:p>
        </w:tc>
      </w:tr>
      <w:tr w:rsidR="00443F7E" w:rsidRPr="009E4BAA" w14:paraId="66D7FF74" w14:textId="77777777" w:rsidTr="00272D8D">
        <w:trPr>
          <w:trHeight w:val="340"/>
        </w:trPr>
        <w:tc>
          <w:tcPr>
            <w:tcW w:w="784" w:type="pct"/>
            <w:vMerge/>
            <w:shd w:val="clear" w:color="auto" w:fill="auto"/>
            <w:tcMar>
              <w:top w:w="144" w:type="nil"/>
              <w:left w:w="20" w:type="nil"/>
              <w:right w:w="144" w:type="nil"/>
            </w:tcMar>
            <w:vAlign w:val="center"/>
          </w:tcPr>
          <w:p w14:paraId="319F6544" w14:textId="61266509"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4AFCBB05" w14:textId="77777777" w:rsidR="00443F7E" w:rsidRPr="009E4BAA" w:rsidRDefault="00443F7E" w:rsidP="00B53DFC">
            <w:pPr>
              <w:spacing w:after="0" w:line="240" w:lineRule="auto"/>
            </w:pPr>
            <w:r w:rsidRPr="009E4BAA">
              <w:t>PGT151</w:t>
            </w:r>
          </w:p>
        </w:tc>
        <w:tc>
          <w:tcPr>
            <w:tcW w:w="158" w:type="pct"/>
            <w:shd w:val="clear" w:color="auto" w:fill="FF66FF"/>
          </w:tcPr>
          <w:p w14:paraId="51680F37"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6E3AC2F6" w14:textId="33898BDE" w:rsidR="00443F7E" w:rsidRPr="009E4BAA" w:rsidRDefault="00443F7E" w:rsidP="00B53DFC">
            <w:pPr>
              <w:spacing w:after="0" w:line="240" w:lineRule="auto"/>
            </w:pPr>
            <w:r w:rsidRPr="009E4BAA">
              <w:t>N611, N637</w:t>
            </w:r>
          </w:p>
        </w:tc>
        <w:tc>
          <w:tcPr>
            <w:tcW w:w="2182" w:type="pct"/>
            <w:shd w:val="clear" w:color="auto" w:fill="auto"/>
            <w:vAlign w:val="center"/>
          </w:tcPr>
          <w:p w14:paraId="5F563A0C" w14:textId="77777777" w:rsidR="00443F7E" w:rsidRPr="009E4BAA" w:rsidRDefault="00443F7E" w:rsidP="00B53DFC">
            <w:pPr>
              <w:spacing w:after="0" w:line="240" w:lineRule="auto"/>
            </w:pPr>
            <w:r w:rsidRPr="009E4BAA">
              <w:t>Complex, specifically tri- and tetra-antennary structures</w:t>
            </w:r>
          </w:p>
        </w:tc>
        <w:tc>
          <w:tcPr>
            <w:tcW w:w="383" w:type="pct"/>
            <w:shd w:val="clear" w:color="auto" w:fill="auto"/>
            <w:tcMar>
              <w:top w:w="144" w:type="nil"/>
              <w:left w:w="20" w:type="nil"/>
              <w:right w:w="144" w:type="nil"/>
            </w:tcMar>
            <w:vAlign w:val="center"/>
          </w:tcPr>
          <w:p w14:paraId="09FDC0BE" w14:textId="790B9145" w:rsidR="00443F7E" w:rsidRPr="009E4BAA" w:rsidRDefault="00443F7E" w:rsidP="0023721D">
            <w:pPr>
              <w:spacing w:after="0" w:line="240" w:lineRule="auto"/>
            </w:pPr>
            <w:r w:rsidRPr="009E4BAA">
              <w:fldChar w:fldCharType="begin">
                <w:fldData xml:space="preserve">PEVuZE5vdGU+PENpdGU+PEF1dGhvcj5GYWxrb3dza2E8L0F1dGhvcj48WWVhcj4yMDE0PC9ZZWFy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gRWxlY3Ryb25pYyBhZGRyZXNzOiBidXJ0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</w:fldData>
              </w:fldChar>
            </w:r>
            <w:r w:rsidR="0023721D">
              <w:instrText xml:space="preserve"> ADDIN EN.CITE </w:instrText>
            </w:r>
            <w:r w:rsidR="0023721D">
              <w:fldChar w:fldCharType="begin">
                <w:fldData xml:space="preserve">PEVuZE5vdGU+PENpdGU+PEF1dGhvcj5GYWxrb3dza2E8L0F1dGhvcj48WWVhcj4yMDE0PC9ZZWFy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gRWxlY3Ryb25pYyBhZGRyZXNzOiBidXJ0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</w:fldData>
              </w:fldChar>
            </w:r>
            <w:r w:rsidR="0023721D">
              <w:instrText xml:space="preserve"> ADDIN EN.CITE.DATA </w:instrText>
            </w:r>
            <w:r w:rsidR="0023721D">
              <w:fldChar w:fldCharType="end"/>
            </w:r>
            <w:r w:rsidRPr="009E4BAA">
              <w:fldChar w:fldCharType="separate"/>
            </w:r>
            <w:r w:rsidR="0023721D">
              <w:rPr>
                <w:noProof/>
              </w:rPr>
              <w:t>[186, 221, 222]</w:t>
            </w:r>
            <w:r w:rsidRPr="009E4BAA">
              <w:fldChar w:fldCharType="end"/>
            </w:r>
          </w:p>
        </w:tc>
      </w:tr>
      <w:tr w:rsidR="00443F7E" w:rsidRPr="009E4BAA" w14:paraId="5D6C49BA" w14:textId="77777777" w:rsidTr="00272D8D">
        <w:trPr>
          <w:trHeight w:val="340"/>
        </w:trPr>
        <w:tc>
          <w:tcPr>
            <w:tcW w:w="784" w:type="pct"/>
            <w:vMerge/>
            <w:shd w:val="clear" w:color="auto" w:fill="auto"/>
            <w:tcMar>
              <w:top w:w="144" w:type="nil"/>
              <w:left w:w="20" w:type="nil"/>
              <w:right w:w="144" w:type="nil"/>
            </w:tcMar>
            <w:vAlign w:val="center"/>
          </w:tcPr>
          <w:p w14:paraId="076FFB75"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6E0E63B6" w14:textId="77777777" w:rsidR="00443F7E" w:rsidRPr="009E4BAA" w:rsidRDefault="00443F7E" w:rsidP="00B53DFC">
            <w:pPr>
              <w:spacing w:after="0" w:line="240" w:lineRule="auto"/>
            </w:pPr>
            <w:r w:rsidRPr="009E4BAA">
              <w:t>VRC34.01</w:t>
            </w:r>
          </w:p>
        </w:tc>
        <w:tc>
          <w:tcPr>
            <w:tcW w:w="158" w:type="pct"/>
          </w:tcPr>
          <w:p w14:paraId="03092053"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53B8BBA1" w14:textId="5BAC13BC" w:rsidR="00B46A7D" w:rsidRPr="009E4BAA" w:rsidRDefault="00443F7E" w:rsidP="00B53DFC">
            <w:pPr>
              <w:spacing w:after="0" w:line="240" w:lineRule="auto"/>
            </w:pPr>
            <w:r w:rsidRPr="009E4BAA">
              <w:t>N88</w:t>
            </w:r>
          </w:p>
        </w:tc>
        <w:tc>
          <w:tcPr>
            <w:tcW w:w="2182" w:type="pct"/>
            <w:shd w:val="clear" w:color="auto" w:fill="auto"/>
            <w:vAlign w:val="center"/>
          </w:tcPr>
          <w:p w14:paraId="7102E6B4" w14:textId="1CB0A0D0" w:rsidR="00443F7E" w:rsidRPr="009E4BAA" w:rsidRDefault="00A56B0F" w:rsidP="005F521B">
            <w:pPr>
              <w:spacing w:after="0" w:line="240" w:lineRule="auto"/>
            </w:pPr>
            <w:proofErr w:type="spellStart"/>
            <w:r w:rsidRPr="009E4BAA">
              <w:rPr>
                <w:shd w:val="clear" w:color="auto" w:fill="FFFFFF"/>
              </w:rPr>
              <w:t>Kifunen</w:t>
            </w:r>
            <w:r w:rsidR="005F521B" w:rsidRPr="009E4BAA">
              <w:rPr>
                <w:shd w:val="clear" w:color="auto" w:fill="FFFFFF"/>
              </w:rPr>
              <w:t>sine</w:t>
            </w:r>
            <w:proofErr w:type="spellEnd"/>
            <w:r w:rsidR="005F521B" w:rsidRPr="009E4BAA">
              <w:rPr>
                <w:shd w:val="clear" w:color="auto" w:fill="FFFFFF"/>
              </w:rPr>
              <w:t xml:space="preserve">, </w:t>
            </w:r>
            <w:proofErr w:type="spellStart"/>
            <w:r w:rsidR="005F521B" w:rsidRPr="009E4BAA">
              <w:rPr>
                <w:shd w:val="clear" w:color="auto" w:fill="FFFFFF"/>
              </w:rPr>
              <w:t>swainsonine</w:t>
            </w:r>
            <w:proofErr w:type="spellEnd"/>
            <w:r w:rsidRPr="009E4BAA">
              <w:rPr>
                <w:shd w:val="clear" w:color="auto" w:fill="FFFFFF"/>
              </w:rPr>
              <w:t xml:space="preserve"> or </w:t>
            </w:r>
            <w:proofErr w:type="spellStart"/>
            <w:r w:rsidRPr="009E4BAA">
              <w:rPr>
                <w:shd w:val="clear" w:color="auto" w:fill="FFFFFF"/>
              </w:rPr>
              <w:t>GnTI</w:t>
            </w:r>
            <w:proofErr w:type="spellEnd"/>
            <w:r w:rsidRPr="009E4BAA">
              <w:rPr>
                <w:sz w:val="20"/>
                <w:szCs w:val="20"/>
                <w:shd w:val="clear" w:color="auto" w:fill="FFFFFF"/>
                <w:vertAlign w:val="superscript"/>
              </w:rPr>
              <w:t>−/−</w:t>
            </w:r>
            <w:r w:rsidRPr="009E4BAA">
              <w:rPr>
                <w:shd w:val="clear" w:color="auto" w:fill="FFFFFF"/>
              </w:rPr>
              <w:t> cells</w:t>
            </w:r>
            <w:r w:rsidR="005F521B" w:rsidRPr="007A7468">
              <w:rPr>
                <w:rFonts w:cstheme="minorHAnsi"/>
                <w:shd w:val="clear" w:color="auto" w:fill="FFFFFF"/>
                <w:vertAlign w:val="superscript"/>
              </w:rPr>
              <w:t>‡</w:t>
            </w:r>
            <w:r w:rsidRPr="009E4BAA">
              <w:rPr>
                <w:shd w:val="clear" w:color="auto" w:fill="FFFFFF"/>
              </w:rPr>
              <w:t xml:space="preserve"> minimally </w:t>
            </w:r>
            <w:r w:rsidR="00BC08AB" w:rsidRPr="009E4BAA">
              <w:rPr>
                <w:shd w:val="clear" w:color="auto" w:fill="FFFFFF"/>
              </w:rPr>
              <w:t>a</w:t>
            </w:r>
            <w:r w:rsidRPr="009E4BAA">
              <w:rPr>
                <w:shd w:val="clear" w:color="auto" w:fill="FFFFFF"/>
              </w:rPr>
              <w:t xml:space="preserve">ffect </w:t>
            </w:r>
            <w:r w:rsidR="00443F7E" w:rsidRPr="009E4BAA">
              <w:rPr>
                <w:shd w:val="clear" w:color="auto" w:fill="FFFFFF"/>
              </w:rPr>
              <w:t>neutrali</w:t>
            </w:r>
            <w:r w:rsidRPr="009E4BAA">
              <w:rPr>
                <w:shd w:val="clear" w:color="auto" w:fill="FFFFFF"/>
              </w:rPr>
              <w:t>sation (</w:t>
            </w:r>
            <w:r w:rsidR="00443F7E" w:rsidRPr="009E4BAA">
              <w:rPr>
                <w:shd w:val="clear" w:color="auto" w:fill="FFFFFF"/>
              </w:rPr>
              <w:t xml:space="preserve">not </w:t>
            </w:r>
            <w:r w:rsidRPr="009E4BAA">
              <w:rPr>
                <w:shd w:val="clear" w:color="auto" w:fill="FFFFFF"/>
              </w:rPr>
              <w:t xml:space="preserve">dependent on </w:t>
            </w:r>
            <w:r w:rsidR="00443F7E" w:rsidRPr="009E4BAA">
              <w:rPr>
                <w:shd w:val="clear" w:color="auto" w:fill="FFFFFF"/>
              </w:rPr>
              <w:t xml:space="preserve">complex </w:t>
            </w:r>
            <w:r w:rsidRPr="009E4BAA">
              <w:rPr>
                <w:shd w:val="clear" w:color="auto" w:fill="FFFFFF"/>
              </w:rPr>
              <w:t>structures)</w:t>
            </w:r>
          </w:p>
        </w:tc>
        <w:tc>
          <w:tcPr>
            <w:tcW w:w="383" w:type="pct"/>
            <w:shd w:val="clear" w:color="auto" w:fill="auto"/>
            <w:tcMar>
              <w:top w:w="144" w:type="nil"/>
              <w:left w:w="20" w:type="nil"/>
              <w:right w:w="144" w:type="nil"/>
            </w:tcMar>
            <w:vAlign w:val="center"/>
          </w:tcPr>
          <w:p w14:paraId="175971B7" w14:textId="4F993A3F" w:rsidR="00443F7E" w:rsidRPr="009E4BAA" w:rsidRDefault="00443F7E" w:rsidP="0023721D">
            <w:pPr>
              <w:spacing w:after="0" w:line="240" w:lineRule="auto"/>
            </w:pPr>
            <w:r w:rsidRPr="009E4BAA">
              <w:fldChar w:fldCharType="begin">
                <w:fldData xml:space="preserve">PEVuZE5vdGU+PENpdGU+PEF1dGhvcj5Lb25nPC9BdXRob3I+PFllYXI+MjAxNjwvWWVhcj48UmVj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4MjgtMzM8L3BhZ2VzPjx2b2x1bWU+MzUy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gyOC0zMzwvcGFnZXM+PHZvbHVtZT4zNTI8L3ZvbHVtZT48bnVtYmVyPjYyODc8L251bWJl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=
</w:fldData>
              </w:fldChar>
            </w:r>
            <w:r w:rsidR="0023721D">
              <w:instrText xml:space="preserve"> ADDIN EN.CITE </w:instrText>
            </w:r>
            <w:r w:rsidR="0023721D">
              <w:fldChar w:fldCharType="begin">
                <w:fldData xml:space="preserve">PEVuZE5vdGU+PENpdGU+PEF1dGhvcj5Lb25nPC9BdXRob3I+PFllYXI+MjAxNjwvWWVhcj48UmVj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4MjgtMzM8L3BhZ2VzPjx2b2x1bWU+MzUy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=
</w:fldData>
              </w:fldChar>
            </w:r>
            <w:r w:rsidR="0023721D">
              <w:instrText xml:space="preserve"> ADDIN EN.CITE.DATA </w:instrText>
            </w:r>
            <w:r w:rsidR="0023721D">
              <w:fldChar w:fldCharType="end"/>
            </w:r>
            <w:r w:rsidRPr="009E4BAA">
              <w:fldChar w:fldCharType="separate"/>
            </w:r>
            <w:r w:rsidR="0023721D">
              <w:rPr>
                <w:noProof/>
              </w:rPr>
              <w:t>[223]</w:t>
            </w:r>
            <w:r w:rsidRPr="009E4BAA">
              <w:fldChar w:fldCharType="end"/>
            </w:r>
          </w:p>
        </w:tc>
      </w:tr>
      <w:tr w:rsidR="00443F7E" w:rsidRPr="009E4BAA" w14:paraId="291448A8" w14:textId="77777777" w:rsidTr="00272D8D">
        <w:trPr>
          <w:trHeight w:val="340"/>
        </w:trPr>
        <w:tc>
          <w:tcPr>
            <w:tcW w:w="784" w:type="pct"/>
            <w:vMerge/>
            <w:shd w:val="clear" w:color="auto" w:fill="auto"/>
            <w:tcMar>
              <w:top w:w="144" w:type="nil"/>
              <w:left w:w="20" w:type="nil"/>
              <w:right w:w="144" w:type="nil"/>
            </w:tcMar>
            <w:vAlign w:val="center"/>
          </w:tcPr>
          <w:p w14:paraId="1E555304"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28D0D240" w14:textId="76204B90" w:rsidR="00443F7E" w:rsidRPr="009E4BAA" w:rsidRDefault="00443F7E" w:rsidP="00AF67AE">
            <w:pPr>
              <w:spacing w:after="0" w:line="240" w:lineRule="auto"/>
            </w:pPr>
            <w:r w:rsidRPr="009E4BAA">
              <w:t>ACS202</w:t>
            </w:r>
          </w:p>
        </w:tc>
        <w:tc>
          <w:tcPr>
            <w:tcW w:w="158" w:type="pct"/>
          </w:tcPr>
          <w:p w14:paraId="2F1A33F4"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286FDBE5" w14:textId="1029CFEB" w:rsidR="00443F7E" w:rsidRPr="009E4BAA" w:rsidRDefault="00443F7E" w:rsidP="00B53DFC">
            <w:pPr>
              <w:spacing w:after="0" w:line="240" w:lineRule="auto"/>
            </w:pPr>
            <w:r w:rsidRPr="009E4BAA">
              <w:t>N88</w:t>
            </w:r>
          </w:p>
        </w:tc>
        <w:tc>
          <w:tcPr>
            <w:tcW w:w="2182" w:type="pct"/>
            <w:shd w:val="clear" w:color="auto" w:fill="auto"/>
            <w:vAlign w:val="center"/>
          </w:tcPr>
          <w:p w14:paraId="6653B7A1" w14:textId="737951A5" w:rsidR="00443F7E" w:rsidRPr="009E4BAA" w:rsidRDefault="00A56B0F" w:rsidP="00A56B0F">
            <w:pPr>
              <w:spacing w:after="0" w:line="240" w:lineRule="auto"/>
              <w:rPr>
                <w:shd w:val="clear" w:color="auto" w:fill="FFFFFF"/>
              </w:rPr>
            </w:pPr>
            <w:r w:rsidRPr="009E4BAA">
              <w:rPr>
                <w:shd w:val="clear" w:color="auto" w:fill="FFFFFF"/>
              </w:rPr>
              <w:t>Kifunensine, or GnTI</w:t>
            </w:r>
            <w:r w:rsidRPr="009E4BAA">
              <w:rPr>
                <w:sz w:val="20"/>
                <w:szCs w:val="20"/>
                <w:shd w:val="clear" w:color="auto" w:fill="FFFFFF"/>
                <w:vertAlign w:val="superscript"/>
              </w:rPr>
              <w:t>−/−</w:t>
            </w:r>
            <w:r w:rsidRPr="009E4BAA">
              <w:rPr>
                <w:shd w:val="clear" w:color="auto" w:fill="FFFFFF"/>
              </w:rPr>
              <w:t xml:space="preserve"> cells </w:t>
            </w:r>
            <w:r w:rsidR="00BC08AB" w:rsidRPr="009E4BAA">
              <w:rPr>
                <w:shd w:val="clear" w:color="auto" w:fill="FFFFFF"/>
              </w:rPr>
              <w:t>minimally a</w:t>
            </w:r>
            <w:r w:rsidRPr="009E4BAA">
              <w:rPr>
                <w:shd w:val="clear" w:color="auto" w:fill="FFFFFF"/>
              </w:rPr>
              <w:t>ffect neutralisation (not dependent on complex structures)</w:t>
            </w:r>
          </w:p>
        </w:tc>
        <w:tc>
          <w:tcPr>
            <w:tcW w:w="383" w:type="pct"/>
            <w:shd w:val="clear" w:color="auto" w:fill="auto"/>
            <w:tcMar>
              <w:top w:w="144" w:type="nil"/>
              <w:left w:w="20" w:type="nil"/>
              <w:right w:w="144" w:type="nil"/>
            </w:tcMar>
            <w:vAlign w:val="center"/>
          </w:tcPr>
          <w:p w14:paraId="34B89AB8" w14:textId="0B0C93BC" w:rsidR="00443F7E" w:rsidRPr="009E4BAA" w:rsidRDefault="00443F7E" w:rsidP="0023721D">
            <w:pPr>
              <w:spacing w:after="0" w:line="240" w:lineRule="auto"/>
            </w:pPr>
            <w:r w:rsidRPr="009E4BAA">
              <w:fldChar w:fldCharType="begin">
                <w:fldData xml:space="preserve">PEVuZE5vdGU+PENpdGU+PEF1dGhvcj52YW4gR2lsczwvQXV0aG9yPjxZZWFyPjIwMTY8L1llYXI+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</w:fldData>
              </w:fldChar>
            </w:r>
            <w:r w:rsidR="0023721D">
              <w:instrText xml:space="preserve"> ADDIN EN.CITE </w:instrText>
            </w:r>
            <w:r w:rsidR="0023721D">
              <w:fldChar w:fldCharType="begin">
                <w:fldData xml:space="preserve">PEVuZE5vdGU+PENpdGU+PEF1dGhvcj52YW4gR2lsczwvQXV0aG9yPjxZZWFyPjIwMTY8L1llYXI+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</w:fldData>
              </w:fldChar>
            </w:r>
            <w:r w:rsidR="0023721D">
              <w:instrText xml:space="preserve"> ADDIN EN.CITE.DATA </w:instrText>
            </w:r>
            <w:r w:rsidR="0023721D">
              <w:fldChar w:fldCharType="end"/>
            </w:r>
            <w:r w:rsidRPr="009E4BAA">
              <w:fldChar w:fldCharType="separate"/>
            </w:r>
            <w:r w:rsidR="0023721D">
              <w:rPr>
                <w:noProof/>
              </w:rPr>
              <w:t>[224]</w:t>
            </w:r>
            <w:r w:rsidRPr="009E4BAA">
              <w:fldChar w:fldCharType="end"/>
            </w:r>
          </w:p>
        </w:tc>
      </w:tr>
      <w:tr w:rsidR="00443F7E" w:rsidRPr="009E4BAA" w14:paraId="2FC5D3D1" w14:textId="77777777" w:rsidTr="00272D8D">
        <w:trPr>
          <w:trHeight w:val="340"/>
        </w:trPr>
        <w:tc>
          <w:tcPr>
            <w:tcW w:w="784" w:type="pct"/>
            <w:vMerge/>
            <w:shd w:val="clear" w:color="auto" w:fill="auto"/>
            <w:tcMar>
              <w:top w:w="144" w:type="nil"/>
              <w:left w:w="20" w:type="nil"/>
              <w:right w:w="144" w:type="nil"/>
            </w:tcMar>
            <w:vAlign w:val="center"/>
          </w:tcPr>
          <w:p w14:paraId="0A341745" w14:textId="77777777" w:rsidR="00443F7E" w:rsidRPr="009E4BAA" w:rsidRDefault="00443F7E" w:rsidP="00B53DFC">
            <w:pPr>
              <w:spacing w:after="0" w:line="240" w:lineRule="auto"/>
            </w:pPr>
          </w:p>
        </w:tc>
        <w:tc>
          <w:tcPr>
            <w:tcW w:w="864" w:type="pct"/>
            <w:shd w:val="clear" w:color="auto" w:fill="auto"/>
            <w:tcMar>
              <w:top w:w="144" w:type="nil"/>
              <w:left w:w="20" w:type="nil"/>
              <w:right w:w="144" w:type="nil"/>
            </w:tcMar>
            <w:vAlign w:val="center"/>
          </w:tcPr>
          <w:p w14:paraId="0B6D7B6D" w14:textId="77777777" w:rsidR="00443F7E" w:rsidRPr="009E4BAA" w:rsidRDefault="00443F7E" w:rsidP="00B53DFC">
            <w:pPr>
              <w:spacing w:after="0" w:line="240" w:lineRule="auto"/>
            </w:pPr>
            <w:r w:rsidRPr="009E4BAA">
              <w:t>35O22</w:t>
            </w:r>
          </w:p>
        </w:tc>
        <w:tc>
          <w:tcPr>
            <w:tcW w:w="158" w:type="pct"/>
            <w:shd w:val="clear" w:color="auto" w:fill="E60073"/>
          </w:tcPr>
          <w:p w14:paraId="31DCAF4C" w14:textId="77777777" w:rsidR="00443F7E" w:rsidRPr="009E4BAA" w:rsidRDefault="00443F7E" w:rsidP="00B53DFC">
            <w:pPr>
              <w:spacing w:after="0" w:line="240" w:lineRule="auto"/>
            </w:pPr>
          </w:p>
        </w:tc>
        <w:tc>
          <w:tcPr>
            <w:tcW w:w="629" w:type="pct"/>
            <w:shd w:val="clear" w:color="auto" w:fill="auto"/>
            <w:tcMar>
              <w:top w:w="144" w:type="nil"/>
              <w:left w:w="20" w:type="nil"/>
              <w:right w:w="144" w:type="nil"/>
            </w:tcMar>
            <w:vAlign w:val="center"/>
          </w:tcPr>
          <w:p w14:paraId="54B6AE15" w14:textId="07830E37" w:rsidR="00443F7E" w:rsidRPr="009E4BAA" w:rsidRDefault="00104182" w:rsidP="00104182">
            <w:pPr>
              <w:spacing w:after="0" w:line="240" w:lineRule="auto"/>
            </w:pPr>
            <w:r w:rsidRPr="009E4BAA">
              <w:t>N88, N230, N241</w:t>
            </w:r>
          </w:p>
        </w:tc>
        <w:tc>
          <w:tcPr>
            <w:tcW w:w="2182" w:type="pct"/>
            <w:shd w:val="clear" w:color="auto" w:fill="auto"/>
            <w:vAlign w:val="center"/>
          </w:tcPr>
          <w:p w14:paraId="7F414A86" w14:textId="77777777" w:rsidR="00443F7E" w:rsidRPr="009E4BAA" w:rsidRDefault="00443F7E" w:rsidP="00B53DFC">
            <w:pPr>
              <w:spacing w:after="0" w:line="240" w:lineRule="auto"/>
              <w:rPr>
                <w:shd w:val="clear" w:color="auto" w:fill="FFFFFF"/>
              </w:rPr>
            </w:pPr>
            <w:r w:rsidRPr="009E4BAA">
              <w:rPr>
                <w:shd w:val="clear" w:color="auto" w:fill="FFFFFF"/>
              </w:rPr>
              <w:t>Oligomannose</w:t>
            </w:r>
          </w:p>
        </w:tc>
        <w:tc>
          <w:tcPr>
            <w:tcW w:w="383" w:type="pct"/>
            <w:shd w:val="clear" w:color="auto" w:fill="auto"/>
            <w:tcMar>
              <w:top w:w="144" w:type="nil"/>
              <w:left w:w="20" w:type="nil"/>
              <w:right w:w="144" w:type="nil"/>
            </w:tcMar>
            <w:vAlign w:val="center"/>
          </w:tcPr>
          <w:p w14:paraId="06D4E0EF" w14:textId="50AC71E3" w:rsidR="00443F7E" w:rsidRPr="009E4BAA" w:rsidRDefault="00443F7E" w:rsidP="0023721D">
            <w:pPr>
              <w:spacing w:after="0" w:line="240" w:lineRule="auto"/>
            </w:pPr>
            <w:r w:rsidRPr="009E4BAA">
              <w:fldChar w:fldCharType="begin">
                <w:fldData xml:space="preserve">PEVuZE5vdGU+PENpdGU+PEF1dGhvcj5IdWFuZzwvQXV0aG9yPjxZZWFyPjIwMTQ8L1llYXI+PFJl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==
</w:fldData>
              </w:fldChar>
            </w:r>
            <w:r w:rsidR="0023721D">
              <w:instrText xml:space="preserve"> ADDIN EN.CITE </w:instrText>
            </w:r>
            <w:r w:rsidR="0023721D">
              <w:fldChar w:fldCharType="begin">
                <w:fldData xml:space="preserve">PEVuZE5vdGU+PENpdGU+PEF1dGhvcj5IdWFuZzwvQXV0aG9yPjxZZWFyPjIwMTQ8L1llYXI+PFJl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==
</w:fldData>
              </w:fldChar>
            </w:r>
            <w:r w:rsidR="0023721D">
              <w:instrText xml:space="preserve"> ADDIN EN.CITE.DATA </w:instrText>
            </w:r>
            <w:r w:rsidR="0023721D">
              <w:fldChar w:fldCharType="end"/>
            </w:r>
            <w:r w:rsidRPr="009E4BAA">
              <w:fldChar w:fldCharType="separate"/>
            </w:r>
            <w:r w:rsidR="0023721D">
              <w:rPr>
                <w:noProof/>
              </w:rPr>
              <w:t>[149, 225]</w:t>
            </w:r>
            <w:r w:rsidRPr="009E4BAA">
              <w:fldChar w:fldCharType="end"/>
            </w:r>
          </w:p>
        </w:tc>
      </w:tr>
    </w:tbl>
    <w:p w14:paraId="0C812970" w14:textId="77777777" w:rsidR="00D021ED" w:rsidRPr="009E4BAA" w:rsidRDefault="00B53DFC" w:rsidP="00B53DFC">
      <w:pPr>
        <w:spacing w:line="240" w:lineRule="auto"/>
        <w:jc w:val="both"/>
      </w:pPr>
      <w:r w:rsidRPr="009E4BAA">
        <w:rPr>
          <w:b/>
        </w:rPr>
        <w:t>Footnotes:</w:t>
      </w:r>
    </w:p>
    <w:p w14:paraId="22B6AD05" w14:textId="2B333565" w:rsidR="005F521B" w:rsidRPr="009E4BAA" w:rsidRDefault="00B53DFC" w:rsidP="00B53DFC">
      <w:pPr>
        <w:spacing w:line="240" w:lineRule="auto"/>
        <w:jc w:val="both"/>
      </w:pPr>
      <w:r w:rsidRPr="009E4BAA">
        <w:t>†</w:t>
      </w:r>
      <w:r w:rsidR="007A7468">
        <w:t xml:space="preserve"> </w:t>
      </w:r>
      <w:r w:rsidRPr="009E4BAA">
        <w:t>In Freund et al., 2015, the loss of binding of 179NC75 following expression of BG505 SOSIP.664 trimers with kifunensine was used to argue a dependency on complex-type glycans. However, they also report a loss of binding to gp120 after digestion with Endoglycosidase H (which cleaves oligomannose- and hybrid-type glycans)</w:t>
      </w:r>
      <w:r w:rsidR="00042B1E" w:rsidRPr="009E4BAA">
        <w:t>. This</w:t>
      </w:r>
      <w:r w:rsidRPr="009E4BAA">
        <w:t xml:space="preserve"> suggest</w:t>
      </w:r>
      <w:r w:rsidR="00042B1E" w:rsidRPr="009E4BAA">
        <w:t>s</w:t>
      </w:r>
      <w:r w:rsidRPr="009E4BAA">
        <w:t xml:space="preserve"> that </w:t>
      </w:r>
      <w:r w:rsidR="00042B1E" w:rsidRPr="009E4BAA">
        <w:t xml:space="preserve">179NC75 recognises </w:t>
      </w:r>
      <w:r w:rsidRPr="009E4BAA">
        <w:t>Man</w:t>
      </w:r>
      <w:r w:rsidRPr="009E4BAA">
        <w:rPr>
          <w:vertAlign w:val="subscript"/>
        </w:rPr>
        <w:t>8-5</w:t>
      </w:r>
      <w:r w:rsidRPr="009E4BAA">
        <w:t>GlcNAc</w:t>
      </w:r>
      <w:r w:rsidRPr="009E4BAA">
        <w:rPr>
          <w:vertAlign w:val="subscript"/>
        </w:rPr>
        <w:t>2</w:t>
      </w:r>
      <w:r w:rsidRPr="009E4BAA">
        <w:t xml:space="preserve"> or hybrid-type structures. </w:t>
      </w:r>
      <w:r w:rsidR="00042B1E" w:rsidRPr="009E4BAA">
        <w:t>In line with this, s</w:t>
      </w:r>
      <w:r w:rsidRPr="009E4BAA">
        <w:t>ite-specific glycan analysis of BG505 SOSIP.664 trimers</w:t>
      </w:r>
      <w:r w:rsidR="00042B1E" w:rsidRPr="009E4BAA">
        <w:t xml:space="preserve"> reports predominantly Man</w:t>
      </w:r>
      <w:r w:rsidR="00042B1E" w:rsidRPr="009E4BAA">
        <w:rPr>
          <w:vertAlign w:val="subscript"/>
        </w:rPr>
        <w:t>8-5</w:t>
      </w:r>
      <w:r w:rsidR="00042B1E" w:rsidRPr="009E4BAA">
        <w:t>GlcNAc</w:t>
      </w:r>
      <w:r w:rsidR="00042B1E" w:rsidRPr="009E4BAA">
        <w:rPr>
          <w:vertAlign w:val="subscript"/>
        </w:rPr>
        <w:t>2</w:t>
      </w:r>
      <w:r w:rsidR="00042B1E" w:rsidRPr="009E4BAA">
        <w:t xml:space="preserve"> glycans at the N276 site, with a small population of hybrid-type structures</w:t>
      </w:r>
      <w:r w:rsidR="0032026B">
        <w:t xml:space="preserve"> </w:t>
      </w:r>
      <w:r w:rsidRPr="009E4BAA">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 </w:instrText>
      </w:r>
      <w:r w:rsidR="00B84949">
        <w:fldChar w:fldCharType="begin">
          <w:fldData xml:space="preserve">PEVuZE5vdGU+PENpdGU+PEF1dGhvcj5CZWhyZW5zPC9BdXRob3I+PFllYXI+MjAxNjwvWWVhcj48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</w:fldData>
        </w:fldChar>
      </w:r>
      <w:r w:rsidR="00B84949">
        <w:instrText xml:space="preserve"> ADDIN EN.CITE.DATA </w:instrText>
      </w:r>
      <w:r w:rsidR="00B84949">
        <w:fldChar w:fldCharType="end"/>
      </w:r>
      <w:r w:rsidRPr="009E4BAA">
        <w:fldChar w:fldCharType="separate"/>
      </w:r>
      <w:r w:rsidR="00B84949">
        <w:rPr>
          <w:noProof/>
        </w:rPr>
        <w:t>[45]</w:t>
      </w:r>
      <w:r w:rsidRPr="009E4BAA">
        <w:fldChar w:fldCharType="end"/>
      </w:r>
      <w:r w:rsidR="0032026B">
        <w:t>.</w:t>
      </w:r>
      <w:r w:rsidR="005F521B" w:rsidRPr="009E4BAA">
        <w:t xml:space="preserve"> </w:t>
      </w:r>
    </w:p>
    <w:p w14:paraId="413F5DA0" w14:textId="1D7BD8B8" w:rsidR="005F521B" w:rsidRPr="009E4BAA" w:rsidRDefault="005F521B" w:rsidP="00B53DFC">
      <w:pPr>
        <w:spacing w:line="240" w:lineRule="auto"/>
        <w:jc w:val="both"/>
        <w:rPr>
          <w:shd w:val="clear" w:color="auto" w:fill="FFFFFF"/>
        </w:rPr>
      </w:pPr>
      <w:r w:rsidRPr="009E4BAA">
        <w:rPr>
          <w:rFonts w:cstheme="minorHAnsi"/>
          <w:shd w:val="clear" w:color="auto" w:fill="FFFFFF"/>
        </w:rPr>
        <w:t>‡</w:t>
      </w:r>
      <w:r w:rsidR="007A7468">
        <w:rPr>
          <w:rFonts w:cstheme="minorHAnsi"/>
          <w:shd w:val="clear" w:color="auto" w:fill="FFFFFF"/>
        </w:rPr>
        <w:t xml:space="preserve"> </w:t>
      </w:r>
      <w:r w:rsidR="00AC1C0C" w:rsidRPr="009E4BAA">
        <w:rPr>
          <w:rFonts w:cstheme="minorHAnsi"/>
          <w:shd w:val="clear" w:color="auto" w:fill="FFFFFF"/>
        </w:rPr>
        <w:t xml:space="preserve">Treatment with </w:t>
      </w:r>
      <w:proofErr w:type="spellStart"/>
      <w:r w:rsidR="00AC1C0C" w:rsidRPr="009E4BAA">
        <w:rPr>
          <w:rFonts w:cstheme="minorHAnsi"/>
          <w:shd w:val="clear" w:color="auto" w:fill="FFFFFF"/>
        </w:rPr>
        <w:t>s</w:t>
      </w:r>
      <w:r w:rsidRPr="009E4BAA">
        <w:t>wainsonine</w:t>
      </w:r>
      <w:proofErr w:type="spellEnd"/>
      <w:r w:rsidRPr="009E4BAA">
        <w:t xml:space="preserve"> (α-m</w:t>
      </w:r>
      <w:r w:rsidR="00AC1C0C" w:rsidRPr="009E4BAA">
        <w:t>annosidase II inhibitor) results</w:t>
      </w:r>
      <w:r w:rsidRPr="009E4BAA">
        <w:t xml:space="preserve"> in oligomannose- </w:t>
      </w:r>
      <w:r w:rsidR="00AC1C0C" w:rsidRPr="009E4BAA">
        <w:t>and</w:t>
      </w:r>
      <w:r w:rsidRPr="009E4BAA">
        <w:t xml:space="preserve"> hybrid-type glycosylation. </w:t>
      </w:r>
      <w:r w:rsidR="00AC1C0C" w:rsidRPr="009E4BAA">
        <w:t xml:space="preserve">Expression in </w:t>
      </w:r>
      <w:r w:rsidRPr="009E4BAA">
        <w:rPr>
          <w:shd w:val="clear" w:color="auto" w:fill="FFFFFF"/>
        </w:rPr>
        <w:t>GnTI</w:t>
      </w:r>
      <w:r w:rsidRPr="009E4BAA">
        <w:rPr>
          <w:sz w:val="20"/>
          <w:szCs w:val="20"/>
          <w:shd w:val="clear" w:color="auto" w:fill="FFFFFF"/>
          <w:vertAlign w:val="superscript"/>
        </w:rPr>
        <w:t>−/−</w:t>
      </w:r>
      <w:r w:rsidRPr="009E4BAA">
        <w:rPr>
          <w:shd w:val="clear" w:color="auto" w:fill="FFFFFF"/>
        </w:rPr>
        <w:t xml:space="preserve"> cells (deficient in </w:t>
      </w:r>
      <w:r w:rsidRPr="009E4BAA">
        <w:t>N-acetylglucosaminyltransferase I</w:t>
      </w:r>
      <w:r w:rsidRPr="009E4BAA">
        <w:rPr>
          <w:shd w:val="clear" w:color="auto" w:fill="FFFFFF"/>
        </w:rPr>
        <w:t>) result</w:t>
      </w:r>
      <w:r w:rsidR="00AC1C0C" w:rsidRPr="009E4BAA">
        <w:rPr>
          <w:shd w:val="clear" w:color="auto" w:fill="FFFFFF"/>
        </w:rPr>
        <w:t>s</w:t>
      </w:r>
      <w:r w:rsidRPr="009E4BAA">
        <w:rPr>
          <w:shd w:val="clear" w:color="auto" w:fill="FFFFFF"/>
        </w:rPr>
        <w:t xml:space="preserve"> in Man</w:t>
      </w:r>
      <w:r w:rsidRPr="009E4BAA">
        <w:rPr>
          <w:shd w:val="clear" w:color="auto" w:fill="FFFFFF"/>
          <w:vertAlign w:val="subscript"/>
        </w:rPr>
        <w:t>5-9</w:t>
      </w:r>
      <w:r w:rsidRPr="009E4BAA">
        <w:rPr>
          <w:shd w:val="clear" w:color="auto" w:fill="FFFFFF"/>
        </w:rPr>
        <w:t>GlcNAc</w:t>
      </w:r>
      <w:r w:rsidRPr="009E4BAA">
        <w:rPr>
          <w:shd w:val="clear" w:color="auto" w:fill="FFFFFF"/>
          <w:vertAlign w:val="subscript"/>
        </w:rPr>
        <w:t>2</w:t>
      </w:r>
      <w:r w:rsidRPr="009E4BAA">
        <w:rPr>
          <w:shd w:val="clear" w:color="auto" w:fill="FFFFFF"/>
        </w:rPr>
        <w:t xml:space="preserve"> structures only.</w:t>
      </w:r>
    </w:p>
    <w:p w14:paraId="0E226604" w14:textId="77777777" w:rsidR="009E4BAA" w:rsidRPr="00AE0BE0" w:rsidRDefault="009E4BAA" w:rsidP="00B53DFC">
      <w:pPr>
        <w:spacing w:line="240" w:lineRule="auto"/>
        <w:jc w:val="both"/>
      </w:pPr>
    </w:p>
    <w:p w14:paraId="33CE2450" w14:textId="57102D9F" w:rsidR="006B20E3" w:rsidRPr="009E4BAA" w:rsidRDefault="00B53DFC" w:rsidP="006B20E3">
      <w:pPr>
        <w:pStyle w:val="Heading1"/>
      </w:pPr>
      <w:r w:rsidRPr="009E4BAA">
        <w:t>6</w:t>
      </w:r>
      <w:r w:rsidR="00695DB4" w:rsidRPr="009E4BAA">
        <w:t xml:space="preserve">. </w:t>
      </w:r>
      <w:r w:rsidR="006B4A01" w:rsidRPr="009E4BAA">
        <w:t>Beyond antigenic mimicry</w:t>
      </w:r>
    </w:p>
    <w:p w14:paraId="2C95EFCA" w14:textId="56E467CE" w:rsidR="006B20E3" w:rsidRPr="00525D64" w:rsidRDefault="00CD0CA0" w:rsidP="006A06B2">
      <w:pPr>
        <w:spacing w:line="360" w:lineRule="auto"/>
        <w:jc w:val="both"/>
        <w:rPr>
          <w:color w:val="FF0000"/>
        </w:rPr>
      </w:pPr>
      <w:r w:rsidRPr="00ED3DB8">
        <w:t>N</w:t>
      </w:r>
      <w:r w:rsidR="00C37E2B" w:rsidRPr="00ED3DB8">
        <w:t xml:space="preserve">ative-like trimers </w:t>
      </w:r>
      <w:r w:rsidRPr="00ED3DB8">
        <w:t>are excellent</w:t>
      </w:r>
      <w:r w:rsidR="00C37E2B" w:rsidRPr="00ED3DB8">
        <w:t xml:space="preserve"> structural mimics of viral Env</w:t>
      </w:r>
      <w:r w:rsidRPr="00ED3DB8">
        <w:t xml:space="preserve">, </w:t>
      </w:r>
      <w:r w:rsidR="00C37E2B" w:rsidRPr="00ED3DB8">
        <w:t>display</w:t>
      </w:r>
      <w:r w:rsidRPr="00ED3DB8">
        <w:t xml:space="preserve"> similar </w:t>
      </w:r>
      <w:r w:rsidR="00C37E2B" w:rsidRPr="00ED3DB8">
        <w:t>glycosylation</w:t>
      </w:r>
      <w:r w:rsidRPr="00ED3DB8">
        <w:t xml:space="preserve"> profiles</w:t>
      </w:r>
      <w:r w:rsidR="00C37E2B" w:rsidRPr="00ED3DB8">
        <w:t xml:space="preserve">, and are </w:t>
      </w:r>
      <w:r w:rsidRPr="00ED3DB8">
        <w:t>cap</w:t>
      </w:r>
      <w:r w:rsidR="00C37E2B" w:rsidRPr="00ED3DB8">
        <w:t xml:space="preserve">able </w:t>
      </w:r>
      <w:r w:rsidRPr="00ED3DB8">
        <w:t>of</w:t>
      </w:r>
      <w:r w:rsidR="00C37E2B" w:rsidRPr="00ED3DB8">
        <w:t xml:space="preserve"> bind</w:t>
      </w:r>
      <w:r w:rsidRPr="00ED3DB8">
        <w:t xml:space="preserve">ing </w:t>
      </w:r>
      <w:r w:rsidR="00C37E2B" w:rsidRPr="00ED3DB8">
        <w:t xml:space="preserve">bnAbs. </w:t>
      </w:r>
      <w:r w:rsidR="00BF253E" w:rsidRPr="00ED3DB8">
        <w:t>Yet</w:t>
      </w:r>
      <w:r w:rsidRPr="00ED3DB8">
        <w:t xml:space="preserve"> </w:t>
      </w:r>
      <w:r w:rsidR="008070FA" w:rsidRPr="009E4BAA">
        <w:t>i</w:t>
      </w:r>
      <w:r w:rsidRPr="009E4BAA">
        <w:t xml:space="preserve">mmunogenicity </w:t>
      </w:r>
      <w:r w:rsidR="00BF253E" w:rsidRPr="009E4BAA">
        <w:t>studies</w:t>
      </w:r>
      <w:r w:rsidRPr="009E4BAA">
        <w:t xml:space="preserve"> </w:t>
      </w:r>
      <w:r w:rsidR="008070FA" w:rsidRPr="009E4BAA">
        <w:t xml:space="preserve">with </w:t>
      </w:r>
      <w:r w:rsidRPr="009E4BAA">
        <w:t xml:space="preserve">native-like trimers </w:t>
      </w:r>
      <w:r w:rsidR="008070FA" w:rsidRPr="009E4BAA">
        <w:t xml:space="preserve">have </w:t>
      </w:r>
      <w:r w:rsidR="00BF253E" w:rsidRPr="009E4BAA">
        <w:t>on</w:t>
      </w:r>
      <w:r w:rsidR="00D03EA6" w:rsidRPr="009E4BAA">
        <w:t xml:space="preserve">ly </w:t>
      </w:r>
      <w:r w:rsidR="00D3089A" w:rsidRPr="009E4BAA">
        <w:t xml:space="preserve">routinely </w:t>
      </w:r>
      <w:r w:rsidR="00D03EA6" w:rsidRPr="009E4BAA">
        <w:t>elicit</w:t>
      </w:r>
      <w:r w:rsidR="008070FA" w:rsidRPr="009E4BAA">
        <w:t>ed</w:t>
      </w:r>
      <w:r w:rsidR="00D03EA6" w:rsidRPr="009E4BAA">
        <w:t xml:space="preserve"> autologous</w:t>
      </w:r>
      <w:r w:rsidR="008070FA" w:rsidRPr="009E4BAA">
        <w:t xml:space="preserve"> T</w:t>
      </w:r>
      <w:r w:rsidR="00D3089A" w:rsidRPr="009E4BAA">
        <w:t>ier-2</w:t>
      </w:r>
      <w:r w:rsidR="00D03EA6" w:rsidRPr="009E4BAA">
        <w:t xml:space="preserve"> nAb</w:t>
      </w:r>
      <w:r w:rsidR="00BF253E" w:rsidRPr="009E4BAA">
        <w:t>s</w:t>
      </w:r>
      <w:r w:rsidR="003E174B" w:rsidRPr="009E4BAA">
        <w:t xml:space="preserve"> and h</w:t>
      </w:r>
      <w:r w:rsidR="008070FA" w:rsidRPr="009E4BAA">
        <w:t>eterologous T</w:t>
      </w:r>
      <w:r w:rsidR="004805E1" w:rsidRPr="009E4BAA">
        <w:t>ier-1 nAbs</w:t>
      </w:r>
      <w:r w:rsidR="0032026B">
        <w:t xml:space="preserve"> </w:t>
      </w:r>
      <w:r w:rsidR="00372D59" w:rsidRPr="009E4BAA">
        <w:fldChar w:fldCharType="begin">
          <w:fldData xml:space="preserve">PEVuZE5vdGU+PENpdGU+PEF1dGhvcj5GZW5nPC9BdXRob3I+PFllYXI+MjAxNjwvWWVhcj48UmVj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5hYWM0MjIzPC9wYWdlcz48dm9sdW1l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</w:fldData>
        </w:fldChar>
      </w:r>
      <w:r w:rsidR="0023721D">
        <w:instrText xml:space="preserve"> ADDIN EN.CITE </w:instrText>
      </w:r>
      <w:r w:rsidR="0023721D">
        <w:fldChar w:fldCharType="begin">
          <w:fldData xml:space="preserve">PEVuZE5vdGU+PENpdGU+PEF1dGhvcj5GZW5nPC9BdXRob3I+PFllYXI+MjAxNjwvWWVhcj48UmVj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</w:fldData>
        </w:fldChar>
      </w:r>
      <w:r w:rsidR="0023721D">
        <w:instrText xml:space="preserve"> ADDIN EN.CITE.DATA </w:instrText>
      </w:r>
      <w:r w:rsidR="0023721D">
        <w:fldChar w:fldCharType="end"/>
      </w:r>
      <w:r w:rsidR="00372D59" w:rsidRPr="009E4BAA">
        <w:fldChar w:fldCharType="separate"/>
      </w:r>
      <w:r w:rsidR="0023721D">
        <w:rPr>
          <w:noProof/>
        </w:rPr>
        <w:t>[107, 116-121]</w:t>
      </w:r>
      <w:r w:rsidR="00372D59" w:rsidRPr="009E4BAA">
        <w:fldChar w:fldCharType="end"/>
      </w:r>
      <w:r w:rsidR="0032026B">
        <w:t>.</w:t>
      </w:r>
      <w:r w:rsidR="003E174B" w:rsidRPr="009E4BAA">
        <w:t xml:space="preserve"> W</w:t>
      </w:r>
      <w:r w:rsidR="004805E1" w:rsidRPr="009E4BAA">
        <w:t>eakly ne</w:t>
      </w:r>
      <w:r w:rsidR="00525D64" w:rsidRPr="009E4BAA">
        <w:t xml:space="preserve">utralising heterologous </w:t>
      </w:r>
      <w:r w:rsidR="008070FA" w:rsidRPr="009E4BAA">
        <w:t>Tier-2</w:t>
      </w:r>
      <w:r w:rsidR="004805E1" w:rsidRPr="009E4BAA">
        <w:t xml:space="preserve"> </w:t>
      </w:r>
      <w:r w:rsidR="00525D64" w:rsidRPr="009E4BAA">
        <w:t>antibodies</w:t>
      </w:r>
      <w:r w:rsidR="004805E1" w:rsidRPr="009E4BAA">
        <w:t xml:space="preserve"> have also been </w:t>
      </w:r>
      <w:r w:rsidR="008070FA" w:rsidRPr="009E4BAA">
        <w:t>reported</w:t>
      </w:r>
      <w:r w:rsidR="001E4134" w:rsidRPr="009E4BAA">
        <w:t xml:space="preserve"> in rabbits</w:t>
      </w:r>
      <w:r w:rsidR="0032026B">
        <w:t xml:space="preserve"> </w:t>
      </w:r>
      <w:r w:rsidR="003E174B" w:rsidRPr="009E4BAA">
        <w:fldChar w:fldCharType="begin">
          <w:fldData xml:space="preserve">PEVuZE5vdGU+PENpdGU+PEF1dGhvcj5Ub3JyZW50cyBkZSBsYSBQZW5hPC9BdXRob3I+PFllYXI+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=
</w:fldData>
        </w:fldChar>
      </w:r>
      <w:r w:rsidR="0023721D">
        <w:instrText xml:space="preserve"> ADDIN EN.CITE </w:instrText>
      </w:r>
      <w:r w:rsidR="0023721D">
        <w:fldChar w:fldCharType="begin">
          <w:fldData xml:space="preserve">PEVuZE5vdGU+PENpdGU+PEF1dGhvcj5Ub3JyZW50cyBkZSBsYSBQZW5hPC9BdXRob3I+PFllYXI+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=
</w:fldData>
        </w:fldChar>
      </w:r>
      <w:r w:rsidR="0023721D">
        <w:instrText xml:space="preserve"> ADDIN EN.CITE.DATA </w:instrText>
      </w:r>
      <w:r w:rsidR="0023721D">
        <w:fldChar w:fldCharType="end"/>
      </w:r>
      <w:r w:rsidR="003E174B" w:rsidRPr="009E4BAA">
        <w:fldChar w:fldCharType="separate"/>
      </w:r>
      <w:r w:rsidR="0023721D">
        <w:rPr>
          <w:noProof/>
        </w:rPr>
        <w:t>[104]</w:t>
      </w:r>
      <w:r w:rsidR="003E174B" w:rsidRPr="009E4BAA">
        <w:fldChar w:fldCharType="end"/>
      </w:r>
      <w:r w:rsidR="0032026B">
        <w:t>.</w:t>
      </w:r>
      <w:r w:rsidR="004805E1" w:rsidRPr="009E4BAA">
        <w:t xml:space="preserve"> </w:t>
      </w:r>
      <w:r w:rsidR="001E4134" w:rsidRPr="009E4BAA">
        <w:t>With the exception of cows (who</w:t>
      </w:r>
      <w:r w:rsidR="008A670E" w:rsidRPr="009E4BAA">
        <w:t>se</w:t>
      </w:r>
      <w:r w:rsidR="00C46A73" w:rsidRPr="009E4BAA">
        <w:t xml:space="preserve"> antibodies naturally contain very long HCDR3</w:t>
      </w:r>
      <w:r w:rsidR="001E4134" w:rsidRPr="009E4BAA">
        <w:t>)</w:t>
      </w:r>
      <w:r w:rsidR="00C46A73" w:rsidRPr="009E4BAA">
        <w:t>,</w:t>
      </w:r>
      <w:r w:rsidR="001E4134" w:rsidRPr="009E4BAA">
        <w:t xml:space="preserve"> </w:t>
      </w:r>
      <w:r w:rsidR="008070FA" w:rsidRPr="009E4BAA">
        <w:t>the</w:t>
      </w:r>
      <w:r w:rsidR="004805E1" w:rsidRPr="009E4BAA">
        <w:t xml:space="preserve"> potent bnAbs </w:t>
      </w:r>
      <w:r w:rsidR="008070FA" w:rsidRPr="009E4BAA">
        <w:t xml:space="preserve">required for a protective vaccine </w:t>
      </w:r>
      <w:r w:rsidR="004805E1" w:rsidRPr="009E4BAA">
        <w:t xml:space="preserve">have </w:t>
      </w:r>
      <w:r w:rsidR="008070FA" w:rsidRPr="009E4BAA">
        <w:t xml:space="preserve">not </w:t>
      </w:r>
      <w:r w:rsidR="00D40853">
        <w:t xml:space="preserve">yet </w:t>
      </w:r>
      <w:r w:rsidR="004805E1" w:rsidRPr="009E4BAA">
        <w:t xml:space="preserve">been generated </w:t>
      </w:r>
      <w:r w:rsidR="008070FA" w:rsidRPr="009E4BAA">
        <w:t>via</w:t>
      </w:r>
      <w:r w:rsidR="004805E1" w:rsidRPr="009E4BAA">
        <w:t xml:space="preserve"> immunisation with native-like trimers</w:t>
      </w:r>
      <w:r w:rsidR="0032026B">
        <w:t xml:space="preserve"> </w:t>
      </w:r>
      <w:r w:rsidR="00542ADA" w:rsidRPr="009E4BAA">
        <w:fldChar w:fldCharType="begin">
          <w:fldData xml:space="preserve">PEVuZE5vdGU+PENpdGU+PEF1dGhvcj5Tb2s8L0F1dGhvcj48WWVhcj4yMDE3PC9ZZWFyPjxSZWNO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</w:fldData>
        </w:fldChar>
      </w:r>
      <w:r w:rsidR="00B84949">
        <w:instrText xml:space="preserve"> ADDIN EN.CITE </w:instrText>
      </w:r>
      <w:r w:rsidR="00B84949">
        <w:fldChar w:fldCharType="begin">
          <w:fldData xml:space="preserve">PEVuZE5vdGU+PENpdGU+PEF1dGhvcj5Tb2s8L0F1dGhvcj48WWVhcj4yMDE3PC9ZZWFyPjxSZWNO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</w:fldData>
        </w:fldChar>
      </w:r>
      <w:r w:rsidR="00B84949">
        <w:instrText xml:space="preserve"> ADDIN EN.CITE.DATA </w:instrText>
      </w:r>
      <w:r w:rsidR="00B84949">
        <w:fldChar w:fldCharType="end"/>
      </w:r>
      <w:r w:rsidR="00542ADA" w:rsidRPr="009E4BAA">
        <w:fldChar w:fldCharType="separate"/>
      </w:r>
      <w:r w:rsidR="00B84949">
        <w:rPr>
          <w:noProof/>
        </w:rPr>
        <w:t>[58]</w:t>
      </w:r>
      <w:r w:rsidR="00542ADA" w:rsidRPr="009E4BAA">
        <w:fldChar w:fldCharType="end"/>
      </w:r>
      <w:r w:rsidR="0032026B">
        <w:t>.</w:t>
      </w:r>
      <w:r w:rsidR="004805E1" w:rsidRPr="009E4BAA">
        <w:t xml:space="preserve"> </w:t>
      </w:r>
      <w:r w:rsidR="006B20E3" w:rsidRPr="009E4BAA">
        <w:rPr>
          <w:shd w:val="clear" w:color="auto" w:fill="FFFFFF"/>
        </w:rPr>
        <w:t xml:space="preserve">The elicitation of </w:t>
      </w:r>
      <w:r w:rsidR="00D03EA6" w:rsidRPr="009E4BAA">
        <w:rPr>
          <w:shd w:val="clear" w:color="auto" w:fill="FFFFFF"/>
        </w:rPr>
        <w:t>bnAbs</w:t>
      </w:r>
      <w:r w:rsidR="006B20E3" w:rsidRPr="009E4BAA">
        <w:rPr>
          <w:shd w:val="clear" w:color="auto" w:fill="FFFFFF"/>
        </w:rPr>
        <w:t xml:space="preserve"> against the envelope spike will inevitably be challenging</w:t>
      </w:r>
      <w:r w:rsidR="006B20E3" w:rsidRPr="006A06B2">
        <w:rPr>
          <w:color w:val="000000"/>
          <w:shd w:val="clear" w:color="auto" w:fill="FFFFFF"/>
        </w:rPr>
        <w:t xml:space="preserve">. Broadly neutralising epitopes are broad due to their conserved nature, </w:t>
      </w:r>
      <w:r w:rsidR="00BF253E" w:rsidRPr="006A06B2">
        <w:rPr>
          <w:color w:val="000000"/>
          <w:shd w:val="clear" w:color="auto" w:fill="FFFFFF"/>
        </w:rPr>
        <w:t>though</w:t>
      </w:r>
      <w:r w:rsidR="006B20E3" w:rsidRPr="006A06B2">
        <w:rPr>
          <w:color w:val="000000"/>
          <w:shd w:val="clear" w:color="auto" w:fill="FFFFFF"/>
        </w:rPr>
        <w:t xml:space="preserve"> conservation generally correlates with poor immunogenicity as otherwise the epitope would have been selected against by immune pressure.</w:t>
      </w:r>
      <w:r w:rsidR="00EA3530" w:rsidRPr="006A06B2">
        <w:rPr>
          <w:color w:val="000000"/>
          <w:shd w:val="clear" w:color="auto" w:fill="FFFFFF"/>
        </w:rPr>
        <w:t xml:space="preserve"> In this section</w:t>
      </w:r>
      <w:r w:rsidR="00797AE5">
        <w:rPr>
          <w:color w:val="000000"/>
          <w:shd w:val="clear" w:color="auto" w:fill="FFFFFF"/>
        </w:rPr>
        <w:t>,</w:t>
      </w:r>
      <w:r w:rsidR="00EA3530" w:rsidRPr="006A06B2">
        <w:rPr>
          <w:color w:val="000000"/>
          <w:shd w:val="clear" w:color="auto" w:fill="FFFFFF"/>
        </w:rPr>
        <w:t xml:space="preserve"> we will address some of the strategies aimed at increasing the immunogenicity of this target.</w:t>
      </w:r>
    </w:p>
    <w:p w14:paraId="716693C0" w14:textId="45D3B0BE" w:rsidR="002965C4" w:rsidRPr="00F422B4" w:rsidRDefault="00B53DFC" w:rsidP="002B2AA0">
      <w:pPr>
        <w:pStyle w:val="Heading2"/>
        <w:spacing w:before="0" w:after="160" w:line="360" w:lineRule="auto"/>
        <w:jc w:val="both"/>
        <w:rPr>
          <w:rFonts w:asciiTheme="minorHAnsi" w:hAnsiTheme="minorHAnsi"/>
          <w:szCs w:val="22"/>
        </w:rPr>
      </w:pPr>
      <w:r>
        <w:rPr>
          <w:rFonts w:asciiTheme="minorHAnsi" w:hAnsiTheme="minorHAnsi"/>
          <w:szCs w:val="22"/>
        </w:rPr>
        <w:t>6</w:t>
      </w:r>
      <w:r w:rsidR="002965C4" w:rsidRPr="00F422B4">
        <w:rPr>
          <w:rFonts w:asciiTheme="minorHAnsi" w:hAnsiTheme="minorHAnsi"/>
          <w:szCs w:val="22"/>
        </w:rPr>
        <w:t>.</w:t>
      </w:r>
      <w:r w:rsidR="00C57119">
        <w:rPr>
          <w:rFonts w:asciiTheme="minorHAnsi" w:hAnsiTheme="minorHAnsi"/>
          <w:szCs w:val="22"/>
        </w:rPr>
        <w:t>1</w:t>
      </w:r>
      <w:r w:rsidR="002965C4" w:rsidRPr="00F422B4">
        <w:rPr>
          <w:rFonts w:asciiTheme="minorHAnsi" w:hAnsiTheme="minorHAnsi"/>
          <w:szCs w:val="22"/>
        </w:rPr>
        <w:t xml:space="preserve"> </w:t>
      </w:r>
      <w:r w:rsidR="001C257C">
        <w:rPr>
          <w:rFonts w:asciiTheme="minorHAnsi" w:hAnsiTheme="minorHAnsi"/>
          <w:szCs w:val="22"/>
        </w:rPr>
        <w:t>M</w:t>
      </w:r>
      <w:r w:rsidR="003A2951" w:rsidRPr="00F422B4">
        <w:rPr>
          <w:rFonts w:asciiTheme="minorHAnsi" w:hAnsiTheme="minorHAnsi"/>
          <w:szCs w:val="22"/>
        </w:rPr>
        <w:t>imicry</w:t>
      </w:r>
      <w:r w:rsidR="001C257C">
        <w:rPr>
          <w:rFonts w:asciiTheme="minorHAnsi" w:hAnsiTheme="minorHAnsi"/>
          <w:szCs w:val="22"/>
        </w:rPr>
        <w:t xml:space="preserve"> of glycan epitope</w:t>
      </w:r>
      <w:r w:rsidR="00AA2557">
        <w:rPr>
          <w:rFonts w:asciiTheme="minorHAnsi" w:hAnsiTheme="minorHAnsi"/>
          <w:szCs w:val="22"/>
        </w:rPr>
        <w:t>s</w:t>
      </w:r>
      <w:r w:rsidR="002F335C">
        <w:rPr>
          <w:rFonts w:asciiTheme="minorHAnsi" w:hAnsiTheme="minorHAnsi"/>
          <w:szCs w:val="22"/>
        </w:rPr>
        <w:t xml:space="preserve">: </w:t>
      </w:r>
      <w:r w:rsidR="001C257C">
        <w:rPr>
          <w:rFonts w:asciiTheme="minorHAnsi" w:hAnsiTheme="minorHAnsi"/>
          <w:szCs w:val="22"/>
        </w:rPr>
        <w:t>chemical</w:t>
      </w:r>
      <w:r w:rsidR="00CA4678">
        <w:rPr>
          <w:rFonts w:asciiTheme="minorHAnsi" w:hAnsiTheme="minorHAnsi"/>
          <w:szCs w:val="22"/>
        </w:rPr>
        <w:t xml:space="preserve"> approaches</w:t>
      </w:r>
    </w:p>
    <w:p w14:paraId="2438DA54" w14:textId="7E8A7235" w:rsidR="006C5DFA" w:rsidRPr="009E4BAA" w:rsidRDefault="000C4766" w:rsidP="002B2AA0">
      <w:pPr>
        <w:spacing w:line="360" w:lineRule="auto"/>
        <w:jc w:val="both"/>
      </w:pPr>
      <w:r w:rsidRPr="00F422B4">
        <w:t xml:space="preserve">The first </w:t>
      </w:r>
      <w:r w:rsidR="00F94245" w:rsidRPr="00F422B4">
        <w:t xml:space="preserve">of many </w:t>
      </w:r>
      <w:r w:rsidRPr="00F422B4">
        <w:t xml:space="preserve">glycan-binding </w:t>
      </w:r>
      <w:r w:rsidR="00D03EA6">
        <w:t>bnAbs</w:t>
      </w:r>
      <w:r w:rsidRPr="00F422B4">
        <w:t xml:space="preserve"> to be discovered was 2G12. </w:t>
      </w:r>
      <w:r w:rsidR="004E765F" w:rsidRPr="00F422B4">
        <w:t xml:space="preserve">To date, this the </w:t>
      </w:r>
      <w:r w:rsidRPr="00F422B4">
        <w:t xml:space="preserve">only </w:t>
      </w:r>
      <w:r w:rsidR="00E94132">
        <w:t xml:space="preserve">bnAb </w:t>
      </w:r>
      <w:r w:rsidR="009662D5">
        <w:t xml:space="preserve">identified </w:t>
      </w:r>
      <w:r w:rsidR="00192797" w:rsidRPr="00F422B4">
        <w:t xml:space="preserve">to exclusively </w:t>
      </w:r>
      <w:r w:rsidR="00E94132">
        <w:t>bind</w:t>
      </w:r>
      <w:r w:rsidR="00192797" w:rsidRPr="00F422B4">
        <w:t xml:space="preserve"> glycans.</w:t>
      </w:r>
      <w:r w:rsidRPr="00F422B4">
        <w:t xml:space="preserve"> The </w:t>
      </w:r>
      <w:r w:rsidRPr="009E4BAA">
        <w:t>2G12 antibody recognises cluster</w:t>
      </w:r>
      <w:r w:rsidR="00663389" w:rsidRPr="009E4BAA">
        <w:t>s</w:t>
      </w:r>
      <w:r w:rsidRPr="009E4BAA">
        <w:t xml:space="preserve"> of </w:t>
      </w:r>
      <w:r w:rsidR="00663389" w:rsidRPr="009E4BAA">
        <w:rPr>
          <w:rFonts w:cstheme="minorHAnsi"/>
        </w:rPr>
        <w:t>α</w:t>
      </w:r>
      <w:r w:rsidR="00663389" w:rsidRPr="009E4BAA">
        <w:t>1</w:t>
      </w:r>
      <w:r w:rsidR="00F329E0">
        <w:rPr>
          <w:rFonts w:cstheme="minorHAnsi"/>
        </w:rPr>
        <w:t>-</w:t>
      </w:r>
      <w:r w:rsidR="00F329E0" w:rsidRPr="009E4BAA">
        <w:t>2</w:t>
      </w:r>
      <w:r w:rsidR="00F329E0">
        <w:t>-</w:t>
      </w:r>
      <w:r w:rsidR="00663389" w:rsidRPr="009E4BAA">
        <w:t>linked</w:t>
      </w:r>
      <w:r w:rsidR="00F329E0">
        <w:t xml:space="preserve"> mannose</w:t>
      </w:r>
      <w:r w:rsidR="00663389" w:rsidRPr="009E4BAA">
        <w:t xml:space="preserve"> motifs </w:t>
      </w:r>
      <w:r w:rsidR="00FD7B72" w:rsidRPr="009E4BAA">
        <w:t xml:space="preserve">present </w:t>
      </w:r>
      <w:r w:rsidR="00663389" w:rsidRPr="009E4BAA">
        <w:t xml:space="preserve">on </w:t>
      </w:r>
      <w:r w:rsidR="00FD7B72" w:rsidRPr="009E4BAA">
        <w:t xml:space="preserve">the </w:t>
      </w:r>
      <w:r w:rsidR="00663389" w:rsidRPr="009E4BAA">
        <w:t>Man</w:t>
      </w:r>
      <w:r w:rsidR="00663389" w:rsidRPr="009E4BAA">
        <w:rPr>
          <w:vertAlign w:val="subscript"/>
        </w:rPr>
        <w:t>8-9</w:t>
      </w:r>
      <w:r w:rsidR="00663389" w:rsidRPr="009E4BAA">
        <w:t>GlcNAc</w:t>
      </w:r>
      <w:r w:rsidR="00663389" w:rsidRPr="009E4BAA">
        <w:rPr>
          <w:vertAlign w:val="subscript"/>
        </w:rPr>
        <w:t>2</w:t>
      </w:r>
      <w:r w:rsidR="00663389" w:rsidRPr="009E4BAA">
        <w:rPr>
          <w:vertAlign w:val="subscript"/>
        </w:rPr>
        <w:softHyphen/>
      </w:r>
      <w:r w:rsidR="00FD7B72" w:rsidRPr="009E4BAA">
        <w:t xml:space="preserve"> structures</w:t>
      </w:r>
      <w:r w:rsidR="00663389" w:rsidRPr="009E4BAA">
        <w:rPr>
          <w:vertAlign w:val="subscript"/>
        </w:rPr>
        <w:t xml:space="preserve"> </w:t>
      </w:r>
      <w:r w:rsidR="00663389" w:rsidRPr="009E4BAA">
        <w:t>of the</w:t>
      </w:r>
      <w:r w:rsidRPr="009E4BAA">
        <w:t xml:space="preserve"> </w:t>
      </w:r>
      <w:r w:rsidR="00AD22CF">
        <w:t>IMP</w:t>
      </w:r>
      <w:r w:rsidR="00663389" w:rsidRPr="009E4BAA">
        <w:t xml:space="preserve"> (</w:t>
      </w:r>
      <w:r w:rsidR="00FD1C6A" w:rsidRPr="009E4BAA">
        <w:t xml:space="preserve">Fig. </w:t>
      </w:r>
      <w:r w:rsidR="009E4BAA" w:rsidRPr="009E4BAA">
        <w:t>2</w:t>
      </w:r>
      <w:r w:rsidR="00663389" w:rsidRPr="009E4BAA">
        <w:t>)</w:t>
      </w:r>
      <w:r w:rsidR="0032026B">
        <w:t xml:space="preserve"> </w:t>
      </w:r>
      <w:r w:rsidR="007F2DB6" w:rsidRPr="009E4BAA">
        <w:fldChar w:fldCharType="begin">
          <w:fldData xml:space="preserve">PEVuZE5vdGU+PENpdGU+PEF1dGhvcj5TY2FubGFuPC9BdXRob3I+PFllYXI+MjAwMjwvWWVhcj48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</w:fldData>
        </w:fldChar>
      </w:r>
      <w:r w:rsidR="0023721D">
        <w:instrText xml:space="preserve"> ADDIN EN.CITE </w:instrText>
      </w:r>
      <w:r w:rsidR="0023721D">
        <w:fldChar w:fldCharType="begin">
          <w:fldData xml:space="preserve">PEVuZE5vdGU+PENpdGU+PEF1dGhvcj5TY2FubGFuPC9BdXRob3I+PFllYXI+MjAwMjwvWWVhcj48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</w:fldData>
        </w:fldChar>
      </w:r>
      <w:r w:rsidR="0023721D">
        <w:instrText xml:space="preserve"> ADDIN EN.CITE.DATA </w:instrText>
      </w:r>
      <w:r w:rsidR="0023721D">
        <w:fldChar w:fldCharType="end"/>
      </w:r>
      <w:r w:rsidR="007F2DB6" w:rsidRPr="009E4BAA">
        <w:fldChar w:fldCharType="separate"/>
      </w:r>
      <w:r w:rsidR="0023721D">
        <w:rPr>
          <w:noProof/>
        </w:rPr>
        <w:t>[124-130]</w:t>
      </w:r>
      <w:r w:rsidR="007F2DB6" w:rsidRPr="009E4BAA">
        <w:fldChar w:fldCharType="end"/>
      </w:r>
      <w:r w:rsidR="0032026B">
        <w:t>.</w:t>
      </w:r>
      <w:r w:rsidR="00C223D2" w:rsidRPr="009E4BAA">
        <w:t xml:space="preserve"> </w:t>
      </w:r>
      <w:r w:rsidR="00DC5D6A" w:rsidRPr="009E4BAA">
        <w:t>Glycan</w:t>
      </w:r>
      <w:r w:rsidR="00663389" w:rsidRPr="009E4BAA">
        <w:t xml:space="preserve"> </w:t>
      </w:r>
      <w:r w:rsidR="004E765F" w:rsidRPr="009E4BAA">
        <w:t xml:space="preserve">based </w:t>
      </w:r>
      <w:r w:rsidR="00663389" w:rsidRPr="009E4BAA">
        <w:t xml:space="preserve">vaccine </w:t>
      </w:r>
      <w:r w:rsidR="00663389" w:rsidRPr="009E4BAA">
        <w:lastRenderedPageBreak/>
        <w:t xml:space="preserve">strategies have </w:t>
      </w:r>
      <w:r w:rsidR="004E765F" w:rsidRPr="009E4BAA">
        <w:t xml:space="preserve">thus far centred </w:t>
      </w:r>
      <w:r w:rsidR="00F94245" w:rsidRPr="009E4BAA">
        <w:t xml:space="preserve">on </w:t>
      </w:r>
      <w:r w:rsidR="00663389" w:rsidRPr="009E4BAA">
        <w:t xml:space="preserve">the design of immunogens that </w:t>
      </w:r>
      <w:r w:rsidR="00F94245" w:rsidRPr="009E4BAA">
        <w:t>mimic</w:t>
      </w:r>
      <w:r w:rsidR="00663389" w:rsidRPr="009E4BAA">
        <w:t xml:space="preserve"> </w:t>
      </w:r>
      <w:r w:rsidR="00F94245" w:rsidRPr="009E4BAA">
        <w:t xml:space="preserve">the 2G12 epitope. </w:t>
      </w:r>
      <w:r w:rsidR="00663389" w:rsidRPr="009E4BAA">
        <w:t xml:space="preserve">Several groups have created immunogens </w:t>
      </w:r>
      <w:r w:rsidR="00FC0C5E" w:rsidRPr="009E4BAA">
        <w:t>displaying</w:t>
      </w:r>
      <w:r w:rsidR="00E918EE" w:rsidRPr="009E4BAA">
        <w:t xml:space="preserve"> multivalent,</w:t>
      </w:r>
      <w:r w:rsidR="00663389" w:rsidRPr="009E4BAA">
        <w:t xml:space="preserve"> c</w:t>
      </w:r>
      <w:r w:rsidR="00E918EE" w:rsidRPr="009E4BAA">
        <w:t xml:space="preserve">hemically synthesised </w:t>
      </w:r>
      <w:r w:rsidR="00F94245" w:rsidRPr="009E4BAA">
        <w:t xml:space="preserve">oligomannose-type glycans </w:t>
      </w:r>
      <w:r w:rsidR="00E918EE" w:rsidRPr="009E4BAA">
        <w:t xml:space="preserve">attached </w:t>
      </w:r>
      <w:r w:rsidR="004A2C66" w:rsidRPr="009E4BAA">
        <w:t xml:space="preserve">to </w:t>
      </w:r>
      <w:r w:rsidR="00E918EE" w:rsidRPr="009E4BAA">
        <w:t>various</w:t>
      </w:r>
      <w:r w:rsidR="004A2C66" w:rsidRPr="009E4BAA">
        <w:t xml:space="preserve"> scaffolds</w:t>
      </w:r>
      <w:r w:rsidR="00E94132" w:rsidRPr="009E4BAA">
        <w:t>,</w:t>
      </w:r>
      <w:r w:rsidR="004A2C66" w:rsidRPr="009E4BAA">
        <w:t xml:space="preserve"> including</w:t>
      </w:r>
      <w:r w:rsidR="00663389" w:rsidRPr="009E4BAA">
        <w:t>:</w:t>
      </w:r>
      <w:r w:rsidR="004A2C66" w:rsidRPr="009E4BAA">
        <w:t xml:space="preserve"> </w:t>
      </w:r>
      <w:r w:rsidR="00F94245" w:rsidRPr="009E4BAA">
        <w:t>carbohydrat</w:t>
      </w:r>
      <w:r w:rsidR="008B2B6F" w:rsidRPr="009E4BAA">
        <w:t>e</w:t>
      </w:r>
      <w:r w:rsidR="006D6A0E" w:rsidRPr="009E4BAA">
        <w:t xml:space="preserve">, </w:t>
      </w:r>
      <w:r w:rsidR="00991983" w:rsidRPr="009E4BAA">
        <w:t xml:space="preserve">cholic acid, </w:t>
      </w:r>
      <w:r w:rsidR="006D6A0E" w:rsidRPr="009E4BAA">
        <w:t>cyclic peptide, dendrimer,</w:t>
      </w:r>
      <w:r w:rsidR="00991983" w:rsidRPr="009E4BAA">
        <w:t xml:space="preserve"> </w:t>
      </w:r>
      <w:r w:rsidR="00835BAD" w:rsidRPr="009E4BAA">
        <w:t>DNA</w:t>
      </w:r>
      <w:r w:rsidR="00CA4678" w:rsidRPr="009E4BAA">
        <w:t>,</w:t>
      </w:r>
      <w:r w:rsidR="00991983" w:rsidRPr="009E4BAA">
        <w:t xml:space="preserve"> and</w:t>
      </w:r>
      <w:r w:rsidR="004A2C66" w:rsidRPr="009E4BAA">
        <w:t xml:space="preserve"> </w:t>
      </w:r>
      <w:r w:rsidR="00CA4678" w:rsidRPr="009E4BAA">
        <w:t>gold</w:t>
      </w:r>
      <w:r w:rsidR="00991983" w:rsidRPr="009E4BAA">
        <w:t xml:space="preserve"> </w:t>
      </w:r>
      <w:r w:rsidR="00BA231A" w:rsidRPr="009E4BAA">
        <w:t>(reviewed in Wang, 2013</w:t>
      </w:r>
      <w:r w:rsidR="0032026B">
        <w:t xml:space="preserve"> </w:t>
      </w:r>
      <w:r w:rsidR="003148E8" w:rsidRPr="009E4BAA">
        <w:fldChar w:fldCharType="begin"/>
      </w:r>
      <w:r w:rsidR="0023721D">
        <w:instrText xml:space="preserve"> ADDIN EN.CITE &lt;EndNote&gt;&lt;Cite&gt;&lt;Author&gt;Wang&lt;/Author&gt;&lt;Year&gt;2013&lt;/Year&gt;&lt;RecNum&gt;1942&lt;/RecNum&gt;&lt;DisplayText&gt;[226]&lt;/DisplayText&gt;&lt;record&gt;&lt;rec-number&gt;1942&lt;/rec-number&gt;&lt;foreign-keys&gt;&lt;key app="EN" db-id="p2pxssdv6repwwevvsjpx0dqxsx0eer995xr" timestamp="1543514125"&gt;1942&lt;/key&gt;&lt;/foreign-keys&gt;&lt;ref-type name="Journal Article"&gt;17&lt;/ref-type&gt;&lt;contributors&gt;&lt;authors&gt;&lt;author&gt;Wang, L. X.&lt;/author&gt;&lt;/authors&gt;&lt;/contributors&gt;&lt;titles&gt;&lt;title&gt;Synthetic carbohydrate antigens for HIV vaccine design&lt;/title&gt;&lt;secondary-title&gt;Curr Opin Chem Biol&lt;/secondary-title&gt;&lt;/titles&gt;&lt;periodical&gt;&lt;full-title&gt;Curr Opin Chem Biol&lt;/full-title&gt;&lt;/periodical&gt;&lt;pages&gt;997-1005&lt;/pages&gt;&lt;volume&gt;17&lt;/volume&gt;&lt;number&gt;6&lt;/number&gt;&lt;edition&gt;2014/01/28&lt;/edition&gt;&lt;keywords&gt;&lt;keyword&gt;AIDS Vaccines/*chemistry/immunology&lt;/keyword&gt;&lt;keyword&gt;Amino Acid Sequence&lt;/keyword&gt;&lt;keyword&gt;Antibodies, Neutralizing/*chemistry/immunology&lt;/keyword&gt;&lt;keyword&gt;Carbohydrate Sequence&lt;/keyword&gt;&lt;keyword&gt;Crystallography, X-Ray&lt;/keyword&gt;&lt;keyword&gt;Epitopes/chemistry/immunology&lt;/keyword&gt;&lt;keyword&gt;Glycosylation&lt;/keyword&gt;&lt;keyword&gt;HIV/chemistry/*immunology&lt;/keyword&gt;&lt;keyword&gt;HIV Infections/immunology/*prevention &amp;amp; control&lt;/keyword&gt;&lt;keyword&gt;Humans&lt;/keyword&gt;&lt;keyword&gt;Molecular Sequence Data&lt;/keyword&gt;&lt;keyword&gt;Polysaccharides/chemistry/immunology&lt;/keyword&gt;&lt;keyword&gt;Vaccines, Synthetic/*chemistry/immunology&lt;/keyword&gt;&lt;/keywords&gt;&lt;dates&gt;&lt;year&gt;2013&lt;/year&gt;&lt;pub-dates&gt;&lt;date&gt;Dec&lt;/date&gt;&lt;/pub-dates&gt;&lt;/dates&gt;&lt;isbn&gt;1879-0402 (Electronic)&amp;#xD;1367-5931 (Linking)&lt;/isbn&gt;&lt;accession-num&gt;24466581&lt;/accession-num&gt;&lt;urls&gt;&lt;related-urls&gt;&lt;url&gt;https://www.ncbi.nlm.nih.gov/pubmed/24466581&lt;/url&gt;&lt;/related-urls&gt;&lt;/urls&gt;&lt;custom2&gt;PMC4100479&lt;/custom2&gt;&lt;/record&gt;&lt;/Cite&gt;&lt;/EndNote&gt;</w:instrText>
      </w:r>
      <w:r w:rsidR="003148E8" w:rsidRPr="009E4BAA">
        <w:fldChar w:fldCharType="separate"/>
      </w:r>
      <w:r w:rsidR="0023721D">
        <w:rPr>
          <w:noProof/>
        </w:rPr>
        <w:t>[226]</w:t>
      </w:r>
      <w:r w:rsidR="003148E8" w:rsidRPr="009E4BAA">
        <w:fldChar w:fldCharType="end"/>
      </w:r>
      <w:r w:rsidR="0032026B">
        <w:t>).</w:t>
      </w:r>
      <w:r w:rsidR="004A2C66" w:rsidRPr="009E4BAA">
        <w:t xml:space="preserve"> </w:t>
      </w:r>
      <w:r w:rsidR="00F94245" w:rsidRPr="009E4BAA">
        <w:t xml:space="preserve">Although </w:t>
      </w:r>
      <w:r w:rsidR="004E765F" w:rsidRPr="009E4BAA">
        <w:t>many of</w:t>
      </w:r>
      <w:r w:rsidR="00F94245" w:rsidRPr="009E4BAA">
        <w:t xml:space="preserve"> these constructs are able to bind 2G12</w:t>
      </w:r>
      <w:r w:rsidR="00FC0C5E" w:rsidRPr="009E4BAA">
        <w:t>,</w:t>
      </w:r>
      <w:r w:rsidR="00AE6653" w:rsidRPr="009E4BAA">
        <w:t xml:space="preserve"> and could elicit antibodies with </w:t>
      </w:r>
      <w:r w:rsidR="008413B4" w:rsidRPr="009E4BAA">
        <w:t xml:space="preserve">specificity to </w:t>
      </w:r>
      <w:r w:rsidR="006E4B95" w:rsidRPr="009E4BAA">
        <w:t>oligomannose</w:t>
      </w:r>
      <w:r w:rsidR="008413B4" w:rsidRPr="009E4BAA">
        <w:t>-type glycans</w:t>
      </w:r>
      <w:r w:rsidR="00F94245" w:rsidRPr="009E4BAA">
        <w:t xml:space="preserve">, </w:t>
      </w:r>
      <w:r w:rsidR="00280CA5" w:rsidRPr="009E4BAA">
        <w:t>none</w:t>
      </w:r>
      <w:r w:rsidR="00FD7B72" w:rsidRPr="009E4BAA">
        <w:t xml:space="preserve"> have</w:t>
      </w:r>
      <w:r w:rsidR="00F94245" w:rsidRPr="009E4BAA">
        <w:t xml:space="preserve"> </w:t>
      </w:r>
      <w:r w:rsidR="00AE6653" w:rsidRPr="009E4BAA">
        <w:t xml:space="preserve">induced antibodies capable of </w:t>
      </w:r>
      <w:r w:rsidR="00405A07" w:rsidRPr="009E4BAA">
        <w:t>neutralising HIV-1</w:t>
      </w:r>
      <w:r w:rsidR="006E4B95" w:rsidRPr="009E4BAA">
        <w:t>. This may be due</w:t>
      </w:r>
      <w:r w:rsidR="00A078C8" w:rsidRPr="009E4BAA">
        <w:t xml:space="preserve"> </w:t>
      </w:r>
      <w:r w:rsidR="006E4B95" w:rsidRPr="009E4BAA">
        <w:t xml:space="preserve">to the inability of these antibodies to recognise clusters of oligomannose-type glycans as they are presented on Env, perhaps due to </w:t>
      </w:r>
      <w:r w:rsidR="00C50491" w:rsidRPr="009E4BAA">
        <w:t>their non-</w:t>
      </w:r>
      <w:r w:rsidR="00AE6653" w:rsidRPr="009E4BAA">
        <w:t xml:space="preserve">domain-exchanged </w:t>
      </w:r>
      <w:r w:rsidR="00C50491" w:rsidRPr="009E4BAA">
        <w:t>structures</w:t>
      </w:r>
      <w:r w:rsidR="00AE6653" w:rsidRPr="009E4BAA">
        <w:t>. Domain</w:t>
      </w:r>
      <w:r w:rsidR="00DA326E" w:rsidRPr="009E4BAA">
        <w:t>-</w:t>
      </w:r>
      <w:r w:rsidR="00AE6653" w:rsidRPr="009E4BAA">
        <w:t xml:space="preserve">exchange (at least for 2G12) is a </w:t>
      </w:r>
      <w:r w:rsidR="00A078C8" w:rsidRPr="009E4BAA">
        <w:t>requirement</w:t>
      </w:r>
      <w:r w:rsidR="00AE6653" w:rsidRPr="009E4BAA">
        <w:t xml:space="preserve"> for</w:t>
      </w:r>
      <w:r w:rsidR="008413B4" w:rsidRPr="009E4BAA">
        <w:t xml:space="preserve"> HIV-1</w:t>
      </w:r>
      <w:r w:rsidR="00AE6653" w:rsidRPr="009E4BAA">
        <w:t xml:space="preserve"> neutralisation</w:t>
      </w:r>
      <w:r w:rsidR="0032026B">
        <w:t xml:space="preserve"> </w:t>
      </w:r>
      <w:r w:rsidR="00FC0C5E" w:rsidRPr="009E4BAA">
        <w:fldChar w:fldCharType="begin">
          <w:fldData xml:space="preserve">PEVuZE5vdGU+PENpdGU+PEF1dGhvcj5Eb29yZXM8L0F1dGhvcj48WWVhcj4yMDEwPC9ZZWFyPjxS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</w:fldData>
        </w:fldChar>
      </w:r>
      <w:r w:rsidR="0023721D">
        <w:instrText xml:space="preserve"> ADDIN EN.CITE </w:instrText>
      </w:r>
      <w:r w:rsidR="0023721D">
        <w:fldChar w:fldCharType="begin">
          <w:fldData xml:space="preserve">PEVuZE5vdGU+PENpdGU+PEF1dGhvcj5Eb29yZXM8L0F1dGhvcj48WWVhcj4yMDEwPC9ZZWFyPjxS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</w:fldData>
        </w:fldChar>
      </w:r>
      <w:r w:rsidR="0023721D">
        <w:instrText xml:space="preserve"> ADDIN EN.CITE.DATA </w:instrText>
      </w:r>
      <w:r w:rsidR="0023721D">
        <w:fldChar w:fldCharType="end"/>
      </w:r>
      <w:r w:rsidR="00FC0C5E" w:rsidRPr="009E4BAA">
        <w:fldChar w:fldCharType="separate"/>
      </w:r>
      <w:r w:rsidR="0023721D">
        <w:rPr>
          <w:noProof/>
        </w:rPr>
        <w:t>[227]</w:t>
      </w:r>
      <w:r w:rsidR="00FC0C5E" w:rsidRPr="009E4BAA">
        <w:fldChar w:fldCharType="end"/>
      </w:r>
      <w:r w:rsidR="0032026B">
        <w:t>.</w:t>
      </w:r>
    </w:p>
    <w:p w14:paraId="0881574B" w14:textId="2D5AA394" w:rsidR="00E84F29" w:rsidRPr="00C10082" w:rsidRDefault="00E84F29" w:rsidP="009E4BAA">
      <w:pPr>
        <w:pStyle w:val="CommentText"/>
        <w:spacing w:line="360" w:lineRule="auto"/>
        <w:ind w:firstLine="720"/>
        <w:jc w:val="both"/>
        <w:rPr>
          <w:sz w:val="22"/>
          <w:szCs w:val="22"/>
        </w:rPr>
      </w:pPr>
      <w:r w:rsidRPr="009E4BAA">
        <w:rPr>
          <w:sz w:val="22"/>
          <w:szCs w:val="22"/>
        </w:rPr>
        <w:t>The mimicry of other glycan-targeting bnAb epi</w:t>
      </w:r>
      <w:r w:rsidRPr="00F84571">
        <w:rPr>
          <w:sz w:val="22"/>
          <w:szCs w:val="22"/>
        </w:rPr>
        <w:t xml:space="preserve">topes has been explored with the design of peptide-based </w:t>
      </w:r>
      <w:r w:rsidRPr="00EF0738">
        <w:rPr>
          <w:sz w:val="22"/>
          <w:szCs w:val="22"/>
        </w:rPr>
        <w:t>immunogens</w:t>
      </w:r>
      <w:r w:rsidR="00F84571" w:rsidRPr="00EF0738">
        <w:rPr>
          <w:sz w:val="22"/>
          <w:szCs w:val="22"/>
        </w:rPr>
        <w:t xml:space="preserve">. Glycopeptides </w:t>
      </w:r>
      <w:r w:rsidR="00CC3681" w:rsidRPr="00EF0738">
        <w:rPr>
          <w:sz w:val="22"/>
          <w:szCs w:val="22"/>
        </w:rPr>
        <w:t>based on the V1/</w:t>
      </w:r>
      <w:r w:rsidR="00E61879">
        <w:rPr>
          <w:sz w:val="22"/>
          <w:szCs w:val="22"/>
        </w:rPr>
        <w:t>V</w:t>
      </w:r>
      <w:r w:rsidR="00CC3681" w:rsidRPr="00EF0738">
        <w:rPr>
          <w:sz w:val="22"/>
          <w:szCs w:val="22"/>
        </w:rPr>
        <w:t>2 region</w:t>
      </w:r>
      <w:r w:rsidR="003148E8">
        <w:rPr>
          <w:sz w:val="22"/>
          <w:szCs w:val="22"/>
        </w:rPr>
        <w:t>,</w:t>
      </w:r>
      <w:r w:rsidR="00CC3681" w:rsidRPr="00EF0738">
        <w:rPr>
          <w:sz w:val="22"/>
          <w:szCs w:val="22"/>
        </w:rPr>
        <w:t xml:space="preserve"> containing the</w:t>
      </w:r>
      <w:r w:rsidR="00F84571" w:rsidRPr="00EF0738">
        <w:rPr>
          <w:sz w:val="22"/>
          <w:szCs w:val="22"/>
        </w:rPr>
        <w:t xml:space="preserve"> N156 and N160 </w:t>
      </w:r>
      <w:r w:rsidR="00175109">
        <w:rPr>
          <w:sz w:val="22"/>
          <w:szCs w:val="22"/>
        </w:rPr>
        <w:t>PNGS</w:t>
      </w:r>
      <w:r w:rsidR="003148E8">
        <w:rPr>
          <w:sz w:val="22"/>
          <w:szCs w:val="22"/>
        </w:rPr>
        <w:t>,</w:t>
      </w:r>
      <w:r w:rsidR="00F84571" w:rsidRPr="00EF0738">
        <w:rPr>
          <w:sz w:val="22"/>
          <w:szCs w:val="22"/>
        </w:rPr>
        <w:t xml:space="preserve"> </w:t>
      </w:r>
      <w:r w:rsidR="003148E8">
        <w:rPr>
          <w:sz w:val="22"/>
          <w:szCs w:val="22"/>
        </w:rPr>
        <w:t>a</w:t>
      </w:r>
      <w:r w:rsidR="00F84571" w:rsidRPr="00EF0738">
        <w:rPr>
          <w:sz w:val="22"/>
          <w:szCs w:val="22"/>
        </w:rPr>
        <w:t xml:space="preserve">re capable of </w:t>
      </w:r>
      <w:r w:rsidR="00CC3681" w:rsidRPr="00EF0738">
        <w:rPr>
          <w:sz w:val="22"/>
          <w:szCs w:val="22"/>
        </w:rPr>
        <w:t xml:space="preserve">binding both apex targeting </w:t>
      </w:r>
      <w:proofErr w:type="spellStart"/>
      <w:r w:rsidR="00CC3681" w:rsidRPr="00EF0738">
        <w:rPr>
          <w:sz w:val="22"/>
          <w:szCs w:val="22"/>
        </w:rPr>
        <w:t>bnAbs</w:t>
      </w:r>
      <w:proofErr w:type="spellEnd"/>
      <w:r w:rsidR="00CC3681" w:rsidRPr="00EF0738">
        <w:rPr>
          <w:sz w:val="22"/>
          <w:szCs w:val="22"/>
        </w:rPr>
        <w:t xml:space="preserve"> and </w:t>
      </w:r>
      <w:r w:rsidR="00CC3681" w:rsidRPr="00525D64">
        <w:rPr>
          <w:sz w:val="22"/>
          <w:szCs w:val="22"/>
        </w:rPr>
        <w:t>their unmutated common ancestors</w:t>
      </w:r>
      <w:r w:rsidR="0032026B">
        <w:rPr>
          <w:sz w:val="22"/>
          <w:szCs w:val="22"/>
        </w:rPr>
        <w:t xml:space="preserve"> </w:t>
      </w:r>
      <w:r w:rsidR="00F84571" w:rsidRPr="00455622">
        <w:rPr>
          <w:sz w:val="22"/>
          <w:szCs w:val="22"/>
        </w:rPr>
        <w:fldChar w:fldCharType="begin">
          <w:fldData xml:space="preserve">PEVuZE5vdGU+PENpdGU+PEF1dGhvcj5BdXNzZWRhdDwvQXV0aG9yPjxZZWFyPjIwMTM8L1llYXI+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</w:fldData>
        </w:fldChar>
      </w:r>
      <w:r w:rsidR="0023721D">
        <w:rPr>
          <w:sz w:val="22"/>
          <w:szCs w:val="22"/>
        </w:rPr>
        <w:instrText xml:space="preserve"> ADDIN EN.CITE </w:instrText>
      </w:r>
      <w:r w:rsidR="0023721D">
        <w:rPr>
          <w:sz w:val="22"/>
          <w:szCs w:val="22"/>
        </w:rPr>
        <w:fldChar w:fldCharType="begin">
          <w:fldData xml:space="preserve">PEVuZE5vdGU+PENpdGU+PEF1dGhvcj5BdXNzZWRhdDwvQXV0aG9yPjxZZWFyPjIwMTM8L1llYXI+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</w:fldData>
        </w:fldChar>
      </w:r>
      <w:r w:rsidR="0023721D">
        <w:rPr>
          <w:sz w:val="22"/>
          <w:szCs w:val="22"/>
        </w:rPr>
        <w:instrText xml:space="preserve"> ADDIN EN.CITE.DATA </w:instrText>
      </w:r>
      <w:r w:rsidR="0023721D">
        <w:rPr>
          <w:sz w:val="22"/>
          <w:szCs w:val="22"/>
        </w:rPr>
      </w:r>
      <w:r w:rsidR="0023721D">
        <w:rPr>
          <w:sz w:val="22"/>
          <w:szCs w:val="22"/>
        </w:rPr>
        <w:fldChar w:fldCharType="end"/>
      </w:r>
      <w:r w:rsidR="00F84571" w:rsidRPr="00455622">
        <w:rPr>
          <w:sz w:val="22"/>
          <w:szCs w:val="22"/>
        </w:rPr>
      </w:r>
      <w:r w:rsidR="00F84571" w:rsidRPr="00455622">
        <w:rPr>
          <w:sz w:val="22"/>
          <w:szCs w:val="22"/>
        </w:rPr>
        <w:fldChar w:fldCharType="separate"/>
      </w:r>
      <w:r w:rsidR="0023721D">
        <w:rPr>
          <w:noProof/>
          <w:sz w:val="22"/>
          <w:szCs w:val="22"/>
        </w:rPr>
        <w:t>[202, 228, 229]</w:t>
      </w:r>
      <w:r w:rsidR="00F84571" w:rsidRPr="00455622">
        <w:rPr>
          <w:sz w:val="22"/>
          <w:szCs w:val="22"/>
        </w:rPr>
        <w:fldChar w:fldCharType="end"/>
      </w:r>
      <w:r w:rsidR="0032026B">
        <w:rPr>
          <w:sz w:val="22"/>
          <w:szCs w:val="22"/>
        </w:rPr>
        <w:t>.</w:t>
      </w:r>
      <w:r w:rsidR="00CC3681" w:rsidRPr="00455622">
        <w:rPr>
          <w:sz w:val="22"/>
          <w:szCs w:val="22"/>
        </w:rPr>
        <w:t xml:space="preserve"> Similarly, glycopeptides </w:t>
      </w:r>
      <w:r w:rsidR="00CC3681" w:rsidRPr="00C10082">
        <w:rPr>
          <w:sz w:val="22"/>
          <w:szCs w:val="22"/>
        </w:rPr>
        <w:t>based on the V3 region</w:t>
      </w:r>
      <w:r w:rsidR="008D13C0">
        <w:rPr>
          <w:sz w:val="22"/>
          <w:szCs w:val="22"/>
        </w:rPr>
        <w:t>,</w:t>
      </w:r>
      <w:r w:rsidR="00CC3681" w:rsidRPr="00C10082">
        <w:rPr>
          <w:sz w:val="22"/>
          <w:szCs w:val="22"/>
        </w:rPr>
        <w:t xml:space="preserve"> conta</w:t>
      </w:r>
      <w:r w:rsidR="00AE2D40" w:rsidRPr="00C10082">
        <w:rPr>
          <w:sz w:val="22"/>
          <w:szCs w:val="22"/>
        </w:rPr>
        <w:t>ining the N332 PNGS</w:t>
      </w:r>
      <w:r w:rsidR="008D13C0">
        <w:rPr>
          <w:sz w:val="22"/>
          <w:szCs w:val="22"/>
        </w:rPr>
        <w:t>,</w:t>
      </w:r>
      <w:r w:rsidR="00AE2D40" w:rsidRPr="00C10082">
        <w:rPr>
          <w:sz w:val="22"/>
          <w:szCs w:val="22"/>
        </w:rPr>
        <w:t xml:space="preserve"> bound </w:t>
      </w:r>
      <w:r w:rsidR="00455622" w:rsidRPr="00C10082">
        <w:rPr>
          <w:sz w:val="22"/>
          <w:szCs w:val="22"/>
        </w:rPr>
        <w:t>outer domain targeting bnAbs such as PGT128</w:t>
      </w:r>
      <w:r w:rsidR="0032026B">
        <w:rPr>
          <w:sz w:val="22"/>
          <w:szCs w:val="22"/>
        </w:rPr>
        <w:t xml:space="preserve"> </w:t>
      </w:r>
      <w:r w:rsidR="00455622" w:rsidRPr="00C10082">
        <w:rPr>
          <w:sz w:val="22"/>
          <w:szCs w:val="22"/>
        </w:rPr>
        <w:fldChar w:fldCharType="begin">
          <w:fldData xml:space="preserve">PEVuZE5vdGU+PENpdGU+PEF1dGhvcj5BbGFtPC9BdXRob3I+PFllYXI+MjAxNzwvWWVhcj48UmVj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=
</w:fldData>
        </w:fldChar>
      </w:r>
      <w:r w:rsidR="0023721D">
        <w:rPr>
          <w:sz w:val="22"/>
          <w:szCs w:val="22"/>
        </w:rPr>
        <w:instrText xml:space="preserve"> ADDIN EN.CITE </w:instrText>
      </w:r>
      <w:r w:rsidR="0023721D">
        <w:rPr>
          <w:sz w:val="22"/>
          <w:szCs w:val="22"/>
        </w:rPr>
        <w:fldChar w:fldCharType="begin">
          <w:fldData xml:space="preserve">PEVuZE5vdGU+PENpdGU+PEF1dGhvcj5BbGFtPC9BdXRob3I+PFllYXI+MjAxNzwvWWVhcj48UmVj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=
</w:fldData>
        </w:fldChar>
      </w:r>
      <w:r w:rsidR="0023721D">
        <w:rPr>
          <w:sz w:val="22"/>
          <w:szCs w:val="22"/>
        </w:rPr>
        <w:instrText xml:space="preserve"> ADDIN EN.CITE.DATA </w:instrText>
      </w:r>
      <w:r w:rsidR="0023721D">
        <w:rPr>
          <w:sz w:val="22"/>
          <w:szCs w:val="22"/>
        </w:rPr>
      </w:r>
      <w:r w:rsidR="0023721D">
        <w:rPr>
          <w:sz w:val="22"/>
          <w:szCs w:val="22"/>
        </w:rPr>
        <w:fldChar w:fldCharType="end"/>
      </w:r>
      <w:r w:rsidR="00455622" w:rsidRPr="00C10082">
        <w:rPr>
          <w:sz w:val="22"/>
          <w:szCs w:val="22"/>
        </w:rPr>
      </w:r>
      <w:r w:rsidR="00455622" w:rsidRPr="00C10082">
        <w:rPr>
          <w:sz w:val="22"/>
          <w:szCs w:val="22"/>
        </w:rPr>
        <w:fldChar w:fldCharType="separate"/>
      </w:r>
      <w:r w:rsidR="0023721D">
        <w:rPr>
          <w:noProof/>
          <w:sz w:val="22"/>
          <w:szCs w:val="22"/>
        </w:rPr>
        <w:t>[230]</w:t>
      </w:r>
      <w:r w:rsidR="00455622" w:rsidRPr="00C10082">
        <w:rPr>
          <w:sz w:val="22"/>
          <w:szCs w:val="22"/>
        </w:rPr>
        <w:fldChar w:fldCharType="end"/>
      </w:r>
      <w:r w:rsidR="0032026B">
        <w:rPr>
          <w:sz w:val="22"/>
          <w:szCs w:val="22"/>
        </w:rPr>
        <w:t>.</w:t>
      </w:r>
      <w:r w:rsidR="00455622" w:rsidRPr="00C10082">
        <w:rPr>
          <w:sz w:val="22"/>
          <w:szCs w:val="22"/>
        </w:rPr>
        <w:t xml:space="preserve"> In immunogenicity studies, V3 glycopeptides elicited antibodies capable of binding gp120 but unable to neutralise virus</w:t>
      </w:r>
      <w:r w:rsidR="0032026B">
        <w:rPr>
          <w:sz w:val="22"/>
          <w:szCs w:val="22"/>
        </w:rPr>
        <w:t xml:space="preserve"> </w:t>
      </w:r>
      <w:r w:rsidR="00455622" w:rsidRPr="00C10082">
        <w:rPr>
          <w:sz w:val="22"/>
          <w:szCs w:val="22"/>
        </w:rPr>
        <w:fldChar w:fldCharType="begin">
          <w:fldData xml:space="preserve">PEVuZE5vdGU+PENpdGU+PEF1dGhvcj5BbGFtPC9BdXRob3I+PFllYXI+MjAxNzwvWWVhcj48UmVj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</w:fldData>
        </w:fldChar>
      </w:r>
      <w:r w:rsidR="0023721D">
        <w:rPr>
          <w:sz w:val="22"/>
          <w:szCs w:val="22"/>
        </w:rPr>
        <w:instrText xml:space="preserve"> ADDIN EN.CITE </w:instrText>
      </w:r>
      <w:r w:rsidR="0023721D">
        <w:rPr>
          <w:sz w:val="22"/>
          <w:szCs w:val="22"/>
        </w:rPr>
        <w:fldChar w:fldCharType="begin">
          <w:fldData xml:space="preserve">PEVuZE5vdGU+PENpdGU+PEF1dGhvcj5BbGFtPC9BdXRob3I+PFllYXI+MjAxNzwvWWVhcj48UmVj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</w:fldData>
        </w:fldChar>
      </w:r>
      <w:r w:rsidR="0023721D">
        <w:rPr>
          <w:sz w:val="22"/>
          <w:szCs w:val="22"/>
        </w:rPr>
        <w:instrText xml:space="preserve"> ADDIN EN.CITE.DATA </w:instrText>
      </w:r>
      <w:r w:rsidR="0023721D">
        <w:rPr>
          <w:sz w:val="22"/>
          <w:szCs w:val="22"/>
        </w:rPr>
      </w:r>
      <w:r w:rsidR="0023721D">
        <w:rPr>
          <w:sz w:val="22"/>
          <w:szCs w:val="22"/>
        </w:rPr>
        <w:fldChar w:fldCharType="end"/>
      </w:r>
      <w:r w:rsidR="00455622" w:rsidRPr="00C10082">
        <w:rPr>
          <w:sz w:val="22"/>
          <w:szCs w:val="22"/>
        </w:rPr>
      </w:r>
      <w:r w:rsidR="00455622" w:rsidRPr="00C10082">
        <w:rPr>
          <w:sz w:val="22"/>
          <w:szCs w:val="22"/>
        </w:rPr>
        <w:fldChar w:fldCharType="separate"/>
      </w:r>
      <w:r w:rsidR="0023721D">
        <w:rPr>
          <w:noProof/>
          <w:sz w:val="22"/>
          <w:szCs w:val="22"/>
        </w:rPr>
        <w:t>[230, 231]</w:t>
      </w:r>
      <w:r w:rsidR="00455622" w:rsidRPr="00C10082">
        <w:rPr>
          <w:sz w:val="22"/>
          <w:szCs w:val="22"/>
        </w:rPr>
        <w:fldChar w:fldCharType="end"/>
      </w:r>
      <w:r w:rsidR="0032026B">
        <w:rPr>
          <w:sz w:val="22"/>
          <w:szCs w:val="22"/>
        </w:rPr>
        <w:t>.</w:t>
      </w:r>
      <w:r w:rsidR="00455622" w:rsidRPr="00C10082">
        <w:rPr>
          <w:sz w:val="22"/>
          <w:szCs w:val="22"/>
        </w:rPr>
        <w:t xml:space="preserve"> </w:t>
      </w:r>
      <w:r w:rsidR="00AE6653" w:rsidRPr="00C10082">
        <w:rPr>
          <w:sz w:val="22"/>
          <w:szCs w:val="22"/>
        </w:rPr>
        <w:t xml:space="preserve">The failure of antigenic mimics of </w:t>
      </w:r>
      <w:r w:rsidR="00BE74B4" w:rsidRPr="00C10082">
        <w:rPr>
          <w:sz w:val="22"/>
          <w:szCs w:val="22"/>
        </w:rPr>
        <w:t>bnAb</w:t>
      </w:r>
      <w:r w:rsidR="00AE6653" w:rsidRPr="00C10082">
        <w:rPr>
          <w:sz w:val="22"/>
          <w:szCs w:val="22"/>
        </w:rPr>
        <w:t xml:space="preserve"> epitope</w:t>
      </w:r>
      <w:r w:rsidR="00FD6FD1">
        <w:rPr>
          <w:sz w:val="22"/>
          <w:szCs w:val="22"/>
        </w:rPr>
        <w:t>s</w:t>
      </w:r>
      <w:r w:rsidR="00AE6653" w:rsidRPr="00C10082">
        <w:rPr>
          <w:sz w:val="22"/>
          <w:szCs w:val="22"/>
        </w:rPr>
        <w:t xml:space="preserve"> to induce </w:t>
      </w:r>
      <w:r w:rsidR="00BE74B4" w:rsidRPr="00C10082">
        <w:rPr>
          <w:sz w:val="22"/>
          <w:szCs w:val="22"/>
        </w:rPr>
        <w:t>b</w:t>
      </w:r>
      <w:r w:rsidR="00AE6653" w:rsidRPr="00C10082">
        <w:rPr>
          <w:sz w:val="22"/>
          <w:szCs w:val="22"/>
        </w:rPr>
        <w:t xml:space="preserve">nAbs </w:t>
      </w:r>
      <w:r w:rsidR="00BE74B4" w:rsidRPr="00C10082">
        <w:rPr>
          <w:sz w:val="22"/>
          <w:szCs w:val="22"/>
        </w:rPr>
        <w:t>further</w:t>
      </w:r>
      <w:r w:rsidR="00AE6653" w:rsidRPr="00C10082">
        <w:rPr>
          <w:sz w:val="22"/>
          <w:szCs w:val="22"/>
        </w:rPr>
        <w:t xml:space="preserve"> h</w:t>
      </w:r>
      <w:r w:rsidR="00405A07" w:rsidRPr="00C10082">
        <w:rPr>
          <w:sz w:val="22"/>
          <w:szCs w:val="22"/>
        </w:rPr>
        <w:t>ighlight</w:t>
      </w:r>
      <w:r w:rsidR="00AE6653" w:rsidRPr="00C10082">
        <w:rPr>
          <w:sz w:val="22"/>
          <w:szCs w:val="22"/>
        </w:rPr>
        <w:t xml:space="preserve">s </w:t>
      </w:r>
      <w:r w:rsidR="00405A07" w:rsidRPr="00C10082">
        <w:rPr>
          <w:sz w:val="22"/>
          <w:szCs w:val="22"/>
        </w:rPr>
        <w:t xml:space="preserve">the </w:t>
      </w:r>
      <w:r w:rsidR="004E765F" w:rsidRPr="00C10082">
        <w:rPr>
          <w:sz w:val="22"/>
          <w:szCs w:val="22"/>
        </w:rPr>
        <w:t xml:space="preserve">complicated relationship between </w:t>
      </w:r>
      <w:r w:rsidR="00405A07" w:rsidRPr="00C10082">
        <w:rPr>
          <w:sz w:val="22"/>
          <w:szCs w:val="22"/>
        </w:rPr>
        <w:t xml:space="preserve">the </w:t>
      </w:r>
      <w:r w:rsidR="004E765F" w:rsidRPr="00C10082">
        <w:rPr>
          <w:sz w:val="22"/>
          <w:szCs w:val="22"/>
        </w:rPr>
        <w:t>antigenicity and immunogenicity</w:t>
      </w:r>
      <w:r w:rsidR="00BE74B4" w:rsidRPr="00C10082">
        <w:rPr>
          <w:sz w:val="22"/>
          <w:szCs w:val="22"/>
        </w:rPr>
        <w:t xml:space="preserve"> of </w:t>
      </w:r>
      <w:r w:rsidR="00C10082">
        <w:rPr>
          <w:sz w:val="22"/>
          <w:szCs w:val="22"/>
        </w:rPr>
        <w:t>these</w:t>
      </w:r>
      <w:r w:rsidR="00405A07" w:rsidRPr="00C10082">
        <w:rPr>
          <w:sz w:val="22"/>
          <w:szCs w:val="22"/>
        </w:rPr>
        <w:t xml:space="preserve"> epitope</w:t>
      </w:r>
      <w:r w:rsidR="00BE74B4" w:rsidRPr="00C10082">
        <w:rPr>
          <w:sz w:val="22"/>
          <w:szCs w:val="22"/>
        </w:rPr>
        <w:t>s</w:t>
      </w:r>
      <w:r w:rsidR="004E765F" w:rsidRPr="00C10082">
        <w:rPr>
          <w:sz w:val="22"/>
          <w:szCs w:val="22"/>
        </w:rPr>
        <w:t>.</w:t>
      </w:r>
    </w:p>
    <w:p w14:paraId="19E969A4" w14:textId="65C8FEF5" w:rsidR="00272FAF" w:rsidRDefault="00B53DFC" w:rsidP="009E4BAA">
      <w:pPr>
        <w:pStyle w:val="Heading2"/>
        <w:spacing w:line="360" w:lineRule="auto"/>
      </w:pPr>
      <w:r>
        <w:t>6</w:t>
      </w:r>
      <w:r w:rsidR="00B81AFB">
        <w:t>.</w:t>
      </w:r>
      <w:r w:rsidR="00C57119">
        <w:t>2</w:t>
      </w:r>
      <w:r w:rsidR="008B51E9">
        <w:t xml:space="preserve"> </w:t>
      </w:r>
      <w:r w:rsidR="00AA2557">
        <w:t>Mim</w:t>
      </w:r>
      <w:r w:rsidR="001E788A">
        <w:t>i</w:t>
      </w:r>
      <w:r w:rsidR="00AA2557">
        <w:t>cry of glycan epitopes</w:t>
      </w:r>
      <w:r w:rsidR="002F335C">
        <w:t>:</w:t>
      </w:r>
      <w:r w:rsidR="00AA2557">
        <w:t xml:space="preserve"> biological</w:t>
      </w:r>
      <w:r w:rsidR="00CA4678">
        <w:t xml:space="preserve"> approaches</w:t>
      </w:r>
    </w:p>
    <w:p w14:paraId="76644E2D" w14:textId="622110AB" w:rsidR="009E4BAA" w:rsidRDefault="002965C4" w:rsidP="009E4BAA">
      <w:pPr>
        <w:spacing w:line="360" w:lineRule="auto"/>
        <w:jc w:val="both"/>
        <w:rPr>
          <w:b/>
          <w:i/>
        </w:rPr>
      </w:pPr>
      <w:r w:rsidRPr="00F422B4">
        <w:t>A</w:t>
      </w:r>
      <w:r w:rsidR="00FF4D12">
        <w:t xml:space="preserve"> potential failure of the above strategies may be that, while the </w:t>
      </w:r>
      <w:proofErr w:type="spellStart"/>
      <w:r w:rsidRPr="00F422B4">
        <w:t>oligomanose</w:t>
      </w:r>
      <w:proofErr w:type="spellEnd"/>
      <w:r w:rsidRPr="00F422B4">
        <w:t>-type glycans of the</w:t>
      </w:r>
      <w:r w:rsidR="00AB25F6" w:rsidRPr="00F422B4">
        <w:t xml:space="preserve"> HIV-1 glycan </w:t>
      </w:r>
      <w:r w:rsidR="0040599A" w:rsidRPr="00F422B4">
        <w:t>are not</w:t>
      </w:r>
      <w:r w:rsidRPr="00F422B4">
        <w:t xml:space="preserve"> typical</w:t>
      </w:r>
      <w:r w:rsidR="0040599A" w:rsidRPr="00F422B4">
        <w:t xml:space="preserve">ly </w:t>
      </w:r>
      <w:r w:rsidR="00A069C4">
        <w:t>observed</w:t>
      </w:r>
      <w:r w:rsidR="0040599A" w:rsidRPr="00F422B4">
        <w:t xml:space="preserve"> </w:t>
      </w:r>
      <w:r w:rsidR="0040599A" w:rsidRPr="002F1CF4">
        <w:t>on</w:t>
      </w:r>
      <w:r w:rsidRPr="002F1CF4">
        <w:t xml:space="preserve"> mammalian glyco</w:t>
      </w:r>
      <w:r w:rsidR="0040599A" w:rsidRPr="002F1CF4">
        <w:t>proteins</w:t>
      </w:r>
      <w:r w:rsidRPr="002F1CF4">
        <w:t>, they are still fundamentall</w:t>
      </w:r>
      <w:r w:rsidR="000C4766" w:rsidRPr="002F1CF4">
        <w:t>y ‘self’ structures. As noted above</w:t>
      </w:r>
      <w:r w:rsidRPr="002F1CF4">
        <w:t xml:space="preserve">, this poses a challenge for the development of glycan-targeting </w:t>
      </w:r>
      <w:r w:rsidR="00D03EA6" w:rsidRPr="002F1CF4">
        <w:t>bnAbs</w:t>
      </w:r>
      <w:r w:rsidR="000C4766" w:rsidRPr="002F1CF4">
        <w:t xml:space="preserve">, </w:t>
      </w:r>
      <w:r w:rsidR="00AB25F6" w:rsidRPr="002F1CF4">
        <w:t>as cross-reactive B cells</w:t>
      </w:r>
      <w:r w:rsidRPr="002F1CF4">
        <w:t xml:space="preserve"> </w:t>
      </w:r>
      <w:r w:rsidR="00AB25F6" w:rsidRPr="002F1CF4">
        <w:t xml:space="preserve">are likely to be </w:t>
      </w:r>
      <w:r w:rsidR="0040599A" w:rsidRPr="002F1CF4">
        <w:t>deemed autoreactive</w:t>
      </w:r>
      <w:r w:rsidRPr="002F1CF4">
        <w:t xml:space="preserve"> and </w:t>
      </w:r>
      <w:r w:rsidR="0040599A" w:rsidRPr="002F1CF4">
        <w:t>will be</w:t>
      </w:r>
      <w:r w:rsidRPr="002F1CF4">
        <w:t xml:space="preserve"> negatively selected for. The fact that </w:t>
      </w:r>
      <w:r w:rsidR="00D03EA6" w:rsidRPr="002F1CF4">
        <w:t>bnAbs</w:t>
      </w:r>
      <w:r w:rsidRPr="002F1CF4">
        <w:t xml:space="preserve"> generally do not arise until after several years of infection </w:t>
      </w:r>
      <w:r w:rsidR="002F1CF4">
        <w:t xml:space="preserve">could </w:t>
      </w:r>
      <w:r w:rsidRPr="002F1CF4">
        <w:t>support</w:t>
      </w:r>
      <w:r w:rsidR="00F23C3B" w:rsidRPr="002F1CF4">
        <w:t xml:space="preserve"> </w:t>
      </w:r>
      <w:r w:rsidRPr="002F1CF4">
        <w:t xml:space="preserve">the </w:t>
      </w:r>
      <w:r w:rsidR="0040599A" w:rsidRPr="002F1CF4">
        <w:t>notion</w:t>
      </w:r>
      <w:r w:rsidRPr="002F1CF4">
        <w:t xml:space="preserve"> that they are operating at the e</w:t>
      </w:r>
      <w:r w:rsidR="00AB25F6" w:rsidRPr="002F1CF4">
        <w:t>dge of immunological tolerance</w:t>
      </w:r>
      <w:r w:rsidR="001472E2">
        <w:t>,</w:t>
      </w:r>
      <w:r w:rsidR="002F1CF4">
        <w:t xml:space="preserve"> </w:t>
      </w:r>
      <w:r w:rsidR="001472E2">
        <w:t xml:space="preserve">or may </w:t>
      </w:r>
      <w:r w:rsidR="002F1CF4">
        <w:t>simply reflect the long maturation process</w:t>
      </w:r>
      <w:r w:rsidR="00AB25F6" w:rsidRPr="002F1CF4">
        <w:t xml:space="preserve">. </w:t>
      </w:r>
      <w:r w:rsidRPr="002F1CF4">
        <w:t>However, tolerance</w:t>
      </w:r>
      <w:r w:rsidR="00F23C3B" w:rsidRPr="002F1CF4">
        <w:t xml:space="preserve"> </w:t>
      </w:r>
      <w:r w:rsidRPr="002F1CF4">
        <w:t xml:space="preserve">to self-structures can be broken. For example, </w:t>
      </w:r>
      <w:r w:rsidR="00FF4D12" w:rsidRPr="002F1CF4">
        <w:t xml:space="preserve">in </w:t>
      </w:r>
      <w:r w:rsidR="003350C0" w:rsidRPr="002F1CF4">
        <w:t>some</w:t>
      </w:r>
      <w:r w:rsidR="00FF4D12" w:rsidRPr="002F1CF4">
        <w:t xml:space="preserve"> cases, </w:t>
      </w:r>
      <w:r w:rsidRPr="002F1CF4">
        <w:t xml:space="preserve">infection with </w:t>
      </w:r>
      <w:r w:rsidRPr="002F1CF4">
        <w:rPr>
          <w:i/>
        </w:rPr>
        <w:t>C</w:t>
      </w:r>
      <w:r w:rsidR="00FF4D12" w:rsidRPr="002F1CF4">
        <w:rPr>
          <w:i/>
        </w:rPr>
        <w:t>.</w:t>
      </w:r>
      <w:r w:rsidRPr="002F1CF4">
        <w:rPr>
          <w:i/>
        </w:rPr>
        <w:t xml:space="preserve"> </w:t>
      </w:r>
      <w:proofErr w:type="spellStart"/>
      <w:r w:rsidRPr="002F1CF4">
        <w:rPr>
          <w:i/>
        </w:rPr>
        <w:t>jejuni</w:t>
      </w:r>
      <w:proofErr w:type="spellEnd"/>
      <w:r w:rsidRPr="002F1CF4">
        <w:rPr>
          <w:i/>
        </w:rPr>
        <w:t xml:space="preserve"> </w:t>
      </w:r>
      <w:r w:rsidRPr="002F1CF4">
        <w:t>elicits an antibody resp</w:t>
      </w:r>
      <w:r w:rsidR="008D252D" w:rsidRPr="002F1CF4">
        <w:t>onse against its bacterial lipo</w:t>
      </w:r>
      <w:r w:rsidRPr="002F1CF4">
        <w:t>oligosaccharides</w:t>
      </w:r>
      <w:r w:rsidR="005A6ED1" w:rsidRPr="002F1CF4">
        <w:t xml:space="preserve"> </w:t>
      </w:r>
      <w:r w:rsidRPr="002F1CF4">
        <w:t xml:space="preserve">that is able to bind nearly identical structures on the gangliosides of the peripheral nervous system </w:t>
      </w:r>
      <w:r w:rsidR="00270F27" w:rsidRPr="002F1CF4">
        <w:t>(</w:t>
      </w:r>
      <w:r w:rsidR="00FD1C6A" w:rsidRPr="002F1CF4">
        <w:t xml:space="preserve">Fig. </w:t>
      </w:r>
      <w:r w:rsidR="008F4925" w:rsidRPr="002F1CF4">
        <w:t>6</w:t>
      </w:r>
      <w:r w:rsidR="004A2C66" w:rsidRPr="002F1CF4">
        <w:t>A</w:t>
      </w:r>
      <w:r w:rsidRPr="002F1CF4">
        <w:t>)</w:t>
      </w:r>
      <w:r w:rsidR="0045631C">
        <w:t xml:space="preserve"> </w:t>
      </w:r>
      <w:r w:rsidRPr="002F1CF4">
        <w:fldChar w:fldCharType="begin"/>
      </w:r>
      <w:r w:rsidR="0023721D">
        <w:instrText xml:space="preserve"> ADDIN EN.CITE &lt;EndNote&gt;&lt;Cite&gt;&lt;Author&gt;Komagamine&lt;/Author&gt;&lt;Year&gt;2006&lt;/Year&gt;&lt;RecNum&gt;1468&lt;/RecNum&gt;&lt;DisplayText&gt;[148]&lt;/DisplayText&gt;&lt;record&gt;&lt;rec-number&gt;1468&lt;/rec-number&gt;&lt;foreign-keys&gt;&lt;key app="EN" db-id="p2pxssdv6repwwevvsjpx0dqxsx0eer995xr" timestamp="1510766408"&gt;1468&lt;/key&gt;&lt;/foreign-keys&gt;&lt;ref-type name="Journal Article"&gt;17&lt;/ref-type&gt;&lt;contributors&gt;&lt;authors&gt;&lt;author&gt;Komagamine, T.&lt;/author&gt;&lt;author&gt;Yuki, N.&lt;/author&gt;&lt;/authors&gt;&lt;/contributors&gt;&lt;auth-address&gt;Department of Neurology and Research Institute for Neuroimmunological Diseases, Dokkyo Medical University School of Medicine, Tochigi, Japan.&lt;/auth-address&gt;&lt;titles&gt;&lt;title&gt;Ganglioside mimicry as a cause of Guillain-Barre syndrome&lt;/title&gt;&lt;secondary-title&gt;CNS Neurol Disord Drug Targets&lt;/secondary-title&gt;&lt;alt-title&gt;CNS &amp;amp; neurological disorders drug targets&lt;/alt-title&gt;&lt;/titles&gt;&lt;periodical&gt;&lt;full-title&gt;CNS Neurol Disord Drug Targets&lt;/full-title&gt;&lt;abbr-1&gt;CNS &amp;amp; neurological disorders drug targets&lt;/abbr-1&gt;&lt;/periodical&gt;&lt;alt-periodical&gt;&lt;full-title&gt;CNS Neurol Disord Drug Targets&lt;/full-title&gt;&lt;abbr-1&gt;CNS &amp;amp; neurological disorders drug targets&lt;/abbr-1&gt;&lt;/alt-periodical&gt;&lt;pages&gt;391-400&lt;/pages&gt;&lt;volume&gt;5&lt;/volume&gt;&lt;number&gt;4&lt;/number&gt;&lt;keywords&gt;&lt;keyword&gt;Animals&lt;/keyword&gt;&lt;keyword&gt;Antigens, Bacterial/*immunology&lt;/keyword&gt;&lt;keyword&gt;Autoantibodies/immunology&lt;/keyword&gt;&lt;keyword&gt;Campylobacter Infections/complications/immunology&lt;/keyword&gt;&lt;keyword&gt;Disease Models, Animal&lt;/keyword&gt;&lt;keyword&gt;G(M1) Ganglioside/immunology&lt;/keyword&gt;&lt;keyword&gt;Gangliosides/*immunology&lt;/keyword&gt;&lt;keyword&gt;Guillain-Barre Syndrome/*immunology/*microbiology/physiopathology&lt;/keyword&gt;&lt;keyword&gt;Humans&lt;/keyword&gt;&lt;keyword&gt;Molecular Mimicry/*immunology&lt;/keyword&gt;&lt;keyword&gt;Oligosaccharides/*immunology&lt;/keyword&gt;&lt;/keywords&gt;&lt;dates&gt;&lt;year&gt;2006&lt;/year&gt;&lt;pub-dates&gt;&lt;date&gt;Aug&lt;/date&gt;&lt;/pub-dates&gt;&lt;/dates&gt;&lt;isbn&gt;1871-5273 (Print)&amp;#xD;1871-5273 (Linking)&lt;/isbn&gt;&lt;accession-num&gt;16918391&lt;/accession-num&gt;&lt;urls&gt;&lt;related-urls&gt;&lt;url&gt;http://www.ncbi.nlm.nih.gov/pubmed/16918391&lt;/url&gt;&lt;/related-urls&gt;&lt;/urls&gt;&lt;/record&gt;&lt;/Cite&gt;&lt;/EndNote&gt;</w:instrText>
      </w:r>
      <w:r w:rsidRPr="002F1CF4">
        <w:fldChar w:fldCharType="separate"/>
      </w:r>
      <w:r w:rsidR="0023721D">
        <w:rPr>
          <w:noProof/>
        </w:rPr>
        <w:t>[148]</w:t>
      </w:r>
      <w:r w:rsidRPr="002F1CF4">
        <w:fldChar w:fldCharType="end"/>
      </w:r>
      <w:r w:rsidR="0045631C">
        <w:t>.</w:t>
      </w:r>
      <w:r w:rsidRPr="002F1CF4">
        <w:t xml:space="preserve"> The resulting autoimmune disease, Guillain-Barré syndrome, provides proof of concept that </w:t>
      </w:r>
      <w:r w:rsidR="00AB25F6" w:rsidRPr="002F1CF4">
        <w:t xml:space="preserve">immunological </w:t>
      </w:r>
      <w:r w:rsidRPr="002F1CF4">
        <w:t xml:space="preserve">tolerance to </w:t>
      </w:r>
      <w:r w:rsidR="00AB25F6" w:rsidRPr="002F1CF4">
        <w:t>‘</w:t>
      </w:r>
      <w:r w:rsidRPr="002F1CF4">
        <w:t>self</w:t>
      </w:r>
      <w:r w:rsidR="00AB25F6" w:rsidRPr="002F1CF4">
        <w:t xml:space="preserve">’ </w:t>
      </w:r>
      <w:r w:rsidRPr="002F1CF4">
        <w:t>glycan</w:t>
      </w:r>
      <w:r w:rsidR="001472E2">
        <w:t xml:space="preserve">s </w:t>
      </w:r>
      <w:r w:rsidRPr="002F1CF4">
        <w:t>can be broken by exposure to micro-organisms bearing similar structures</w:t>
      </w:r>
      <w:r w:rsidR="0045631C">
        <w:t xml:space="preserve"> </w:t>
      </w:r>
      <w:r w:rsidRPr="002F1CF4">
        <w:fldChar w:fldCharType="begin"/>
      </w:r>
      <w:r w:rsidR="00B84949">
        <w:instrText xml:space="preserve"> ADDIN EN.CITE &lt;EndNote&gt;&lt;Cite&gt;&lt;Author&gt;Scanlan&lt;/Author&gt;&lt;Year&gt;2007&lt;/Year&gt;&lt;RecNum&gt;1469&lt;/RecNum&gt;&lt;DisplayText&gt;[42]&lt;/DisplayText&gt;&lt;record&gt;&lt;rec-number&gt;1469&lt;/rec-number&gt;&lt;foreign-keys&gt;&lt;key app="EN" db-id="p2pxssdv6repwwevvsjpx0dqxsx0eer995xr" timestamp="1510767202"&gt;1469&lt;/key&gt;&lt;/foreign-keys&gt;&lt;ref-type name="Journal Article"&gt;17&lt;/ref-type&gt;&lt;contributors&gt;&lt;authors&gt;&lt;author&gt;Scanlan, C. N.&lt;/author&gt;&lt;author&gt;Offer, J.&lt;/author&gt;&lt;author&gt;Zitzmann, N.&lt;/author&gt;&lt;author&gt;Dwek, R. A.&lt;/author&gt;&lt;/authors&gt;&lt;/contributors&gt;&lt;auth-address&gt;Glycobiology Institute, Department of Biochemistry, University of Oxford, South Parks Road, Oxford OX1 3QU, UK.&lt;/auth-address&gt;&lt;titles&gt;&lt;title&gt;Exploiting the defensive sugars of HIV-1 for drug and vaccine design&lt;/title&gt;&lt;secondary-title&gt;Nature&lt;/secondary-title&gt;&lt;alt-title&gt;Nature&lt;/alt-title&gt;&lt;/titles&gt;&lt;periodical&gt;&lt;full-title&gt;Nature&lt;/full-title&gt;&lt;/periodical&gt;&lt;alt-periodical&gt;&lt;full-title&gt;Nature&lt;/full-title&gt;&lt;/alt-periodical&gt;&lt;pages&gt;1038-45&lt;/pages&gt;&lt;volume&gt;446&lt;/volume&gt;&lt;number&gt;7139&lt;/number&gt;&lt;keywords&gt;&lt;keyword&gt;AIDS Vaccines/*chemistry/*immunology&lt;/keyword&gt;&lt;keyword&gt;Animals&lt;/keyword&gt;&lt;keyword&gt;Anti-HIV Agents/pharmacology&lt;/keyword&gt;&lt;keyword&gt;Carbohydrates/biosynthesis/chemistry/*immunology&lt;/keyword&gt;&lt;keyword&gt;*Drug Design&lt;/keyword&gt;&lt;keyword&gt;HIV Antigens/chemistry/immunology&lt;/keyword&gt;&lt;keyword&gt;HIV-1/*chemistry/drug effects/*immunology/physiology&lt;/keyword&gt;&lt;keyword&gt;Humans&lt;/keyword&gt;&lt;/keywords&gt;&lt;dates&gt;&lt;year&gt;2007&lt;/year&gt;&lt;pub-dates&gt;&lt;date&gt;Apr 26&lt;/date&gt;&lt;/pub-dates&gt;&lt;/dates&gt;&lt;isbn&gt;1476-4687 (Electronic)&amp;#xD;0028-0836 (Linking)&lt;/isbn&gt;&lt;accession-num&gt;17460665&lt;/accession-num&gt;&lt;urls&gt;&lt;related-urls&gt;&lt;url&gt;http://www.ncbi.nlm.nih.gov/pubmed/17460665&lt;/url&gt;&lt;/related-urls&gt;&lt;/urls&gt;&lt;electronic-resource-num&gt;10.1038/nature05818&lt;/electronic-resource-num&gt;&lt;/record&gt;&lt;/Cite&gt;&lt;/EndNote&gt;</w:instrText>
      </w:r>
      <w:r w:rsidRPr="002F1CF4">
        <w:fldChar w:fldCharType="separate"/>
      </w:r>
      <w:r w:rsidR="00B84949">
        <w:rPr>
          <w:noProof/>
        </w:rPr>
        <w:t>[42]</w:t>
      </w:r>
      <w:r w:rsidRPr="002F1CF4">
        <w:fldChar w:fldCharType="end"/>
      </w:r>
      <w:r w:rsidR="0045631C">
        <w:t>.</w:t>
      </w:r>
      <w:r w:rsidR="009E4BAA" w:rsidRPr="002F1CF4">
        <w:rPr>
          <w:b/>
          <w:i/>
        </w:rPr>
        <w:t xml:space="preserve"> </w:t>
      </w:r>
    </w:p>
    <w:p w14:paraId="38DC24C4" w14:textId="4C0C69BD" w:rsidR="009E4BAA" w:rsidRDefault="009E4BAA" w:rsidP="009E4BAA">
      <w:pPr>
        <w:spacing w:line="240" w:lineRule="auto"/>
        <w:jc w:val="both"/>
        <w:rPr>
          <w:b/>
          <w:i/>
        </w:rPr>
      </w:pPr>
      <w:r>
        <w:rPr>
          <w:b/>
          <w:i/>
          <w:noProof/>
          <w:lang w:eastAsia="en-GB"/>
        </w:rPr>
        <w:lastRenderedPageBreak/>
        <w:drawing>
          <wp:anchor distT="0" distB="0" distL="114300" distR="114300" simplePos="0" relativeHeight="251687936" behindDoc="0" locked="0" layoutInCell="1" allowOverlap="1" wp14:anchorId="597E4809" wp14:editId="5A49DB01">
            <wp:simplePos x="0" y="0"/>
            <wp:positionH relativeFrom="column">
              <wp:posOffset>962025</wp:posOffset>
            </wp:positionH>
            <wp:positionV relativeFrom="paragraph">
              <wp:posOffset>0</wp:posOffset>
            </wp:positionV>
            <wp:extent cx="3752698" cy="4522385"/>
            <wp:effectExtent l="0" t="0" r="63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52698" cy="4522385"/>
                    </a:xfrm>
                    <a:prstGeom prst="rect">
                      <a:avLst/>
                    </a:prstGeom>
                  </pic:spPr>
                </pic:pic>
              </a:graphicData>
            </a:graphic>
          </wp:anchor>
        </w:drawing>
      </w:r>
    </w:p>
    <w:p w14:paraId="24816855" w14:textId="123314F7" w:rsidR="009E4BAA" w:rsidRPr="009E4BAA" w:rsidRDefault="009E4BAA" w:rsidP="009E4BAA">
      <w:pPr>
        <w:spacing w:line="240" w:lineRule="auto"/>
        <w:jc w:val="both"/>
      </w:pPr>
      <w:r w:rsidRPr="009E4BAA">
        <w:rPr>
          <w:b/>
        </w:rPr>
        <w:t xml:space="preserve">Figure 6. Antigenic mimicry in autoimmune disease and HIV-1 vaccine design. (A) </w:t>
      </w:r>
      <w:r w:rsidRPr="009E4BAA">
        <w:t xml:space="preserve">Antigenic mimicry of lipooligosaccharides (LOS) from </w:t>
      </w:r>
      <w:r w:rsidRPr="00865315">
        <w:rPr>
          <w:i/>
        </w:rPr>
        <w:t xml:space="preserve">Campylobacter </w:t>
      </w:r>
      <w:proofErr w:type="spellStart"/>
      <w:r w:rsidRPr="00865315">
        <w:rPr>
          <w:i/>
        </w:rPr>
        <w:t>jejuni</w:t>
      </w:r>
      <w:proofErr w:type="spellEnd"/>
      <w:r w:rsidRPr="009E4BAA">
        <w:t xml:space="preserve"> causes Guillain-Barré syndrome, an autoimmune response against the GM1 ganglioside in</w:t>
      </w:r>
      <w:r w:rsidR="00410874">
        <w:t xml:space="preserve"> the peripheral nervous system</w:t>
      </w:r>
      <w:r w:rsidR="00682BC0">
        <w:t xml:space="preserve"> (PNS)</w:t>
      </w:r>
      <w:r w:rsidRPr="009E4BAA">
        <w:t xml:space="preserve">. </w:t>
      </w:r>
      <w:r w:rsidRPr="009E4BAA">
        <w:rPr>
          <w:b/>
        </w:rPr>
        <w:t>(B)</w:t>
      </w:r>
      <w:r w:rsidRPr="009E4BAA">
        <w:t xml:space="preserve"> LOS from </w:t>
      </w:r>
      <w:r w:rsidRPr="00865315">
        <w:rPr>
          <w:i/>
        </w:rPr>
        <w:t xml:space="preserve">Rhizobium </w:t>
      </w:r>
      <w:proofErr w:type="spellStart"/>
      <w:r w:rsidRPr="00865315">
        <w:rPr>
          <w:i/>
        </w:rPr>
        <w:t>radiobacter</w:t>
      </w:r>
      <w:proofErr w:type="spellEnd"/>
      <w:r w:rsidRPr="009E4BAA">
        <w:t xml:space="preserve"> Rv3 and </w:t>
      </w:r>
      <w:r w:rsidRPr="00865315">
        <w:rPr>
          <w:i/>
        </w:rPr>
        <w:t>Saccharomyces cerevisiae</w:t>
      </w:r>
      <w:r w:rsidRPr="009E4BAA">
        <w:t xml:space="preserve"> deficient in the Mnn1 gene display glycan structures terminating in </w:t>
      </w:r>
      <w:r w:rsidRPr="009E4BAA">
        <w:rPr>
          <w:rFonts w:cstheme="minorHAnsi"/>
        </w:rPr>
        <w:t>α</w:t>
      </w:r>
      <w:r w:rsidRPr="009E4BAA">
        <w:t>1</w:t>
      </w:r>
      <w:r w:rsidR="00F329E0">
        <w:rPr>
          <w:rFonts w:cstheme="minorHAnsi"/>
        </w:rPr>
        <w:t>-</w:t>
      </w:r>
      <w:r w:rsidR="00F329E0" w:rsidRPr="009E4BAA">
        <w:t>2</w:t>
      </w:r>
      <w:r w:rsidR="00F329E0">
        <w:t>-</w:t>
      </w:r>
      <w:r w:rsidRPr="009E4BAA">
        <w:t xml:space="preserve">linked mannose residues, mimicking the 2G12 epitope on HIV-1. </w:t>
      </w:r>
      <w:proofErr w:type="spellStart"/>
      <w:r w:rsidRPr="009E4BAA">
        <w:t>GalNAc</w:t>
      </w:r>
      <w:proofErr w:type="spellEnd"/>
      <w:r w:rsidRPr="009E4BAA">
        <w:t xml:space="preserve"> = N-</w:t>
      </w:r>
      <w:proofErr w:type="spellStart"/>
      <w:r w:rsidRPr="009E4BAA">
        <w:t>acetylgalactosamine</w:t>
      </w:r>
      <w:proofErr w:type="spellEnd"/>
      <w:r w:rsidRPr="009E4BAA">
        <w:t xml:space="preserve">, </w:t>
      </w:r>
      <w:proofErr w:type="spellStart"/>
      <w:r w:rsidRPr="009E4BAA">
        <w:t>Glc</w:t>
      </w:r>
      <w:proofErr w:type="spellEnd"/>
      <w:r w:rsidRPr="009E4BAA">
        <w:t xml:space="preserve"> = </w:t>
      </w:r>
      <w:proofErr w:type="spellStart"/>
      <w:r w:rsidRPr="009E4BAA">
        <w:t>gluscose</w:t>
      </w:r>
      <w:proofErr w:type="spellEnd"/>
      <w:r w:rsidRPr="009E4BAA">
        <w:t xml:space="preserve">, </w:t>
      </w:r>
      <w:proofErr w:type="spellStart"/>
      <w:r w:rsidRPr="009E4BAA">
        <w:t>GlcN</w:t>
      </w:r>
      <w:proofErr w:type="spellEnd"/>
      <w:r w:rsidRPr="009E4BAA">
        <w:t xml:space="preserve"> = glucosamine, KDO = 2-keto-3-deoxy-</w:t>
      </w:r>
      <w:r w:rsidR="00FE3D07" w:rsidRPr="00FE3D07">
        <w:rPr>
          <w:sz w:val="18"/>
        </w:rPr>
        <w:t>D</w:t>
      </w:r>
      <w:r w:rsidRPr="009E4BAA">
        <w:t>-manno-octulosonic acid. Figure adapted from Scanlan et al., 2007</w:t>
      </w:r>
      <w:r w:rsidR="00AE2E21">
        <w:t xml:space="preserve"> </w:t>
      </w:r>
      <w:r w:rsidRPr="009E4BAA">
        <w:fldChar w:fldCharType="begin"/>
      </w:r>
      <w:r w:rsidR="00B84949">
        <w:instrText xml:space="preserve"> ADDIN EN.CITE &lt;EndNote&gt;&lt;Cite&gt;&lt;Author&gt;Scanlan&lt;/Author&gt;&lt;Year&gt;2007&lt;/Year&gt;&lt;RecNum&gt;1469&lt;/RecNum&gt;&lt;DisplayText&gt;[42]&lt;/DisplayText&gt;&lt;record&gt;&lt;rec-number&gt;1469&lt;/rec-number&gt;&lt;foreign-keys&gt;&lt;key app="EN" db-id="p2pxssdv6repwwevvsjpx0dqxsx0eer995xr" timestamp="1510767202"&gt;1469&lt;/key&gt;&lt;/foreign-keys&gt;&lt;ref-type name="Journal Article"&gt;17&lt;/ref-type&gt;&lt;contributors&gt;&lt;authors&gt;&lt;author&gt;Scanlan, C. N.&lt;/author&gt;&lt;author&gt;Offer, J.&lt;/author&gt;&lt;author&gt;Zitzmann, N.&lt;/author&gt;&lt;author&gt;Dwek, R. A.&lt;/author&gt;&lt;/authors&gt;&lt;/contributors&gt;&lt;auth-address&gt;Glycobiology Institute, Department of Biochemistry, University of Oxford, South Parks Road, Oxford OX1 3QU, UK.&lt;/auth-address&gt;&lt;titles&gt;&lt;title&gt;Exploiting the defensive sugars of HIV-1 for drug and vaccine design&lt;/title&gt;&lt;secondary-title&gt;Nature&lt;/secondary-title&gt;&lt;alt-title&gt;Nature&lt;/alt-title&gt;&lt;/titles&gt;&lt;periodical&gt;&lt;full-title&gt;Nature&lt;/full-title&gt;&lt;/periodical&gt;&lt;alt-periodical&gt;&lt;full-title&gt;Nature&lt;/full-title&gt;&lt;/alt-periodical&gt;&lt;pages&gt;1038-45&lt;/pages&gt;&lt;volume&gt;446&lt;/volume&gt;&lt;number&gt;7139&lt;/number&gt;&lt;keywords&gt;&lt;keyword&gt;AIDS Vaccines/*chemistry/*immunology&lt;/keyword&gt;&lt;keyword&gt;Animals&lt;/keyword&gt;&lt;keyword&gt;Anti-HIV Agents/pharmacology&lt;/keyword&gt;&lt;keyword&gt;Carbohydrates/biosynthesis/chemistry/*immunology&lt;/keyword&gt;&lt;keyword&gt;*Drug Design&lt;/keyword&gt;&lt;keyword&gt;HIV Antigens/chemistry/immunology&lt;/keyword&gt;&lt;keyword&gt;HIV-1/*chemistry/drug effects/*immunology/physiology&lt;/keyword&gt;&lt;keyword&gt;Humans&lt;/keyword&gt;&lt;/keywords&gt;&lt;dates&gt;&lt;year&gt;2007&lt;/year&gt;&lt;pub-dates&gt;&lt;date&gt;Apr 26&lt;/date&gt;&lt;/pub-dates&gt;&lt;/dates&gt;&lt;isbn&gt;1476-4687 (Electronic)&amp;#xD;0028-0836 (Linking)&lt;/isbn&gt;&lt;accession-num&gt;17460665&lt;/accession-num&gt;&lt;urls&gt;&lt;related-urls&gt;&lt;url&gt;http://www.ncbi.nlm.nih.gov/pubmed/17460665&lt;/url&gt;&lt;/related-urls&gt;&lt;/urls&gt;&lt;electronic-resource-num&gt;10.1038/nature05818&lt;/electronic-resource-num&gt;&lt;/record&gt;&lt;/Cite&gt;&lt;/EndNote&gt;</w:instrText>
      </w:r>
      <w:r w:rsidRPr="009E4BAA">
        <w:fldChar w:fldCharType="separate"/>
      </w:r>
      <w:r w:rsidR="00B84949">
        <w:rPr>
          <w:noProof/>
        </w:rPr>
        <w:t>[42]</w:t>
      </w:r>
      <w:r w:rsidRPr="009E4BAA">
        <w:fldChar w:fldCharType="end"/>
      </w:r>
      <w:r w:rsidR="00AE2E21">
        <w:t>.</w:t>
      </w:r>
    </w:p>
    <w:p w14:paraId="4204594A" w14:textId="41C7EAFD" w:rsidR="00AA2557" w:rsidRDefault="00AA2557" w:rsidP="00AA2557">
      <w:pPr>
        <w:spacing w:line="360" w:lineRule="auto"/>
        <w:jc w:val="both"/>
        <w:rPr>
          <w:i/>
        </w:rPr>
      </w:pPr>
    </w:p>
    <w:p w14:paraId="3BE2353E" w14:textId="7752B8FF" w:rsidR="00AA2557" w:rsidRPr="00AA2557" w:rsidRDefault="00280CA5" w:rsidP="00AA2557">
      <w:pPr>
        <w:spacing w:line="360" w:lineRule="auto"/>
        <w:ind w:firstLine="720"/>
        <w:jc w:val="both"/>
        <w:rPr>
          <w:i/>
        </w:rPr>
      </w:pPr>
      <w:r w:rsidRPr="00F422B4">
        <w:t xml:space="preserve">It </w:t>
      </w:r>
      <w:r w:rsidR="0040599A" w:rsidRPr="00F422B4">
        <w:t>was</w:t>
      </w:r>
      <w:r w:rsidRPr="00F422B4">
        <w:t xml:space="preserve"> hypoth</w:t>
      </w:r>
      <w:r w:rsidR="005A4844" w:rsidRPr="00F422B4">
        <w:t>e</w:t>
      </w:r>
      <w:r w:rsidRPr="00F422B4">
        <w:t>si</w:t>
      </w:r>
      <w:r w:rsidR="005A4844" w:rsidRPr="00F422B4">
        <w:t>sed</w:t>
      </w:r>
      <w:r w:rsidRPr="00F422B4">
        <w:t xml:space="preserve"> that 2G12 may have originally </w:t>
      </w:r>
      <w:r w:rsidR="0040599A" w:rsidRPr="00F422B4">
        <w:t xml:space="preserve">evolved to recognise </w:t>
      </w:r>
      <w:r w:rsidRPr="00F422B4">
        <w:t>high-mannose structures on path</w:t>
      </w:r>
      <w:r w:rsidR="005A4844" w:rsidRPr="00F422B4">
        <w:t>ogens other than HIV</w:t>
      </w:r>
      <w:r w:rsidRPr="00F422B4">
        <w:t>-1</w:t>
      </w:r>
      <w:r w:rsidR="00AE2E21">
        <w:t xml:space="preserve"> </w:t>
      </w:r>
      <w:r w:rsidR="002965C4" w:rsidRPr="00F422B4">
        <w:fldChar w:fldCharType="begin"/>
      </w:r>
      <w:r w:rsidR="00B84949">
        <w:instrText xml:space="preserve"> ADDIN EN.CITE &lt;EndNote&gt;&lt;Cite&gt;&lt;Author&gt;Scanlan&lt;/Author&gt;&lt;Year&gt;2007&lt;/Year&gt;&lt;RecNum&gt;1469&lt;/RecNum&gt;&lt;DisplayText&gt;[42]&lt;/DisplayText&gt;&lt;record&gt;&lt;rec-number&gt;1469&lt;/rec-number&gt;&lt;foreign-keys&gt;&lt;key app="EN" db-id="p2pxssdv6repwwevvsjpx0dqxsx0eer995xr" timestamp="1510767202"&gt;1469&lt;/key&gt;&lt;/foreign-keys&gt;&lt;ref-type name="Journal Article"&gt;17&lt;/ref-type&gt;&lt;contributors&gt;&lt;authors&gt;&lt;author&gt;Scanlan, C. N.&lt;/author&gt;&lt;author&gt;Offer, J.&lt;/author&gt;&lt;author&gt;Zitzmann, N.&lt;/author&gt;&lt;author&gt;Dwek, R. A.&lt;/author&gt;&lt;/authors&gt;&lt;/contributors&gt;&lt;auth-address&gt;Glycobiology Institute, Department of Biochemistry, University of Oxford, South Parks Road, Oxford OX1 3QU, UK.&lt;/auth-address&gt;&lt;titles&gt;&lt;title&gt;Exploiting the defensive sugars of HIV-1 for drug and vaccine design&lt;/title&gt;&lt;secondary-title&gt;Nature&lt;/secondary-title&gt;&lt;alt-title&gt;Nature&lt;/alt-title&gt;&lt;/titles&gt;&lt;periodical&gt;&lt;full-title&gt;Nature&lt;/full-title&gt;&lt;/periodical&gt;&lt;alt-periodical&gt;&lt;full-title&gt;Nature&lt;/full-title&gt;&lt;/alt-periodical&gt;&lt;pages&gt;1038-45&lt;/pages&gt;&lt;volume&gt;446&lt;/volume&gt;&lt;number&gt;7139&lt;/number&gt;&lt;keywords&gt;&lt;keyword&gt;AIDS Vaccines/*chemistry/*immunology&lt;/keyword&gt;&lt;keyword&gt;Animals&lt;/keyword&gt;&lt;keyword&gt;Anti-HIV Agents/pharmacology&lt;/keyword&gt;&lt;keyword&gt;Carbohydrates/biosynthesis/chemistry/*immunology&lt;/keyword&gt;&lt;keyword&gt;*Drug Design&lt;/keyword&gt;&lt;keyword&gt;HIV Antigens/chemistry/immunology&lt;/keyword&gt;&lt;keyword&gt;HIV-1/*chemistry/drug effects/*immunology/physiology&lt;/keyword&gt;&lt;keyword&gt;Humans&lt;/keyword&gt;&lt;/keywords&gt;&lt;dates&gt;&lt;year&gt;2007&lt;/year&gt;&lt;pub-dates&gt;&lt;date&gt;Apr 26&lt;/date&gt;&lt;/pub-dates&gt;&lt;/dates&gt;&lt;isbn&gt;1476-4687 (Electronic)&amp;#xD;0028-0836 (Linking)&lt;/isbn&gt;&lt;accession-num&gt;17460665&lt;/accession-num&gt;&lt;urls&gt;&lt;related-urls&gt;&lt;url&gt;http://www.ncbi.nlm.nih.gov/pubmed/17460665&lt;/url&gt;&lt;/related-urls&gt;&lt;/urls&gt;&lt;electronic-resource-num&gt;10.1038/nature05818&lt;/electronic-resource-num&gt;&lt;/record&gt;&lt;/Cite&gt;&lt;/EndNote&gt;</w:instrText>
      </w:r>
      <w:r w:rsidR="002965C4" w:rsidRPr="00F422B4">
        <w:fldChar w:fldCharType="separate"/>
      </w:r>
      <w:r w:rsidR="00B84949">
        <w:rPr>
          <w:noProof/>
        </w:rPr>
        <w:t>[42]</w:t>
      </w:r>
      <w:r w:rsidR="002965C4" w:rsidRPr="00F422B4">
        <w:fldChar w:fldCharType="end"/>
      </w:r>
      <w:r w:rsidR="00AE2E21">
        <w:t>.</w:t>
      </w:r>
      <w:r w:rsidRPr="00F422B4">
        <w:t xml:space="preserve"> Scanlan explored this further</w:t>
      </w:r>
      <w:r w:rsidR="00C12475" w:rsidRPr="00F422B4">
        <w:t xml:space="preserve"> by assessing the reactivity of 2G12 to </w:t>
      </w:r>
      <w:r w:rsidR="0040599A" w:rsidRPr="00F422B4">
        <w:t>various yeast species</w:t>
      </w:r>
      <w:r w:rsidR="00AE2E21">
        <w:t xml:space="preserve"> </w:t>
      </w:r>
      <w:r w:rsidR="007F2DB6" w:rsidRPr="00F422B4">
        <w:fldChar w:fldCharType="begin"/>
      </w:r>
      <w:r w:rsidR="0023721D">
        <w:instrText xml:space="preserve"> ADDIN EN.CITE &lt;EndNote&gt;&lt;Cite&gt;&lt;Author&gt;Dunlop&lt;/Author&gt;&lt;Year&gt;2008&lt;/Year&gt;&lt;RecNum&gt;1479&lt;/RecNum&gt;&lt;DisplayText&gt;[146]&lt;/DisplayText&gt;&lt;record&gt;&lt;rec-number&gt;1479&lt;/rec-number&gt;&lt;foreign-keys&gt;&lt;key app="EN" db-id="p2pxssdv6repwwevvsjpx0dqxsx0eer995xr" timestamp="1511798293"&gt;1479&lt;/key&gt;&lt;/foreign-keys&gt;&lt;ref-type name="Journal Article"&gt;17&lt;/ref-type&gt;&lt;contributors&gt;&lt;authors&gt;&lt;author&gt;Dunlop, D. C.&lt;/author&gt;&lt;author&gt;Ulrich, A.&lt;/author&gt;&lt;author&gt;Appelmelk, B. J.&lt;/author&gt;&lt;author&gt;Burton, D. R.&lt;/author&gt;&lt;author&gt;Dwek, R. A.&lt;/author&gt;&lt;author&gt;Zitzmann, N.&lt;/author&gt;&lt;author&gt;Scanlan, C. N.&lt;/author&gt;&lt;/authors&gt;&lt;/contributors&gt;&lt;auth-address&gt;Glycobiology Institute, Department of Biochemistry, University of Oxford, Oxford, UK.&lt;/auth-address&gt;&lt;titles&gt;&lt;title&gt;Antigenic mimicry of the HIV envelope by AIDS-associated pathogens&lt;/title&gt;&lt;secondary-title&gt;AIDS&lt;/secondary-title&gt;&lt;alt-title&gt;Aids&lt;/alt-title&gt;&lt;/titles&gt;&lt;periodical&gt;&lt;full-title&gt;AIDS&lt;/full-title&gt;&lt;/periodical&gt;&lt;alt-periodical&gt;&lt;full-title&gt;AIDS&lt;/full-title&gt;&lt;/alt-periodical&gt;&lt;pages&gt;2214-7&lt;/pages&gt;&lt;volume&gt;22&lt;/volume&gt;&lt;number&gt;16&lt;/number&gt;&lt;keywords&gt;&lt;keyword&gt;Antibodies, Monoclonal/immunology&lt;/keyword&gt;&lt;keyword&gt;Antigens, Fungal/immunology&lt;/keyword&gt;&lt;keyword&gt;Candida/*immunology&lt;/keyword&gt;&lt;keyword&gt;Cross Reactions&lt;/keyword&gt;&lt;keyword&gt;HIV Envelope Protein gp120/*immunology&lt;/keyword&gt;&lt;keyword&gt;Humans&lt;/keyword&gt;&lt;keyword&gt;*Molecular Mimicry&lt;/keyword&gt;&lt;/keywords&gt;&lt;dates&gt;&lt;year&gt;2008&lt;/year&gt;&lt;pub-dates&gt;&lt;date&gt;Oct 18&lt;/date&gt;&lt;/pub-dates&gt;&lt;/dates&gt;&lt;isbn&gt;1473-5571 (Electronic)&amp;#xD;0269-9370 (Linking)&lt;/isbn&gt;&lt;accession-num&gt;18832887&lt;/accession-num&gt;&lt;urls&gt;&lt;related-urls&gt;&lt;url&gt;http://www.ncbi.nlm.nih.gov/pubmed/18832887&lt;/url&gt;&lt;/related-urls&gt;&lt;/urls&gt;&lt;electronic-resource-num&gt;10.1097/QAD.0b013e328314b5df&lt;/electronic-resource-num&gt;&lt;/record&gt;&lt;/Cite&gt;&lt;/EndNote&gt;</w:instrText>
      </w:r>
      <w:r w:rsidR="007F2DB6" w:rsidRPr="00F422B4">
        <w:fldChar w:fldCharType="separate"/>
      </w:r>
      <w:r w:rsidR="0023721D">
        <w:rPr>
          <w:noProof/>
        </w:rPr>
        <w:t>[146]</w:t>
      </w:r>
      <w:r w:rsidR="007F2DB6" w:rsidRPr="00F422B4">
        <w:fldChar w:fldCharType="end"/>
      </w:r>
      <w:r w:rsidR="00AE2E21">
        <w:t>.</w:t>
      </w:r>
      <w:r w:rsidRPr="00F422B4">
        <w:t xml:space="preserve"> </w:t>
      </w:r>
      <w:r w:rsidR="0040599A" w:rsidRPr="00F422B4">
        <w:t>Y</w:t>
      </w:r>
      <w:r w:rsidR="00363E99" w:rsidRPr="00F422B4">
        <w:t xml:space="preserve">east </w:t>
      </w:r>
      <w:r w:rsidR="0040599A" w:rsidRPr="00F422B4">
        <w:t>typically</w:t>
      </w:r>
      <w:r w:rsidR="00402B1F" w:rsidRPr="00F422B4">
        <w:t xml:space="preserve"> display high-mannose </w:t>
      </w:r>
      <w:r w:rsidR="00363E99" w:rsidRPr="00F422B4">
        <w:t xml:space="preserve">structures that </w:t>
      </w:r>
      <w:r w:rsidR="00402B1F" w:rsidRPr="00F422B4">
        <w:t>comprise</w:t>
      </w:r>
      <w:r w:rsidR="00363E99" w:rsidRPr="00F422B4">
        <w:t xml:space="preserve"> a</w:t>
      </w:r>
      <w:r w:rsidR="00397619">
        <w:t>n</w:t>
      </w:r>
      <w:r w:rsidR="00363E99" w:rsidRPr="00F422B4">
        <w:t xml:space="preserve"> α1</w:t>
      </w:r>
      <w:r w:rsidR="00397619">
        <w:rPr>
          <w:rFonts w:cstheme="minorHAnsi"/>
        </w:rPr>
        <w:t>-</w:t>
      </w:r>
      <w:r w:rsidR="00363E99" w:rsidRPr="00F422B4">
        <w:t>6</w:t>
      </w:r>
      <w:r w:rsidR="00397619">
        <w:t>-linked m</w:t>
      </w:r>
      <w:r w:rsidR="00363E99" w:rsidRPr="00F422B4">
        <w:t>an</w:t>
      </w:r>
      <w:r w:rsidR="00397619">
        <w:t>nnose</w:t>
      </w:r>
      <w:r w:rsidR="00363E99" w:rsidRPr="00F422B4">
        <w:t xml:space="preserve"> backbone from which</w:t>
      </w:r>
      <w:r w:rsidR="0040599A" w:rsidRPr="00F422B4">
        <w:t xml:space="preserve"> branch </w:t>
      </w:r>
      <w:r w:rsidR="004E765F" w:rsidRPr="00F422B4">
        <w:t xml:space="preserve">repetitive </w:t>
      </w:r>
      <w:r w:rsidR="00363E99" w:rsidRPr="00F422B4">
        <w:t>α1</w:t>
      </w:r>
      <w:r w:rsidR="00F329E0">
        <w:t>-</w:t>
      </w:r>
      <w:r w:rsidR="00F329E0" w:rsidRPr="00F422B4">
        <w:t>2</w:t>
      </w:r>
      <w:r w:rsidR="00F329E0">
        <w:t>-linked mannose</w:t>
      </w:r>
      <w:r w:rsidR="00F329E0" w:rsidRPr="00F422B4">
        <w:t xml:space="preserve"> </w:t>
      </w:r>
      <w:r w:rsidR="0040599A" w:rsidRPr="00F422B4">
        <w:t>motif</w:t>
      </w:r>
      <w:r w:rsidR="00363E99" w:rsidRPr="00F422B4">
        <w:t xml:space="preserve">s </w:t>
      </w:r>
      <w:r w:rsidR="0040599A" w:rsidRPr="00F422B4">
        <w:t>(</w:t>
      </w:r>
      <w:r w:rsidR="00732EAA">
        <w:t>i.e. a key feature of</w:t>
      </w:r>
      <w:r w:rsidR="0040599A" w:rsidRPr="00F422B4">
        <w:t xml:space="preserve"> the 2G12 epitope)</w:t>
      </w:r>
      <w:r w:rsidR="00642359">
        <w:t xml:space="preserve">, sometimes </w:t>
      </w:r>
      <w:r w:rsidR="00642359" w:rsidRPr="00FD2D5D">
        <w:t>capped</w:t>
      </w:r>
      <w:r w:rsidR="003210D2">
        <w:t xml:space="preserve"> with </w:t>
      </w:r>
      <w:r w:rsidR="00642359" w:rsidRPr="00FD2D5D">
        <w:t>α1</w:t>
      </w:r>
      <w:r w:rsidR="00F329E0">
        <w:t>-</w:t>
      </w:r>
      <w:r w:rsidR="00F329E0" w:rsidRPr="00FD2D5D">
        <w:t>3</w:t>
      </w:r>
      <w:r w:rsidR="00F329E0">
        <w:t>-</w:t>
      </w:r>
      <w:r w:rsidR="00642359">
        <w:t>linked mannose</w:t>
      </w:r>
      <w:r w:rsidR="00642359" w:rsidRPr="00FD2D5D">
        <w:t xml:space="preserve"> residues</w:t>
      </w:r>
      <w:r w:rsidR="00363E99" w:rsidRPr="00F422B4">
        <w:t>.</w:t>
      </w:r>
      <w:r w:rsidR="002C634D" w:rsidRPr="00F422B4">
        <w:t xml:space="preserve"> Of </w:t>
      </w:r>
      <w:r w:rsidR="009452A9" w:rsidRPr="009452A9">
        <w:t>the</w:t>
      </w:r>
      <w:r w:rsidR="004E765F" w:rsidRPr="009452A9">
        <w:t xml:space="preserve"> </w:t>
      </w:r>
      <w:r w:rsidR="002C634D" w:rsidRPr="00F422B4">
        <w:t xml:space="preserve">yeast species tested, </w:t>
      </w:r>
      <w:r w:rsidR="00C12475" w:rsidRPr="00F422B4">
        <w:t>2G12 was able to bind t</w:t>
      </w:r>
      <w:r w:rsidR="004E765F" w:rsidRPr="00F422B4">
        <w:t xml:space="preserve">o </w:t>
      </w:r>
      <w:r w:rsidR="004E765F" w:rsidRPr="00492161">
        <w:rPr>
          <w:color w:val="000000" w:themeColor="text1"/>
        </w:rPr>
        <w:t>tw</w:t>
      </w:r>
      <w:r w:rsidR="00C12475" w:rsidRPr="00492161">
        <w:rPr>
          <w:color w:val="000000" w:themeColor="text1"/>
        </w:rPr>
        <w:t>o</w:t>
      </w:r>
      <w:r w:rsidR="004E765F" w:rsidRPr="00F422B4">
        <w:t>, binding</w:t>
      </w:r>
      <w:r w:rsidR="00C12475" w:rsidRPr="00F422B4">
        <w:t xml:space="preserve"> </w:t>
      </w:r>
      <w:r w:rsidR="00C12475" w:rsidRPr="00F422B4">
        <w:rPr>
          <w:i/>
        </w:rPr>
        <w:t xml:space="preserve">Candida </w:t>
      </w:r>
      <w:proofErr w:type="spellStart"/>
      <w:r w:rsidR="00C12475" w:rsidRPr="00F422B4">
        <w:rPr>
          <w:i/>
        </w:rPr>
        <w:t>albican</w:t>
      </w:r>
      <w:r w:rsidR="002C634D" w:rsidRPr="00F422B4">
        <w:rPr>
          <w:i/>
        </w:rPr>
        <w:t>s</w:t>
      </w:r>
      <w:proofErr w:type="spellEnd"/>
      <w:r w:rsidR="00C12475" w:rsidRPr="00F422B4">
        <w:t xml:space="preserve"> with similar affinities to that of gp120</w:t>
      </w:r>
      <w:r w:rsidR="00AE2E21">
        <w:t xml:space="preserve"> </w:t>
      </w:r>
      <w:r w:rsidR="007669DA">
        <w:fldChar w:fldCharType="begin">
          <w:fldData xml:space="preserve">PEVuZE5vdGU+PENpdGU+PEF1dGhvcj5EdW5sb3A8L0F1dGhvcj48WWVhcj4yMDA4PC9ZZWFyPjxS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=
</w:fldData>
        </w:fldChar>
      </w:r>
      <w:r w:rsidR="0023721D">
        <w:instrText xml:space="preserve"> ADDIN EN.CITE </w:instrText>
      </w:r>
      <w:r w:rsidR="0023721D">
        <w:fldChar w:fldCharType="begin">
          <w:fldData xml:space="preserve">PEVuZE5vdGU+PENpdGU+PEF1dGhvcj5EdW5sb3A8L0F1dGhvcj48WWVhcj4yMDA4PC9ZZWFyPjxS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=
</w:fldData>
        </w:fldChar>
      </w:r>
      <w:r w:rsidR="0023721D">
        <w:instrText xml:space="preserve"> ADDIN EN.CITE.DATA </w:instrText>
      </w:r>
      <w:r w:rsidR="0023721D">
        <w:fldChar w:fldCharType="end"/>
      </w:r>
      <w:r w:rsidR="007669DA">
        <w:fldChar w:fldCharType="separate"/>
      </w:r>
      <w:r w:rsidR="0023721D">
        <w:rPr>
          <w:noProof/>
        </w:rPr>
        <w:t>[146, 232]</w:t>
      </w:r>
      <w:r w:rsidR="007669DA">
        <w:fldChar w:fldCharType="end"/>
      </w:r>
      <w:r w:rsidR="00AE2E21">
        <w:t>.</w:t>
      </w:r>
      <w:r w:rsidR="00C12475" w:rsidRPr="00F422B4">
        <w:t xml:space="preserve"> This interaction was glycan dependent as binding was inhibited </w:t>
      </w:r>
      <w:r w:rsidR="00405A07" w:rsidRPr="00F422B4">
        <w:t>by</w:t>
      </w:r>
      <w:r w:rsidR="00C12475" w:rsidRPr="00F422B4">
        <w:t xml:space="preserve"> </w:t>
      </w:r>
      <w:r w:rsidR="00C12475" w:rsidRPr="002F1CF4">
        <w:rPr>
          <w:sz w:val="18"/>
          <w:szCs w:val="18"/>
        </w:rPr>
        <w:t>D</w:t>
      </w:r>
      <w:r w:rsidR="00C12475" w:rsidRPr="00F422B4">
        <w:t xml:space="preserve">-fructose, a known ligand for the 2G12 binding site. Additionally, </w:t>
      </w:r>
      <w:r w:rsidR="002C634D" w:rsidRPr="00F422B4">
        <w:t xml:space="preserve">a </w:t>
      </w:r>
      <w:r w:rsidR="00C12475" w:rsidRPr="00F422B4">
        <w:t>non-glycan</w:t>
      </w:r>
      <w:r w:rsidR="009B296E">
        <w:t>-</w:t>
      </w:r>
      <w:r w:rsidR="00FD01B4">
        <w:t>dependent</w:t>
      </w:r>
      <w:r w:rsidR="002C634D" w:rsidRPr="00F422B4">
        <w:t xml:space="preserve"> control</w:t>
      </w:r>
      <w:r w:rsidR="00C12475" w:rsidRPr="00F422B4">
        <w:t xml:space="preserve"> </w:t>
      </w:r>
      <w:r w:rsidR="000A6629" w:rsidRPr="00F422B4">
        <w:t>bnAb</w:t>
      </w:r>
      <w:r w:rsidR="00AA2557">
        <w:t xml:space="preserve"> </w:t>
      </w:r>
      <w:r w:rsidR="002C634D" w:rsidRPr="00F422B4">
        <w:t xml:space="preserve">was </w:t>
      </w:r>
      <w:r w:rsidR="002C634D" w:rsidRPr="00F422B4">
        <w:lastRenderedPageBreak/>
        <w:t>u</w:t>
      </w:r>
      <w:r w:rsidR="00245E63" w:rsidRPr="00F422B4">
        <w:t>nable to bind</w:t>
      </w:r>
      <w:r w:rsidR="00405A07" w:rsidRPr="00F422B4">
        <w:t xml:space="preserve"> any of the </w:t>
      </w:r>
      <w:r w:rsidR="00405A07" w:rsidRPr="00B300EA">
        <w:t>yeasts</w:t>
      </w:r>
      <w:r w:rsidR="00245E63" w:rsidRPr="00B300EA">
        <w:t>.</w:t>
      </w:r>
      <w:r w:rsidR="00405A07" w:rsidRPr="00B300EA">
        <w:t xml:space="preserve"> T</w:t>
      </w:r>
      <w:r w:rsidR="00245E63" w:rsidRPr="00B300EA">
        <w:t>h</w:t>
      </w:r>
      <w:r w:rsidR="00FD2D5D" w:rsidRPr="00B300EA">
        <w:t>us, the</w:t>
      </w:r>
      <w:r w:rsidR="00FF4965" w:rsidRPr="00B300EA">
        <w:t xml:space="preserve"> 2G12 antibody </w:t>
      </w:r>
      <w:r w:rsidR="00FD01B4" w:rsidRPr="00B300EA">
        <w:t xml:space="preserve">may </w:t>
      </w:r>
      <w:r w:rsidR="00C12475" w:rsidRPr="00B300EA">
        <w:t>equally well be described as an anti-</w:t>
      </w:r>
      <w:r w:rsidR="00C12475" w:rsidRPr="00B300EA">
        <w:rPr>
          <w:i/>
          <w:iCs/>
        </w:rPr>
        <w:t>Candida</w:t>
      </w:r>
      <w:r w:rsidR="00C12475" w:rsidRPr="00B300EA">
        <w:t> antibody</w:t>
      </w:r>
      <w:r w:rsidR="00DD4AB3" w:rsidRPr="00B300EA">
        <w:t xml:space="preserve"> with cross-reactivity </w:t>
      </w:r>
      <w:r w:rsidR="00DD4AB3">
        <w:t>to HIV-1</w:t>
      </w:r>
      <w:r w:rsidR="00AE2E21">
        <w:t xml:space="preserve"> </w:t>
      </w:r>
      <w:r w:rsidR="00191124">
        <w:fldChar w:fldCharType="begin"/>
      </w:r>
      <w:r w:rsidR="0023721D">
        <w:instrText xml:space="preserve"> ADDIN EN.CITE &lt;EndNote&gt;&lt;Cite&gt;&lt;Author&gt;Dunlop&lt;/Author&gt;&lt;Year&gt;2008&lt;/Year&gt;&lt;RecNum&gt;1479&lt;/RecNum&gt;&lt;DisplayText&gt;[146]&lt;/DisplayText&gt;&lt;record&gt;&lt;rec-number&gt;1479&lt;/rec-number&gt;&lt;foreign-keys&gt;&lt;key app="EN" db-id="p2pxssdv6repwwevvsjpx0dqxsx0eer995xr" timestamp="1511798293"&gt;1479&lt;/key&gt;&lt;/foreign-keys&gt;&lt;ref-type name="Journal Article"&gt;17&lt;/ref-type&gt;&lt;contributors&gt;&lt;authors&gt;&lt;author&gt;Dunlop, D. C.&lt;/author&gt;&lt;author&gt;Ulrich, A.&lt;/author&gt;&lt;author&gt;Appelmelk, B. J.&lt;/author&gt;&lt;author&gt;Burton, D. R.&lt;/author&gt;&lt;author&gt;Dwek, R. A.&lt;/author&gt;&lt;author&gt;Zitzmann, N.&lt;/author&gt;&lt;author&gt;Scanlan, C. N.&lt;/author&gt;&lt;/authors&gt;&lt;/contributors&gt;&lt;auth-address&gt;Glycobiology Institute, Department of Biochemistry, University of Oxford, Oxford, UK.&lt;/auth-address&gt;&lt;titles&gt;&lt;title&gt;Antigenic mimicry of the HIV envelope by AIDS-associated pathogens&lt;/title&gt;&lt;secondary-title&gt;AIDS&lt;/secondary-title&gt;&lt;alt-title&gt;Aids&lt;/alt-title&gt;&lt;/titles&gt;&lt;periodical&gt;&lt;full-title&gt;AIDS&lt;/full-title&gt;&lt;/periodical&gt;&lt;alt-periodical&gt;&lt;full-title&gt;AIDS&lt;/full-title&gt;&lt;/alt-periodical&gt;&lt;pages&gt;2214-7&lt;/pages&gt;&lt;volume&gt;22&lt;/volume&gt;&lt;number&gt;16&lt;/number&gt;&lt;keywords&gt;&lt;keyword&gt;Antibodies, Monoclonal/immunology&lt;/keyword&gt;&lt;keyword&gt;Antigens, Fungal/immunology&lt;/keyword&gt;&lt;keyword&gt;Candida/*immunology&lt;/keyword&gt;&lt;keyword&gt;Cross Reactions&lt;/keyword&gt;&lt;keyword&gt;HIV Envelope Protein gp120/*immunology&lt;/keyword&gt;&lt;keyword&gt;Humans&lt;/keyword&gt;&lt;keyword&gt;*Molecular Mimicry&lt;/keyword&gt;&lt;/keywords&gt;&lt;dates&gt;&lt;year&gt;2008&lt;/year&gt;&lt;pub-dates&gt;&lt;date&gt;Oct 18&lt;/date&gt;&lt;/pub-dates&gt;&lt;/dates&gt;&lt;isbn&gt;1473-5571 (Electronic)&amp;#xD;0269-9370 (Linking)&lt;/isbn&gt;&lt;accession-num&gt;18832887&lt;/accession-num&gt;&lt;urls&gt;&lt;related-urls&gt;&lt;url&gt;http://www.ncbi.nlm.nih.gov/pubmed/18832887&lt;/url&gt;&lt;/related-urls&gt;&lt;/urls&gt;&lt;electronic-resource-num&gt;10.1097/QAD.0b013e328314b5df&lt;/electronic-resource-num&gt;&lt;/record&gt;&lt;/Cite&gt;&lt;/EndNote&gt;</w:instrText>
      </w:r>
      <w:r w:rsidR="00191124">
        <w:fldChar w:fldCharType="separate"/>
      </w:r>
      <w:r w:rsidR="0023721D">
        <w:rPr>
          <w:noProof/>
        </w:rPr>
        <w:t>[146]</w:t>
      </w:r>
      <w:r w:rsidR="00191124">
        <w:fldChar w:fldCharType="end"/>
      </w:r>
      <w:r w:rsidR="00AE2E21">
        <w:t>.</w:t>
      </w:r>
    </w:p>
    <w:p w14:paraId="6D4F0F36" w14:textId="3702F551" w:rsidR="00D03FB3" w:rsidRDefault="00714301" w:rsidP="0056719A">
      <w:pPr>
        <w:spacing w:line="360" w:lineRule="auto"/>
        <w:ind w:firstLine="720"/>
        <w:jc w:val="both"/>
        <w:rPr>
          <w:color w:val="FF0000"/>
        </w:rPr>
      </w:pPr>
      <w:r w:rsidRPr="00FD2D5D">
        <w:t>Scanlan</w:t>
      </w:r>
      <w:r w:rsidR="00FD1E79" w:rsidRPr="00FD2D5D">
        <w:t xml:space="preserve"> went on to </w:t>
      </w:r>
      <w:r w:rsidR="00405A07" w:rsidRPr="00FD2D5D">
        <w:t>form</w:t>
      </w:r>
      <w:r w:rsidR="00764741">
        <w:t>al</w:t>
      </w:r>
      <w:r w:rsidR="00405A07" w:rsidRPr="00FD2D5D">
        <w:t xml:space="preserve">ly elucidate the relationship between the antigenicity and immunogenicity of </w:t>
      </w:r>
      <w:r w:rsidR="00405A07" w:rsidRPr="002F1CF4">
        <w:t>yeast glycosylation</w:t>
      </w:r>
      <w:r w:rsidR="00AE2E21">
        <w:t xml:space="preserve"> </w:t>
      </w:r>
      <w:r w:rsidR="008D21B8" w:rsidRPr="002F1CF4">
        <w:fldChar w:fldCharType="begin"/>
      </w:r>
      <w:r w:rsidR="0023721D">
        <w:instrText xml:space="preserve"> ADDIN EN.CITE &lt;EndNote&gt;&lt;Cite&gt;&lt;Author&gt;Dunlop&lt;/Author&gt;&lt;Year&gt;2010&lt;/Year&gt;&lt;RecNum&gt;645&lt;/RecNum&gt;&lt;DisplayText&gt;[233]&lt;/DisplayText&gt;&lt;record&gt;&lt;rec-number&gt;645&lt;/rec-number&gt;&lt;foreign-keys&gt;&lt;key app="EN" db-id="p2pxssdv6repwwevvsjpx0dqxsx0eer995xr" timestamp="1496407581"&gt;645&lt;/key&gt;&lt;/foreign-keys&gt;&lt;ref-type name="Journal Article"&gt;17&lt;/ref-type&gt;&lt;contributors&gt;&lt;authors&gt;&lt;author&gt;Dunlop, D. C.&lt;/author&gt;&lt;author&gt;Bonomelli, C.&lt;/author&gt;&lt;author&gt;Mansab, F.&lt;/author&gt;&lt;author&gt;Vasiljevic, S.&lt;/author&gt;&lt;author&gt;Doores, K. J.&lt;/author&gt;&lt;author&gt;Wormald, M. R.&lt;/author&gt;&lt;author&gt;Palma, A. S.&lt;/author&gt;&lt;author&gt;Feizi, T.&lt;/author&gt;&lt;author&gt;Harvey, D. J.&lt;/author&gt;&lt;author&gt;Dwek, R. A.&lt;/author&gt;&lt;author&gt;Crispin, M.&lt;/author&gt;&lt;author&gt;Scanlan, C. N.&lt;/author&gt;&lt;/authors&gt;&lt;/contributors&gt;&lt;auth-address&gt;Oxford Glycobiology Institute, Department of Biochemistry, University of Oxford, South Parks Road, Oxford OX1 3QU, UK.&lt;/auth-address&gt;&lt;titles&gt;&lt;title&gt;Polysaccharide mimicry of the epitope of the broadly neutralizing anti-HIV antibody, 2G12, induces enhanced antibody responses to self oligomannose glycans&lt;/title&gt;&lt;secondary-title&gt;Glycobiology&lt;/secondary-title&gt;&lt;/titles&gt;&lt;periodical&gt;&lt;full-title&gt;Glycobiology&lt;/full-title&gt;&lt;/periodical&gt;&lt;pages&gt;812-23&lt;/pages&gt;&lt;volume&gt;20&lt;/volume&gt;&lt;number&gt;7&lt;/number&gt;&lt;keywords&gt;&lt;keyword&gt;Antibodies, Neutralizing&lt;/keyword&gt;&lt;keyword&gt;Epitopes/*immunology&lt;/keyword&gt;&lt;keyword&gt;HIV Antibodies/*immunology&lt;/keyword&gt;&lt;keyword&gt;HIV Envelope Protein gp120/metabolism&lt;/keyword&gt;&lt;keyword&gt;Mannose/*immunology/metabolism&lt;/keyword&gt;&lt;keyword&gt;Molecular Mimicry/immunology&lt;/keyword&gt;&lt;/keywords&gt;&lt;dates&gt;&lt;year&gt;2010&lt;/year&gt;&lt;pub-dates&gt;&lt;date&gt;Jul&lt;/date&gt;&lt;/pub-dates&gt;&lt;/dates&gt;&lt;isbn&gt;1460-2423 (Electronic)&amp;#xD;0959-6658 (Linking)&lt;/isbn&gt;&lt;accession-num&gt;20181792&lt;/accession-num&gt;&lt;urls&gt;&lt;related-urls&gt;&lt;url&gt;https://www.ncbi.nlm.nih.gov/pubmed/20181792&lt;/url&gt;&lt;/related-urls&gt;&lt;/urls&gt;&lt;custom2&gt;PMC2900896&lt;/custom2&gt;&lt;electronic-resource-num&gt;10.1093/glycob/cwq020&lt;/electronic-resource-num&gt;&lt;/record&gt;&lt;/Cite&gt;&lt;/EndNote&gt;</w:instrText>
      </w:r>
      <w:r w:rsidR="008D21B8" w:rsidRPr="002F1CF4">
        <w:fldChar w:fldCharType="separate"/>
      </w:r>
      <w:r w:rsidR="0023721D">
        <w:rPr>
          <w:noProof/>
        </w:rPr>
        <w:t>[233]</w:t>
      </w:r>
      <w:r w:rsidR="008D21B8" w:rsidRPr="002F1CF4">
        <w:fldChar w:fldCharType="end"/>
      </w:r>
      <w:r w:rsidR="00AE2E21">
        <w:t>.</w:t>
      </w:r>
      <w:r w:rsidR="006F058F" w:rsidRPr="002F1CF4">
        <w:t xml:space="preserve"> </w:t>
      </w:r>
      <w:r w:rsidR="006F058F" w:rsidRPr="002F1CF4">
        <w:rPr>
          <w:i/>
        </w:rPr>
        <w:t>Saccharomyces cerevisiae</w:t>
      </w:r>
      <w:r w:rsidR="007310CA" w:rsidRPr="002F1CF4">
        <w:t xml:space="preserve"> deficient in </w:t>
      </w:r>
      <w:r w:rsidR="007310CA" w:rsidRPr="002F1CF4">
        <w:rPr>
          <w:i/>
        </w:rPr>
        <w:t>mnn1</w:t>
      </w:r>
      <w:r w:rsidR="007310CA" w:rsidRPr="002F1CF4">
        <w:t>, the gene responsible for the α1</w:t>
      </w:r>
      <w:r w:rsidR="00F329E0">
        <w:t>-</w:t>
      </w:r>
      <w:r w:rsidR="007310CA" w:rsidRPr="002F1CF4">
        <w:t>3</w:t>
      </w:r>
      <w:r w:rsidR="00F329E0">
        <w:t xml:space="preserve">-linked </w:t>
      </w:r>
      <w:proofErr w:type="spellStart"/>
      <w:r w:rsidR="00F329E0">
        <w:t>m</w:t>
      </w:r>
      <w:r w:rsidR="007310CA" w:rsidRPr="002F1CF4">
        <w:t>an</w:t>
      </w:r>
      <w:r w:rsidR="00F329E0">
        <w:t>nnose</w:t>
      </w:r>
      <w:proofErr w:type="spellEnd"/>
      <w:r w:rsidR="007310CA" w:rsidRPr="002F1CF4">
        <w:t xml:space="preserve"> caps, </w:t>
      </w:r>
      <w:r w:rsidR="006F058F" w:rsidRPr="002F1CF4">
        <w:t>display</w:t>
      </w:r>
      <w:r w:rsidR="00FD2D5D" w:rsidRPr="002F1CF4">
        <w:t>s</w:t>
      </w:r>
      <w:r w:rsidR="006F058F" w:rsidRPr="002F1CF4">
        <w:t xml:space="preserve"> </w:t>
      </w:r>
      <w:proofErr w:type="spellStart"/>
      <w:r w:rsidR="00FD2D5D" w:rsidRPr="002F1CF4">
        <w:t>mannan</w:t>
      </w:r>
      <w:r w:rsidR="00B34475" w:rsidRPr="002F1CF4">
        <w:t>s</w:t>
      </w:r>
      <w:proofErr w:type="spellEnd"/>
      <w:r w:rsidR="00FD2D5D" w:rsidRPr="002F1CF4">
        <w:t xml:space="preserve"> </w:t>
      </w:r>
      <w:r w:rsidR="007310CA" w:rsidRPr="002F1CF4">
        <w:t>terminating in the</w:t>
      </w:r>
      <w:r w:rsidR="00FD2D5D" w:rsidRPr="002F1CF4">
        <w:t xml:space="preserve"> </w:t>
      </w:r>
      <w:r w:rsidR="007310CA" w:rsidRPr="002F1CF4">
        <w:t>α1</w:t>
      </w:r>
      <w:r w:rsidR="00397619">
        <w:t>-</w:t>
      </w:r>
      <w:r w:rsidR="007310CA" w:rsidRPr="002F1CF4">
        <w:t>2</w:t>
      </w:r>
      <w:r w:rsidR="00397619">
        <w:t>-linked m</w:t>
      </w:r>
      <w:r w:rsidR="004D1F3E" w:rsidRPr="002F1CF4">
        <w:t>an</w:t>
      </w:r>
      <w:r w:rsidR="00397619">
        <w:t>nose</w:t>
      </w:r>
      <w:r w:rsidR="004D1F3E" w:rsidRPr="002F1CF4">
        <w:t xml:space="preserve"> </w:t>
      </w:r>
      <w:r w:rsidR="007310CA" w:rsidRPr="002F1CF4">
        <w:t>motif (</w:t>
      </w:r>
      <w:r w:rsidR="00FD1C6A" w:rsidRPr="002F1CF4">
        <w:t xml:space="preserve">Fig. </w:t>
      </w:r>
      <w:r w:rsidR="007310CA" w:rsidRPr="002F1CF4">
        <w:t>6B)</w:t>
      </w:r>
      <w:r w:rsidR="004D1F3E" w:rsidRPr="002F1CF4">
        <w:t xml:space="preserve">. </w:t>
      </w:r>
      <w:r w:rsidR="00FD2D5D" w:rsidRPr="002F1CF4">
        <w:t xml:space="preserve">Immunisation </w:t>
      </w:r>
      <w:r w:rsidR="00191003" w:rsidRPr="002F1CF4">
        <w:t xml:space="preserve">of rabbits </w:t>
      </w:r>
      <w:r w:rsidR="00FD2D5D" w:rsidRPr="002F1CF4">
        <w:t xml:space="preserve">with </w:t>
      </w:r>
      <w:r w:rsidR="00FD44C9" w:rsidRPr="002F1CF4">
        <w:rPr>
          <w:i/>
        </w:rPr>
        <w:t>S. cere</w:t>
      </w:r>
      <w:r w:rsidR="00FD2D5D" w:rsidRPr="002F1CF4">
        <w:rPr>
          <w:i/>
        </w:rPr>
        <w:t>vis</w:t>
      </w:r>
      <w:r w:rsidR="00FD44C9" w:rsidRPr="002F1CF4">
        <w:rPr>
          <w:i/>
        </w:rPr>
        <w:t>i</w:t>
      </w:r>
      <w:r w:rsidR="00FD2D5D" w:rsidRPr="002F1CF4">
        <w:rPr>
          <w:i/>
        </w:rPr>
        <w:t>ae</w:t>
      </w:r>
      <w:r w:rsidR="007310CA" w:rsidRPr="002F1CF4">
        <w:rPr>
          <w:i/>
        </w:rPr>
        <w:t xml:space="preserve"> ∆mnn1</w:t>
      </w:r>
      <w:r w:rsidR="004D1F3E" w:rsidRPr="002F1CF4">
        <w:t xml:space="preserve"> elicit</w:t>
      </w:r>
      <w:r w:rsidR="00191003" w:rsidRPr="002F1CF4">
        <w:t>ed</w:t>
      </w:r>
      <w:r w:rsidR="004D1F3E" w:rsidRPr="002F1CF4">
        <w:t xml:space="preserve"> </w:t>
      </w:r>
      <w:r w:rsidR="00F9449F" w:rsidRPr="002F1CF4">
        <w:t>antibodies</w:t>
      </w:r>
      <w:r w:rsidR="004D1F3E" w:rsidRPr="002F1CF4">
        <w:t xml:space="preserve"> with similar glycan </w:t>
      </w:r>
      <w:r w:rsidR="00F9449F" w:rsidRPr="002F1CF4">
        <w:t>specificities</w:t>
      </w:r>
      <w:r w:rsidR="004D1F3E" w:rsidRPr="002F1CF4">
        <w:t xml:space="preserve"> to 2G12.</w:t>
      </w:r>
      <w:r w:rsidR="00307923" w:rsidRPr="002F1CF4">
        <w:t xml:space="preserve"> Furthermore, th</w:t>
      </w:r>
      <w:r w:rsidR="00191003" w:rsidRPr="002F1CF4">
        <w:t>e</w:t>
      </w:r>
      <w:r w:rsidR="00307923" w:rsidRPr="002F1CF4">
        <w:t xml:space="preserve"> sera displayed weakly neutralising activity against HIV-1</w:t>
      </w:r>
      <w:r w:rsidR="00AE2E21">
        <w:t xml:space="preserve"> </w:t>
      </w:r>
      <w:r w:rsidR="00307923" w:rsidRPr="002F1CF4">
        <w:fldChar w:fldCharType="begin"/>
      </w:r>
      <w:r w:rsidR="0023721D">
        <w:instrText xml:space="preserve"> ADDIN EN.CITE &lt;EndNote&gt;&lt;Cite&gt;&lt;Author&gt;Dunlop&lt;/Author&gt;&lt;Year&gt;2010&lt;/Year&gt;&lt;RecNum&gt;645&lt;/RecNum&gt;&lt;DisplayText&gt;[233]&lt;/DisplayText&gt;&lt;record&gt;&lt;rec-number&gt;645&lt;/rec-number&gt;&lt;foreign-keys&gt;&lt;key app="EN" db-id="p2pxssdv6repwwevvsjpx0dqxsx0eer995xr" timestamp="1496407581"&gt;645&lt;/key&gt;&lt;/foreign-keys&gt;&lt;ref-type name="Journal Article"&gt;17&lt;/ref-type&gt;&lt;contributors&gt;&lt;authors&gt;&lt;author&gt;Dunlop, D. C.&lt;/author&gt;&lt;author&gt;Bonomelli, C.&lt;/author&gt;&lt;author&gt;Mansab, F.&lt;/author&gt;&lt;author&gt;Vasiljevic, S.&lt;/author&gt;&lt;author&gt;Doores, K. J.&lt;/author&gt;&lt;author&gt;Wormald, M. R.&lt;/author&gt;&lt;author&gt;Palma, A. S.&lt;/author&gt;&lt;author&gt;Feizi, T.&lt;/author&gt;&lt;author&gt;Harvey, D. J.&lt;/author&gt;&lt;author&gt;Dwek, R. A.&lt;/author&gt;&lt;author&gt;Crispin, M.&lt;/author&gt;&lt;author&gt;Scanlan, C. N.&lt;/author&gt;&lt;/authors&gt;&lt;/contributors&gt;&lt;auth-address&gt;Oxford Glycobiology Institute, Department of Biochemistry, University of Oxford, South Parks Road, Oxford OX1 3QU, UK.&lt;/auth-address&gt;&lt;titles&gt;&lt;title&gt;Polysaccharide mimicry of the epitope of the broadly neutralizing anti-HIV antibody, 2G12, induces enhanced antibody responses to self oligomannose glycans&lt;/title&gt;&lt;secondary-title&gt;Glycobiology&lt;/secondary-title&gt;&lt;/titles&gt;&lt;periodical&gt;&lt;full-title&gt;Glycobiology&lt;/full-title&gt;&lt;/periodical&gt;&lt;pages&gt;812-23&lt;/pages&gt;&lt;volume&gt;20&lt;/volume&gt;&lt;number&gt;7&lt;/number&gt;&lt;keywords&gt;&lt;keyword&gt;Antibodies, Neutralizing&lt;/keyword&gt;&lt;keyword&gt;Epitopes/*immunology&lt;/keyword&gt;&lt;keyword&gt;HIV Antibodies/*immunology&lt;/keyword&gt;&lt;keyword&gt;HIV Envelope Protein gp120/metabolism&lt;/keyword&gt;&lt;keyword&gt;Mannose/*immunology/metabolism&lt;/keyword&gt;&lt;keyword&gt;Molecular Mimicry/immunology&lt;/keyword&gt;&lt;/keywords&gt;&lt;dates&gt;&lt;year&gt;2010&lt;/year&gt;&lt;pub-dates&gt;&lt;date&gt;Jul&lt;/date&gt;&lt;/pub-dates&gt;&lt;/dates&gt;&lt;isbn&gt;1460-2423 (Electronic)&amp;#xD;0959-6658 (Linking)&lt;/isbn&gt;&lt;accession-num&gt;20181792&lt;/accession-num&gt;&lt;urls&gt;&lt;related-urls&gt;&lt;url&gt;https://www.ncbi.nlm.nih.gov/pubmed/20181792&lt;/url&gt;&lt;/related-urls&gt;&lt;/urls&gt;&lt;custom2&gt;PMC2900896&lt;/custom2&gt;&lt;electronic-resource-num&gt;10.1093/glycob/cwq020&lt;/electronic-resource-num&gt;&lt;/record&gt;&lt;/Cite&gt;&lt;/EndNote&gt;</w:instrText>
      </w:r>
      <w:r w:rsidR="00307923" w:rsidRPr="002F1CF4">
        <w:fldChar w:fldCharType="separate"/>
      </w:r>
      <w:r w:rsidR="0023721D">
        <w:rPr>
          <w:noProof/>
        </w:rPr>
        <w:t>[233]</w:t>
      </w:r>
      <w:r w:rsidR="00307923" w:rsidRPr="002F1CF4">
        <w:fldChar w:fldCharType="end"/>
      </w:r>
      <w:r w:rsidR="00AE2E21">
        <w:t>.</w:t>
      </w:r>
      <w:r w:rsidR="004D1F3E" w:rsidRPr="002F1CF4">
        <w:t xml:space="preserve"> </w:t>
      </w:r>
      <w:r w:rsidR="000A42F6" w:rsidRPr="002F1CF4">
        <w:t xml:space="preserve">The </w:t>
      </w:r>
      <w:proofErr w:type="spellStart"/>
      <w:r w:rsidR="000A42F6" w:rsidRPr="002F1CF4">
        <w:t>Doms</w:t>
      </w:r>
      <w:proofErr w:type="spellEnd"/>
      <w:r w:rsidR="000A42F6" w:rsidRPr="002F1CF4">
        <w:t xml:space="preserve"> laboratory also investigated using yeast as an HIV-1 </w:t>
      </w:r>
      <w:r w:rsidR="00244DFB" w:rsidRPr="002F1CF4">
        <w:t>immunogen</w:t>
      </w:r>
      <w:r w:rsidR="000A42F6" w:rsidRPr="002F1CF4">
        <w:t xml:space="preserve">. By </w:t>
      </w:r>
      <w:r w:rsidR="00561666" w:rsidRPr="002F1CF4">
        <w:t>knocking-out</w:t>
      </w:r>
      <w:r w:rsidR="000A42F6" w:rsidRPr="002F1CF4">
        <w:t xml:space="preserve"> three</w:t>
      </w:r>
      <w:r w:rsidR="00561666" w:rsidRPr="002F1CF4">
        <w:t xml:space="preserve"> genes</w:t>
      </w:r>
      <w:r w:rsidR="000A42F6" w:rsidRPr="002F1CF4">
        <w:t xml:space="preserve"> they </w:t>
      </w:r>
      <w:r w:rsidR="00AA4559" w:rsidRPr="002F1CF4">
        <w:t xml:space="preserve">produced </w:t>
      </w:r>
      <w:r w:rsidR="000A42F6" w:rsidRPr="002F1CF4">
        <w:rPr>
          <w:i/>
        </w:rPr>
        <w:t>S. cerevisiae</w:t>
      </w:r>
      <w:r w:rsidR="000A42F6" w:rsidRPr="002F1CF4">
        <w:t xml:space="preserve"> displaying predominantly Man</w:t>
      </w:r>
      <w:r w:rsidR="000A42F6" w:rsidRPr="002F1CF4">
        <w:rPr>
          <w:vertAlign w:val="subscript"/>
        </w:rPr>
        <w:t>8</w:t>
      </w:r>
      <w:r w:rsidR="000A42F6" w:rsidRPr="002F1CF4">
        <w:t>GlcNAc</w:t>
      </w:r>
      <w:r w:rsidR="000A42F6" w:rsidRPr="002F1CF4">
        <w:rPr>
          <w:vertAlign w:val="subscript"/>
        </w:rPr>
        <w:t xml:space="preserve">2 </w:t>
      </w:r>
      <w:r w:rsidR="00FD44C9" w:rsidRPr="002F1CF4">
        <w:t>glycan</w:t>
      </w:r>
      <w:r w:rsidR="00C04798" w:rsidRPr="002F1CF4">
        <w:t xml:space="preserve"> </w:t>
      </w:r>
      <w:r w:rsidR="00FD44C9" w:rsidRPr="002F1CF4">
        <w:t>s</w:t>
      </w:r>
      <w:r w:rsidR="00C04798" w:rsidRPr="002F1CF4">
        <w:t>tructures</w:t>
      </w:r>
      <w:r w:rsidR="00796ED7" w:rsidRPr="002F1CF4">
        <w:t xml:space="preserve">. Although these yeasts now displayed </w:t>
      </w:r>
      <w:r w:rsidR="00285230" w:rsidRPr="002F1CF4">
        <w:t>a ‘self’ glycan structure, i</w:t>
      </w:r>
      <w:r w:rsidR="00FD44C9" w:rsidRPr="002F1CF4">
        <w:t xml:space="preserve">mmunisation of rabbits elicited </w:t>
      </w:r>
      <w:r w:rsidR="0056719A" w:rsidRPr="002F1CF4">
        <w:t>oligomannose-</w:t>
      </w:r>
      <w:r w:rsidR="00FD44C9" w:rsidRPr="002F1CF4">
        <w:t>specific antibodies</w:t>
      </w:r>
      <w:r w:rsidR="00244DFB" w:rsidRPr="002F1CF4">
        <w:t>,</w:t>
      </w:r>
      <w:r w:rsidR="00FD44C9" w:rsidRPr="002F1CF4">
        <w:t xml:space="preserve"> capable of binding</w:t>
      </w:r>
      <w:r w:rsidR="00C04798" w:rsidRPr="002F1CF4">
        <w:t xml:space="preserve"> monomeric gp120, but unable to neutralise the virus</w:t>
      </w:r>
      <w:r w:rsidR="00AE2E21">
        <w:t xml:space="preserve"> </w:t>
      </w:r>
      <w:r w:rsidR="00307923" w:rsidRPr="002F1CF4">
        <w:fldChar w:fldCharType="begin">
          <w:fldData xml:space="preserve">PEVuZE5vdGU+PENpdGU+PEF1dGhvcj5BZ3Jhd2FsLUdhbXNlPC9BdXRob3I+PFllYXI+MjAxMTwv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</w:fldData>
        </w:fldChar>
      </w:r>
      <w:r w:rsidR="0023721D">
        <w:instrText xml:space="preserve"> ADDIN EN.CITE </w:instrText>
      </w:r>
      <w:r w:rsidR="0023721D">
        <w:fldChar w:fldCharType="begin">
          <w:fldData xml:space="preserve">PEVuZE5vdGU+PENpdGU+PEF1dGhvcj5BZ3Jhd2FsLUdhbXNlPC9BdXRob3I+PFllYXI+MjAxMTwv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</w:fldData>
        </w:fldChar>
      </w:r>
      <w:r w:rsidR="0023721D">
        <w:instrText xml:space="preserve"> ADDIN EN.CITE.DATA </w:instrText>
      </w:r>
      <w:r w:rsidR="0023721D">
        <w:fldChar w:fldCharType="end"/>
      </w:r>
      <w:r w:rsidR="00307923" w:rsidRPr="002F1CF4">
        <w:fldChar w:fldCharType="separate"/>
      </w:r>
      <w:r w:rsidR="0023721D">
        <w:rPr>
          <w:noProof/>
        </w:rPr>
        <w:t>[234]</w:t>
      </w:r>
      <w:r w:rsidR="00307923" w:rsidRPr="002F1CF4">
        <w:fldChar w:fldCharType="end"/>
      </w:r>
      <w:r w:rsidR="00AE2E21">
        <w:t>.</w:t>
      </w:r>
      <w:r w:rsidR="00FD44C9" w:rsidRPr="002F1CF4">
        <w:t xml:space="preserve"> </w:t>
      </w:r>
      <w:r w:rsidR="0056719A" w:rsidRPr="002F1CF4">
        <w:t>As mentioned previously, an</w:t>
      </w:r>
      <w:r w:rsidR="00FD44C9" w:rsidRPr="002F1CF4">
        <w:t xml:space="preserve"> explanation for th</w:t>
      </w:r>
      <w:r w:rsidR="0056719A" w:rsidRPr="002F1CF4">
        <w:t>is</w:t>
      </w:r>
      <w:r w:rsidR="00FD44C9" w:rsidRPr="002F1CF4">
        <w:t xml:space="preserve"> </w:t>
      </w:r>
      <w:r w:rsidR="0056719A" w:rsidRPr="002F1CF4">
        <w:t>apparent contradictory</w:t>
      </w:r>
      <w:r w:rsidR="00C04798" w:rsidRPr="002F1CF4">
        <w:t xml:space="preserve"> result</w:t>
      </w:r>
      <w:r w:rsidR="00FD44C9" w:rsidRPr="002F1CF4">
        <w:t xml:space="preserve"> may be that while the elicited antibodies were </w:t>
      </w:r>
      <w:r w:rsidR="00BC04F6" w:rsidRPr="002F1CF4">
        <w:t>capable</w:t>
      </w:r>
      <w:r w:rsidR="00FD44C9" w:rsidRPr="002F1CF4">
        <w:t xml:space="preserve"> of recognising</w:t>
      </w:r>
      <w:r w:rsidR="002F1CF4" w:rsidRPr="002F1CF4">
        <w:t xml:space="preserve"> isolated</w:t>
      </w:r>
      <w:r w:rsidR="00FD44C9" w:rsidRPr="002F1CF4">
        <w:t xml:space="preserve"> oligomannose-type glycans, they were not able to recognise </w:t>
      </w:r>
      <w:r w:rsidR="0056719A" w:rsidRPr="002F1CF4">
        <w:t xml:space="preserve">densely packed </w:t>
      </w:r>
      <w:r w:rsidR="00FD44C9" w:rsidRPr="002F1CF4">
        <w:t xml:space="preserve">clusters </w:t>
      </w:r>
      <w:r w:rsidR="0056719A" w:rsidRPr="002F1CF4">
        <w:t xml:space="preserve">of oligomannose-type glycans </w:t>
      </w:r>
      <w:r w:rsidR="00FD44C9" w:rsidRPr="002F1CF4">
        <w:t>as they a</w:t>
      </w:r>
      <w:r w:rsidR="0056719A" w:rsidRPr="002F1CF4">
        <w:t>re presented on Env</w:t>
      </w:r>
      <w:r w:rsidR="00FD44C9" w:rsidRPr="002F1CF4">
        <w:t>.</w:t>
      </w:r>
      <w:r w:rsidR="00BC04F6" w:rsidRPr="002F1CF4">
        <w:t xml:space="preserve"> </w:t>
      </w:r>
      <w:r w:rsidR="0056719A" w:rsidRPr="002F1CF4">
        <w:t>Thus, a</w:t>
      </w:r>
      <w:r w:rsidR="002965C4" w:rsidRPr="002F1CF4">
        <w:t xml:space="preserve"> logical next step</w:t>
      </w:r>
      <w:r w:rsidR="00BC31E8" w:rsidRPr="002F1CF4">
        <w:t xml:space="preserve"> may be </w:t>
      </w:r>
      <w:r w:rsidR="002965C4" w:rsidRPr="002F1CF4">
        <w:t xml:space="preserve">to </w:t>
      </w:r>
      <w:r w:rsidR="00405A07" w:rsidRPr="002F1CF4">
        <w:t>present i</w:t>
      </w:r>
      <w:r w:rsidR="002965C4" w:rsidRPr="002F1CF4">
        <w:t>mmunogeni</w:t>
      </w:r>
      <w:r w:rsidR="008A49B5" w:rsidRPr="002F1CF4">
        <w:t>c</w:t>
      </w:r>
      <w:r w:rsidR="002965C4" w:rsidRPr="002F1CF4">
        <w:t xml:space="preserve"> </w:t>
      </w:r>
      <w:r w:rsidR="008A49B5" w:rsidRPr="002F1CF4">
        <w:t>yeast glycan structures</w:t>
      </w:r>
      <w:r w:rsidR="00FD44C9" w:rsidRPr="002F1CF4">
        <w:t xml:space="preserve"> in the context of E</w:t>
      </w:r>
      <w:r w:rsidR="00405A07" w:rsidRPr="002F1CF4">
        <w:t>nv</w:t>
      </w:r>
      <w:r w:rsidR="00796ED7" w:rsidRPr="002F1CF4">
        <w:t>, for instance</w:t>
      </w:r>
      <w:r w:rsidR="002A0A02" w:rsidRPr="002F1CF4">
        <w:t>,</w:t>
      </w:r>
      <w:r w:rsidR="00796ED7" w:rsidRPr="002F1CF4">
        <w:t xml:space="preserve"> b</w:t>
      </w:r>
      <w:r w:rsidR="002965C4" w:rsidRPr="002F1CF4">
        <w:t xml:space="preserve">y expressing Env </w:t>
      </w:r>
      <w:r w:rsidR="008A49B5" w:rsidRPr="002F1CF4">
        <w:t>i</w:t>
      </w:r>
      <w:r w:rsidR="002965C4" w:rsidRPr="002F1CF4">
        <w:t>n yeast</w:t>
      </w:r>
      <w:r w:rsidR="002A0A02" w:rsidRPr="002F1CF4">
        <w:t>.</w:t>
      </w:r>
      <w:r w:rsidR="00FD44C9" w:rsidRPr="002F1CF4">
        <w:t xml:space="preserve"> </w:t>
      </w:r>
      <w:r w:rsidR="002A0A02" w:rsidRPr="002F1CF4">
        <w:t>T</w:t>
      </w:r>
      <w:r w:rsidR="002965C4" w:rsidRPr="002F1CF4">
        <w:t>he resulting</w:t>
      </w:r>
      <w:r w:rsidR="008A49B5" w:rsidRPr="002F1CF4">
        <w:t xml:space="preserve"> immunogens</w:t>
      </w:r>
      <w:r w:rsidR="00FD44C9" w:rsidRPr="002F1CF4">
        <w:t xml:space="preserve"> should display clusters of ‘non-self’ glycans capable of b</w:t>
      </w:r>
      <w:r w:rsidR="008A49B5" w:rsidRPr="002F1CF4">
        <w:t>reak</w:t>
      </w:r>
      <w:r w:rsidR="00FD44C9" w:rsidRPr="002F1CF4">
        <w:t>ing</w:t>
      </w:r>
      <w:r w:rsidR="008A49B5" w:rsidRPr="002F1CF4">
        <w:t xml:space="preserve"> immunological tolerance </w:t>
      </w:r>
      <w:r w:rsidR="008A49B5" w:rsidRPr="00FD44C9">
        <w:t xml:space="preserve">to </w:t>
      </w:r>
      <w:r w:rsidR="00FD44C9" w:rsidRPr="00FD44C9">
        <w:t xml:space="preserve">the clusters of </w:t>
      </w:r>
      <w:r w:rsidR="002965C4" w:rsidRPr="00FD44C9">
        <w:t>oligomannose</w:t>
      </w:r>
      <w:r w:rsidR="008A49B5" w:rsidRPr="00FD44C9">
        <w:t>-type glycans</w:t>
      </w:r>
      <w:r w:rsidR="002965C4" w:rsidRPr="00FD44C9">
        <w:t xml:space="preserve"> </w:t>
      </w:r>
      <w:r w:rsidR="00FD44C9" w:rsidRPr="00FD44C9">
        <w:t xml:space="preserve">present on </w:t>
      </w:r>
      <w:r w:rsidR="002A0A02">
        <w:t>Env</w:t>
      </w:r>
      <w:r w:rsidR="00FD44C9" w:rsidRPr="00FD44C9">
        <w:t>.</w:t>
      </w:r>
      <w:r w:rsidR="0056719A" w:rsidRPr="0056719A">
        <w:rPr>
          <w:color w:val="FF0000"/>
        </w:rPr>
        <w:t xml:space="preserve"> </w:t>
      </w:r>
    </w:p>
    <w:p w14:paraId="4F331E51" w14:textId="1E53E617" w:rsidR="00344D9E" w:rsidRPr="002F1CF4" w:rsidRDefault="00910450" w:rsidP="00910450">
      <w:pPr>
        <w:spacing w:line="360" w:lineRule="auto"/>
        <w:ind w:firstLine="720"/>
        <w:jc w:val="both"/>
      </w:pPr>
      <w:r>
        <w:t>A similar phenomenon</w:t>
      </w:r>
      <w:r w:rsidR="00734AD7" w:rsidRPr="00734AD7">
        <w:t xml:space="preserve"> ha</w:t>
      </w:r>
      <w:r>
        <w:t>s</w:t>
      </w:r>
      <w:r w:rsidR="00734AD7" w:rsidRPr="00734AD7">
        <w:t xml:space="preserve"> been observed by the </w:t>
      </w:r>
      <w:proofErr w:type="spellStart"/>
      <w:r w:rsidR="00734AD7" w:rsidRPr="00734AD7">
        <w:t>Pantophlet</w:t>
      </w:r>
      <w:proofErr w:type="spellEnd"/>
      <w:r w:rsidR="00734AD7" w:rsidRPr="00734AD7">
        <w:t xml:space="preserve"> l</w:t>
      </w:r>
      <w:r w:rsidR="00817B05">
        <w:t>aboratory.</w:t>
      </w:r>
      <w:r w:rsidR="00734AD7" w:rsidRPr="00734AD7">
        <w:t xml:space="preserve"> </w:t>
      </w:r>
      <w:r w:rsidR="00817B05">
        <w:t xml:space="preserve">As per </w:t>
      </w:r>
      <w:r w:rsidR="00B34475">
        <w:rPr>
          <w:i/>
        </w:rPr>
        <w:t>S. cere</w:t>
      </w:r>
      <w:r w:rsidR="00B34475" w:rsidRPr="00FD2D5D">
        <w:rPr>
          <w:i/>
        </w:rPr>
        <w:t>vis</w:t>
      </w:r>
      <w:r w:rsidR="00B34475">
        <w:rPr>
          <w:i/>
        </w:rPr>
        <w:t>i</w:t>
      </w:r>
      <w:r w:rsidR="00B34475" w:rsidRPr="00FD2D5D">
        <w:rPr>
          <w:i/>
        </w:rPr>
        <w:t>ae</w:t>
      </w:r>
      <w:r w:rsidR="00B34475">
        <w:rPr>
          <w:i/>
        </w:rPr>
        <w:t xml:space="preserve"> ∆mnn1 </w:t>
      </w:r>
      <w:proofErr w:type="spellStart"/>
      <w:r w:rsidR="00817B05">
        <w:t>mannans</w:t>
      </w:r>
      <w:proofErr w:type="spellEnd"/>
      <w:r w:rsidR="00817B05">
        <w:t xml:space="preserve">, the </w:t>
      </w:r>
      <w:proofErr w:type="spellStart"/>
      <w:r w:rsidR="00B34475">
        <w:t>lipooligosaccharides</w:t>
      </w:r>
      <w:proofErr w:type="spellEnd"/>
      <w:r w:rsidR="00B34475">
        <w:t xml:space="preserve"> of </w:t>
      </w:r>
      <w:r w:rsidR="00B34475" w:rsidRPr="00734AD7">
        <w:rPr>
          <w:i/>
        </w:rPr>
        <w:t>Rhizobium</w:t>
      </w:r>
      <w:r w:rsidR="00B34475" w:rsidRPr="005A6ED1">
        <w:rPr>
          <w:i/>
        </w:rPr>
        <w:t xml:space="preserve"> </w:t>
      </w:r>
      <w:proofErr w:type="spellStart"/>
      <w:r w:rsidR="00817B05" w:rsidRPr="005A6ED1">
        <w:rPr>
          <w:i/>
        </w:rPr>
        <w:t>radiobacter</w:t>
      </w:r>
      <w:proofErr w:type="spellEnd"/>
      <w:r w:rsidR="00817B05" w:rsidRPr="005A6ED1">
        <w:rPr>
          <w:i/>
        </w:rPr>
        <w:t xml:space="preserve"> </w:t>
      </w:r>
      <w:r w:rsidR="00817B05" w:rsidRPr="002F1CF4">
        <w:rPr>
          <w:i/>
        </w:rPr>
        <w:t>Rv3</w:t>
      </w:r>
      <w:r w:rsidR="00817B05" w:rsidRPr="002F1CF4">
        <w:t xml:space="preserve"> </w:t>
      </w:r>
      <w:r w:rsidR="00B34475" w:rsidRPr="002F1CF4">
        <w:t xml:space="preserve">bacteria </w:t>
      </w:r>
      <w:r w:rsidR="00817B05" w:rsidRPr="002F1CF4">
        <w:t>contain a glycan motif analogous to the 2G12 epitope on HIV-1 (</w:t>
      </w:r>
      <w:r w:rsidR="00FD1C6A" w:rsidRPr="002F1CF4">
        <w:t xml:space="preserve">Fig. </w:t>
      </w:r>
      <w:r w:rsidR="00817B05" w:rsidRPr="002F1CF4">
        <w:t>6B)</w:t>
      </w:r>
      <w:r w:rsidR="00AE2E21">
        <w:t xml:space="preserve"> </w:t>
      </w:r>
      <w:r w:rsidR="00817B05" w:rsidRPr="002F1CF4">
        <w:fldChar w:fldCharType="begin">
          <w:fldData xml:space="preserve">PEVuZE5vdGU+PENpdGU+PEF1dGhvcj5DbGFyazwvQXV0aG9yPjxZZWFyPjIwMTI8L1llYXI+PFJl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</w:fldData>
        </w:fldChar>
      </w:r>
      <w:r w:rsidR="0023721D">
        <w:instrText xml:space="preserve"> ADDIN EN.CITE </w:instrText>
      </w:r>
      <w:r w:rsidR="0023721D">
        <w:fldChar w:fldCharType="begin">
          <w:fldData xml:space="preserve">PEVuZE5vdGU+PENpdGU+PEF1dGhvcj5DbGFyazwvQXV0aG9yPjxZZWFyPjIwMTI8L1llYXI+PFJl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</w:fldData>
        </w:fldChar>
      </w:r>
      <w:r w:rsidR="0023721D">
        <w:instrText xml:space="preserve"> ADDIN EN.CITE.DATA </w:instrText>
      </w:r>
      <w:r w:rsidR="0023721D">
        <w:fldChar w:fldCharType="end"/>
      </w:r>
      <w:r w:rsidR="00817B05" w:rsidRPr="002F1CF4">
        <w:fldChar w:fldCharType="separate"/>
      </w:r>
      <w:r w:rsidR="0023721D">
        <w:rPr>
          <w:noProof/>
        </w:rPr>
        <w:t>[235, 236]</w:t>
      </w:r>
      <w:r w:rsidR="00817B05" w:rsidRPr="002F1CF4">
        <w:fldChar w:fldCharType="end"/>
      </w:r>
      <w:r w:rsidR="00AE2E21">
        <w:t>.</w:t>
      </w:r>
      <w:r w:rsidR="00370DCA" w:rsidRPr="002F1CF4">
        <w:t xml:space="preserve"> I</w:t>
      </w:r>
      <w:r w:rsidR="00734AD7" w:rsidRPr="002F1CF4">
        <w:t xml:space="preserve">mmunisation </w:t>
      </w:r>
      <w:r w:rsidR="007C3B90" w:rsidRPr="002F1CF4">
        <w:t xml:space="preserve">of mice </w:t>
      </w:r>
      <w:r w:rsidR="00734AD7" w:rsidRPr="002F1CF4">
        <w:t xml:space="preserve">with </w:t>
      </w:r>
      <w:r w:rsidR="00734AD7" w:rsidRPr="002F1CF4">
        <w:rPr>
          <w:i/>
        </w:rPr>
        <w:t>R</w:t>
      </w:r>
      <w:r w:rsidR="00B34475" w:rsidRPr="002F1CF4">
        <w:rPr>
          <w:i/>
        </w:rPr>
        <w:t xml:space="preserve">. </w:t>
      </w:r>
      <w:proofErr w:type="spellStart"/>
      <w:r w:rsidR="00B34475" w:rsidRPr="002F1CF4">
        <w:rPr>
          <w:i/>
        </w:rPr>
        <w:t>r</w:t>
      </w:r>
      <w:r w:rsidR="00734AD7" w:rsidRPr="002F1CF4">
        <w:rPr>
          <w:i/>
        </w:rPr>
        <w:t>adiobacter</w:t>
      </w:r>
      <w:proofErr w:type="spellEnd"/>
      <w:r w:rsidR="00734AD7" w:rsidRPr="002F1CF4">
        <w:rPr>
          <w:i/>
        </w:rPr>
        <w:t xml:space="preserve"> Rv3</w:t>
      </w:r>
      <w:r w:rsidR="00734AD7" w:rsidRPr="002F1CF4">
        <w:t xml:space="preserve"> </w:t>
      </w:r>
      <w:r w:rsidR="006C6A13" w:rsidRPr="002F1CF4">
        <w:t xml:space="preserve">also </w:t>
      </w:r>
      <w:r w:rsidR="00734AD7" w:rsidRPr="002F1CF4">
        <w:t xml:space="preserve">generated antibodies capable of </w:t>
      </w:r>
      <w:r w:rsidR="00406ABB" w:rsidRPr="002F1CF4">
        <w:t xml:space="preserve">weakly </w:t>
      </w:r>
      <w:r w:rsidR="00A55DBA" w:rsidRPr="002F1CF4">
        <w:t>cross-reacting with HIV-1</w:t>
      </w:r>
      <w:r w:rsidR="00AE2E21">
        <w:t xml:space="preserve"> </w:t>
      </w:r>
      <w:r w:rsidR="004C222F" w:rsidRPr="002F1CF4">
        <w:fldChar w:fldCharType="begin">
          <w:fldData xml:space="preserve">PEVuZE5vdGU+PENpdGU+PEF1dGhvcj5DbGFyazwvQXV0aG9yPjxZZWFyPjIwMTI8L1llYXI+PFJl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==
</w:fldData>
        </w:fldChar>
      </w:r>
      <w:r w:rsidR="0023721D">
        <w:instrText xml:space="preserve"> ADDIN EN.CITE </w:instrText>
      </w:r>
      <w:r w:rsidR="0023721D">
        <w:fldChar w:fldCharType="begin">
          <w:fldData xml:space="preserve">PEVuZE5vdGU+PENpdGU+PEF1dGhvcj5DbGFyazwvQXV0aG9yPjxZZWFyPjIwMTI8L1llYXI+PFJl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==
</w:fldData>
        </w:fldChar>
      </w:r>
      <w:r w:rsidR="0023721D">
        <w:instrText xml:space="preserve"> ADDIN EN.CITE.DATA </w:instrText>
      </w:r>
      <w:r w:rsidR="0023721D">
        <w:fldChar w:fldCharType="end"/>
      </w:r>
      <w:r w:rsidR="004C222F" w:rsidRPr="002F1CF4">
        <w:fldChar w:fldCharType="separate"/>
      </w:r>
      <w:r w:rsidR="0023721D">
        <w:rPr>
          <w:noProof/>
        </w:rPr>
        <w:t>[235, 237]</w:t>
      </w:r>
      <w:r w:rsidR="004C222F" w:rsidRPr="002F1CF4">
        <w:fldChar w:fldCharType="end"/>
      </w:r>
      <w:r w:rsidR="00AE2E21">
        <w:t>,</w:t>
      </w:r>
      <w:r w:rsidR="00734AD7" w:rsidRPr="002F1CF4">
        <w:t xml:space="preserve"> </w:t>
      </w:r>
      <w:r w:rsidR="00EB005A" w:rsidRPr="002F1CF4">
        <w:t>representing another candidate micro-organism</w:t>
      </w:r>
      <w:r w:rsidR="00EF67FF" w:rsidRPr="002F1CF4">
        <w:t xml:space="preserve"> to investigate for a potential HIV-1 </w:t>
      </w:r>
      <w:r w:rsidR="00920045" w:rsidRPr="002F1CF4">
        <w:t>glycan</w:t>
      </w:r>
      <w:r w:rsidR="00EF67FF" w:rsidRPr="002F1CF4">
        <w:t>-based vaccine.</w:t>
      </w:r>
    </w:p>
    <w:p w14:paraId="5B4F185C" w14:textId="60AF6348" w:rsidR="00C57119" w:rsidRPr="002F1CF4" w:rsidRDefault="00C57119" w:rsidP="00C57119">
      <w:pPr>
        <w:pStyle w:val="Heading2"/>
        <w:spacing w:before="0" w:line="360" w:lineRule="auto"/>
        <w:rPr>
          <w:szCs w:val="22"/>
        </w:rPr>
      </w:pPr>
      <w:r w:rsidRPr="002F1CF4">
        <w:rPr>
          <w:szCs w:val="22"/>
        </w:rPr>
        <w:t xml:space="preserve">6.3 Mimicking bnAb </w:t>
      </w:r>
      <w:r w:rsidR="005A77BA" w:rsidRPr="002F1CF4">
        <w:rPr>
          <w:szCs w:val="22"/>
        </w:rPr>
        <w:t>development in natural infection</w:t>
      </w:r>
    </w:p>
    <w:p w14:paraId="0A6EA522" w14:textId="5F6EC743" w:rsidR="003B33CC" w:rsidRPr="002F1CF4" w:rsidRDefault="003B33CC" w:rsidP="00DC0E09">
      <w:pPr>
        <w:spacing w:line="360" w:lineRule="auto"/>
        <w:jc w:val="both"/>
        <w:rPr>
          <w:shd w:val="clear" w:color="auto" w:fill="FFFFFF"/>
        </w:rPr>
      </w:pPr>
      <w:r w:rsidRPr="002F1CF4">
        <w:rPr>
          <w:shd w:val="clear" w:color="auto" w:fill="FFFFFF"/>
        </w:rPr>
        <w:t xml:space="preserve">The development of bnAbs in a subset of infected individuals typically </w:t>
      </w:r>
      <w:r w:rsidR="000C4D57" w:rsidRPr="002F1CF4">
        <w:rPr>
          <w:shd w:val="clear" w:color="auto" w:fill="FFFFFF"/>
        </w:rPr>
        <w:t xml:space="preserve">only </w:t>
      </w:r>
      <w:r w:rsidRPr="002F1CF4">
        <w:rPr>
          <w:shd w:val="clear" w:color="auto" w:fill="FFFFFF"/>
        </w:rPr>
        <w:t>occurs after a few years of infection. Neutralising antibodies, however, arise early in infection, and exert a considerable selection pressure on the virus. Repeated</w:t>
      </w:r>
      <w:r w:rsidRPr="002F1CF4">
        <w:t xml:space="preserve"> rounds of viral escape and antibody evolution ultimately drive the development of nAb breadth</w:t>
      </w:r>
      <w:r w:rsidR="00AE2E21">
        <w:t xml:space="preserve"> </w:t>
      </w:r>
      <w:r w:rsidR="00DB28B5" w:rsidRPr="002F1CF4">
        <w:fldChar w:fldCharType="begin">
          <w:fldData xml:space="preserve">PEVuZE5vdGU+PENpdGU+PEF1dGhvcj5Nb29yZTwvQXV0aG9yPjxZZWFyPjIwMTI8L1llYXI+PFJl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TUtNjI8L3BhZ2VzPjx2b2x1bWU+NTA5PC92b2x1bWU+PG51bWJlcj43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</w:fldData>
        </w:fldChar>
      </w:r>
      <w:r w:rsidR="0023721D">
        <w:instrText xml:space="preserve"> ADDIN EN.CITE </w:instrText>
      </w:r>
      <w:r w:rsidR="0023721D">
        <w:fldChar w:fldCharType="begin">
          <w:fldData xml:space="preserve">PEVuZE5vdGU+PENpdGU+PEF1dGhvcj5Nb29yZTwvQXV0aG9yPjxZZWFyPjIwMTI8L1llYXI+PFJl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</w:fldData>
        </w:fldChar>
      </w:r>
      <w:r w:rsidR="0023721D">
        <w:instrText xml:space="preserve"> ADDIN EN.CITE.DATA </w:instrText>
      </w:r>
      <w:r w:rsidR="0023721D">
        <w:fldChar w:fldCharType="end"/>
      </w:r>
      <w:r w:rsidR="00DB28B5" w:rsidRPr="002F1CF4">
        <w:fldChar w:fldCharType="separate"/>
      </w:r>
      <w:r w:rsidR="0023721D">
        <w:rPr>
          <w:noProof/>
        </w:rPr>
        <w:t>[70, 132, 133]</w:t>
      </w:r>
      <w:r w:rsidR="00DB28B5" w:rsidRPr="002F1CF4">
        <w:fldChar w:fldCharType="end"/>
      </w:r>
      <w:r w:rsidR="00AE2E21">
        <w:t>.</w:t>
      </w:r>
      <w:r w:rsidRPr="002F1CF4">
        <w:t xml:space="preserve"> </w:t>
      </w:r>
      <w:r w:rsidRPr="002F1CF4">
        <w:rPr>
          <w:shd w:val="clear" w:color="auto" w:fill="FFFFFF"/>
        </w:rPr>
        <w:t>The discovery that native-like trimers can induce autologous Tier-2 nAb</w:t>
      </w:r>
      <w:r w:rsidR="00AA533E" w:rsidRPr="002F1CF4">
        <w:rPr>
          <w:shd w:val="clear" w:color="auto" w:fill="FFFFFF"/>
        </w:rPr>
        <w:t>s</w:t>
      </w:r>
      <w:r w:rsidR="00DB28B5" w:rsidRPr="002F1CF4">
        <w:rPr>
          <w:shd w:val="clear" w:color="auto" w:fill="FFFFFF"/>
        </w:rPr>
        <w:t xml:space="preserve"> </w:t>
      </w:r>
      <w:r w:rsidR="008B4752" w:rsidRPr="002F1CF4">
        <w:rPr>
          <w:shd w:val="clear" w:color="auto" w:fill="FFFFFF"/>
        </w:rPr>
        <w:t>could</w:t>
      </w:r>
      <w:r w:rsidRPr="002F1CF4">
        <w:rPr>
          <w:shd w:val="clear" w:color="auto" w:fill="FFFFFF"/>
        </w:rPr>
        <w:t xml:space="preserve"> therefore be an important first step towards development of bnAbs.</w:t>
      </w:r>
      <w:r w:rsidR="00720007" w:rsidRPr="002F1CF4">
        <w:rPr>
          <w:shd w:val="clear" w:color="auto" w:fill="FFFFFF"/>
        </w:rPr>
        <w:t xml:space="preserve"> Accordingly, a</w:t>
      </w:r>
      <w:r w:rsidR="005522F7" w:rsidRPr="002F1CF4">
        <w:rPr>
          <w:shd w:val="clear" w:color="auto" w:fill="FFFFFF"/>
        </w:rPr>
        <w:t xml:space="preserve"> line of </w:t>
      </w:r>
      <w:r w:rsidR="00720007" w:rsidRPr="002F1CF4">
        <w:rPr>
          <w:shd w:val="clear" w:color="auto" w:fill="FFFFFF"/>
        </w:rPr>
        <w:t>research is t</w:t>
      </w:r>
      <w:r w:rsidR="005522F7" w:rsidRPr="002F1CF4">
        <w:rPr>
          <w:shd w:val="clear" w:color="auto" w:fill="FFFFFF"/>
        </w:rPr>
        <w:t xml:space="preserve">o </w:t>
      </w:r>
      <w:r w:rsidR="00720007" w:rsidRPr="002F1CF4">
        <w:rPr>
          <w:shd w:val="clear" w:color="auto" w:fill="FFFFFF"/>
        </w:rPr>
        <w:t xml:space="preserve">attempt to </w:t>
      </w:r>
      <w:r w:rsidR="00DC0E09" w:rsidRPr="002F1CF4">
        <w:rPr>
          <w:shd w:val="clear" w:color="auto" w:fill="FFFFFF"/>
        </w:rPr>
        <w:t xml:space="preserve">mimic the </w:t>
      </w:r>
      <w:r w:rsidR="005522F7" w:rsidRPr="002F1CF4">
        <w:rPr>
          <w:shd w:val="clear" w:color="auto" w:fill="FFFFFF"/>
        </w:rPr>
        <w:t>development</w:t>
      </w:r>
      <w:r w:rsidR="00DC0E09" w:rsidRPr="002F1CF4">
        <w:rPr>
          <w:shd w:val="clear" w:color="auto" w:fill="FFFFFF"/>
        </w:rPr>
        <w:t xml:space="preserve"> of bnAbs in natural infection by immunising with a </w:t>
      </w:r>
      <w:r w:rsidR="008940E9" w:rsidRPr="002F1CF4">
        <w:rPr>
          <w:shd w:val="clear" w:color="auto" w:fill="FFFFFF"/>
        </w:rPr>
        <w:t>longitudinal</w:t>
      </w:r>
      <w:r w:rsidR="005522F7" w:rsidRPr="002F1CF4">
        <w:rPr>
          <w:shd w:val="clear" w:color="auto" w:fill="FFFFFF"/>
        </w:rPr>
        <w:t xml:space="preserve"> </w:t>
      </w:r>
      <w:r w:rsidR="00DC0E09" w:rsidRPr="002F1CF4">
        <w:rPr>
          <w:shd w:val="clear" w:color="auto" w:fill="FFFFFF"/>
        </w:rPr>
        <w:t>sequence of trimers based</w:t>
      </w:r>
      <w:r w:rsidR="008940E9" w:rsidRPr="002F1CF4">
        <w:rPr>
          <w:shd w:val="clear" w:color="auto" w:fill="FFFFFF"/>
        </w:rPr>
        <w:t xml:space="preserve"> on</w:t>
      </w:r>
      <w:r w:rsidR="00DC0E09" w:rsidRPr="002F1CF4">
        <w:rPr>
          <w:shd w:val="clear" w:color="auto" w:fill="FFFFFF"/>
        </w:rPr>
        <w:t xml:space="preserve"> </w:t>
      </w:r>
      <w:r w:rsidR="005522F7" w:rsidRPr="002F1CF4">
        <w:rPr>
          <w:shd w:val="clear" w:color="auto" w:fill="FFFFFF"/>
        </w:rPr>
        <w:t xml:space="preserve">the Envs </w:t>
      </w:r>
      <w:r w:rsidR="00C80420" w:rsidRPr="002F1CF4">
        <w:rPr>
          <w:shd w:val="clear" w:color="auto" w:fill="FFFFFF"/>
        </w:rPr>
        <w:t>from</w:t>
      </w:r>
      <w:r w:rsidR="005522F7" w:rsidRPr="002F1CF4">
        <w:rPr>
          <w:shd w:val="clear" w:color="auto" w:fill="FFFFFF"/>
        </w:rPr>
        <w:t xml:space="preserve"> an </w:t>
      </w:r>
      <w:r w:rsidR="00DC0E09" w:rsidRPr="002F1CF4">
        <w:rPr>
          <w:shd w:val="clear" w:color="auto" w:fill="FFFFFF"/>
        </w:rPr>
        <w:t xml:space="preserve">infected </w:t>
      </w:r>
      <w:r w:rsidR="005522F7" w:rsidRPr="002F1CF4">
        <w:rPr>
          <w:shd w:val="clear" w:color="auto" w:fill="FFFFFF"/>
        </w:rPr>
        <w:t xml:space="preserve">individual </w:t>
      </w:r>
      <w:r w:rsidR="00DC0E09" w:rsidRPr="002F1CF4">
        <w:rPr>
          <w:shd w:val="clear" w:color="auto" w:fill="FFFFFF"/>
        </w:rPr>
        <w:t xml:space="preserve">who </w:t>
      </w:r>
      <w:r w:rsidR="005522F7" w:rsidRPr="002F1CF4">
        <w:rPr>
          <w:shd w:val="clear" w:color="auto" w:fill="FFFFFF"/>
        </w:rPr>
        <w:t xml:space="preserve">went on to </w:t>
      </w:r>
      <w:r w:rsidR="002B5946" w:rsidRPr="002F1CF4">
        <w:rPr>
          <w:shd w:val="clear" w:color="auto" w:fill="FFFFFF"/>
        </w:rPr>
        <w:t>generate</w:t>
      </w:r>
      <w:r w:rsidR="005522F7" w:rsidRPr="002F1CF4">
        <w:rPr>
          <w:shd w:val="clear" w:color="auto" w:fill="FFFFFF"/>
        </w:rPr>
        <w:t xml:space="preserve"> bn</w:t>
      </w:r>
      <w:r w:rsidR="00DC0E09" w:rsidRPr="002F1CF4">
        <w:rPr>
          <w:shd w:val="clear" w:color="auto" w:fill="FFFFFF"/>
        </w:rPr>
        <w:t>Abs</w:t>
      </w:r>
      <w:r w:rsidR="005522F7" w:rsidRPr="002F1CF4">
        <w:rPr>
          <w:shd w:val="clear" w:color="auto" w:fill="FFFFFF"/>
        </w:rPr>
        <w:t>.</w:t>
      </w:r>
      <w:r w:rsidR="00B73AB1" w:rsidRPr="002F1CF4">
        <w:rPr>
          <w:shd w:val="clear" w:color="auto" w:fill="FFFFFF"/>
        </w:rPr>
        <w:t xml:space="preserve"> An in-depth understanding of viral and antibody co-evolution </w:t>
      </w:r>
      <w:r w:rsidR="00185267" w:rsidRPr="002F1CF4">
        <w:rPr>
          <w:shd w:val="clear" w:color="auto" w:fill="FFFFFF"/>
        </w:rPr>
        <w:lastRenderedPageBreak/>
        <w:t xml:space="preserve">throughout the course of natural infection </w:t>
      </w:r>
      <w:r w:rsidR="00B73AB1" w:rsidRPr="002F1CF4">
        <w:rPr>
          <w:shd w:val="clear" w:color="auto" w:fill="FFFFFF"/>
        </w:rPr>
        <w:t xml:space="preserve">will no doubt prove invaluable in aiding the design of </w:t>
      </w:r>
      <w:r w:rsidR="00185267" w:rsidRPr="002F1CF4">
        <w:rPr>
          <w:shd w:val="clear" w:color="auto" w:fill="FFFFFF"/>
        </w:rPr>
        <w:t xml:space="preserve">such </w:t>
      </w:r>
      <w:r w:rsidR="00B73AB1" w:rsidRPr="002F1CF4">
        <w:rPr>
          <w:shd w:val="clear" w:color="auto" w:fill="FFFFFF"/>
        </w:rPr>
        <w:t>immunisation regimens</w:t>
      </w:r>
      <w:r w:rsidR="00AE2E21">
        <w:rPr>
          <w:shd w:val="clear" w:color="auto" w:fill="FFFFFF"/>
        </w:rPr>
        <w:t xml:space="preserve"> </w:t>
      </w:r>
      <w:r w:rsidR="00337E90" w:rsidRPr="002F1CF4">
        <w:rPr>
          <w:shd w:val="clear" w:color="auto" w:fill="FFFFFF"/>
        </w:rPr>
        <w:fldChar w:fldCharType="begin">
          <w:fldData xml:space="preserve">PEVuZE5vdGU+PENpdGU+PEF1dGhvcj5Cb25zaWdub3JpPC9BdXRob3I+PFllYXI+MjAxNzwvWWVh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Cb25zaWdub3JpPC9BdXRob3I+PFllYXI+MjAxNzwvWWVh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337E90" w:rsidRPr="002F1CF4">
        <w:rPr>
          <w:shd w:val="clear" w:color="auto" w:fill="FFFFFF"/>
        </w:rPr>
      </w:r>
      <w:r w:rsidR="00337E90" w:rsidRPr="002F1CF4">
        <w:rPr>
          <w:shd w:val="clear" w:color="auto" w:fill="FFFFFF"/>
        </w:rPr>
        <w:fldChar w:fldCharType="separate"/>
      </w:r>
      <w:r w:rsidR="0023721D">
        <w:rPr>
          <w:noProof/>
          <w:shd w:val="clear" w:color="auto" w:fill="FFFFFF"/>
        </w:rPr>
        <w:t>[132, 191, 213, 238, 239]</w:t>
      </w:r>
      <w:r w:rsidR="00337E90" w:rsidRPr="002F1CF4">
        <w:rPr>
          <w:shd w:val="clear" w:color="auto" w:fill="FFFFFF"/>
        </w:rPr>
        <w:fldChar w:fldCharType="end"/>
      </w:r>
      <w:r w:rsidR="00AE2E21">
        <w:rPr>
          <w:shd w:val="clear" w:color="auto" w:fill="FFFFFF"/>
        </w:rPr>
        <w:t>.</w:t>
      </w:r>
    </w:p>
    <w:p w14:paraId="3494B8D3" w14:textId="2A1BDDDB" w:rsidR="00EC36CC" w:rsidRPr="002F1CF4" w:rsidRDefault="00DE1560" w:rsidP="00BB0625">
      <w:pPr>
        <w:spacing w:line="360" w:lineRule="auto"/>
        <w:ind w:firstLine="720"/>
        <w:jc w:val="both"/>
        <w:rPr>
          <w:shd w:val="clear" w:color="auto" w:fill="FFFFFF"/>
        </w:rPr>
      </w:pPr>
      <w:r w:rsidRPr="002F1CF4">
        <w:rPr>
          <w:shd w:val="clear" w:color="auto" w:fill="FFFFFF"/>
        </w:rPr>
        <w:t>An alternative</w:t>
      </w:r>
      <w:r w:rsidR="00D36766" w:rsidRPr="002F1CF4">
        <w:rPr>
          <w:shd w:val="clear" w:color="auto" w:fill="FFFFFF"/>
        </w:rPr>
        <w:t>,</w:t>
      </w:r>
      <w:r w:rsidRPr="002F1CF4">
        <w:rPr>
          <w:shd w:val="clear" w:color="auto" w:fill="FFFFFF"/>
        </w:rPr>
        <w:t xml:space="preserve"> </w:t>
      </w:r>
      <w:r w:rsidR="00D36766" w:rsidRPr="002F1CF4">
        <w:rPr>
          <w:shd w:val="clear" w:color="auto" w:fill="FFFFFF"/>
        </w:rPr>
        <w:t xml:space="preserve">albeit closely linked, </w:t>
      </w:r>
      <w:r w:rsidRPr="002F1CF4">
        <w:rPr>
          <w:shd w:val="clear" w:color="auto" w:fill="FFFFFF"/>
        </w:rPr>
        <w:t xml:space="preserve">approach is to design immunogens </w:t>
      </w:r>
      <w:r w:rsidR="00D36766" w:rsidRPr="002F1CF4">
        <w:rPr>
          <w:shd w:val="clear" w:color="auto" w:fill="FFFFFF"/>
        </w:rPr>
        <w:t xml:space="preserve">specifically targeted to initiate </w:t>
      </w:r>
      <w:r w:rsidRPr="002F1CF4">
        <w:rPr>
          <w:shd w:val="clear" w:color="auto" w:fill="FFFFFF"/>
        </w:rPr>
        <w:t>bn</w:t>
      </w:r>
      <w:r w:rsidR="00D36766" w:rsidRPr="002F1CF4">
        <w:rPr>
          <w:shd w:val="clear" w:color="auto" w:fill="FFFFFF"/>
        </w:rPr>
        <w:t>A</w:t>
      </w:r>
      <w:r w:rsidRPr="002F1CF4">
        <w:rPr>
          <w:shd w:val="clear" w:color="auto" w:fill="FFFFFF"/>
        </w:rPr>
        <w:t>b</w:t>
      </w:r>
      <w:r w:rsidR="00D36766" w:rsidRPr="002F1CF4">
        <w:rPr>
          <w:shd w:val="clear" w:color="auto" w:fill="FFFFFF"/>
        </w:rPr>
        <w:t xml:space="preserve"> development. </w:t>
      </w:r>
      <w:r w:rsidR="00C57119" w:rsidRPr="002F1CF4">
        <w:rPr>
          <w:shd w:val="clear" w:color="auto" w:fill="FFFFFF"/>
        </w:rPr>
        <w:t xml:space="preserve">As </w:t>
      </w:r>
      <w:r w:rsidR="00242222" w:rsidRPr="002F1CF4">
        <w:rPr>
          <w:shd w:val="clear" w:color="auto" w:fill="FFFFFF"/>
        </w:rPr>
        <w:t>noted</w:t>
      </w:r>
      <w:r w:rsidR="00C57119" w:rsidRPr="002F1CF4">
        <w:rPr>
          <w:shd w:val="clear" w:color="auto" w:fill="FFFFFF"/>
        </w:rPr>
        <w:t xml:space="preserve"> previously, the development of bnAbs </w:t>
      </w:r>
      <w:r w:rsidR="00DC5E52" w:rsidRPr="002F1CF4">
        <w:rPr>
          <w:shd w:val="clear" w:color="auto" w:fill="FFFFFF"/>
        </w:rPr>
        <w:t>requires</w:t>
      </w:r>
      <w:r w:rsidR="002A3F5D" w:rsidRPr="002F1CF4">
        <w:rPr>
          <w:shd w:val="clear" w:color="auto" w:fill="FFFFFF"/>
        </w:rPr>
        <w:t xml:space="preserve"> the </w:t>
      </w:r>
      <w:r w:rsidR="00C57119" w:rsidRPr="002F1CF4">
        <w:rPr>
          <w:shd w:val="clear" w:color="auto" w:fill="FFFFFF"/>
        </w:rPr>
        <w:t>activation of B cell lineages express</w:t>
      </w:r>
      <w:r w:rsidR="00242222" w:rsidRPr="002F1CF4">
        <w:rPr>
          <w:shd w:val="clear" w:color="auto" w:fill="FFFFFF"/>
        </w:rPr>
        <w:t>ing</w:t>
      </w:r>
      <w:r w:rsidR="00C57119" w:rsidRPr="002F1CF4">
        <w:rPr>
          <w:shd w:val="clear" w:color="auto" w:fill="FFFFFF"/>
        </w:rPr>
        <w:t xml:space="preserve"> </w:t>
      </w:r>
      <w:r w:rsidR="00242222" w:rsidRPr="002F1CF4">
        <w:rPr>
          <w:shd w:val="clear" w:color="auto" w:fill="FFFFFF"/>
        </w:rPr>
        <w:t>gl-</w:t>
      </w:r>
      <w:r w:rsidR="00C57119" w:rsidRPr="002F1CF4">
        <w:rPr>
          <w:shd w:val="clear" w:color="auto" w:fill="FFFFFF"/>
        </w:rPr>
        <w:t>bnAb</w:t>
      </w:r>
      <w:r w:rsidR="00242222" w:rsidRPr="002F1CF4">
        <w:rPr>
          <w:shd w:val="clear" w:color="auto" w:fill="FFFFFF"/>
        </w:rPr>
        <w:t>s</w:t>
      </w:r>
      <w:r w:rsidR="00383597" w:rsidRPr="002F1CF4">
        <w:rPr>
          <w:shd w:val="clear" w:color="auto" w:fill="FFFFFF"/>
        </w:rPr>
        <w:t xml:space="preserve">, which </w:t>
      </w:r>
      <w:r w:rsidR="00C57119" w:rsidRPr="002F1CF4">
        <w:rPr>
          <w:shd w:val="clear" w:color="auto" w:fill="FFFFFF"/>
        </w:rPr>
        <w:t xml:space="preserve">are typically very poor at binding </w:t>
      </w:r>
      <w:r w:rsidR="00703946" w:rsidRPr="002F1CF4">
        <w:rPr>
          <w:shd w:val="clear" w:color="auto" w:fill="FFFFFF"/>
        </w:rPr>
        <w:t>Env</w:t>
      </w:r>
      <w:r w:rsidR="00C57119" w:rsidRPr="002F1CF4">
        <w:rPr>
          <w:shd w:val="clear" w:color="auto" w:fill="FFFFFF"/>
        </w:rPr>
        <w:t xml:space="preserve"> trimers</w:t>
      </w:r>
      <w:r w:rsidR="00AE2E21">
        <w:rPr>
          <w:shd w:val="clear" w:color="auto" w:fill="FFFFFF"/>
        </w:rPr>
        <w:t xml:space="preserve"> </w:t>
      </w:r>
      <w:r w:rsidR="00C03FFA" w:rsidRPr="002F1CF4">
        <w:rPr>
          <w:shd w:val="clear" w:color="auto" w:fill="FFFFFF"/>
        </w:rPr>
        <w:fldChar w:fldCharType="begin">
          <w:fldData xml:space="preserve">PEVuZE5vdGU+PENpdGU+PEF1dGhvcj5NY0d1aXJlPC9BdXRob3I+PFllYXI+MjAxNDwvWWVhcj48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</w:fldData>
        </w:fldChar>
      </w:r>
      <w:r w:rsidR="00B84949">
        <w:rPr>
          <w:shd w:val="clear" w:color="auto" w:fill="FFFFFF"/>
        </w:rPr>
        <w:instrText xml:space="preserve"> ADDIN EN.CITE </w:instrText>
      </w:r>
      <w:r w:rsidR="00B84949">
        <w:rPr>
          <w:shd w:val="clear" w:color="auto" w:fill="FFFFFF"/>
        </w:rPr>
        <w:fldChar w:fldCharType="begin">
          <w:fldData xml:space="preserve">PEVuZE5vdGU+PENpdGU+PEF1dGhvcj5NY0d1aXJlPC9BdXRob3I+PFllYXI+MjAxNDwvWWVhcj48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</w:fldData>
        </w:fldChar>
      </w:r>
      <w:r w:rsidR="00B84949">
        <w:rPr>
          <w:shd w:val="clear" w:color="auto" w:fill="FFFFFF"/>
        </w:rPr>
        <w:instrText xml:space="preserve"> ADDIN EN.CITE.DATA </w:instrText>
      </w:r>
      <w:r w:rsidR="00B84949">
        <w:rPr>
          <w:shd w:val="clear" w:color="auto" w:fill="FFFFFF"/>
        </w:rPr>
      </w:r>
      <w:r w:rsidR="00B84949">
        <w:rPr>
          <w:shd w:val="clear" w:color="auto" w:fill="FFFFFF"/>
        </w:rPr>
        <w:fldChar w:fldCharType="end"/>
      </w:r>
      <w:r w:rsidR="00C03FFA" w:rsidRPr="002F1CF4">
        <w:rPr>
          <w:shd w:val="clear" w:color="auto" w:fill="FFFFFF"/>
        </w:rPr>
      </w:r>
      <w:r w:rsidR="00C03FFA" w:rsidRPr="002F1CF4">
        <w:rPr>
          <w:shd w:val="clear" w:color="auto" w:fill="FFFFFF"/>
        </w:rPr>
        <w:fldChar w:fldCharType="separate"/>
      </w:r>
      <w:r w:rsidR="00B84949">
        <w:rPr>
          <w:noProof/>
          <w:shd w:val="clear" w:color="auto" w:fill="FFFFFF"/>
        </w:rPr>
        <w:t>[61-64]</w:t>
      </w:r>
      <w:r w:rsidR="00C03FFA" w:rsidRPr="002F1CF4">
        <w:rPr>
          <w:shd w:val="clear" w:color="auto" w:fill="FFFFFF"/>
        </w:rPr>
        <w:fldChar w:fldCharType="end"/>
      </w:r>
      <w:r w:rsidR="00AE2E21">
        <w:rPr>
          <w:shd w:val="clear" w:color="auto" w:fill="FFFFFF"/>
        </w:rPr>
        <w:t>.</w:t>
      </w:r>
      <w:r w:rsidR="00C57119" w:rsidRPr="002F1CF4">
        <w:rPr>
          <w:shd w:val="clear" w:color="auto" w:fill="FFFFFF"/>
        </w:rPr>
        <w:t xml:space="preserve"> </w:t>
      </w:r>
      <w:r w:rsidR="00AD5CC9" w:rsidRPr="002F1CF4">
        <w:rPr>
          <w:shd w:val="clear" w:color="auto" w:fill="FFFFFF"/>
        </w:rPr>
        <w:t>This</w:t>
      </w:r>
      <w:r w:rsidR="002A4D5F" w:rsidRPr="002F1CF4">
        <w:rPr>
          <w:shd w:val="clear" w:color="auto" w:fill="FFFFFF"/>
        </w:rPr>
        <w:t xml:space="preserve"> approach </w:t>
      </w:r>
      <w:r w:rsidR="00AD5CC9" w:rsidRPr="002F1CF4">
        <w:rPr>
          <w:shd w:val="clear" w:color="auto" w:fill="FFFFFF"/>
        </w:rPr>
        <w:t xml:space="preserve">therefore </w:t>
      </w:r>
      <w:r w:rsidR="00D36766" w:rsidRPr="002F1CF4">
        <w:rPr>
          <w:shd w:val="clear" w:color="auto" w:fill="FFFFFF"/>
        </w:rPr>
        <w:t xml:space="preserve">involves </w:t>
      </w:r>
      <w:r w:rsidR="00AD5CC9" w:rsidRPr="002F1CF4">
        <w:rPr>
          <w:shd w:val="clear" w:color="auto" w:fill="FFFFFF"/>
        </w:rPr>
        <w:t xml:space="preserve">the modification of </w:t>
      </w:r>
      <w:r w:rsidR="00C57119" w:rsidRPr="002F1CF4">
        <w:rPr>
          <w:shd w:val="clear" w:color="auto" w:fill="FFFFFF"/>
        </w:rPr>
        <w:t xml:space="preserve">immunogens </w:t>
      </w:r>
      <w:r w:rsidR="00AD5CC9" w:rsidRPr="002F1CF4">
        <w:rPr>
          <w:shd w:val="clear" w:color="auto" w:fill="FFFFFF"/>
        </w:rPr>
        <w:t xml:space="preserve">in order </w:t>
      </w:r>
      <w:r w:rsidR="00D36766" w:rsidRPr="002F1CF4">
        <w:rPr>
          <w:shd w:val="clear" w:color="auto" w:fill="FFFFFF"/>
        </w:rPr>
        <w:t>to</w:t>
      </w:r>
      <w:r w:rsidR="00C57119" w:rsidRPr="002F1CF4">
        <w:rPr>
          <w:shd w:val="clear" w:color="auto" w:fill="FFFFFF"/>
        </w:rPr>
        <w:t xml:space="preserve"> better engage gl-bnAbs</w:t>
      </w:r>
      <w:r w:rsidR="00AE2E21">
        <w:rPr>
          <w:shd w:val="clear" w:color="auto" w:fill="FFFFFF"/>
        </w:rPr>
        <w:t xml:space="preserve"> </w:t>
      </w:r>
      <w:r w:rsidR="00B7696D" w:rsidRPr="002F1CF4">
        <w:rPr>
          <w:shd w:val="clear" w:color="auto" w:fill="FFFFFF"/>
        </w:rPr>
        <w:fldChar w:fldCharType="begin"/>
      </w:r>
      <w:r w:rsidR="0023721D">
        <w:rPr>
          <w:shd w:val="clear" w:color="auto" w:fill="FFFFFF"/>
        </w:rPr>
        <w:instrText xml:space="preserve"> ADDIN EN.CITE &lt;EndNote&gt;&lt;Cite&gt;&lt;Author&gt;Stamatatos&lt;/Author&gt;&lt;Year&gt;2017&lt;/Year&gt;&lt;RecNum&gt;1579&lt;/RecNum&gt;&lt;DisplayText&gt;[240]&lt;/DisplayText&gt;&lt;record&gt;&lt;rec-number&gt;1579&lt;/rec-number&gt;&lt;foreign-keys&gt;&lt;key app="EN" db-id="p2pxssdv6repwwevvsjpx0dqxsx0eer995xr" timestamp="1521477328"&gt;1579&lt;/key&gt;&lt;/foreign-keys&gt;&lt;ref-type name="Journal Article"&gt;17&lt;/ref-type&gt;&lt;contributors&gt;&lt;authors&gt;&lt;author&gt;Stamatatos, L.&lt;/author&gt;&lt;author&gt;Pancera, M.&lt;/author&gt;&lt;author&gt;McGuire, A. T.&lt;/author&gt;&lt;/authors&gt;&lt;/contributors&gt;&lt;auth-address&gt;Vaccine and Infectious Disease Division, Fred Hutchinson Cancer Research Center, Seattle, WA, USA.&amp;#xD;Department of Global Health, University of Washington, Seattle, WA, USA.&lt;/auth-address&gt;&lt;titles&gt;&lt;title&gt;Germline-targeting immunogens&lt;/title&gt;&lt;secondary-title&gt;Immunol Rev&lt;/secondary-title&gt;&lt;alt-title&gt;Immunological reviews&lt;/alt-title&gt;&lt;/titles&gt;&lt;periodical&gt;&lt;full-title&gt;Immunol Rev&lt;/full-title&gt;&lt;/periodical&gt;&lt;pages&gt;203-216&lt;/pages&gt;&lt;volume&gt;275&lt;/volume&gt;&lt;number&gt;1&lt;/number&gt;&lt;keywords&gt;&lt;keyword&gt;Animals&lt;/keyword&gt;&lt;keyword&gt;Antibodies, Neutralizing/*metabolism&lt;/keyword&gt;&lt;keyword&gt;B-Lymphocytes/*immunology/virology&lt;/keyword&gt;&lt;keyword&gt;HIV Antibodies/*metabolism&lt;/keyword&gt;&lt;keyword&gt;HIV Infections/*immunology&lt;/keyword&gt;&lt;keyword&gt;HIV-1/*immunology&lt;/keyword&gt;&lt;keyword&gt;High-Throughput Screening Assays&lt;/keyword&gt;&lt;keyword&gt;Humans&lt;/keyword&gt;&lt;keyword&gt;Protein Binding&lt;/keyword&gt;&lt;keyword&gt;Vaccination&lt;/keyword&gt;&lt;keyword&gt;Viral Envelope Proteins/*immunology&lt;/keyword&gt;&lt;keyword&gt;env Gene Products, Human Immunodeficiency Virus/*metabolism&lt;/keyword&gt;&lt;/keywords&gt;&lt;dates&gt;&lt;year&gt;2017&lt;/year&gt;&lt;pub-dates&gt;&lt;date&gt;Jan&lt;/date&gt;&lt;/pub-dates&gt;&lt;/dates&gt;&lt;isbn&gt;1600-065X (Electronic)&amp;#xD;0105-2896 (Linking)&lt;/isbn&gt;&lt;accession-num&gt;28133796&lt;/accession-num&gt;&lt;urls&gt;&lt;related-urls&gt;&lt;url&gt;http://www.ncbi.nlm.nih.gov/pubmed/28133796&lt;/url&gt;&lt;/related-urls&gt;&lt;/urls&gt;&lt;custom2&gt;5741082&lt;/custom2&gt;&lt;electronic-resource-num&gt;10.1111/imr.12483&lt;/electronic-resource-num&gt;&lt;/record&gt;&lt;/Cite&gt;&lt;/EndNote&gt;</w:instrText>
      </w:r>
      <w:r w:rsidR="00B7696D" w:rsidRPr="002F1CF4">
        <w:rPr>
          <w:shd w:val="clear" w:color="auto" w:fill="FFFFFF"/>
        </w:rPr>
        <w:fldChar w:fldCharType="separate"/>
      </w:r>
      <w:r w:rsidR="0023721D">
        <w:rPr>
          <w:noProof/>
          <w:shd w:val="clear" w:color="auto" w:fill="FFFFFF"/>
        </w:rPr>
        <w:t>[240]</w:t>
      </w:r>
      <w:r w:rsidR="00B7696D" w:rsidRPr="002F1CF4">
        <w:rPr>
          <w:shd w:val="clear" w:color="auto" w:fill="FFFFFF"/>
        </w:rPr>
        <w:fldChar w:fldCharType="end"/>
      </w:r>
      <w:r w:rsidR="00AE2E21">
        <w:rPr>
          <w:shd w:val="clear" w:color="auto" w:fill="FFFFFF"/>
        </w:rPr>
        <w:t>,</w:t>
      </w:r>
      <w:r w:rsidR="00C57119" w:rsidRPr="002F1CF4">
        <w:rPr>
          <w:shd w:val="clear" w:color="auto" w:fill="FFFFFF"/>
        </w:rPr>
        <w:t xml:space="preserve"> </w:t>
      </w:r>
      <w:r w:rsidR="009D7BE5" w:rsidRPr="002F1CF4">
        <w:rPr>
          <w:shd w:val="clear" w:color="auto" w:fill="FFFFFF"/>
        </w:rPr>
        <w:t xml:space="preserve">usually by the deletion of </w:t>
      </w:r>
      <w:r w:rsidR="00703946" w:rsidRPr="002F1CF4">
        <w:rPr>
          <w:shd w:val="clear" w:color="auto" w:fill="FFFFFF"/>
        </w:rPr>
        <w:t>PNGS and variable loop</w:t>
      </w:r>
      <w:r w:rsidR="009D7BE5" w:rsidRPr="002F1CF4">
        <w:rPr>
          <w:shd w:val="clear" w:color="auto" w:fill="FFFFFF"/>
        </w:rPr>
        <w:t>s</w:t>
      </w:r>
      <w:r w:rsidR="00703946" w:rsidRPr="002F1CF4">
        <w:rPr>
          <w:shd w:val="clear" w:color="auto" w:fill="FFFFFF"/>
        </w:rPr>
        <w:t xml:space="preserve"> to remove </w:t>
      </w:r>
      <w:r w:rsidR="009D7BE5" w:rsidRPr="002F1CF4">
        <w:rPr>
          <w:shd w:val="clear" w:color="auto" w:fill="FFFFFF"/>
        </w:rPr>
        <w:t xml:space="preserve">the </w:t>
      </w:r>
      <w:r w:rsidR="00703946" w:rsidRPr="002F1CF4">
        <w:rPr>
          <w:shd w:val="clear" w:color="auto" w:fill="FFFFFF"/>
        </w:rPr>
        <w:t>s</w:t>
      </w:r>
      <w:r w:rsidR="009D7BE5" w:rsidRPr="002F1CF4">
        <w:rPr>
          <w:shd w:val="clear" w:color="auto" w:fill="FFFFFF"/>
        </w:rPr>
        <w:t>teric occlusions which prevent gl-bnAb binding</w:t>
      </w:r>
      <w:r w:rsidR="00AE2E21">
        <w:rPr>
          <w:shd w:val="clear" w:color="auto" w:fill="FFFFFF"/>
        </w:rPr>
        <w:t xml:space="preserve"> </w:t>
      </w:r>
      <w:r w:rsidR="009213BC" w:rsidRPr="002F1CF4">
        <w:rPr>
          <w:shd w:val="clear" w:color="auto" w:fill="FFFFFF"/>
        </w:rPr>
        <w:fldChar w:fldCharType="begin">
          <w:fldData xml:space="preserve">PEVuZE5vdGU+PENpdGU+PEF1dGhvcj5NZWRpbmEtUmFtaXJlejwvQXV0aG9yPjxZZWFyPjIwMTc8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NzExLTY8L3BhZ2VzPjx2b2x1bWU+MzQwPC92b2x1bWU+PG51bWJlcj42MTMzPC9udW1i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=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NZWRpbmEtUmFtaXJlejwvQXV0aG9yPjxZZWFyPjIwMTc8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=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9213BC" w:rsidRPr="002F1CF4">
        <w:rPr>
          <w:shd w:val="clear" w:color="auto" w:fill="FFFFFF"/>
        </w:rPr>
      </w:r>
      <w:r w:rsidR="009213BC" w:rsidRPr="002F1CF4">
        <w:rPr>
          <w:shd w:val="clear" w:color="auto" w:fill="FFFFFF"/>
        </w:rPr>
        <w:fldChar w:fldCharType="separate"/>
      </w:r>
      <w:r w:rsidR="0023721D">
        <w:rPr>
          <w:noProof/>
          <w:shd w:val="clear" w:color="auto" w:fill="FFFFFF"/>
        </w:rPr>
        <w:t>[241-243]</w:t>
      </w:r>
      <w:r w:rsidR="009213BC" w:rsidRPr="002F1CF4">
        <w:rPr>
          <w:shd w:val="clear" w:color="auto" w:fill="FFFFFF"/>
        </w:rPr>
        <w:fldChar w:fldCharType="end"/>
      </w:r>
      <w:r w:rsidR="00AE2E21">
        <w:rPr>
          <w:shd w:val="clear" w:color="auto" w:fill="FFFFFF"/>
        </w:rPr>
        <w:t>.</w:t>
      </w:r>
      <w:r w:rsidR="001A29C1" w:rsidRPr="002F1CF4">
        <w:rPr>
          <w:shd w:val="clear" w:color="auto" w:fill="FFFFFF"/>
        </w:rPr>
        <w:t xml:space="preserve"> </w:t>
      </w:r>
      <w:r w:rsidR="003C4EC9" w:rsidRPr="002F1CF4">
        <w:rPr>
          <w:shd w:val="clear" w:color="auto" w:fill="FFFFFF"/>
        </w:rPr>
        <w:t xml:space="preserve">The laboratories of </w:t>
      </w:r>
      <w:proofErr w:type="spellStart"/>
      <w:r w:rsidR="003C4EC9" w:rsidRPr="002F1CF4">
        <w:rPr>
          <w:shd w:val="clear" w:color="auto" w:fill="FFFFFF"/>
        </w:rPr>
        <w:t>Schief</w:t>
      </w:r>
      <w:proofErr w:type="spellEnd"/>
      <w:r w:rsidR="003C4EC9" w:rsidRPr="002F1CF4">
        <w:rPr>
          <w:shd w:val="clear" w:color="auto" w:fill="FFFFFF"/>
        </w:rPr>
        <w:t xml:space="preserve"> and </w:t>
      </w:r>
      <w:proofErr w:type="spellStart"/>
      <w:r w:rsidR="003C4EC9" w:rsidRPr="002F1CF4">
        <w:rPr>
          <w:shd w:val="clear" w:color="auto" w:fill="FFFFFF"/>
        </w:rPr>
        <w:t>Nussenzweig</w:t>
      </w:r>
      <w:proofErr w:type="spellEnd"/>
      <w:r w:rsidR="003C4EC9" w:rsidRPr="002F1CF4">
        <w:rPr>
          <w:shd w:val="clear" w:color="auto" w:fill="FFFFFF"/>
        </w:rPr>
        <w:t xml:space="preserve"> have reported that </w:t>
      </w:r>
      <w:r w:rsidR="00FF2B87" w:rsidRPr="002F1CF4">
        <w:rPr>
          <w:shd w:val="clear" w:color="auto" w:fill="FFFFFF"/>
        </w:rPr>
        <w:t xml:space="preserve">BG505 </w:t>
      </w:r>
      <w:r w:rsidR="00290EDD" w:rsidRPr="002F1CF4">
        <w:rPr>
          <w:shd w:val="clear" w:color="auto" w:fill="FFFFFF"/>
        </w:rPr>
        <w:t>SOSIP</w:t>
      </w:r>
      <w:r w:rsidR="00FF2B87" w:rsidRPr="002F1CF4">
        <w:rPr>
          <w:shd w:val="clear" w:color="auto" w:fill="FFFFFF"/>
        </w:rPr>
        <w:t xml:space="preserve"> trimers </w:t>
      </w:r>
      <w:r w:rsidR="00290EDD" w:rsidRPr="002F1CF4">
        <w:rPr>
          <w:shd w:val="clear" w:color="auto" w:fill="FFFFFF"/>
        </w:rPr>
        <w:t>containing</w:t>
      </w:r>
      <w:r w:rsidR="003C4EC9" w:rsidRPr="002F1CF4">
        <w:rPr>
          <w:shd w:val="clear" w:color="auto" w:fill="FFFFFF"/>
        </w:rPr>
        <w:t xml:space="preserve">, among other </w:t>
      </w:r>
      <w:r w:rsidR="00290EDD" w:rsidRPr="002F1CF4">
        <w:rPr>
          <w:shd w:val="clear" w:color="auto" w:fill="FFFFFF"/>
        </w:rPr>
        <w:t xml:space="preserve">mutations, </w:t>
      </w:r>
      <w:r w:rsidR="00FF2B87" w:rsidRPr="002F1CF4">
        <w:rPr>
          <w:shd w:val="clear" w:color="auto" w:fill="FFFFFF"/>
        </w:rPr>
        <w:t>N</w:t>
      </w:r>
      <w:r w:rsidR="00290EDD" w:rsidRPr="002F1CF4">
        <w:rPr>
          <w:shd w:val="clear" w:color="auto" w:fill="FFFFFF"/>
        </w:rPr>
        <w:t xml:space="preserve">133 and </w:t>
      </w:r>
      <w:r w:rsidR="00FF2B87" w:rsidRPr="002F1CF4">
        <w:rPr>
          <w:shd w:val="clear" w:color="auto" w:fill="FFFFFF"/>
        </w:rPr>
        <w:t>N</w:t>
      </w:r>
      <w:r w:rsidR="00290EDD" w:rsidRPr="002F1CF4">
        <w:rPr>
          <w:shd w:val="clear" w:color="auto" w:fill="FFFFFF"/>
        </w:rPr>
        <w:t>137 PNGS dele</w:t>
      </w:r>
      <w:r w:rsidR="00FF2B87" w:rsidRPr="002F1CF4">
        <w:rPr>
          <w:shd w:val="clear" w:color="auto" w:fill="FFFFFF"/>
        </w:rPr>
        <w:t>tions</w:t>
      </w:r>
      <w:r w:rsidR="00290EDD" w:rsidRPr="002F1CF4">
        <w:rPr>
          <w:shd w:val="clear" w:color="auto" w:fill="FFFFFF"/>
        </w:rPr>
        <w:t>,</w:t>
      </w:r>
      <w:r w:rsidR="00FF2B87" w:rsidRPr="002F1CF4">
        <w:rPr>
          <w:shd w:val="clear" w:color="auto" w:fill="FFFFFF"/>
        </w:rPr>
        <w:t xml:space="preserve"> are able to bind </w:t>
      </w:r>
      <w:r w:rsidR="00290EDD" w:rsidRPr="002F1CF4">
        <w:rPr>
          <w:shd w:val="clear" w:color="auto" w:fill="FFFFFF"/>
        </w:rPr>
        <w:t>a germline-reverted version of the outer domain glycan-targeting bnAb, PGT121</w:t>
      </w:r>
      <w:r w:rsidR="00AE2E21">
        <w:rPr>
          <w:shd w:val="clear" w:color="auto" w:fill="FFFFFF"/>
        </w:rPr>
        <w:t xml:space="preserve"> </w:t>
      </w:r>
      <w:r w:rsidR="00290EDD" w:rsidRPr="002F1CF4">
        <w:rPr>
          <w:shd w:val="clear" w:color="auto" w:fill="FFFFFF"/>
        </w:rPr>
        <w:fldChar w:fldCharType="begin">
          <w:fldData xml:space="preserve">PEVuZE5vdGU+PENpdGU+PEF1dGhvcj5TdGVpY2hlbjwvQXV0aG9yPjxZZWFyPjIwMTY8L1llYXI+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TdGVpY2hlbjwvQXV0aG9yPjxZZWFyPjIwMTY8L1llYXI+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290EDD" w:rsidRPr="002F1CF4">
        <w:rPr>
          <w:shd w:val="clear" w:color="auto" w:fill="FFFFFF"/>
        </w:rPr>
      </w:r>
      <w:r w:rsidR="00290EDD" w:rsidRPr="002F1CF4">
        <w:rPr>
          <w:shd w:val="clear" w:color="auto" w:fill="FFFFFF"/>
        </w:rPr>
        <w:fldChar w:fldCharType="separate"/>
      </w:r>
      <w:r w:rsidR="0023721D">
        <w:rPr>
          <w:noProof/>
          <w:shd w:val="clear" w:color="auto" w:fill="FFFFFF"/>
        </w:rPr>
        <w:t>[244]</w:t>
      </w:r>
      <w:r w:rsidR="00290EDD" w:rsidRPr="002F1CF4">
        <w:rPr>
          <w:shd w:val="clear" w:color="auto" w:fill="FFFFFF"/>
        </w:rPr>
        <w:fldChar w:fldCharType="end"/>
      </w:r>
      <w:r w:rsidR="00AE2E21">
        <w:rPr>
          <w:shd w:val="clear" w:color="auto" w:fill="FFFFFF"/>
        </w:rPr>
        <w:t>.</w:t>
      </w:r>
      <w:r w:rsidR="00290EDD" w:rsidRPr="002F1CF4">
        <w:rPr>
          <w:shd w:val="clear" w:color="auto" w:fill="FFFFFF"/>
        </w:rPr>
        <w:t xml:space="preserve"> Immunisation of </w:t>
      </w:r>
      <w:r w:rsidR="003C4EC9" w:rsidRPr="002F1CF4">
        <w:rPr>
          <w:shd w:val="clear" w:color="auto" w:fill="FFFFFF"/>
        </w:rPr>
        <w:t>mice engineered to express the predicted germline of PGT121 with this trimer, prior to boosting with a sequence of immunogens containing decreasing modifications, was able to elicit heterologous Tier-2 neutralising responses</w:t>
      </w:r>
      <w:r w:rsidR="00AE2E21">
        <w:rPr>
          <w:shd w:val="clear" w:color="auto" w:fill="FFFFFF"/>
        </w:rPr>
        <w:t xml:space="preserve"> </w:t>
      </w:r>
      <w:r w:rsidR="003C4EC9" w:rsidRPr="002F1CF4">
        <w:rPr>
          <w:shd w:val="clear" w:color="auto" w:fill="FFFFFF"/>
        </w:rPr>
        <w:fldChar w:fldCharType="begin">
          <w:fldData xml:space="preserve">PEVuZE5vdGU+PENpdGU+PEF1dGhvcj5Fc2NvbGFubzwvQXV0aG9yPjxZZWFyPjIwMTY8L1llYXI+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Fc2NvbGFubzwvQXV0aG9yPjxZZWFyPjIwMTY8L1llYXI+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3C4EC9" w:rsidRPr="002F1CF4">
        <w:rPr>
          <w:shd w:val="clear" w:color="auto" w:fill="FFFFFF"/>
        </w:rPr>
      </w:r>
      <w:r w:rsidR="003C4EC9" w:rsidRPr="002F1CF4">
        <w:rPr>
          <w:shd w:val="clear" w:color="auto" w:fill="FFFFFF"/>
        </w:rPr>
        <w:fldChar w:fldCharType="separate"/>
      </w:r>
      <w:r w:rsidR="0023721D">
        <w:rPr>
          <w:noProof/>
          <w:shd w:val="clear" w:color="auto" w:fill="FFFFFF"/>
        </w:rPr>
        <w:t>[245]</w:t>
      </w:r>
      <w:r w:rsidR="003C4EC9" w:rsidRPr="002F1CF4">
        <w:rPr>
          <w:shd w:val="clear" w:color="auto" w:fill="FFFFFF"/>
        </w:rPr>
        <w:fldChar w:fldCharType="end"/>
      </w:r>
      <w:r w:rsidR="00AE2E21">
        <w:rPr>
          <w:shd w:val="clear" w:color="auto" w:fill="FFFFFF"/>
        </w:rPr>
        <w:t>.</w:t>
      </w:r>
      <w:r w:rsidR="003C4EC9" w:rsidRPr="002F1CF4">
        <w:rPr>
          <w:shd w:val="clear" w:color="auto" w:fill="FFFFFF"/>
        </w:rPr>
        <w:t xml:space="preserve"> </w:t>
      </w:r>
      <w:r w:rsidR="00887A7B" w:rsidRPr="002F1CF4">
        <w:rPr>
          <w:shd w:val="clear" w:color="auto" w:fill="FFFFFF"/>
        </w:rPr>
        <w:t>This provides</w:t>
      </w:r>
      <w:r w:rsidR="003C4EC9" w:rsidRPr="002F1CF4">
        <w:rPr>
          <w:shd w:val="clear" w:color="auto" w:fill="FFFFFF"/>
        </w:rPr>
        <w:t xml:space="preserve"> proof of concept that immunisation with specifically designed immunogens can initiate bnAb development. </w:t>
      </w:r>
      <w:r w:rsidR="00EC36CC" w:rsidRPr="002F1CF4">
        <w:rPr>
          <w:shd w:val="clear" w:color="auto" w:fill="FFFFFF"/>
        </w:rPr>
        <w:t xml:space="preserve">There is, however, an apparent </w:t>
      </w:r>
      <w:r w:rsidR="00BB0625" w:rsidRPr="002F1CF4">
        <w:rPr>
          <w:shd w:val="clear" w:color="auto" w:fill="FFFFFF"/>
        </w:rPr>
        <w:t>conflict</w:t>
      </w:r>
      <w:r w:rsidR="00EC36CC" w:rsidRPr="002F1CF4">
        <w:rPr>
          <w:shd w:val="clear" w:color="auto" w:fill="FFFFFF"/>
        </w:rPr>
        <w:t xml:space="preserve"> between the need to delete PNGS sites in order to initiate bnAb development, and the recent observation that bnAb</w:t>
      </w:r>
      <w:r w:rsidR="00003752" w:rsidRPr="002F1CF4">
        <w:rPr>
          <w:shd w:val="clear" w:color="auto" w:fill="FFFFFF"/>
        </w:rPr>
        <w:t>s</w:t>
      </w:r>
      <w:r w:rsidR="00EC36CC" w:rsidRPr="002F1CF4">
        <w:rPr>
          <w:shd w:val="clear" w:color="auto" w:fill="FFFFFF"/>
        </w:rPr>
        <w:t xml:space="preserve"> were more likely to develop in individuals infected with isolates containing more intact glycan shields</w:t>
      </w:r>
      <w:r w:rsidR="00AE2E21">
        <w:rPr>
          <w:shd w:val="clear" w:color="auto" w:fill="FFFFFF"/>
        </w:rPr>
        <w:t xml:space="preserve"> </w:t>
      </w:r>
      <w:r w:rsidR="00BB0625" w:rsidRPr="002F1CF4">
        <w:rPr>
          <w:shd w:val="clear" w:color="auto" w:fill="FFFFFF"/>
        </w:rPr>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rPr>
          <w:shd w:val="clear" w:color="auto" w:fill="FFFFFF"/>
        </w:rPr>
        <w:instrText xml:space="preserve"> ADDIN EN.CITE </w:instrText>
      </w:r>
      <w:r w:rsidR="0023721D">
        <w:rPr>
          <w:shd w:val="clear" w:color="auto" w:fill="FFFFFF"/>
        </w:rPr>
        <w:fldChar w:fldCharType="begin">
          <w:fldData xml:space="preserve">PEVuZE5vdGU+PENpdGU+PEF1dGhvcj5XYWdoPC9BdXRob3I+PFllYXI+MjAxODwvWWVhcj48UmVj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</w:fldData>
        </w:fldChar>
      </w:r>
      <w:r w:rsidR="0023721D">
        <w:rPr>
          <w:shd w:val="clear" w:color="auto" w:fill="FFFFFF"/>
        </w:rPr>
        <w:instrText xml:space="preserve"> ADDIN EN.CITE.DATA </w:instrText>
      </w:r>
      <w:r w:rsidR="0023721D">
        <w:rPr>
          <w:shd w:val="clear" w:color="auto" w:fill="FFFFFF"/>
        </w:rPr>
      </w:r>
      <w:r w:rsidR="0023721D">
        <w:rPr>
          <w:shd w:val="clear" w:color="auto" w:fill="FFFFFF"/>
        </w:rPr>
        <w:fldChar w:fldCharType="end"/>
      </w:r>
      <w:r w:rsidR="00BB0625" w:rsidRPr="002F1CF4">
        <w:rPr>
          <w:shd w:val="clear" w:color="auto" w:fill="FFFFFF"/>
        </w:rPr>
      </w:r>
      <w:r w:rsidR="00BB0625" w:rsidRPr="002F1CF4">
        <w:rPr>
          <w:shd w:val="clear" w:color="auto" w:fill="FFFFFF"/>
        </w:rPr>
        <w:fldChar w:fldCharType="separate"/>
      </w:r>
      <w:r w:rsidR="0023721D">
        <w:rPr>
          <w:noProof/>
          <w:shd w:val="clear" w:color="auto" w:fill="FFFFFF"/>
        </w:rPr>
        <w:t>[76]</w:t>
      </w:r>
      <w:r w:rsidR="00BB0625" w:rsidRPr="002F1CF4">
        <w:rPr>
          <w:shd w:val="clear" w:color="auto" w:fill="FFFFFF"/>
        </w:rPr>
        <w:fldChar w:fldCharType="end"/>
      </w:r>
      <w:r w:rsidR="00AE2E21">
        <w:rPr>
          <w:shd w:val="clear" w:color="auto" w:fill="FFFFFF"/>
        </w:rPr>
        <w:t>.</w:t>
      </w:r>
    </w:p>
    <w:p w14:paraId="48ED587B" w14:textId="43DD7DFD" w:rsidR="00B4430C" w:rsidRPr="00F422B4" w:rsidRDefault="00B53DFC" w:rsidP="002B2AA0">
      <w:pPr>
        <w:pStyle w:val="Heading1"/>
        <w:spacing w:before="0" w:after="160" w:line="360" w:lineRule="auto"/>
        <w:rPr>
          <w:sz w:val="22"/>
          <w:szCs w:val="22"/>
        </w:rPr>
      </w:pPr>
      <w:r>
        <w:rPr>
          <w:sz w:val="22"/>
          <w:szCs w:val="22"/>
        </w:rPr>
        <w:t>7</w:t>
      </w:r>
      <w:r w:rsidR="001C257C">
        <w:rPr>
          <w:sz w:val="22"/>
          <w:szCs w:val="22"/>
        </w:rPr>
        <w:t xml:space="preserve">. </w:t>
      </w:r>
      <w:r w:rsidR="00236CE4" w:rsidRPr="00F422B4">
        <w:rPr>
          <w:sz w:val="22"/>
          <w:szCs w:val="22"/>
        </w:rPr>
        <w:t>Conclusions</w:t>
      </w:r>
    </w:p>
    <w:p w14:paraId="3612F7F3" w14:textId="5137C841" w:rsidR="007A57E1" w:rsidRPr="007A57E1" w:rsidRDefault="00575EDE" w:rsidP="007A57E1">
      <w:pPr>
        <w:spacing w:line="360" w:lineRule="auto"/>
        <w:jc w:val="both"/>
      </w:pPr>
      <w:r w:rsidRPr="00575EDE">
        <w:t>A</w:t>
      </w:r>
      <w:r w:rsidR="007A17BC" w:rsidRPr="00931400">
        <w:t xml:space="preserve">ntigenic mimicry is </w:t>
      </w:r>
      <w:r w:rsidR="00931400" w:rsidRPr="00931400">
        <w:t>fundamental</w:t>
      </w:r>
      <w:r w:rsidR="007A17BC" w:rsidRPr="00931400">
        <w:t xml:space="preserve"> to most licensed vaccines. It is </w:t>
      </w:r>
      <w:r w:rsidR="00931400" w:rsidRPr="00931400">
        <w:t>widely acknowledged</w:t>
      </w:r>
      <w:r w:rsidR="007A17BC" w:rsidRPr="00931400">
        <w:t xml:space="preserve"> that a </w:t>
      </w:r>
      <w:r w:rsidR="00931400" w:rsidRPr="00931400">
        <w:t xml:space="preserve">protective </w:t>
      </w:r>
      <w:r w:rsidR="007A17BC" w:rsidRPr="00931400">
        <w:t xml:space="preserve">HIV-1 vaccine will be based on </w:t>
      </w:r>
      <w:r w:rsidR="00931400" w:rsidRPr="00931400">
        <w:t xml:space="preserve">the </w:t>
      </w:r>
      <w:r w:rsidR="007A17BC" w:rsidRPr="00931400">
        <w:t xml:space="preserve">mimicry of the HIV-1 envelope spike, the sole target for </w:t>
      </w:r>
      <w:r w:rsidR="000A6629" w:rsidRPr="00931400">
        <w:t>bnAb</w:t>
      </w:r>
      <w:r w:rsidR="007A17BC" w:rsidRPr="00931400">
        <w:t xml:space="preserve">s raised during infection. </w:t>
      </w:r>
      <w:r w:rsidR="00931400" w:rsidRPr="00931400">
        <w:t xml:space="preserve">In addition to protein mimicry, Env-based immunogens will likely have to </w:t>
      </w:r>
      <w:r w:rsidR="008D59E9">
        <w:t>exhibit</w:t>
      </w:r>
      <w:r w:rsidR="00931400" w:rsidRPr="00931400">
        <w:t xml:space="preserve"> glycan mimicry, a</w:t>
      </w:r>
      <w:r w:rsidR="007A17BC" w:rsidRPr="00931400">
        <w:t xml:space="preserve">s many of the most potent </w:t>
      </w:r>
      <w:r w:rsidR="000A6629" w:rsidRPr="00931400">
        <w:t>bnAb</w:t>
      </w:r>
      <w:r w:rsidR="00931400" w:rsidRPr="00931400">
        <w:t xml:space="preserve">s </w:t>
      </w:r>
      <w:r w:rsidR="008D59E9">
        <w:t xml:space="preserve">isolated to date </w:t>
      </w:r>
      <w:r w:rsidR="00931400" w:rsidRPr="00931400">
        <w:t>recognise glycan</w:t>
      </w:r>
      <w:r w:rsidR="00330EB3">
        <w:t xml:space="preserve"> structures within their</w:t>
      </w:r>
      <w:r w:rsidR="00931400" w:rsidRPr="00931400">
        <w:t xml:space="preserve"> epitopes. Thus, the</w:t>
      </w:r>
      <w:r w:rsidR="007A17BC" w:rsidRPr="00931400">
        <w:t xml:space="preserve"> characteris</w:t>
      </w:r>
      <w:r w:rsidR="00931400" w:rsidRPr="00931400">
        <w:t xml:space="preserve">ation of </w:t>
      </w:r>
      <w:r w:rsidR="007A17BC" w:rsidRPr="00931400">
        <w:t>glyc</w:t>
      </w:r>
      <w:r w:rsidR="00931400" w:rsidRPr="00931400">
        <w:t>an epitopes, and an</w:t>
      </w:r>
      <w:r w:rsidR="007A17BC" w:rsidRPr="00931400">
        <w:t xml:space="preserve"> </w:t>
      </w:r>
      <w:r w:rsidR="00931400" w:rsidRPr="00931400">
        <w:t xml:space="preserve">understanding of the principles governing their correct processing is needed in order to continue to guide the rational design of HIV-1 immunogens. </w:t>
      </w:r>
      <w:r w:rsidR="00AC50BA">
        <w:t xml:space="preserve">Structural constraints imposed </w:t>
      </w:r>
      <w:r w:rsidR="00AC50BA" w:rsidRPr="002F1CF4">
        <w:t xml:space="preserve">by the formation of native-like trimers restricts aspects of glycosylation processing, thus glycan analysis can </w:t>
      </w:r>
      <w:r w:rsidR="00365BE4" w:rsidRPr="002F1CF4">
        <w:t>help</w:t>
      </w:r>
      <w:r w:rsidR="00AC50BA" w:rsidRPr="002F1CF4">
        <w:t xml:space="preserve"> distinguish between native-like and non-native immunogens. </w:t>
      </w:r>
      <w:r w:rsidR="007A17BC" w:rsidRPr="002F1CF4">
        <w:t>However,</w:t>
      </w:r>
      <w:r w:rsidR="00AC50BA" w:rsidRPr="002F1CF4">
        <w:t xml:space="preserve"> native-like immunogens alone aren’t sufficient to induce bnAbs. As </w:t>
      </w:r>
      <w:r w:rsidR="00931400" w:rsidRPr="002F1CF4">
        <w:t>broadly neutralising epitopes are inherently immuno</w:t>
      </w:r>
      <w:r w:rsidR="00E82702" w:rsidRPr="002F1CF4">
        <w:t>quiescent</w:t>
      </w:r>
      <w:r w:rsidR="00AC50BA" w:rsidRPr="002F1CF4">
        <w:t xml:space="preserve"> </w:t>
      </w:r>
      <w:r w:rsidR="00931400" w:rsidRPr="002F1CF4">
        <w:t xml:space="preserve">it is likely that additional </w:t>
      </w:r>
      <w:r w:rsidR="007A17BC" w:rsidRPr="002F1CF4">
        <w:t xml:space="preserve">strategies will be </w:t>
      </w:r>
      <w:r w:rsidR="00931400" w:rsidRPr="002F1CF4">
        <w:t>required in order to boost their immunogenicity.</w:t>
      </w:r>
      <w:r w:rsidR="007A57E1">
        <w:rPr>
          <w:b/>
        </w:rPr>
        <w:br w:type="page"/>
      </w:r>
    </w:p>
    <w:p w14:paraId="58004431" w14:textId="5583A30C" w:rsidR="00313FA4" w:rsidRPr="00313FA4" w:rsidRDefault="00313FA4" w:rsidP="0082196A">
      <w:pPr>
        <w:spacing w:line="360" w:lineRule="auto"/>
        <w:jc w:val="both"/>
        <w:rPr>
          <w:b/>
        </w:rPr>
      </w:pPr>
      <w:r w:rsidRPr="00313FA4">
        <w:rPr>
          <w:b/>
        </w:rPr>
        <w:lastRenderedPageBreak/>
        <w:t>Conflicts of interest</w:t>
      </w:r>
    </w:p>
    <w:p w14:paraId="75FFA3B2" w14:textId="55E50716" w:rsidR="00313FA4" w:rsidRDefault="00313FA4" w:rsidP="0082196A">
      <w:pPr>
        <w:spacing w:line="360" w:lineRule="auto"/>
        <w:jc w:val="both"/>
      </w:pPr>
      <w:r>
        <w:t>The</w:t>
      </w:r>
      <w:r w:rsidR="0082196A">
        <w:t>re are no conflicts to declare.</w:t>
      </w:r>
    </w:p>
    <w:p w14:paraId="4E4DB686" w14:textId="77777777" w:rsidR="0082196A" w:rsidRDefault="0082196A" w:rsidP="0082196A">
      <w:pPr>
        <w:spacing w:line="360" w:lineRule="auto"/>
        <w:jc w:val="both"/>
      </w:pPr>
    </w:p>
    <w:p w14:paraId="6B37EA02" w14:textId="77777777" w:rsidR="00313FA4" w:rsidRPr="0082196A" w:rsidRDefault="00313FA4" w:rsidP="0082196A">
      <w:pPr>
        <w:spacing w:line="360" w:lineRule="auto"/>
        <w:jc w:val="both"/>
        <w:rPr>
          <w:b/>
        </w:rPr>
      </w:pPr>
      <w:r w:rsidRPr="0082196A">
        <w:rPr>
          <w:b/>
        </w:rPr>
        <w:t>Acknowledgements</w:t>
      </w:r>
    </w:p>
    <w:p w14:paraId="1F1D1392" w14:textId="194B223B" w:rsidR="0082196A" w:rsidRPr="0082196A" w:rsidRDefault="00313FA4" w:rsidP="0082196A">
      <w:pPr>
        <w:spacing w:line="360" w:lineRule="auto"/>
        <w:jc w:val="both"/>
        <w:rPr>
          <w:rFonts w:ascii="Calibri" w:hAnsi="Calibri"/>
          <w:b/>
          <w:color w:val="C00000"/>
          <w:sz w:val="24"/>
          <w:szCs w:val="24"/>
          <w:u w:val="single"/>
        </w:rPr>
      </w:pPr>
      <w:r w:rsidRPr="0082196A">
        <w:t xml:space="preserve">We thank </w:t>
      </w:r>
      <w:r w:rsidR="00D40B0F" w:rsidRPr="0082196A">
        <w:t xml:space="preserve">Ian Wilson, </w:t>
      </w:r>
      <w:r w:rsidR="00797AE5">
        <w:t xml:space="preserve">Andrew Ward, Bill </w:t>
      </w:r>
      <w:proofErr w:type="spellStart"/>
      <w:r w:rsidR="00797AE5">
        <w:t>Schief</w:t>
      </w:r>
      <w:proofErr w:type="spellEnd"/>
      <w:r w:rsidR="00797AE5">
        <w:t xml:space="preserve">, Rich Wyatt, Jim Paulson, </w:t>
      </w:r>
      <w:r w:rsidR="00D40B0F" w:rsidRPr="0082196A">
        <w:t xml:space="preserve">John Moore, </w:t>
      </w:r>
      <w:proofErr w:type="spellStart"/>
      <w:r w:rsidR="00D40B0F" w:rsidRPr="0082196A">
        <w:t>Rogier</w:t>
      </w:r>
      <w:proofErr w:type="spellEnd"/>
      <w:r w:rsidR="00D40B0F" w:rsidRPr="0082196A">
        <w:t xml:space="preserve"> Sanders, Robin </w:t>
      </w:r>
      <w:proofErr w:type="spellStart"/>
      <w:r w:rsidR="00D40B0F" w:rsidRPr="0082196A">
        <w:t>Shattock</w:t>
      </w:r>
      <w:proofErr w:type="spellEnd"/>
      <w:r w:rsidRPr="0082196A">
        <w:t xml:space="preserve"> and Raymond </w:t>
      </w:r>
      <w:proofErr w:type="spellStart"/>
      <w:r w:rsidRPr="0082196A">
        <w:t>Dwek</w:t>
      </w:r>
      <w:proofErr w:type="spellEnd"/>
      <w:r w:rsidRPr="0082196A">
        <w:t xml:space="preserve"> for their support and helpful discussions. This work is supported</w:t>
      </w:r>
      <w:r w:rsidR="00D40B0F" w:rsidRPr="0082196A">
        <w:t xml:space="preserve"> by</w:t>
      </w:r>
      <w:r w:rsidRPr="0082196A">
        <w:t xml:space="preserve"> the</w:t>
      </w:r>
      <w:r w:rsidR="00D40B0F" w:rsidRPr="0082196A">
        <w:t xml:space="preserve"> International AIDS Vaccine Initiative (M.C. and D.R.B),</w:t>
      </w:r>
      <w:r w:rsidRPr="0082196A">
        <w:t xml:space="preserve"> </w:t>
      </w:r>
      <w:r w:rsidR="00D40B0F" w:rsidRPr="0082196A">
        <w:t xml:space="preserve">the </w:t>
      </w:r>
      <w:r w:rsidRPr="0082196A">
        <w:t>Bill and Melinda Gates Foundation through the Collaboration for AIDS Discovery (OPP</w:t>
      </w:r>
      <w:r w:rsidR="00D40B0F" w:rsidRPr="0082196A">
        <w:t>1084519 and OPP1115782</w:t>
      </w:r>
      <w:r w:rsidR="00AD5612" w:rsidRPr="0082196A">
        <w:t>, M.C. and D.B.R</w:t>
      </w:r>
      <w:r w:rsidRPr="0082196A">
        <w:t>)</w:t>
      </w:r>
      <w:r w:rsidR="00D40B0F" w:rsidRPr="0082196A">
        <w:t>, the</w:t>
      </w:r>
      <w:r w:rsidR="00AD5612" w:rsidRPr="0082196A">
        <w:t xml:space="preserve"> US National Institute of Allergy and Infectious Diseases (</w:t>
      </w:r>
      <w:proofErr w:type="spellStart"/>
      <w:r w:rsidR="00AD5612" w:rsidRPr="0082196A">
        <w:t>Center</w:t>
      </w:r>
      <w:proofErr w:type="spellEnd"/>
      <w:r w:rsidR="00AD5612" w:rsidRPr="0082196A">
        <w:t xml:space="preserve"> for HIV/AIDS Vaccine Immunology and Immunogen Discovery, UM1AI100663, </w:t>
      </w:r>
      <w:r w:rsidR="00D40B0F" w:rsidRPr="0082196A">
        <w:t>D.R.B.</w:t>
      </w:r>
      <w:r w:rsidR="00AD5612" w:rsidRPr="0082196A">
        <w:t xml:space="preserve"> and M.C.</w:t>
      </w:r>
      <w:r w:rsidR="00D40B0F" w:rsidRPr="0082196A">
        <w:t xml:space="preserve">), and the </w:t>
      </w:r>
      <w:proofErr w:type="spellStart"/>
      <w:r w:rsidR="00D40B0F" w:rsidRPr="0082196A">
        <w:t>Ragon</w:t>
      </w:r>
      <w:proofErr w:type="spellEnd"/>
      <w:r w:rsidR="00D40B0F" w:rsidRPr="0082196A">
        <w:t xml:space="preserve"> Institute (D.R.B.). </w:t>
      </w:r>
      <w:r w:rsidRPr="0082196A">
        <w:t>This project has received funding from the European Union's Horizon 2020 research and innovation programme under grant agreement No. 681137</w:t>
      </w:r>
      <w:r w:rsidR="00D40B0F" w:rsidRPr="0082196A">
        <w:t xml:space="preserve"> (K.J.D. and M.C.)</w:t>
      </w:r>
      <w:r w:rsidRPr="0082196A">
        <w:t>.</w:t>
      </w:r>
      <w:r w:rsidR="00D40B0F" w:rsidRPr="0082196A">
        <w:t xml:space="preserve"> </w:t>
      </w:r>
      <w:r w:rsidR="00AD5612" w:rsidRPr="0082196A">
        <w:t>K.J.D. also acknowledges the support of a Medical Research Council Career Development Fellowship.</w:t>
      </w:r>
      <w:r w:rsidR="0082196A">
        <w:br w:type="page"/>
      </w:r>
    </w:p>
    <w:p w14:paraId="29EE3751" w14:textId="08B1913A" w:rsidR="005F2C2F" w:rsidRPr="00F422B4" w:rsidRDefault="005F5BA0" w:rsidP="002B2AA0">
      <w:pPr>
        <w:pStyle w:val="Heading1"/>
        <w:spacing w:before="0" w:after="160" w:line="360" w:lineRule="auto"/>
        <w:rPr>
          <w:sz w:val="22"/>
          <w:szCs w:val="22"/>
        </w:rPr>
      </w:pPr>
      <w:r w:rsidRPr="00F422B4">
        <w:rPr>
          <w:sz w:val="22"/>
          <w:szCs w:val="22"/>
        </w:rPr>
        <w:lastRenderedPageBreak/>
        <w:t>References</w:t>
      </w:r>
    </w:p>
    <w:p w14:paraId="4AD6C8DF" w14:textId="77777777" w:rsidR="00C31785" w:rsidRPr="00C31785" w:rsidRDefault="005F2C2F" w:rsidP="00C31785">
      <w:pPr>
        <w:pStyle w:val="EndNoteBibliography"/>
        <w:spacing w:after="0"/>
      </w:pPr>
      <w:r w:rsidRPr="00F422B4">
        <w:fldChar w:fldCharType="begin"/>
      </w:r>
      <w:r w:rsidRPr="00F422B4">
        <w:instrText xml:space="preserve"> ADDIN EN.REFLIST </w:instrText>
      </w:r>
      <w:r w:rsidRPr="00F422B4">
        <w:fldChar w:fldCharType="separate"/>
      </w:r>
      <w:r w:rsidR="00C31785" w:rsidRPr="00C31785">
        <w:t>[1] World Health Assembly. Declaration of global eradication of smallpox. Geneva: World Health Organisation; 1980.</w:t>
      </w:r>
    </w:p>
    <w:p w14:paraId="5C07D0D1" w14:textId="77777777" w:rsidR="00C31785" w:rsidRPr="00C31785" w:rsidRDefault="00C31785" w:rsidP="00C31785">
      <w:pPr>
        <w:pStyle w:val="EndNoteBibliography"/>
        <w:spacing w:after="0"/>
      </w:pPr>
      <w:r w:rsidRPr="00C31785">
        <w:t>[2] Henao-Restrepo AM, Camacho A, Longini IM, Watson CH, Edmunds WJ, Egger M, et al. Efficacy and effectiveness of an rVSV-vectored vaccine in preventing Ebola virus disease: final results from the Guinea ring vaccination, open-label, cluster-randomised trial (Ebola Ca Suffit!). Lancet. 2017;389:505-18.</w:t>
      </w:r>
    </w:p>
    <w:p w14:paraId="58A31EA0" w14:textId="77777777" w:rsidR="00C31785" w:rsidRPr="00C31785" w:rsidRDefault="00C31785" w:rsidP="00C31785">
      <w:pPr>
        <w:pStyle w:val="EndNoteBibliography"/>
        <w:spacing w:after="0"/>
      </w:pPr>
      <w:r w:rsidRPr="00C31785">
        <w:t>[3] Rerks-Ngarm S, Pitisuttithum P, Nitayaphan S, Kaewkungwal J, Chiu J, Paris R, et al. Vaccination with ALVAC and AIDSVAX to prevent HIV-1 infection in Thailand. The New England journal of medicine. 2009;361:2209-20.</w:t>
      </w:r>
    </w:p>
    <w:p w14:paraId="29260210" w14:textId="77777777" w:rsidR="00C31785" w:rsidRPr="00C31785" w:rsidRDefault="00C31785" w:rsidP="00C31785">
      <w:pPr>
        <w:pStyle w:val="EndNoteBibliography"/>
        <w:spacing w:after="0"/>
      </w:pPr>
      <w:r w:rsidRPr="00C31785">
        <w:t>[4] Antiretroviral Therapy Cohort C. Survival of HIV-positive patients starting antiretroviral therapy between 1996 and 2013: a collaborative analysis of cohort studies. Lancet HIV. 2017;4:e349-e56.</w:t>
      </w:r>
    </w:p>
    <w:p w14:paraId="39426B30" w14:textId="77777777" w:rsidR="00C31785" w:rsidRPr="00C31785" w:rsidRDefault="00C31785" w:rsidP="00C31785">
      <w:pPr>
        <w:pStyle w:val="EndNoteBibliography"/>
        <w:spacing w:after="0"/>
      </w:pPr>
      <w:r w:rsidRPr="00C31785">
        <w:t>[5] Johnson LF, Mossong J, Dorrington RE, Schomaker M, Hoffmann CJ, Keiser O, et al. Life expectancies of South African adults starting antiretroviral treatment: collaborative analysis of cohort studies. PLoS Med. 2013;10:e1001418.</w:t>
      </w:r>
    </w:p>
    <w:p w14:paraId="3EAAB184" w14:textId="77777777" w:rsidR="00C31785" w:rsidRPr="00C31785" w:rsidRDefault="00C31785" w:rsidP="00C31785">
      <w:pPr>
        <w:pStyle w:val="EndNoteBibliography"/>
        <w:spacing w:after="0"/>
      </w:pPr>
      <w:r w:rsidRPr="00C31785">
        <w:t>[6] Iyidogan P, Anderson KS. Current perspectives on HIV-1 antiretroviral drug resistance. Viruses. 2014;6:4095-139.</w:t>
      </w:r>
    </w:p>
    <w:p w14:paraId="3492D6A3" w14:textId="77777777" w:rsidR="00C31785" w:rsidRPr="00C31785" w:rsidRDefault="00C31785" w:rsidP="00C31785">
      <w:pPr>
        <w:pStyle w:val="EndNoteBibliography"/>
        <w:spacing w:after="0"/>
      </w:pPr>
      <w:r w:rsidRPr="00C31785">
        <w:t>[7] Harrigan PR, Whaley M, Montaner JS. Rate of HIV-1 RNA rebound upon stopping antiretroviral therapy. AIDS. 1999;13:F59-62.</w:t>
      </w:r>
    </w:p>
    <w:p w14:paraId="59072048" w14:textId="77777777" w:rsidR="00C31785" w:rsidRPr="00C31785" w:rsidRDefault="00C31785" w:rsidP="00C31785">
      <w:pPr>
        <w:pStyle w:val="EndNoteBibliography"/>
        <w:spacing w:after="0"/>
      </w:pPr>
      <w:r w:rsidRPr="00C31785">
        <w:t>[8] Pham HT, Mesplede T. The latest evidence for possible HIV-1 curative strategies. Drugs Context. 2018;7:212522.</w:t>
      </w:r>
    </w:p>
    <w:p w14:paraId="115C8663" w14:textId="77777777" w:rsidR="00C31785" w:rsidRPr="00C31785" w:rsidRDefault="00C31785" w:rsidP="00C31785">
      <w:pPr>
        <w:pStyle w:val="EndNoteBibliography"/>
        <w:spacing w:after="0"/>
      </w:pPr>
      <w:r w:rsidRPr="00C31785">
        <w:t>[9] Mascola JR, Haynes BF. HIV-1 neutralizing antibodies: understanding nature's pathways. Immunol Rev. 2013;254:225-44.</w:t>
      </w:r>
    </w:p>
    <w:p w14:paraId="75ACED48" w14:textId="77777777" w:rsidR="00C31785" w:rsidRPr="00C31785" w:rsidRDefault="00C31785" w:rsidP="00C31785">
      <w:pPr>
        <w:pStyle w:val="EndNoteBibliography"/>
        <w:spacing w:after="0"/>
      </w:pPr>
      <w:r w:rsidRPr="00C31785">
        <w:t>[10] McCoy LE, Burton DR. Identification and specificity of broadly neutralizing antibodies against HIV. Immunol Rev. 2017;275:11-20.</w:t>
      </w:r>
    </w:p>
    <w:p w14:paraId="7669AA5A" w14:textId="77777777" w:rsidR="00C31785" w:rsidRPr="00C31785" w:rsidRDefault="00C31785" w:rsidP="00C31785">
      <w:pPr>
        <w:pStyle w:val="EndNoteBibliography"/>
        <w:spacing w:after="0"/>
      </w:pPr>
      <w:r w:rsidRPr="00C31785">
        <w:t>[11] van Gils MJ, Euler Z, Schweighardt B, Wrin T, Schuitemaker H. Prevalence of cross-reactive HIV-1-neutralizing activity in HIV-1-infected patients with rapid or slow disease progression. AIDS. 2009;23:2405-14.</w:t>
      </w:r>
    </w:p>
    <w:p w14:paraId="7BD2CBE3" w14:textId="77777777" w:rsidR="00C31785" w:rsidRPr="00C31785" w:rsidRDefault="00C31785" w:rsidP="00C31785">
      <w:pPr>
        <w:pStyle w:val="EndNoteBibliography"/>
        <w:spacing w:after="0"/>
      </w:pPr>
      <w:r w:rsidRPr="00C31785">
        <w:t>[12] Doria-Rose NA, Klein RM, Manion MM, O'Dell S, Phogat A, Chakrabarti B, et al. Frequency and phenotype of human immunodeficiency virus envelope-specific B cells from patients with broadly cross-neutralizing antibodies. J Virol. 2009;83:188-99.</w:t>
      </w:r>
    </w:p>
    <w:p w14:paraId="7E0C20C9" w14:textId="77777777" w:rsidR="00C31785" w:rsidRPr="00C31785" w:rsidRDefault="00C31785" w:rsidP="00C31785">
      <w:pPr>
        <w:pStyle w:val="EndNoteBibliography"/>
        <w:spacing w:after="0"/>
      </w:pPr>
      <w:r w:rsidRPr="00C31785">
        <w:t>[13] Hraber P, Seaman MS, Bailer RT, Mascola JR, Montefiori DC, Korber BT. Prevalence of broadly neutralizing antibody responses during chronic HIV-1 infection. AIDS. 2014;28:163-9.</w:t>
      </w:r>
    </w:p>
    <w:p w14:paraId="293FD952" w14:textId="77777777" w:rsidR="00C31785" w:rsidRPr="00C31785" w:rsidRDefault="00C31785" w:rsidP="00C31785">
      <w:pPr>
        <w:pStyle w:val="EndNoteBibliography"/>
        <w:spacing w:after="0"/>
      </w:pPr>
      <w:r w:rsidRPr="00C31785">
        <w:t>[14] Julg B, Liu PT, Wagh K, Fischer WM, Abbink P, Mercado NB, et al. Protection against a mixed SHIV challenge by a broadly neutralizing antibody cocktail. Sci Transl Med. 2017;9.</w:t>
      </w:r>
    </w:p>
    <w:p w14:paraId="321669A3" w14:textId="77777777" w:rsidR="00C31785" w:rsidRPr="00C31785" w:rsidRDefault="00C31785" w:rsidP="00C31785">
      <w:pPr>
        <w:pStyle w:val="EndNoteBibliography"/>
        <w:spacing w:after="0"/>
      </w:pPr>
      <w:r w:rsidRPr="00C31785">
        <w:t>[15] Mascola JR, Stiegler G, VanCott TC, Katinger H, Carpenter CB, Hanson CE, et al. Protection of macaques against vaginal transmission of a pathogenic HIV-1/SIV chimeric virus by passive infusion of neutralizing antibodies. Nat Med. 2000;6:207-10.</w:t>
      </w:r>
    </w:p>
    <w:p w14:paraId="18121B9E" w14:textId="77777777" w:rsidR="00C31785" w:rsidRPr="00C31785" w:rsidRDefault="00C31785" w:rsidP="00C31785">
      <w:pPr>
        <w:pStyle w:val="EndNoteBibliography"/>
        <w:spacing w:after="0"/>
      </w:pPr>
      <w:r w:rsidRPr="00C31785">
        <w:t>[16] Julg B, Tartaglia LJ, Keele BF, Wagh K, Pegu A, Sok D, et al. Broadly neutralizing antibodies targeting the HIV-1 envelope V2 apex confer protection against a clade C SHIV challenge. Sci Transl Med. 2017;9.</w:t>
      </w:r>
    </w:p>
    <w:p w14:paraId="58AD1776" w14:textId="77777777" w:rsidR="00C31785" w:rsidRPr="00C31785" w:rsidRDefault="00C31785" w:rsidP="00C31785">
      <w:pPr>
        <w:pStyle w:val="EndNoteBibliography"/>
        <w:spacing w:after="0"/>
      </w:pPr>
      <w:r w:rsidRPr="00C31785">
        <w:t>[17] Shingai M, Donau OK, Plishka RJ, Buckler-White A, Mascola JR, Nabel GJ, et al. Passive transfer of modest titers of potent and broadly neutralizing anti-HIV monoclonal antibodies block SHIV infection in macaques. J Exp Med. 2014;211:2061-74.</w:t>
      </w:r>
    </w:p>
    <w:p w14:paraId="5AC92C76" w14:textId="77777777" w:rsidR="00C31785" w:rsidRPr="00C31785" w:rsidRDefault="00C31785" w:rsidP="00C31785">
      <w:pPr>
        <w:pStyle w:val="EndNoteBibliography"/>
        <w:spacing w:after="0"/>
      </w:pPr>
      <w:r w:rsidRPr="00C31785">
        <w:t>[18] Saunders KO, Pegu A, Georgiev IS, Zeng M, Joyce MG, Yang ZY, et al. Sustained Delivery of a Broadly Neutralizing Antibody in Nonhuman Primates Confers Long-Term Protection against Simian/Human Immunodeficiency Virus Infection. J Virol. 2015;89:5895-903.</w:t>
      </w:r>
    </w:p>
    <w:p w14:paraId="45EC865F" w14:textId="77777777" w:rsidR="00C31785" w:rsidRPr="00C31785" w:rsidRDefault="00C31785" w:rsidP="00C31785">
      <w:pPr>
        <w:pStyle w:val="EndNoteBibliography"/>
        <w:spacing w:after="0"/>
      </w:pPr>
      <w:r w:rsidRPr="00C31785">
        <w:t>[19] Mascola JR, Lewis MG, Stiegler G, Harris D, VanCott TC, Hayes D, et al. Protection of Macaques against pathogenic simian/human immunodeficiency virus 89.6PD by passive transfer of neutralizing antibodies. J Virol. 1999;73:4009-18.</w:t>
      </w:r>
    </w:p>
    <w:p w14:paraId="1EBDEBD0" w14:textId="77777777" w:rsidR="00C31785" w:rsidRPr="00C31785" w:rsidRDefault="00C31785" w:rsidP="00C31785">
      <w:pPr>
        <w:pStyle w:val="EndNoteBibliography"/>
        <w:spacing w:after="0"/>
      </w:pPr>
      <w:r w:rsidRPr="00C31785">
        <w:lastRenderedPageBreak/>
        <w:t>[20] Baba TW, Liska V, Hofmann-Lehmann R, Vlasak J, Xu W, Ayehunie S, et al. Human neutralizing monoclonal antibodies of the IgG1 subtype protect against mucosal simian-human immunodeficiency virus infection. Nat Med. 2000;6:200-6.</w:t>
      </w:r>
    </w:p>
    <w:p w14:paraId="3F3A5EF4" w14:textId="77777777" w:rsidR="00C31785" w:rsidRPr="00C31785" w:rsidRDefault="00C31785" w:rsidP="00C31785">
      <w:pPr>
        <w:pStyle w:val="EndNoteBibliography"/>
        <w:spacing w:after="0"/>
      </w:pPr>
      <w:r w:rsidRPr="00C31785">
        <w:t>[21] Parren PW, Marx PA, Hessell AJ, Luckay A, Harouse J, Cheng-Mayer C, et al. Antibody protects macaques against vaginal challenge with a pathogenic R5 simian/human immunodeficiency virus at serum levels giving complete neutralization in vitro. J Virol. 2001;75:8340-7.</w:t>
      </w:r>
    </w:p>
    <w:p w14:paraId="146B2160" w14:textId="77777777" w:rsidR="00C31785" w:rsidRPr="00C31785" w:rsidRDefault="00C31785" w:rsidP="00C31785">
      <w:pPr>
        <w:pStyle w:val="EndNoteBibliography"/>
        <w:spacing w:after="0"/>
      </w:pPr>
      <w:r w:rsidRPr="00C31785">
        <w:t>[22] Hessell AJ, Poignard P, Hunter M, Hangartner L, Tehrani DM, Bleeker WK, et al. Effective, low-titer antibody protection against low-dose repeated mucosal SHIV challenge in macaques. Nat Med. 2009;15:951-4.</w:t>
      </w:r>
    </w:p>
    <w:p w14:paraId="5722BC42" w14:textId="77777777" w:rsidR="00C31785" w:rsidRPr="00C31785" w:rsidRDefault="00C31785" w:rsidP="00C31785">
      <w:pPr>
        <w:pStyle w:val="EndNoteBibliography"/>
        <w:spacing w:after="0"/>
      </w:pPr>
      <w:r w:rsidRPr="00C31785">
        <w:t>[23] Pegu A, Yang ZY, Boyington JC, Wu L, Ko SY, Schmidt SD, et al. Neutralizing antibodies to HIV-1 envelope protect more effectively in vivo than those to the CD4 receptor. Sci Transl Med. 2014;6:243ra88.</w:t>
      </w:r>
    </w:p>
    <w:p w14:paraId="21C08B68" w14:textId="77777777" w:rsidR="00C31785" w:rsidRPr="00C31785" w:rsidRDefault="00C31785" w:rsidP="00C31785">
      <w:pPr>
        <w:pStyle w:val="EndNoteBibliography"/>
        <w:spacing w:after="0"/>
      </w:pPr>
      <w:r w:rsidRPr="00C31785">
        <w:t>[24] Hessell AJ, Rakasz EG, Tehrani DM, Huber M, Weisgrau KL, Landucci G, et al. Broadly neutralizing monoclonal antibodies 2F5 and 4E10 directed against the human immunodeficiency virus type 1 gp41 membrane-proximal external region protect against mucosal challenge by simian-human immunodeficiency virus SHIVBa-L. J Virol. 2010;84:1302-13.</w:t>
      </w:r>
    </w:p>
    <w:p w14:paraId="73A3C3EB" w14:textId="77777777" w:rsidR="00C31785" w:rsidRPr="00C31785" w:rsidRDefault="00C31785" w:rsidP="00C31785">
      <w:pPr>
        <w:pStyle w:val="EndNoteBibliography"/>
        <w:spacing w:after="0"/>
      </w:pPr>
      <w:r w:rsidRPr="00C31785">
        <w:t>[25] Gautam R, Nishimura Y, Pegu A, Nason MC, Klein F, Gazumyan A, et al. A single injection of anti-HIV-1 antibodies protects against repeated SHIV challenges. Nature. 2016;533:105-9.</w:t>
      </w:r>
    </w:p>
    <w:p w14:paraId="71C53D05" w14:textId="77777777" w:rsidR="00C31785" w:rsidRPr="00C31785" w:rsidRDefault="00C31785" w:rsidP="00C31785">
      <w:pPr>
        <w:pStyle w:val="EndNoteBibliography"/>
        <w:spacing w:after="0"/>
      </w:pPr>
      <w:r w:rsidRPr="00C31785">
        <w:t>[26] Parren PW, Ditzel HJ, Gulizia RJ, Binley JM, Barbas CF, 3rd, Burton DR, et al. Protection against HIV-1 infection in hu-PBL-SCID mice by passive immunization with a neutralizing human monoclonal antibody against the gp120 CD4-binding site. AIDS. 1995;9:F1-6.</w:t>
      </w:r>
    </w:p>
    <w:p w14:paraId="3D0F34F3" w14:textId="77777777" w:rsidR="00C31785" w:rsidRPr="00C31785" w:rsidRDefault="00C31785" w:rsidP="00C31785">
      <w:pPr>
        <w:pStyle w:val="EndNoteBibliography"/>
        <w:spacing w:after="0"/>
      </w:pPr>
      <w:r w:rsidRPr="00C31785">
        <w:t>[27] Gauduin MC, Parren PW, Weir R, Barbas CF, Burton DR, Koup RA. Passive immunization with a human monoclonal antibody protects hu-PBL-SCID mice against challenge by primary isolates of HIV-1. Nat Med. 1997;3:1389-93.</w:t>
      </w:r>
    </w:p>
    <w:p w14:paraId="43B6094F" w14:textId="77777777" w:rsidR="00C31785" w:rsidRPr="00C31785" w:rsidRDefault="00C31785" w:rsidP="00C31785">
      <w:pPr>
        <w:pStyle w:val="EndNoteBibliography"/>
        <w:spacing w:after="0"/>
      </w:pPr>
      <w:r w:rsidRPr="00C31785">
        <w:t>[28] Pietzsch J, Gruell H, Bournazos S, Donovan BM, Klein F, Diskin R, et al. A mouse model for HIV-1 entry. Proc Natl Acad Sci U S A. 2012;109:15859-64.</w:t>
      </w:r>
    </w:p>
    <w:p w14:paraId="201B66BC" w14:textId="77777777" w:rsidR="00C31785" w:rsidRPr="00C31785" w:rsidRDefault="00C31785" w:rsidP="00C31785">
      <w:pPr>
        <w:pStyle w:val="EndNoteBibliography"/>
        <w:spacing w:after="0"/>
      </w:pPr>
      <w:r w:rsidRPr="00C31785">
        <w:t>[29] Deruaz M, Moldt B, Le KM, Power KA, Vrbanac VD, Tanno S, et al. Protection of Humanized Mice From Repeated Intravaginal HIV Challenge by Passive Immunization: A Model for Studying the Efficacy of Neutralizing Antibodies In Vivo. The Journal of infectious diseases. 2016;214:612-6.</w:t>
      </w:r>
    </w:p>
    <w:p w14:paraId="0DA96ECC" w14:textId="77777777" w:rsidR="00C31785" w:rsidRPr="00C31785" w:rsidRDefault="00C31785" w:rsidP="00C31785">
      <w:pPr>
        <w:pStyle w:val="EndNoteBibliography"/>
        <w:spacing w:after="0"/>
      </w:pPr>
      <w:r w:rsidRPr="00C31785">
        <w:t>[30] Stoddart CA, Galkina SA, Joshi P, Kosikova G, Long BR, Maidji E, et al. Efficacy of broadly neutralizing monoclonal antibody PG16 in HIV-infected humanized mice. Virology. 2014;462-463:115-25.</w:t>
      </w:r>
    </w:p>
    <w:p w14:paraId="65CA3FDD" w14:textId="77777777" w:rsidR="00C31785" w:rsidRPr="00C31785" w:rsidRDefault="00C31785" w:rsidP="00C31785">
      <w:pPr>
        <w:pStyle w:val="EndNoteBibliography"/>
        <w:spacing w:after="0"/>
      </w:pPr>
      <w:r w:rsidRPr="00C31785">
        <w:t>[31] Sun M, Li Y, Yuan Z, Lu W, Kang G, Fan W, et al. VRC01 antibody protects against vaginal and rectal transmission of human immunodeficiency virus 1 in hu-BLT mice. Archives of virology. 2016;161:2449-55.</w:t>
      </w:r>
    </w:p>
    <w:p w14:paraId="4198C10F" w14:textId="77777777" w:rsidR="00C31785" w:rsidRPr="00C31785" w:rsidRDefault="00C31785" w:rsidP="00C31785">
      <w:pPr>
        <w:pStyle w:val="EndNoteBibliography"/>
        <w:spacing w:after="0"/>
      </w:pPr>
      <w:r w:rsidRPr="00C31785">
        <w:t>[32] Veselinovic M, Neff CP, Mulder LR, Akkina R. Topical gel formulation of broadly neutralizing anti-HIV-1 monoclonal antibody VRC01 confers protection against HIV-1 vaginal challenge in a humanized mouse model. Virology. 2012;432:505-10.</w:t>
      </w:r>
    </w:p>
    <w:p w14:paraId="743500DD" w14:textId="77777777" w:rsidR="00C31785" w:rsidRPr="00C31785" w:rsidRDefault="00C31785" w:rsidP="00C31785">
      <w:pPr>
        <w:pStyle w:val="EndNoteBibliography"/>
        <w:spacing w:after="0"/>
      </w:pPr>
      <w:r w:rsidRPr="00C31785">
        <w:t>[33] Burton DR, Hangartner L. Broadly Neutralizing Antibodies to HIV and Their Role in Vaccine Design. Annu Rev Immunol. 2016;34:635-59.</w:t>
      </w:r>
    </w:p>
    <w:p w14:paraId="42E34B38" w14:textId="77777777" w:rsidR="00C31785" w:rsidRPr="00C31785" w:rsidRDefault="00C31785" w:rsidP="00C31785">
      <w:pPr>
        <w:pStyle w:val="EndNoteBibliography"/>
        <w:spacing w:after="0"/>
      </w:pPr>
      <w:r w:rsidRPr="00C31785">
        <w:t>[34] Wibmer CK, Moore PL, Morris L. HIV broadly neutralizing antibody targets. Curr Opin HIV AIDS. 2015;10:135-43.</w:t>
      </w:r>
    </w:p>
    <w:p w14:paraId="64370776" w14:textId="77777777" w:rsidR="00C31785" w:rsidRPr="00C31785" w:rsidRDefault="00C31785" w:rsidP="00C31785">
      <w:pPr>
        <w:pStyle w:val="EndNoteBibliography"/>
        <w:spacing w:after="0"/>
      </w:pPr>
      <w:r w:rsidRPr="00C31785">
        <w:t>[35] de Taeye SW, Moore JP, Sanders RW. HIV-1 Envelope Trimer Design and Immunization Strategies To Induce Broadly Neutralizing Antibodies. Trends Immunol. 2016;37:221-32.</w:t>
      </w:r>
    </w:p>
    <w:p w14:paraId="06E5ABE3" w14:textId="77777777" w:rsidR="00C31785" w:rsidRPr="00C31785" w:rsidRDefault="00C31785" w:rsidP="00C31785">
      <w:pPr>
        <w:pStyle w:val="EndNoteBibliography"/>
        <w:spacing w:after="0"/>
      </w:pPr>
      <w:r w:rsidRPr="00C31785">
        <w:t>[36] Havenar-Daughton C, Lee JH, Crotty S. Tfh cells and HIV bnAbs, an immunodominance model of the HIV neutralizing antibody generation problem. Immunol Rev. 2017;275:49-61.</w:t>
      </w:r>
    </w:p>
    <w:p w14:paraId="6B69D342" w14:textId="77777777" w:rsidR="00C31785" w:rsidRPr="00C31785" w:rsidRDefault="00C31785" w:rsidP="00C31785">
      <w:pPr>
        <w:pStyle w:val="EndNoteBibliography"/>
        <w:spacing w:after="0"/>
      </w:pPr>
      <w:r w:rsidRPr="00C31785">
        <w:t>[37] Burton DR, Ahmed R, Barouch DH, Butera ST, Crotty S, Godzik A, et al. A Blueprint for HIV Vaccine Discovery. Cell host &amp; microbe. 2012;12:396-407.</w:t>
      </w:r>
    </w:p>
    <w:p w14:paraId="3973D3FB" w14:textId="77777777" w:rsidR="00C31785" w:rsidRPr="00C31785" w:rsidRDefault="00C31785" w:rsidP="00C31785">
      <w:pPr>
        <w:pStyle w:val="EndNoteBibliography"/>
        <w:spacing w:after="0"/>
      </w:pPr>
      <w:r w:rsidRPr="00C31785">
        <w:t>[38] McMichael AJ, Koff WC. Vaccines that stimulate T cell immunity to HIV-1: the next step. Nature immunology. 2014;15:319-22.</w:t>
      </w:r>
    </w:p>
    <w:p w14:paraId="5985365F" w14:textId="77777777" w:rsidR="00C31785" w:rsidRPr="00C31785" w:rsidRDefault="00C31785" w:rsidP="00C31785">
      <w:pPr>
        <w:pStyle w:val="EndNoteBibliography"/>
        <w:spacing w:after="0"/>
      </w:pPr>
      <w:r w:rsidRPr="00C31785">
        <w:lastRenderedPageBreak/>
        <w:t>[39] Sanders RW, Moore JP. Native-like Env trimers as a platform for HIV-1 vaccine design. Immunol Rev. 2017;275:161-82.</w:t>
      </w:r>
    </w:p>
    <w:p w14:paraId="676B3531" w14:textId="77777777" w:rsidR="00C31785" w:rsidRPr="00C31785" w:rsidRDefault="00C31785" w:rsidP="00C31785">
      <w:pPr>
        <w:pStyle w:val="EndNoteBibliography"/>
        <w:spacing w:after="0"/>
      </w:pPr>
      <w:r w:rsidRPr="00C31785">
        <w:t>[40] Rappuoli R, Bottomley MJ, D'Oro U, Finco O, De Gregorio E. Reverse vaccinology 2.0: Human immunology instructs vaccine antigen design. J Exp Med. 2016;213:469-81.</w:t>
      </w:r>
    </w:p>
    <w:p w14:paraId="76322DFC" w14:textId="77777777" w:rsidR="00C31785" w:rsidRPr="00C31785" w:rsidRDefault="00C31785" w:rsidP="00C31785">
      <w:pPr>
        <w:pStyle w:val="EndNoteBibliography"/>
        <w:spacing w:after="0"/>
      </w:pPr>
      <w:r w:rsidRPr="00C31785">
        <w:t>[41] Crispin M, Doores KJ. Targeting host-derived glycans on enveloped viruses for antibody-based vaccine design. Curr Opin Virol. 2015;11:63-9.</w:t>
      </w:r>
    </w:p>
    <w:p w14:paraId="55D86E28" w14:textId="77777777" w:rsidR="00C31785" w:rsidRPr="00C31785" w:rsidRDefault="00C31785" w:rsidP="00C31785">
      <w:pPr>
        <w:pStyle w:val="EndNoteBibliography"/>
        <w:spacing w:after="0"/>
      </w:pPr>
      <w:r w:rsidRPr="00C31785">
        <w:t>[42] Scanlan CN, Offer J, Zitzmann N, Dwek RA. Exploiting the defensive sugars of HIV-1 for drug and vaccine design. Nature. 2007;446:1038-45.</w:t>
      </w:r>
    </w:p>
    <w:p w14:paraId="7FCE9CAE" w14:textId="77777777" w:rsidR="00C31785" w:rsidRPr="00C31785" w:rsidRDefault="00C31785" w:rsidP="00C31785">
      <w:pPr>
        <w:pStyle w:val="EndNoteBibliography"/>
        <w:spacing w:after="0"/>
      </w:pPr>
      <w:r w:rsidRPr="00C31785">
        <w:t>[43] Zhu P, Liu J, Bess J, Jr., Chertova E, Lifson JD, Grise H, et al. Distribution and three-dimensional structure of AIDS virus envelope spikes. Nature. 2006;441:847-52.</w:t>
      </w:r>
    </w:p>
    <w:p w14:paraId="21BEAE88" w14:textId="77777777" w:rsidR="00C31785" w:rsidRPr="00C31785" w:rsidRDefault="00C31785" w:rsidP="00C31785">
      <w:pPr>
        <w:pStyle w:val="EndNoteBibliography"/>
        <w:spacing w:after="0"/>
      </w:pPr>
      <w:r w:rsidRPr="00C31785">
        <w:t>[44] Lee JH, de Val N, Lyumkis D, Ward AB. Model Building and Refinement of a Natively Glycosylated HIV-1 Env Protein by High-Resolution Cryoelectron Microscopy. Structure. 2015;23:1943-51.</w:t>
      </w:r>
    </w:p>
    <w:p w14:paraId="29DC711C" w14:textId="77777777" w:rsidR="00C31785" w:rsidRPr="00C31785" w:rsidRDefault="00C31785" w:rsidP="00C31785">
      <w:pPr>
        <w:pStyle w:val="EndNoteBibliography"/>
        <w:spacing w:after="0"/>
      </w:pPr>
      <w:r w:rsidRPr="00C31785">
        <w:t>[45] Behrens AJ, Vasiljevic S, Pritchard LK, Harvey DJ, Andev RS, Krumm SA, et al. Composition and Antigenic Effects of Individual Glycan Sites of a Trimeric HIV-1 Envelope Glycoprotein. Cell Rep. 2016;14:2695-706.</w:t>
      </w:r>
    </w:p>
    <w:p w14:paraId="44B25DF9" w14:textId="77777777" w:rsidR="00C31785" w:rsidRPr="00C31785" w:rsidRDefault="00C31785" w:rsidP="00C31785">
      <w:pPr>
        <w:pStyle w:val="EndNoteBibliography"/>
        <w:spacing w:after="0"/>
      </w:pPr>
      <w:r w:rsidRPr="00C31785">
        <w:t>[46] Korber B, Gaschen B, Yusim K, Thakallapally R, Kesmir C, Detours V. Evolutionary and immunological implications of contemporary HIV-1 variation. British medical bulletin. 2001;58:19-42.</w:t>
      </w:r>
    </w:p>
    <w:p w14:paraId="6E55F265" w14:textId="77777777" w:rsidR="00C31785" w:rsidRPr="00C31785" w:rsidRDefault="00C31785" w:rsidP="00C31785">
      <w:pPr>
        <w:pStyle w:val="EndNoteBibliography"/>
        <w:spacing w:after="0"/>
      </w:pPr>
      <w:r w:rsidRPr="00C31785">
        <w:t>[47] Plotkin SA. Immunologic correlates of protection induced by vaccination. The Pediatric infectious disease journal. 2001;20:63-75.</w:t>
      </w:r>
    </w:p>
    <w:p w14:paraId="40E6C990" w14:textId="77777777" w:rsidR="00C31785" w:rsidRPr="00C31785" w:rsidRDefault="00C31785" w:rsidP="00C31785">
      <w:pPr>
        <w:pStyle w:val="EndNoteBibliography"/>
        <w:spacing w:after="0"/>
      </w:pPr>
      <w:r w:rsidRPr="00C31785">
        <w:t>[48] Chan DC, Kim PS. HIV entry and its inhibition. Cell. 1998;93:681-4.</w:t>
      </w:r>
    </w:p>
    <w:p w14:paraId="0AEA3AB4" w14:textId="77777777" w:rsidR="00C31785" w:rsidRPr="00C31785" w:rsidRDefault="00C31785" w:rsidP="00C31785">
      <w:pPr>
        <w:pStyle w:val="EndNoteBibliography"/>
        <w:spacing w:after="0"/>
      </w:pPr>
      <w:r w:rsidRPr="00C31785">
        <w:t>[49] Bachmann MF, Rohrer UH, Kundig TM, Burki K, Hengartner H, Zinkernagel RM. The influence of antigen organization on B cell responsiveness. Science. 1993;262:1448-51.</w:t>
      </w:r>
    </w:p>
    <w:p w14:paraId="39C40F1D" w14:textId="77777777" w:rsidR="00C31785" w:rsidRPr="00C31785" w:rsidRDefault="00C31785" w:rsidP="00C31785">
      <w:pPr>
        <w:pStyle w:val="EndNoteBibliography"/>
        <w:spacing w:after="0"/>
      </w:pPr>
      <w:r w:rsidRPr="00C31785">
        <w:t>[50] Parren PW, Gauduin MC, Koup RA, Poignard P, Sattentau QJ, Fisicaro P, et al. Erratum to "Relevance of the antibody response against human immunodeficiency virus type 1 envelope to vaccine design". Immunology letters. 1997;58:125-32.</w:t>
      </w:r>
    </w:p>
    <w:p w14:paraId="453CCE6A" w14:textId="77777777" w:rsidR="00C31785" w:rsidRPr="00C31785" w:rsidRDefault="00C31785" w:rsidP="00C31785">
      <w:pPr>
        <w:pStyle w:val="EndNoteBibliography"/>
        <w:spacing w:after="0"/>
      </w:pPr>
      <w:r w:rsidRPr="00C31785">
        <w:t>[51] Parren PW, Burton DR, Sattentau QJ. HIV-1 antibody--debris or virion? Nat Med. 1997;3:366-7.</w:t>
      </w:r>
    </w:p>
    <w:p w14:paraId="199F1979" w14:textId="77777777" w:rsidR="00C31785" w:rsidRPr="00C31785" w:rsidRDefault="00C31785" w:rsidP="00C31785">
      <w:pPr>
        <w:pStyle w:val="EndNoteBibliography"/>
        <w:spacing w:after="0"/>
      </w:pPr>
      <w:r w:rsidRPr="00C31785">
        <w:t>[52] Sattentau QJ, Moore JP. Human immunodeficiency virus type 1 neutralization is determined by epitope exposure on the gp120 oligomer. J Exp Med. 1995;182:185-96.</w:t>
      </w:r>
    </w:p>
    <w:p w14:paraId="4180EA95" w14:textId="77777777" w:rsidR="00C31785" w:rsidRPr="00C31785" w:rsidRDefault="00C31785" w:rsidP="00C31785">
      <w:pPr>
        <w:pStyle w:val="EndNoteBibliography"/>
        <w:spacing w:after="0"/>
      </w:pPr>
      <w:r w:rsidRPr="00C31785">
        <w:t>[53] Moore PL, Crooks ET, Porter L, Zhu P, Cayanan CS, Grise H, et al. Nature of nonfunctional envelope proteins on the surface of human immunodeficiency virus type 1. J Virol. 2006;80:2515-28.</w:t>
      </w:r>
    </w:p>
    <w:p w14:paraId="02A36146" w14:textId="77777777" w:rsidR="00C31785" w:rsidRPr="00C31785" w:rsidRDefault="00C31785" w:rsidP="00C31785">
      <w:pPr>
        <w:pStyle w:val="EndNoteBibliography"/>
        <w:spacing w:after="0"/>
      </w:pPr>
      <w:r w:rsidRPr="00C31785">
        <w:t>[54] Sanders RW, Derking R, Cupo A, Julien JP, Yasmeen A, de Val N, et al. A next-generation cleaved, soluble HIV-1 Env trimer, BG505 SOSIP.664 gp140, expresses multiple epitopes for broadly neutralizing but not non-neutralizing antibodies. PLoS Pathog. 2013;9:e1003618.</w:t>
      </w:r>
    </w:p>
    <w:p w14:paraId="3D7ECF6E" w14:textId="77777777" w:rsidR="00C31785" w:rsidRPr="00C31785" w:rsidRDefault="00C31785" w:rsidP="00C31785">
      <w:pPr>
        <w:pStyle w:val="EndNoteBibliography"/>
        <w:spacing w:after="0"/>
      </w:pPr>
      <w:r w:rsidRPr="00C31785">
        <w:t>[55] Pancera M, Wyatt R. Selective recognition of oligomeric HIV-1 primary isolate envelope glycoproteins by potently neutralizing ligands requires efficient precursor cleavage. Virology. 2005;332:145-56.</w:t>
      </w:r>
    </w:p>
    <w:p w14:paraId="704DC0DC" w14:textId="77777777" w:rsidR="00C31785" w:rsidRPr="00C31785" w:rsidRDefault="00C31785" w:rsidP="00C31785">
      <w:pPr>
        <w:pStyle w:val="EndNoteBibliography"/>
        <w:spacing w:after="0"/>
      </w:pPr>
      <w:r w:rsidRPr="00C31785">
        <w:t>[56] Tomaras GD, Yates NL, Liu P, Qin L, Fouda GG, Chavez LL, et al. Initial B-cell responses to transmitted human immunodeficiency virus type 1: virion-binding immunoglobulin M (IgM) and IgG antibodies followed by plasma anti-gp41 antibodies with ineffective control of initial viremia. J Virol. 2008;82:12449-63.</w:t>
      </w:r>
    </w:p>
    <w:p w14:paraId="0CA59AED" w14:textId="77777777" w:rsidR="00C31785" w:rsidRPr="00C31785" w:rsidRDefault="00C31785" w:rsidP="00C31785">
      <w:pPr>
        <w:pStyle w:val="EndNoteBibliography"/>
        <w:spacing w:after="0"/>
      </w:pPr>
      <w:r w:rsidRPr="00C31785">
        <w:t>[57] McCoy LE, Quigley AF, Strokappe NM, Bulmer-Thomas B, Seaman MS, Mortier D, et al. Potent and broad neutralization of HIV-1 by a llama antibody elicited by immunization. J Exp Med. 2012;209:1091-103.</w:t>
      </w:r>
    </w:p>
    <w:p w14:paraId="3AB3DC23" w14:textId="77777777" w:rsidR="00C31785" w:rsidRPr="00C31785" w:rsidRDefault="00C31785" w:rsidP="00C31785">
      <w:pPr>
        <w:pStyle w:val="EndNoteBibliography"/>
        <w:spacing w:after="0"/>
      </w:pPr>
      <w:r w:rsidRPr="00C31785">
        <w:t>[58] Sok D, Le KM, Vadnais M, Saye-Francisco KL, Jardine JG, Torres JL, et al. Rapid elicitation of broadly neutralizing antibodies to HIV by immunization in cows. Nature. 2017;548:108-11.</w:t>
      </w:r>
    </w:p>
    <w:p w14:paraId="1EC2033F" w14:textId="77777777" w:rsidR="00C31785" w:rsidRPr="00C31785" w:rsidRDefault="00C31785" w:rsidP="00C31785">
      <w:pPr>
        <w:pStyle w:val="EndNoteBibliography"/>
        <w:spacing w:after="0"/>
      </w:pPr>
      <w:r w:rsidRPr="00C31785">
        <w:t>[59] Rong R, Bibollet-Ruche F, Mulenga J, Allen S, Blackwell JL, Derdeyn CA. Role of V1V2 and other human immunodeficiency virus type 1 envelope domains in resistance to autologous neutralization during clade C infection. J Virol. 2007;81:1350-9.</w:t>
      </w:r>
    </w:p>
    <w:p w14:paraId="688C154F" w14:textId="77777777" w:rsidR="00C31785" w:rsidRPr="00C31785" w:rsidRDefault="00C31785" w:rsidP="00C31785">
      <w:pPr>
        <w:pStyle w:val="EndNoteBibliography"/>
        <w:spacing w:after="0"/>
      </w:pPr>
      <w:r w:rsidRPr="00C31785">
        <w:t>[60] Richman DD, Wrin T, Little SJ, Petropoulos CJ. Rapid evolution of the neutralizing antibody response to HIV type 1 infection. Proc Natl Acad Sci U S A. 2003;100:4144-9.</w:t>
      </w:r>
    </w:p>
    <w:p w14:paraId="0132183A" w14:textId="77777777" w:rsidR="00C31785" w:rsidRPr="00C31785" w:rsidRDefault="00C31785" w:rsidP="00C31785">
      <w:pPr>
        <w:pStyle w:val="EndNoteBibliography"/>
        <w:spacing w:after="0"/>
      </w:pPr>
      <w:r w:rsidRPr="00C31785">
        <w:lastRenderedPageBreak/>
        <w:t>[61] McGuire AT, Glenn JA, Lippy A, Stamatatos L. Diverse recombinant HIV-1 Envs fail to activate B cells expressing the germline B cell receptors of the broadly neutralizing anti-HIV-1 antibodies PG9 and 447-52D. J Virol. 2014;88:2645-57.</w:t>
      </w:r>
    </w:p>
    <w:p w14:paraId="00A21D35" w14:textId="77777777" w:rsidR="00C31785" w:rsidRPr="00C31785" w:rsidRDefault="00C31785" w:rsidP="00C31785">
      <w:pPr>
        <w:pStyle w:val="EndNoteBibliography"/>
        <w:spacing w:after="0"/>
      </w:pPr>
      <w:r w:rsidRPr="00C31785">
        <w:t>[62] Hoot S, McGuire AT, Cohen KW, Strong RK, Hangartner L, Klein F, et al. Recombinant HIV envelope proteins fail to engage germline versions of anti-CD4bs bNAbs. PLoS Pathog. 2013;9:e1003106.</w:t>
      </w:r>
    </w:p>
    <w:p w14:paraId="46685BEB" w14:textId="77777777" w:rsidR="00C31785" w:rsidRPr="00C31785" w:rsidRDefault="00C31785" w:rsidP="00C31785">
      <w:pPr>
        <w:pStyle w:val="EndNoteBibliography"/>
        <w:spacing w:after="0"/>
      </w:pPr>
      <w:r w:rsidRPr="00C31785">
        <w:t>[63] Xiao X, Chen W, Feng Y, Zhu Z, Prabakaran P, Wang Y, et al. Germline-like predecessors of broadly neutralizing antibodies lack measurable binding to HIV-1 envelope glycoproteins: implications for evasion of immune responses and design of vaccine immunogens. Biochem Biophys Res Commun. 2009;390:404-9.</w:t>
      </w:r>
    </w:p>
    <w:p w14:paraId="21DA8DAF" w14:textId="77777777" w:rsidR="00C31785" w:rsidRPr="00C31785" w:rsidRDefault="00C31785" w:rsidP="00C31785">
      <w:pPr>
        <w:pStyle w:val="EndNoteBibliography"/>
        <w:spacing w:after="0"/>
      </w:pPr>
      <w:r w:rsidRPr="00C31785">
        <w:t>[64] Doores KJ, Huber M, Le KM, Wang SK, Doyle-Cooper C, Cooper A, et al. 2G12-expressing B cell lines may aid in HIV carbohydrate vaccine design strategies. J Virol. 2013;87:2234-41.</w:t>
      </w:r>
    </w:p>
    <w:p w14:paraId="29AC2315" w14:textId="77777777" w:rsidR="00C31785" w:rsidRPr="00C31785" w:rsidRDefault="00C31785" w:rsidP="00C31785">
      <w:pPr>
        <w:pStyle w:val="EndNoteBibliography"/>
        <w:spacing w:after="0"/>
      </w:pPr>
      <w:r w:rsidRPr="00C31785">
        <w:t>[65] Lasky LA, Groopman JE, Fennie CW, Benz PM, Capon DJ, Dowbenko DJ, et al. Neutralization of the AIDS retrovirus by antibodies to a recombinant envelope glycoprotein. Science. 1986;233:209-12.</w:t>
      </w:r>
    </w:p>
    <w:p w14:paraId="371815AF" w14:textId="77777777" w:rsidR="00C31785" w:rsidRPr="00C31785" w:rsidRDefault="00C31785" w:rsidP="00C31785">
      <w:pPr>
        <w:pStyle w:val="EndNoteBibliography"/>
        <w:spacing w:after="0"/>
      </w:pPr>
      <w:r w:rsidRPr="00C31785">
        <w:t>[66] Wardemann H, Yurasov S, Schaefer A, Young JW, Meffre E, Nussenzweig MC. Predominant autoantibody production by early human B cell precursors. Science. 2003;301:1374-7.</w:t>
      </w:r>
    </w:p>
    <w:p w14:paraId="5D299DA2" w14:textId="77777777" w:rsidR="00C31785" w:rsidRPr="00C31785" w:rsidRDefault="00C31785" w:rsidP="00C31785">
      <w:pPr>
        <w:pStyle w:val="EndNoteBibliography"/>
        <w:spacing w:after="0"/>
      </w:pPr>
      <w:r w:rsidRPr="00C31785">
        <w:t>[67] Rudd PM, Dwek RA. Glycosylation: heterogeneity and the 3D structure of proteins. Critical reviews in biochemistry and molecular biology. 1997;32:1-100.</w:t>
      </w:r>
    </w:p>
    <w:p w14:paraId="00A5072D" w14:textId="77777777" w:rsidR="00C31785" w:rsidRPr="00C31785" w:rsidRDefault="00C31785" w:rsidP="00C31785">
      <w:pPr>
        <w:pStyle w:val="EndNoteBibliography"/>
        <w:spacing w:after="0"/>
      </w:pPr>
      <w:r w:rsidRPr="00C31785">
        <w:t>[68] Cohen M. Notable Aspects of Glycan-Protein Interactions. Biomolecules. 2015;5:2056-72.</w:t>
      </w:r>
    </w:p>
    <w:p w14:paraId="0A9B942C" w14:textId="77777777" w:rsidR="00C31785" w:rsidRPr="00C31785" w:rsidRDefault="00C31785" w:rsidP="00C31785">
      <w:pPr>
        <w:pStyle w:val="EndNoteBibliography"/>
        <w:spacing w:after="0"/>
      </w:pPr>
      <w:r w:rsidRPr="00C31785">
        <w:t>[69] Wyatt R, Kwong PD, Desjardins E, Sweet RW, Robinson J, Hendrickson WA, et al. The antigenic structure of the HIV gp120 envelope glycoprotein. Nature. 1998;393:705-11.</w:t>
      </w:r>
    </w:p>
    <w:p w14:paraId="754B26F5" w14:textId="77777777" w:rsidR="00C31785" w:rsidRPr="00C31785" w:rsidRDefault="00C31785" w:rsidP="00C31785">
      <w:pPr>
        <w:pStyle w:val="EndNoteBibliography"/>
        <w:spacing w:after="0"/>
      </w:pPr>
      <w:r w:rsidRPr="00C31785">
        <w:t>[70] Moore PL, Gray ES, Wibmer CK, Bhiman JN, Nonyane M, Sheward DJ, et al. Evolution of an HIV glycan-dependent broadly neutralizing antibody epitope through immune escape. Nat Med. 2012;18:1688-92.</w:t>
      </w:r>
    </w:p>
    <w:p w14:paraId="48660A8F" w14:textId="77777777" w:rsidR="00C31785" w:rsidRPr="00C31785" w:rsidRDefault="00C31785" w:rsidP="00C31785">
      <w:pPr>
        <w:pStyle w:val="EndNoteBibliography"/>
        <w:spacing w:after="0"/>
      </w:pPr>
      <w:r w:rsidRPr="00C31785">
        <w:t>[71] Wei X, Decker JM, Wang S, Hui H, Kappes JC, Wu X, et al. Antibody neutralization and escape by HIV-1. Nature. 2003;422:307-12.</w:t>
      </w:r>
    </w:p>
    <w:p w14:paraId="60482864" w14:textId="77777777" w:rsidR="00C31785" w:rsidRPr="00C31785" w:rsidRDefault="00C31785" w:rsidP="00C31785">
      <w:pPr>
        <w:pStyle w:val="EndNoteBibliography"/>
        <w:spacing w:after="0"/>
      </w:pPr>
      <w:r w:rsidRPr="00C31785">
        <w:t>[72] Dacheux L, Moreau A, Ataman-Onal Y, Biron F, Verrier B, Barin F. Evolutionary dynamics of the glycan shield of the human immunodeficiency virus envelope during natural infection and implications for exposure of the 2G12 epitope. J Virol. 2004;78:12625-37.</w:t>
      </w:r>
    </w:p>
    <w:p w14:paraId="16A94037" w14:textId="77777777" w:rsidR="00C31785" w:rsidRPr="00C31785" w:rsidRDefault="00C31785" w:rsidP="00C31785">
      <w:pPr>
        <w:pStyle w:val="EndNoteBibliography"/>
        <w:spacing w:after="0"/>
      </w:pPr>
      <w:r w:rsidRPr="00C31785">
        <w:t>[73] Chohan B, Lang D, Sagar M, Korber B, Lavreys L, Richardson B, et al. Selection for human immunodeficiency virus type 1 envelope glycosylation variants with shorter V1-V2 loop sequences occurs during transmission of certain genetic subtypes and may impact viral RNA levels. J Virol. 2005;79:6528-31.</w:t>
      </w:r>
    </w:p>
    <w:p w14:paraId="549B6493" w14:textId="77777777" w:rsidR="00C31785" w:rsidRPr="00C31785" w:rsidRDefault="00C31785" w:rsidP="00C31785">
      <w:pPr>
        <w:pStyle w:val="EndNoteBibliography"/>
        <w:spacing w:after="0"/>
      </w:pPr>
      <w:r w:rsidRPr="00C31785">
        <w:t>[74] Derdeyn CA, Decker JM, Bibollet-Ruche F, Mokili JL, Muldoon M, Denham SA, et al. Envelope-constrained neutralization-sensitive HIV-1 after heterosexual transmission. Science. 2004;303:2019-22.</w:t>
      </w:r>
    </w:p>
    <w:p w14:paraId="0D0E6C2C" w14:textId="77777777" w:rsidR="00C31785" w:rsidRPr="00C31785" w:rsidRDefault="00C31785" w:rsidP="00C31785">
      <w:pPr>
        <w:pStyle w:val="EndNoteBibliography"/>
        <w:spacing w:after="0"/>
      </w:pPr>
      <w:r w:rsidRPr="00C31785">
        <w:t>[75] Liu Y, Curlin ME, Diem K, Zhao H, Ghosh AK, Zhu H, et al. Env length and N-linked glycosylation following transmission of human immunodeficiency virus Type 1 subtype B viruses. Virology. 2008;374:229-33.</w:t>
      </w:r>
    </w:p>
    <w:p w14:paraId="46939BAA" w14:textId="77777777" w:rsidR="00C31785" w:rsidRPr="00C31785" w:rsidRDefault="00C31785" w:rsidP="00C31785">
      <w:pPr>
        <w:pStyle w:val="EndNoteBibliography"/>
        <w:spacing w:after="0"/>
      </w:pPr>
      <w:r w:rsidRPr="00C31785">
        <w:t>[76] Wagh K, Kreider EF, Li Y, Barbian HJ, Learn GH, Giorgi E, et al. Completeness of HIV-1 Envelope Glycan Shield at Transmission Determines Neutralization Breadth. Cell Rep. 2018;25:893-908 e7.</w:t>
      </w:r>
    </w:p>
    <w:p w14:paraId="2DE6779E" w14:textId="77777777" w:rsidR="00C31785" w:rsidRPr="00C31785" w:rsidRDefault="00C31785" w:rsidP="00C31785">
      <w:pPr>
        <w:pStyle w:val="EndNoteBibliography"/>
        <w:spacing w:after="0"/>
      </w:pPr>
      <w:r w:rsidRPr="00C31785">
        <w:t>[77] McCaffrey RA, Saunders C, Hensel M, Stamatatos L. N-linked glycosylation of the V3 loop and the immunologically silent face of gp120 protects human immunodeficiency virus type 1 SF162 from neutralization by anti-gp120 and anti-gp41 antibodies. J Virol. 2004;78:3279-95.</w:t>
      </w:r>
    </w:p>
    <w:p w14:paraId="0786ACEA" w14:textId="77777777" w:rsidR="00C31785" w:rsidRPr="00C31785" w:rsidRDefault="00C31785" w:rsidP="00C31785">
      <w:pPr>
        <w:pStyle w:val="EndNoteBibliography"/>
        <w:spacing w:after="0"/>
      </w:pPr>
      <w:r w:rsidRPr="00C31785">
        <w:t>[78] Wang W, Zirkle B, Nie J, Ma J, Gao K, Chen XS, et al. N463 Glycosylation Site on V5 Loop of a Mutant gp120 Regulates the Sensitivity of HIV-1 to Neutralizing Monoclonal Antibodies VRC01/03. Journal of acquired immune deficiency syndromes. 2015;69:270-7.</w:t>
      </w:r>
    </w:p>
    <w:p w14:paraId="030C05DA" w14:textId="77777777" w:rsidR="00C31785" w:rsidRPr="00C31785" w:rsidRDefault="00C31785" w:rsidP="00C31785">
      <w:pPr>
        <w:pStyle w:val="EndNoteBibliography"/>
        <w:spacing w:after="0"/>
      </w:pPr>
      <w:r w:rsidRPr="00C31785">
        <w:t>[79] Koch M, Pancera M, Kwong PD, Kolchinsky P, Grundner C, Wang L, et al. Structure-based, targeted deglycosylation of HIV-1 gp120 and effects on neutralization sensitivity and antibody recognition. Virology. 2003;313:387-400.</w:t>
      </w:r>
    </w:p>
    <w:p w14:paraId="0701A2FF" w14:textId="77777777" w:rsidR="00C31785" w:rsidRPr="00C31785" w:rsidRDefault="00C31785" w:rsidP="00C31785">
      <w:pPr>
        <w:pStyle w:val="EndNoteBibliography"/>
        <w:spacing w:after="0"/>
      </w:pPr>
      <w:r w:rsidRPr="00C31785">
        <w:lastRenderedPageBreak/>
        <w:t>[80] Li Y, Cleveland B, Klots I, Travis B, Richardson BA, Anderson D, et al. Removal of a single N-linked glycan in human immunodeficiency virus type 1 gp120 results in an enhanced ability to induce neutralizing antibody responses. J Virol. 2008;82:638-51.</w:t>
      </w:r>
    </w:p>
    <w:p w14:paraId="3125B7A8" w14:textId="77777777" w:rsidR="00C31785" w:rsidRPr="00C31785" w:rsidRDefault="00C31785" w:rsidP="00C31785">
      <w:pPr>
        <w:pStyle w:val="EndNoteBibliography"/>
        <w:spacing w:after="0"/>
      </w:pPr>
      <w:r w:rsidRPr="00C31785">
        <w:t>[81] Back NK, Smit L, De Jong JJ, Keulen W, Schutten M, Goudsmit J, et al. An N-glycan within the human immunodeficiency virus type 1 gp120 V3 loop affects virus neutralization. Virology. 1994;199:431-8.</w:t>
      </w:r>
    </w:p>
    <w:p w14:paraId="11EDF877" w14:textId="77777777" w:rsidR="00C31785" w:rsidRPr="00C31785" w:rsidRDefault="00C31785" w:rsidP="00C31785">
      <w:pPr>
        <w:pStyle w:val="EndNoteBibliography"/>
        <w:spacing w:after="0"/>
      </w:pPr>
      <w:r w:rsidRPr="00C31785">
        <w:t>[82] Pancera M, Zhou T, Druz A, Georgiev IS, Soto C, Gorman J, et al. Structure and immune recognition of trimeric pre-fusion HIV-1 Env. Nature. 2014;514:455-61.</w:t>
      </w:r>
    </w:p>
    <w:p w14:paraId="3549D516" w14:textId="77777777" w:rsidR="00C31785" w:rsidRPr="00C31785" w:rsidRDefault="00C31785" w:rsidP="00C31785">
      <w:pPr>
        <w:pStyle w:val="EndNoteBibliography"/>
        <w:spacing w:after="0"/>
      </w:pPr>
      <w:r w:rsidRPr="00C31785">
        <w:t>[83] Liang Y, Guttman M, Williams JA, Verkerke H, Alvarado D, Hu SL, et al. Changes in Structure and Antigenicity of HIV-1 Env Trimers Resulting from Removal of a Conserved CD4 Binding Site-Proximal Glycan. J Virol. 2016;90:9224-36.</w:t>
      </w:r>
    </w:p>
    <w:p w14:paraId="0ED3827C" w14:textId="77777777" w:rsidR="00C31785" w:rsidRPr="00C31785" w:rsidRDefault="00C31785" w:rsidP="00C31785">
      <w:pPr>
        <w:pStyle w:val="EndNoteBibliography"/>
        <w:spacing w:after="0"/>
      </w:pPr>
      <w:r w:rsidRPr="00C31785">
        <w:t>[84] Crispin M, Bowden TA. Antibodies expose multiple weaknesses in the glycan shield of HIV. Nat Struct Mol Biol. 2013;20:771-2.</w:t>
      </w:r>
    </w:p>
    <w:p w14:paraId="6380FD1E" w14:textId="77777777" w:rsidR="00C31785" w:rsidRPr="00C31785" w:rsidRDefault="00C31785" w:rsidP="00C31785">
      <w:pPr>
        <w:pStyle w:val="EndNoteBibliography"/>
        <w:spacing w:after="0"/>
      </w:pPr>
      <w:r w:rsidRPr="00C31785">
        <w:t>[85] Flynn NM, Forthal DN, Harro CD, Judson FN, Mayer KH, Para MF, et al. Placebo-controlled phase 3 trial of a recombinant glycoprotein 120 vaccine to prevent HIV-1 infection. The Journal of infectious diseases. 2005;191:654-65.</w:t>
      </w:r>
    </w:p>
    <w:p w14:paraId="2BECBBB9" w14:textId="77777777" w:rsidR="00C31785" w:rsidRPr="00C31785" w:rsidRDefault="00C31785" w:rsidP="00C31785">
      <w:pPr>
        <w:pStyle w:val="EndNoteBibliography"/>
        <w:spacing w:after="0"/>
      </w:pPr>
      <w:r w:rsidRPr="00C31785">
        <w:t>[86] Gilbert PB, Peterson ML, Follmann D, Hudgens MG, Francis DP, Gurwith M, et al. Correlation between immunologic responses to a recombinant glycoprotein 120 vaccine and incidence of HIV-1 infection in a phase 3 HIV-1 preventive vaccine trial. The Journal of infectious diseases. 2005;191:666-77.</w:t>
      </w:r>
    </w:p>
    <w:p w14:paraId="1C075BA5" w14:textId="77777777" w:rsidR="00C31785" w:rsidRPr="00C31785" w:rsidRDefault="00C31785" w:rsidP="00C31785">
      <w:pPr>
        <w:pStyle w:val="EndNoteBibliography"/>
        <w:spacing w:after="0"/>
      </w:pPr>
      <w:r w:rsidRPr="00C31785">
        <w:t>[87] Pitisuttithum P, Gilbert P, Gurwith M, Heyward W, Martin M, van Griensven F, et al. Randomized, double-blind, placebo-controlled efficacy trial of a bivalent recombinant glycoprotein 120 HIV-1 vaccine among injection drug users in Bangkok, Thailand. The Journal of infectious diseases. 2006;194:1661-71.</w:t>
      </w:r>
    </w:p>
    <w:p w14:paraId="534973A6" w14:textId="77777777" w:rsidR="00C31785" w:rsidRPr="00C31785" w:rsidRDefault="00C31785" w:rsidP="00C31785">
      <w:pPr>
        <w:pStyle w:val="EndNoteBibliography"/>
        <w:spacing w:after="0"/>
      </w:pPr>
      <w:r w:rsidRPr="00C31785">
        <w:t>[88] VanCott TC, Bethke FR, Burke DS, Redfield RR, Birx DL. Lack of induction of antibodies specific for conserved, discontinuous epitopes of HIV-1 envelope glycoprotein by candidate AIDS vaccines. J Immunol. 1995;155:4100-10.</w:t>
      </w:r>
    </w:p>
    <w:p w14:paraId="15BEE5A3" w14:textId="77777777" w:rsidR="00C31785" w:rsidRPr="00C31785" w:rsidRDefault="00C31785" w:rsidP="00C31785">
      <w:pPr>
        <w:pStyle w:val="EndNoteBibliography"/>
        <w:spacing w:after="0"/>
      </w:pPr>
      <w:r w:rsidRPr="00C31785">
        <w:t>[89] Yang X, Florin L, Farzan M, Kolchinsky P, Kwong PD, Sodroski J, et al. Modifications that stabilize human immunodeficiency virus envelope glycoprotein trimers in solution. J Virol. 2000;74:4746-54.</w:t>
      </w:r>
    </w:p>
    <w:p w14:paraId="583CBAA0" w14:textId="77777777" w:rsidR="00C31785" w:rsidRPr="00C31785" w:rsidRDefault="00C31785" w:rsidP="00C31785">
      <w:pPr>
        <w:pStyle w:val="EndNoteBibliography"/>
        <w:spacing w:after="0"/>
      </w:pPr>
      <w:r w:rsidRPr="00C31785">
        <w:t>[90] Frey G, Peng H, Rits-Volloch S, Morelli M, Cheng Y, Chen B. A fusion-intermediate state of HIV-1 gp41 targeted by broadly neutralizing antibodies. Proc Natl Acad Sci U S A. 2008;105:3739-44.</w:t>
      </w:r>
    </w:p>
    <w:p w14:paraId="4A9484B9" w14:textId="77777777" w:rsidR="00C31785" w:rsidRPr="00C31785" w:rsidRDefault="00C31785" w:rsidP="00C31785">
      <w:pPr>
        <w:pStyle w:val="EndNoteBibliography"/>
        <w:spacing w:after="0"/>
      </w:pPr>
      <w:r w:rsidRPr="00C31785">
        <w:t>[91] Ringe RP, Sanders RW, Yasmeen A, Kim HJ, Lee JH, Cupo A, et al. Cleavage strongly influences whether soluble HIV-1 envelope glycoprotein trimers adopt a native-like conformation. Proc Natl Acad Sci U S A. 2013;110:18256-61.</w:t>
      </w:r>
    </w:p>
    <w:p w14:paraId="0ABE89C7" w14:textId="77777777" w:rsidR="00C31785" w:rsidRPr="00C31785" w:rsidRDefault="00C31785" w:rsidP="00C31785">
      <w:pPr>
        <w:pStyle w:val="EndNoteBibliography"/>
        <w:spacing w:after="0"/>
      </w:pPr>
      <w:r w:rsidRPr="00C31785">
        <w:t>[92] Ringe RP, Yasmeen A, Ozorowski G, Go EP, Pritchard LK, Guttman M, et al. Influences on the Design and Purification of Soluble, Recombinant Native-Like HIV-1 Envelope Glycoprotein Trimers. J Virol. 2015;89:12189-210.</w:t>
      </w:r>
    </w:p>
    <w:p w14:paraId="084F9FEE" w14:textId="77777777" w:rsidR="00C31785" w:rsidRPr="00C31785" w:rsidRDefault="00C31785" w:rsidP="00C31785">
      <w:pPr>
        <w:pStyle w:val="EndNoteBibliography"/>
        <w:spacing w:after="0"/>
      </w:pPr>
      <w:r w:rsidRPr="00C31785">
        <w:t>[93] Go EP, Cupo A, Ringe R, Pugach P, Moore JP, Desaire H. Native Conformation and Canonical Disulfide Bond Formation Are Interlinked Properties of HIV-1 Env Glycoproteins. J Virol. 2015;90:2884-94.</w:t>
      </w:r>
    </w:p>
    <w:p w14:paraId="015E1F38" w14:textId="77777777" w:rsidR="00C31785" w:rsidRPr="00C31785" w:rsidRDefault="00C31785" w:rsidP="00C31785">
      <w:pPr>
        <w:pStyle w:val="EndNoteBibliography"/>
        <w:spacing w:after="0"/>
      </w:pPr>
      <w:r w:rsidRPr="00C31785">
        <w:t>[94] Pritchard LK, Vasiljevic S, Ozorowski G, Seabright GE, Cupo A, Ringe R, et al. Structural Constraints Determine the Glycosylation of HIV-1 Envelope Trimers. Cell Rep. 2015;11:1604-13.</w:t>
      </w:r>
    </w:p>
    <w:p w14:paraId="1086E92D" w14:textId="77777777" w:rsidR="00C31785" w:rsidRPr="00C31785" w:rsidRDefault="00C31785" w:rsidP="00C31785">
      <w:pPr>
        <w:pStyle w:val="EndNoteBibliography"/>
        <w:spacing w:after="0"/>
      </w:pPr>
      <w:r w:rsidRPr="00C31785">
        <w:t>[95] Yasmeen A, Ringe R, Derking R, Cupo A, Julien JP, Burton DR, et al. Differential binding of neutralizing and non-neutralizing antibodies to native-like soluble HIV-1 Env trimers, uncleaved Env proteins, and monomeric subunits. Retrovirology. 2014;11:41.</w:t>
      </w:r>
    </w:p>
    <w:p w14:paraId="3D989DF9" w14:textId="77777777" w:rsidR="00C31785" w:rsidRPr="00C31785" w:rsidRDefault="00C31785" w:rsidP="00C31785">
      <w:pPr>
        <w:pStyle w:val="EndNoteBibliography"/>
        <w:spacing w:after="0"/>
      </w:pPr>
      <w:r w:rsidRPr="00C31785">
        <w:t>[96] Lewis DJ, Fraser CA, Mahmoud AN, Wiggins RC, Woodrow M, Cope A, et al. Phase I randomised clinical trial of an HIV-1(CN54), clade C, trimeric envelope vaccine candidate delivered vaginally. PLoS One. 2011;6:e25165.</w:t>
      </w:r>
    </w:p>
    <w:p w14:paraId="35846AAB" w14:textId="77777777" w:rsidR="00C31785" w:rsidRPr="00C31785" w:rsidRDefault="00C31785" w:rsidP="00C31785">
      <w:pPr>
        <w:pStyle w:val="EndNoteBibliography"/>
        <w:spacing w:after="0"/>
      </w:pPr>
      <w:r w:rsidRPr="00C31785">
        <w:t>[97] Spearman P, Lally MA, Elizaga M, Montefiori D, Tomaras GD, McElrath MJ, et al. A trimeric, V2-deleted HIV-1 envelope glycoprotein vaccine elicits potent neutralizing antibodies but limited breadth of neutralization in human volunteers. The Journal of infectious diseases. 2011;203:1165-73.</w:t>
      </w:r>
    </w:p>
    <w:p w14:paraId="67F98996" w14:textId="77777777" w:rsidR="00C31785" w:rsidRPr="00C31785" w:rsidRDefault="00C31785" w:rsidP="00C31785">
      <w:pPr>
        <w:pStyle w:val="EndNoteBibliography"/>
        <w:spacing w:after="0"/>
      </w:pPr>
      <w:r w:rsidRPr="00C31785">
        <w:lastRenderedPageBreak/>
        <w:t>[98] Cosgrove CA, Lacey CJ, Cope AV, Bartolf A, Morris G, Yan C, et al. Comparative Immunogenicity of HIV-1 gp140 Vaccine Delivered by Parenteral, and Mucosal Routes in Female Volunteers; MUCOVAC2, A Randomized Two Centre Study. PLoS One. 2016;11:e0152038.</w:t>
      </w:r>
    </w:p>
    <w:p w14:paraId="129AE976" w14:textId="77777777" w:rsidR="00C31785" w:rsidRPr="00C31785" w:rsidRDefault="00C31785" w:rsidP="00C31785">
      <w:pPr>
        <w:pStyle w:val="EndNoteBibliography"/>
        <w:spacing w:after="0"/>
      </w:pPr>
      <w:r w:rsidRPr="00C31785">
        <w:t>[99] Binley JM, Sanders RW, Clas B, Schuelke N, Master A, Guo Y, et al. A recombinant human immunodeficiency virus type 1 envelope glycoprotein complex stabilized by an intermolecular disulfide bond between the gp120 and gp41 subunits is an antigenic mimic of the trimeric virion-associated structure. J Virol. 2000;74:627-43.</w:t>
      </w:r>
    </w:p>
    <w:p w14:paraId="28A1C324" w14:textId="77777777" w:rsidR="00C31785" w:rsidRPr="00C31785" w:rsidRDefault="00C31785" w:rsidP="00C31785">
      <w:pPr>
        <w:pStyle w:val="EndNoteBibliography"/>
        <w:spacing w:after="0"/>
      </w:pPr>
      <w:r w:rsidRPr="00C31785">
        <w:t>[100] Sanders RW, Vesanen M, Schuelke N, Master A, Schiffner L, Kalyanaraman R, et al. Stabilization of the soluble, cleaved, trimeric form of the envelope glycoprotein complex of human immunodeficiency virus type 1. J Virol. 2002;76:8875-89.</w:t>
      </w:r>
    </w:p>
    <w:p w14:paraId="19F18734" w14:textId="77777777" w:rsidR="00C31785" w:rsidRPr="00C31785" w:rsidRDefault="00C31785" w:rsidP="00C31785">
      <w:pPr>
        <w:pStyle w:val="EndNoteBibliography"/>
        <w:spacing w:after="0"/>
      </w:pPr>
      <w:r w:rsidRPr="00C31785">
        <w:t>[101] Sanders RW, Busser E, Moore JP, Lu M, Berkhout B. Evolutionary repair of HIV type 1 gp41 with a kink in the N-terminal helix leads to restoration of the six-helix bundle structure. AIDS research and human retroviruses. 2004;20:742-9.</w:t>
      </w:r>
    </w:p>
    <w:p w14:paraId="0DAE7796" w14:textId="77777777" w:rsidR="00C31785" w:rsidRPr="00C31785" w:rsidRDefault="00C31785" w:rsidP="00C31785">
      <w:pPr>
        <w:pStyle w:val="EndNoteBibliography"/>
        <w:spacing w:after="0"/>
      </w:pPr>
      <w:r w:rsidRPr="00C31785">
        <w:t>[102] Klasse PJ, Depetris RS, Pejchal R, Julien JP, Khayat R, Lee JH, et al. Influences on trimerization and aggregation of soluble, cleaved HIV-1 SOSIP envelope glycoprotein. J Virol. 2013;87:9873-85.</w:t>
      </w:r>
    </w:p>
    <w:p w14:paraId="0577D885" w14:textId="77777777" w:rsidR="00C31785" w:rsidRPr="00C31785" w:rsidRDefault="00C31785" w:rsidP="00C31785">
      <w:pPr>
        <w:pStyle w:val="EndNoteBibliography"/>
        <w:spacing w:after="0"/>
      </w:pPr>
      <w:r w:rsidRPr="00C31785">
        <w:t>[103] Ward AB, Wilson IA. The HIV-1 envelope glycoprotein structure: nailing down a moving target. Immunol Rev. 2017;275:21-32.</w:t>
      </w:r>
    </w:p>
    <w:p w14:paraId="45636429" w14:textId="77777777" w:rsidR="00C31785" w:rsidRPr="00C31785" w:rsidRDefault="00C31785" w:rsidP="00C31785">
      <w:pPr>
        <w:pStyle w:val="EndNoteBibliography"/>
        <w:spacing w:after="0"/>
      </w:pPr>
      <w:r w:rsidRPr="00C31785">
        <w:t>[104] Torrents de la Pena A, Julien JP, de Taeye SW, Garces F, Guttman M, Ozorowski G, et al. Improving the Immunogenicity of Native-like HIV-1 Envelope Trimers by Hyperstabilization. Cell Rep. 2017;20:1805-17.</w:t>
      </w:r>
    </w:p>
    <w:p w14:paraId="1BDD58F8" w14:textId="77777777" w:rsidR="00C31785" w:rsidRPr="00C31785" w:rsidRDefault="00C31785" w:rsidP="00C31785">
      <w:pPr>
        <w:pStyle w:val="EndNoteBibliography"/>
        <w:spacing w:after="0"/>
      </w:pPr>
      <w:r w:rsidRPr="00C31785">
        <w:t>[105] Kwon YD, Pancera M, Acharya P, Georgiev IS, Crooks ET, Gorman J, et al. Crystal structure, conformational fixation and entry-related interactions of mature ligand-free HIV-1 Env. Nat Struct Mol Biol. 2015;22:522-31.</w:t>
      </w:r>
    </w:p>
    <w:p w14:paraId="245FE5E4" w14:textId="77777777" w:rsidR="00C31785" w:rsidRPr="00C31785" w:rsidRDefault="00C31785" w:rsidP="00C31785">
      <w:pPr>
        <w:pStyle w:val="EndNoteBibliography"/>
        <w:spacing w:after="0"/>
      </w:pPr>
      <w:r w:rsidRPr="00C31785">
        <w:t>[106] Guenaga J, de Val N, Tran K, Feng Y, Satchwell K, Ward AB, et al. Well-ordered trimeric HIV-1 subtype B and C soluble spike mimetics generated by negative selection display native-like properties. PLoS Pathog. 2015;11:e1004570.</w:t>
      </w:r>
    </w:p>
    <w:p w14:paraId="194E9EF3" w14:textId="77777777" w:rsidR="00C31785" w:rsidRPr="00C31785" w:rsidRDefault="00C31785" w:rsidP="00C31785">
      <w:pPr>
        <w:pStyle w:val="EndNoteBibliography"/>
        <w:spacing w:after="0"/>
      </w:pPr>
      <w:r w:rsidRPr="00C31785">
        <w:t>[107] de Taeye SW, Ozorowski G, Torrents de la Pena A, Guttman M, Julien JP, van den Kerkhof TL, et al. Immunogenicity of Stabilized HIV-1 Envelope Trimers with Reduced Exposure of Non-neutralizing Epitopes. Cell. 2015;163:1702-15.</w:t>
      </w:r>
    </w:p>
    <w:p w14:paraId="1798B684" w14:textId="77777777" w:rsidR="00C31785" w:rsidRPr="00C31785" w:rsidRDefault="00C31785" w:rsidP="00C31785">
      <w:pPr>
        <w:pStyle w:val="EndNoteBibliography"/>
        <w:spacing w:after="0"/>
      </w:pPr>
      <w:r w:rsidRPr="00C31785">
        <w:t>[108] Julien JP, Lee JH, Ozorowski G, Hua Y, Torrents de la Pena A, de Taeye SW, et al. Design and structure of two HIV-1 clade C SOSIP.664 trimers that increase the arsenal of native-like Env immunogens. Proc Natl Acad Sci U S A. 2015;112:11947-52.</w:t>
      </w:r>
    </w:p>
    <w:p w14:paraId="5B9B52A7" w14:textId="77777777" w:rsidR="00C31785" w:rsidRPr="00C31785" w:rsidRDefault="00C31785" w:rsidP="00C31785">
      <w:pPr>
        <w:pStyle w:val="EndNoteBibliography"/>
        <w:spacing w:after="0"/>
      </w:pPr>
      <w:r w:rsidRPr="00C31785">
        <w:t>[109] Pugach P, Ozorowski G, Cupo A, Ringe R, Yasmeen A, de Val N, et al. A native-like SOSIP.664 trimer based on an HIV-1 subtype B env gene. J Virol. 2015;89:3380-95.</w:t>
      </w:r>
    </w:p>
    <w:p w14:paraId="1962F17A" w14:textId="77777777" w:rsidR="00C31785" w:rsidRPr="00C31785" w:rsidRDefault="00C31785" w:rsidP="00C31785">
      <w:pPr>
        <w:pStyle w:val="EndNoteBibliography"/>
        <w:spacing w:after="0"/>
      </w:pPr>
      <w:r w:rsidRPr="00C31785">
        <w:t>[110] Joyce MG, Georgiev IS, Yang Y, Druz A, Geng H, Chuang GY, et al. Soluble Prefusion Closed DS-SOSIP.664-Env Trimers of Diverse HIV-1 Strains. Cell Rep. 2017;21:2992-3002.</w:t>
      </w:r>
    </w:p>
    <w:p w14:paraId="304FA01B" w14:textId="77777777" w:rsidR="00C31785" w:rsidRPr="00C31785" w:rsidRDefault="00C31785" w:rsidP="00C31785">
      <w:pPr>
        <w:pStyle w:val="EndNoteBibliography"/>
        <w:spacing w:after="0"/>
      </w:pPr>
      <w:r w:rsidRPr="00C31785">
        <w:t>[111] Rutten L, Lai YT, Blokland S, Truan D, Bisschop IJM, Strokappe NM, et al. A Universal Approach to Optimize the Folding and Stability of Prefusion-Closed HIV-1 Envelope Trimers. Cell Rep. 2018;23:584-95.</w:t>
      </w:r>
    </w:p>
    <w:p w14:paraId="47226089" w14:textId="77777777" w:rsidR="00C31785" w:rsidRPr="00C31785" w:rsidRDefault="00C31785" w:rsidP="00C31785">
      <w:pPr>
        <w:pStyle w:val="EndNoteBibliography"/>
        <w:spacing w:after="0"/>
      </w:pPr>
      <w:r w:rsidRPr="00C31785">
        <w:t>[112] Ahmed S, Shrivastava T, Kumar N, Ozorowski G, Ward AB, Chakrabarti BK. Stabilization of a soluble, native-like trimeric form of an efficiently cleaved Indian HIV-1 clade C envelope glycoprotein. J Biol Chem. 2017;292:8236-43.</w:t>
      </w:r>
    </w:p>
    <w:p w14:paraId="47A15729" w14:textId="77777777" w:rsidR="00C31785" w:rsidRPr="00C31785" w:rsidRDefault="00C31785" w:rsidP="00C31785">
      <w:pPr>
        <w:pStyle w:val="EndNoteBibliography"/>
        <w:spacing w:after="0"/>
      </w:pPr>
      <w:r w:rsidRPr="00C31785">
        <w:t>[113] Sharma SK, de Val N, Bale S, Guenaga J, Tran K, Feng Y, et al. Cleavage-independent HIV-1 Env trimers engineered as soluble native spike mimetics for vaccine design. Cell Rep. 2015;11:539-50.</w:t>
      </w:r>
    </w:p>
    <w:p w14:paraId="072AF510" w14:textId="77777777" w:rsidR="00C31785" w:rsidRPr="00C31785" w:rsidRDefault="00C31785" w:rsidP="00C31785">
      <w:pPr>
        <w:pStyle w:val="EndNoteBibliography"/>
        <w:spacing w:after="0"/>
      </w:pPr>
      <w:r w:rsidRPr="00C31785">
        <w:t>[114] Georgiev IS, Joyce MG, Yang Y, Sastry M, Zhang B, Baxa U, et al. Single-Chain Soluble BG505.SOSIP gp140 Trimers as Structural and Antigenic Mimics of Mature Closed HIV-1 Env. J Virol. 2015;89:5318-29.</w:t>
      </w:r>
    </w:p>
    <w:p w14:paraId="1CDE03D3" w14:textId="77777777" w:rsidR="00C31785" w:rsidRPr="00C31785" w:rsidRDefault="00C31785" w:rsidP="00C31785">
      <w:pPr>
        <w:pStyle w:val="EndNoteBibliography"/>
        <w:spacing w:after="0"/>
      </w:pPr>
      <w:r w:rsidRPr="00C31785">
        <w:t>[115] Kong L, He L, de Val N, Vora N, Morris CD, Azadnia P, et al. Uncleaved prefusion-optimized gp140 trimers derived from analysis of HIV-1 envelope metastability. Nat Commun. 2016;7:12040.</w:t>
      </w:r>
    </w:p>
    <w:p w14:paraId="37354BF8" w14:textId="77777777" w:rsidR="00C31785" w:rsidRPr="00C31785" w:rsidRDefault="00C31785" w:rsidP="00C31785">
      <w:pPr>
        <w:pStyle w:val="EndNoteBibliography"/>
        <w:spacing w:after="0"/>
      </w:pPr>
      <w:r w:rsidRPr="00C31785">
        <w:t>[116] Sanders RW, van Gils MJ, Derking R, Sok D, Ketas TJ, Burger JA, et al. HIV-1 VACCINES. HIV-1 neutralizing antibodies induced by native-like envelope trimers. Science. 2015;349:aac4223.</w:t>
      </w:r>
    </w:p>
    <w:p w14:paraId="6E0F4C57" w14:textId="77777777" w:rsidR="00C31785" w:rsidRPr="00C31785" w:rsidRDefault="00C31785" w:rsidP="00C31785">
      <w:pPr>
        <w:pStyle w:val="EndNoteBibliography"/>
        <w:spacing w:after="0"/>
      </w:pPr>
      <w:r w:rsidRPr="00C31785">
        <w:lastRenderedPageBreak/>
        <w:t>[117] Feng Y, Tran K, Bale S, Kumar S, Guenaga J, Wilson R, et al. Thermostability of Well-Ordered HIV Spikes Correlates with the Elicitation of Autologous Tier 2 Neutralizing Antibodies. PLoS Pathog. 2016;12:e1005767.</w:t>
      </w:r>
    </w:p>
    <w:p w14:paraId="0AB16469" w14:textId="77777777" w:rsidR="00C31785" w:rsidRPr="00C31785" w:rsidRDefault="00C31785" w:rsidP="00C31785">
      <w:pPr>
        <w:pStyle w:val="EndNoteBibliography"/>
        <w:spacing w:after="0"/>
      </w:pPr>
      <w:r w:rsidRPr="00C31785">
        <w:t>[118] Torrents de la Pena A, de Taeye SW, Sliepen K, LaBranche CC, Burger JA, Schermer EE, et al. Immunogenicity in Rabbits of HIV-1 SOSIP Trimers from Clades A, B, and C, Given Individually, Sequentially, or in Combination. J Virol. 2018;92.</w:t>
      </w:r>
    </w:p>
    <w:p w14:paraId="1BF0EBC1" w14:textId="77777777" w:rsidR="00C31785" w:rsidRPr="00C31785" w:rsidRDefault="00C31785" w:rsidP="00C31785">
      <w:pPr>
        <w:pStyle w:val="EndNoteBibliography"/>
        <w:spacing w:after="0"/>
      </w:pPr>
      <w:r w:rsidRPr="00C31785">
        <w:t>[119] Klasse PJ, LaBranche CC, Ketas TJ, Ozorowski G, Cupo A, Pugach P, et al. Sequential and Simultaneous Immunization of Rabbits with HIV-1 Envelope Glycoprotein SOSIP.664 Trimers from Clades A, B and C. PLoS Pathog. 2016;12:e1005864.</w:t>
      </w:r>
    </w:p>
    <w:p w14:paraId="4A38D061" w14:textId="77777777" w:rsidR="00C31785" w:rsidRPr="00C31785" w:rsidRDefault="00C31785" w:rsidP="00C31785">
      <w:pPr>
        <w:pStyle w:val="EndNoteBibliography"/>
        <w:spacing w:after="0"/>
      </w:pPr>
      <w:r w:rsidRPr="00C31785">
        <w:t>[120] Cheng C, Pancera M, Bossert A, Schmidt SD, Chen RE, Chen X, et al. Immunogenicity of a Prefusion HIV-1 Envelope Trimer in Complex with a Quaternary-Structure-Specific Antibody. J Virol. 2015;90:2740-55.</w:t>
      </w:r>
    </w:p>
    <w:p w14:paraId="1917E93A" w14:textId="77777777" w:rsidR="00C31785" w:rsidRPr="00C31785" w:rsidRDefault="00C31785" w:rsidP="00C31785">
      <w:pPr>
        <w:pStyle w:val="EndNoteBibliography"/>
        <w:spacing w:after="0"/>
      </w:pPr>
      <w:r w:rsidRPr="00C31785">
        <w:t>[121] Aldon Y, McKay PF, Allen J, Ozorowski G, Felfodine Levai R, Tolazzi M, et al. Rational Design of DNA-Expressed Stabilized Native-Like HIV-1 Envelope Trimers. Cell Rep. 2018;24:3324-38 e5.</w:t>
      </w:r>
    </w:p>
    <w:p w14:paraId="421CEA1C" w14:textId="77777777" w:rsidR="00C31785" w:rsidRPr="00C31785" w:rsidRDefault="00C31785" w:rsidP="00C31785">
      <w:pPr>
        <w:pStyle w:val="EndNoteBibliography"/>
        <w:spacing w:after="0"/>
      </w:pPr>
      <w:r w:rsidRPr="00C31785">
        <w:t>[122] Crispin M, Ward AB, Wilson IA. Structure and Immune Recognition of the HIV Glycan Shield. Annu Rev Biophys. 2018.</w:t>
      </w:r>
    </w:p>
    <w:p w14:paraId="50AA2D2F" w14:textId="77777777" w:rsidR="00C31785" w:rsidRPr="00C31785" w:rsidRDefault="00C31785" w:rsidP="00C31785">
      <w:pPr>
        <w:pStyle w:val="EndNoteBibliography"/>
        <w:spacing w:after="0"/>
      </w:pPr>
      <w:r w:rsidRPr="00C31785">
        <w:t>[123] Zhou T, Zheng A, Baxa U, Chuang GY, Georgiev IS, Kong R, et al. A Neutralizing Antibody Recognizing Primarily N-Linked Glycan Targets the Silent Face of the HIV Envelope. Immunity. 2018;48:500-13 e6.</w:t>
      </w:r>
    </w:p>
    <w:p w14:paraId="138949E5" w14:textId="77777777" w:rsidR="00C31785" w:rsidRPr="00C31785" w:rsidRDefault="00C31785" w:rsidP="00C31785">
      <w:pPr>
        <w:pStyle w:val="EndNoteBibliography"/>
        <w:spacing w:after="0"/>
      </w:pPr>
      <w:r w:rsidRPr="00C31785">
        <w:t>[124] Calarese DA, Lee HK, Huang CY, Best MD, Astronomo RD, Stanfield RL, et al. Dissection of the carbohydrate specificity of the broadly neutralizing anti-HIV-1 antibody 2G12. Proc Natl Acad Sci U S A. 2005;102:13372-7.</w:t>
      </w:r>
    </w:p>
    <w:p w14:paraId="6E982D93" w14:textId="77777777" w:rsidR="00C31785" w:rsidRPr="00C31785" w:rsidRDefault="00C31785" w:rsidP="00C31785">
      <w:pPr>
        <w:pStyle w:val="EndNoteBibliography"/>
        <w:spacing w:after="0"/>
      </w:pPr>
      <w:r w:rsidRPr="00C31785">
        <w:t>[125] Trkola A, Purtscher M, Muster T, Ballaun C, Buchacher A, Sullivan N, et al. Human monoclonal antibody 2G12 defines a distinctive neutralization epitope on the gp120 glycoprotein of human immunodeficiency virus type 1. J Virol. 1996;70:1100-8.</w:t>
      </w:r>
    </w:p>
    <w:p w14:paraId="18CB64B7" w14:textId="77777777" w:rsidR="00C31785" w:rsidRPr="00C31785" w:rsidRDefault="00C31785" w:rsidP="00C31785">
      <w:pPr>
        <w:pStyle w:val="EndNoteBibliography"/>
        <w:spacing w:after="0"/>
      </w:pPr>
      <w:r w:rsidRPr="00C31785">
        <w:t>[126] Murin CD, Julien JP, Sok D, Stanfield RL, Khayat R, Cupo A, et al. Structure of 2G12 Fab2 in complex with soluble and fully glycosylated HIV-1 Env by negative-stain single-particle electron microscopy. J Virol. 2014;88:10177-88.</w:t>
      </w:r>
    </w:p>
    <w:p w14:paraId="20ECC3AE" w14:textId="77777777" w:rsidR="00C31785" w:rsidRPr="00C31785" w:rsidRDefault="00C31785" w:rsidP="00C31785">
      <w:pPr>
        <w:pStyle w:val="EndNoteBibliography"/>
        <w:spacing w:after="0"/>
      </w:pPr>
      <w:r w:rsidRPr="00C31785">
        <w:t>[127] Calarese DA, Scanlan CN, Zwick MB, Deechongkit S, Mimura Y, Kunert R, et al. Antibody domain exchange is an immunological solution to carbohydrate cluster recognition. Science. 2003;300:2065-71.</w:t>
      </w:r>
    </w:p>
    <w:p w14:paraId="1924A339" w14:textId="77777777" w:rsidR="00C31785" w:rsidRPr="00C31785" w:rsidRDefault="00C31785" w:rsidP="00C31785">
      <w:pPr>
        <w:pStyle w:val="EndNoteBibliography"/>
        <w:spacing w:after="0"/>
      </w:pPr>
      <w:r w:rsidRPr="00C31785">
        <w:t>[128] Sanders RW, Venturi M, Schiffner L, Kalyanaraman R, Katinger H, Lloyd KO, et al. The mannose-dependent epitope for neutralizing antibody 2G12 on human immunodeficiency virus type 1 glycoprotein gp120. J Virol. 2002;76:7293-305.</w:t>
      </w:r>
    </w:p>
    <w:p w14:paraId="1C19B871" w14:textId="77777777" w:rsidR="00C31785" w:rsidRPr="00C31785" w:rsidRDefault="00C31785" w:rsidP="00C31785">
      <w:pPr>
        <w:pStyle w:val="EndNoteBibliography"/>
        <w:spacing w:after="0"/>
      </w:pPr>
      <w:r w:rsidRPr="00C31785">
        <w:t>[129] Scanlan CN, Pantophlet R, Wormald MR, Saphire EO, Calarese D, Stanfield R, et al. The carbohydrate epitope of the neutralizing anti-HIV-1 antibody 2G12. Adv Exp Med Biol. 2003;535:205-18.</w:t>
      </w:r>
    </w:p>
    <w:p w14:paraId="271C1441" w14:textId="77777777" w:rsidR="00C31785" w:rsidRPr="00C31785" w:rsidRDefault="00C31785" w:rsidP="00C31785">
      <w:pPr>
        <w:pStyle w:val="EndNoteBibliography"/>
        <w:spacing w:after="0"/>
      </w:pPr>
      <w:r w:rsidRPr="00C31785">
        <w:t>[130] Scanlan CN, Pantophlet R, Wormald MR, Ollmann Saphire E, Stanfield R, Wilson IA, et al. The broadly neutralizing anti-human immunodeficiency virus type 1 antibody 2G12 recognizes a cluster of alpha1--&gt;2 mannose residues on the outer face of gp120. J Virol. 2002;76:7306-21.</w:t>
      </w:r>
    </w:p>
    <w:p w14:paraId="23ABCB02" w14:textId="77777777" w:rsidR="00C31785" w:rsidRPr="00C31785" w:rsidRDefault="00C31785" w:rsidP="00C31785">
      <w:pPr>
        <w:pStyle w:val="EndNoteBibliography"/>
        <w:spacing w:after="0"/>
      </w:pPr>
      <w:r w:rsidRPr="00C31785">
        <w:t>[131] Zhou T, Georgiev I, Wu X, Yang ZY, Dai K, Finzi A, et al. Structural basis for broad and potent neutralization of HIV-1 by antibody VRC01. Science. 2010;329:811-7.</w:t>
      </w:r>
    </w:p>
    <w:p w14:paraId="4009CF85" w14:textId="77777777" w:rsidR="00C31785" w:rsidRPr="00C31785" w:rsidRDefault="00C31785" w:rsidP="00C31785">
      <w:pPr>
        <w:pStyle w:val="EndNoteBibliography"/>
        <w:spacing w:after="0"/>
      </w:pPr>
      <w:r w:rsidRPr="00C31785">
        <w:t>[132] Liao HX, Lynch R, Zhou T, Gao F, Alam SM, Boyd SD, et al. Co-evolution of a broadly neutralizing HIV-1 antibody and founder virus. Nature. 2013;496:469-76.</w:t>
      </w:r>
    </w:p>
    <w:p w14:paraId="15281C4A" w14:textId="77777777" w:rsidR="00C31785" w:rsidRPr="00C31785" w:rsidRDefault="00C31785" w:rsidP="00C31785">
      <w:pPr>
        <w:pStyle w:val="EndNoteBibliography"/>
        <w:spacing w:after="0"/>
      </w:pPr>
      <w:r w:rsidRPr="00C31785">
        <w:t>[133] Doria-Rose NA, Schramm CA, Gorman J, Moore PL, Bhiman JN, DeKosky BJ, et al. Developmental pathway for potent V1V2-directed HIV-neutralizing antibodies. Nature. 2014;509:55-62.</w:t>
      </w:r>
    </w:p>
    <w:p w14:paraId="2A5D4B26" w14:textId="77777777" w:rsidR="00C31785" w:rsidRPr="00C31785" w:rsidRDefault="00C31785" w:rsidP="00C31785">
      <w:pPr>
        <w:pStyle w:val="EndNoteBibliography"/>
        <w:spacing w:after="0"/>
      </w:pPr>
      <w:r w:rsidRPr="00C31785">
        <w:t>[134] Lee JH, Andrabi R, Su CY, Yasmeen A, Julien JP, Kong L, et al. A Broadly Neutralizing Antibody Targets the Dynamic HIV Envelope Trimer Apex via a Long, Rigidified, and Anionic beta-Hairpin Structure. Immunity. 2017;46:690-702.</w:t>
      </w:r>
    </w:p>
    <w:p w14:paraId="4F82C084" w14:textId="77777777" w:rsidR="00C31785" w:rsidRPr="00C31785" w:rsidRDefault="00C31785" w:rsidP="00C31785">
      <w:pPr>
        <w:pStyle w:val="EndNoteBibliography"/>
        <w:spacing w:after="0"/>
      </w:pPr>
      <w:r w:rsidRPr="00C31785">
        <w:lastRenderedPageBreak/>
        <w:t>[135] Pejchal R, Walker LM, Stanfield RL, Phogat SK, Koff WC, Poignard P, et al. Structure and function of broadly reactive antibody PG16 reveal an H3 subdomain that mediates potent neutralization of HIV-1. Proc Natl Acad Sci U S A. 2010;107:11483-8.</w:t>
      </w:r>
    </w:p>
    <w:p w14:paraId="052065BB" w14:textId="77777777" w:rsidR="00C31785" w:rsidRPr="00C31785" w:rsidRDefault="00C31785" w:rsidP="00C31785">
      <w:pPr>
        <w:pStyle w:val="EndNoteBibliography"/>
        <w:spacing w:after="0"/>
      </w:pPr>
      <w:r w:rsidRPr="00C31785">
        <w:t>[136] Pejchal R, Doores KJ, Walker LM, Khayat R, Huang PS, Wang SK, et al. A potent and broad neutralizing antibody recognizes and penetrates the HIV glycan shield. Science. 2011;334:1097-103.</w:t>
      </w:r>
    </w:p>
    <w:p w14:paraId="53836D77" w14:textId="77777777" w:rsidR="00C31785" w:rsidRPr="00C31785" w:rsidRDefault="00C31785" w:rsidP="00C31785">
      <w:pPr>
        <w:pStyle w:val="EndNoteBibliography"/>
        <w:spacing w:after="0"/>
      </w:pPr>
      <w:r w:rsidRPr="00C31785">
        <w:t>[137] Kong L, Lee JH, Doores KJ, Murin CD, Julien JP, McBride R, et al. Supersite of immune vulnerability on the glycosylated face of HIV-1 envelope glycoprotein gp120. Nat Struct Mol Biol. 2013;20:796-803.</w:t>
      </w:r>
    </w:p>
    <w:p w14:paraId="0B11EBD5" w14:textId="77777777" w:rsidR="00C31785" w:rsidRPr="00C31785" w:rsidRDefault="00C31785" w:rsidP="00C31785">
      <w:pPr>
        <w:pStyle w:val="EndNoteBibliography"/>
        <w:spacing w:after="0"/>
      </w:pPr>
      <w:r w:rsidRPr="00C31785">
        <w:t>[138] Julien JP, Sok D, Khayat R, Lee JH, Doores KJ, Walker LM, et al. Broadly neutralizing antibody PGT121 allosterically modulates CD4 binding via recognition of the HIV-1 gp120 V3 base and multiple surrounding glycans. PLoS Pathog. 2013;9:e1003342.</w:t>
      </w:r>
    </w:p>
    <w:p w14:paraId="1BF1732D" w14:textId="77777777" w:rsidR="00C31785" w:rsidRPr="00C31785" w:rsidRDefault="00C31785" w:rsidP="00C31785">
      <w:pPr>
        <w:pStyle w:val="EndNoteBibliography"/>
        <w:spacing w:after="0"/>
      </w:pPr>
      <w:r w:rsidRPr="00C31785">
        <w:t>[139] Irimia A, Sarkar A, Stanfield RL, Wilson IA. Crystallographic Identification of Lipid as an Integral Component of the Epitope of HIV Broadly Neutralizing Antibody 4E10. Immunity. 2016;44:21-31.</w:t>
      </w:r>
    </w:p>
    <w:p w14:paraId="17F58C3B" w14:textId="77777777" w:rsidR="00C31785" w:rsidRPr="00C31785" w:rsidRDefault="00C31785" w:rsidP="00C31785">
      <w:pPr>
        <w:pStyle w:val="EndNoteBibliography"/>
        <w:spacing w:after="0"/>
      </w:pPr>
      <w:r w:rsidRPr="00C31785">
        <w:t>[140] Zemlin M, Klinger M, Link J, Zemlin C, Bauer K, Engler JA, et al. Expressed murine and human CDR-H3 intervals of equal length exhibit distinct repertoires that differ in their amino acid composition and predicted range of structures. J Mol Biol. 2003;334:733-49.</w:t>
      </w:r>
    </w:p>
    <w:p w14:paraId="2667EF20" w14:textId="77777777" w:rsidR="00C31785" w:rsidRPr="00C31785" w:rsidRDefault="00C31785" w:rsidP="00C31785">
      <w:pPr>
        <w:pStyle w:val="EndNoteBibliography"/>
        <w:spacing w:after="0"/>
      </w:pPr>
      <w:r w:rsidRPr="00C31785">
        <w:t>[141] Klein F, Diskin R, Scheid JF, Gaebler C, Mouquet H, Georgiev IS, et al. Somatic mutations of the immunoglobulin framework are generally required for broad and potent HIV-1 neutralization. Cell. 2013;153:126-38.</w:t>
      </w:r>
    </w:p>
    <w:p w14:paraId="6C0D79E5" w14:textId="77777777" w:rsidR="00C31785" w:rsidRPr="00C31785" w:rsidRDefault="00C31785" w:rsidP="00C31785">
      <w:pPr>
        <w:pStyle w:val="EndNoteBibliography"/>
        <w:spacing w:after="0"/>
      </w:pPr>
      <w:r w:rsidRPr="00C31785">
        <w:t>[142] Sok D, Laserson U, Laserson J, Liu Y, Vigneault F, Julien JP, et al. The effects of somatic hypermutation on neutralization and binding in the PGT121 family of broadly neutralizing HIV antibodies. PLoS Pathog. 2013;9:e1003754.</w:t>
      </w:r>
    </w:p>
    <w:p w14:paraId="6F8FEC44" w14:textId="77777777" w:rsidR="00C31785" w:rsidRPr="00C31785" w:rsidRDefault="00C31785" w:rsidP="00C31785">
      <w:pPr>
        <w:pStyle w:val="EndNoteBibliography"/>
        <w:spacing w:after="0"/>
      </w:pPr>
      <w:r w:rsidRPr="00C31785">
        <w:t>[143] Georgiev IS, Rudicell RS, Saunders KO, Shi W, Kirys T, McKee K, et al. Antibodies VRC01 and 10E8 neutralize HIV-1 with high breadth and potency even with Ig-framework regions substantially reverted to germline. J Immunol. 2014;192:1100-6.</w:t>
      </w:r>
    </w:p>
    <w:p w14:paraId="1AC798C1" w14:textId="77777777" w:rsidR="00C31785" w:rsidRPr="00C31785" w:rsidRDefault="00C31785" w:rsidP="00C31785">
      <w:pPr>
        <w:pStyle w:val="EndNoteBibliography"/>
        <w:spacing w:after="0"/>
      </w:pPr>
      <w:r w:rsidRPr="00C31785">
        <w:t>[144] Haynes BF, Fleming J, St Clair EW, Katinger H, Stiegler G, Kunert R, et al. Cardiolipin polyspecific autoreactivity in two broadly neutralizing HIV-1 antibodies. Science. 2005;308:1906-8.</w:t>
      </w:r>
    </w:p>
    <w:p w14:paraId="73E6C9B4" w14:textId="77777777" w:rsidR="00C31785" w:rsidRPr="00C31785" w:rsidRDefault="00C31785" w:rsidP="00C31785">
      <w:pPr>
        <w:pStyle w:val="EndNoteBibliography"/>
        <w:spacing w:after="0"/>
      </w:pPr>
      <w:r w:rsidRPr="00C31785">
        <w:t>[145] Liu M, Yang G, Wiehe K, Nicely NI, Vandergrift NA, Rountree W, et al. Polyreactivity and autoreactivity among HIV-1 antibodies. J Virol. 2015;89:784-98.</w:t>
      </w:r>
    </w:p>
    <w:p w14:paraId="3B9F6506" w14:textId="77777777" w:rsidR="00C31785" w:rsidRPr="00C31785" w:rsidRDefault="00C31785" w:rsidP="00C31785">
      <w:pPr>
        <w:pStyle w:val="EndNoteBibliography"/>
        <w:spacing w:after="0"/>
      </w:pPr>
      <w:r w:rsidRPr="00C31785">
        <w:t>[146] Dunlop DC, Ulrich A, Appelmelk BJ, Burton DR, Dwek RA, Zitzmann N, et al. Antigenic mimicry of the HIV envelope by AIDS-associated pathogens. AIDS. 2008;22:2214-7.</w:t>
      </w:r>
    </w:p>
    <w:p w14:paraId="51F0423D" w14:textId="77777777" w:rsidR="00C31785" w:rsidRPr="00C31785" w:rsidRDefault="00C31785" w:rsidP="00C31785">
      <w:pPr>
        <w:pStyle w:val="EndNoteBibliography"/>
        <w:spacing w:after="0"/>
      </w:pPr>
      <w:r w:rsidRPr="00C31785">
        <w:t>[147] Haynes BF, Moody MA, Verkoczy L, Kelsoe G, Alam SM. Antibody polyspecificity and neutralization of HIV-1: a hypothesis. Hum Antibodies. 2005;14:59-67.</w:t>
      </w:r>
    </w:p>
    <w:p w14:paraId="4EBA9AF8" w14:textId="77777777" w:rsidR="00C31785" w:rsidRPr="00C31785" w:rsidRDefault="00C31785" w:rsidP="00C31785">
      <w:pPr>
        <w:pStyle w:val="EndNoteBibliography"/>
        <w:spacing w:after="0"/>
      </w:pPr>
      <w:r w:rsidRPr="00C31785">
        <w:t>[148] Komagamine T, Yuki N. Ganglioside mimicry as a cause of Guillain-Barre syndrome. CNS &amp; neurological disorders drug targets. 2006;5:391-400.</w:t>
      </w:r>
    </w:p>
    <w:p w14:paraId="00E8A9F5" w14:textId="77777777" w:rsidR="00C31785" w:rsidRPr="00C31785" w:rsidRDefault="00C31785" w:rsidP="00C31785">
      <w:pPr>
        <w:pStyle w:val="EndNoteBibliography"/>
        <w:spacing w:after="0"/>
      </w:pPr>
      <w:r w:rsidRPr="00C31785">
        <w:t>[149] Stewart-Jones GB, Soto C, Lemmin T, Chuang GY, Druz A, Kong R, et al. Trimeric HIV-1-Env Structures Define Glycan Shields from Clades A, B, and G. Cell. 2016;165:813-26.</w:t>
      </w:r>
    </w:p>
    <w:p w14:paraId="7648410B" w14:textId="77777777" w:rsidR="00C31785" w:rsidRPr="00C31785" w:rsidRDefault="00C31785" w:rsidP="00C31785">
      <w:pPr>
        <w:pStyle w:val="EndNoteBibliography"/>
        <w:spacing w:after="0"/>
      </w:pPr>
      <w:r w:rsidRPr="00C31785">
        <w:t>[150] Kong L, Sheppard NC, Stewart-Jones GB, Robson CL, Chen H, Xu X, et al. Expression-system-dependent modulation of HIV-1 envelope glycoprotein antigenicity and immunogenicity. J Mol Biol. 2010;403:131-47.</w:t>
      </w:r>
    </w:p>
    <w:p w14:paraId="50727C7B" w14:textId="77777777" w:rsidR="00C31785" w:rsidRPr="00C31785" w:rsidRDefault="00C31785" w:rsidP="00C31785">
      <w:pPr>
        <w:pStyle w:val="EndNoteBibliography"/>
        <w:spacing w:after="0"/>
      </w:pPr>
      <w:r w:rsidRPr="00C31785">
        <w:t>[151] Mizuochi T, Spellman MW, Larkin M, Solomon J, Basa LJ, Feizi T. Carbohydrate structures of the human-immunodeficiency-virus (HIV) recombinant envelope glycoprotein gp120 produced in Chinese-hamster ovary cells. Biochem J. 1988;254:599-603.</w:t>
      </w:r>
    </w:p>
    <w:p w14:paraId="1306B9E8" w14:textId="77777777" w:rsidR="00C31785" w:rsidRPr="00C31785" w:rsidRDefault="00C31785" w:rsidP="00C31785">
      <w:pPr>
        <w:pStyle w:val="EndNoteBibliography"/>
        <w:spacing w:after="0"/>
      </w:pPr>
      <w:r w:rsidRPr="00C31785">
        <w:t>[152] Leonard CK, Spellman MW, Riddle L, Harris RJ, Thomas JN, Gregory TJ. Assignment of intrachain disulfide bonds and characterization of potential glycosylation sites of the type 1 recombinant human immunodeficiency virus envelope glycoprotein (gp120) expressed in Chinese hamster ovary cells. J Biol Chem. 1990;265:10373-82.</w:t>
      </w:r>
    </w:p>
    <w:p w14:paraId="6D33DB4B" w14:textId="77777777" w:rsidR="00C31785" w:rsidRPr="00C31785" w:rsidRDefault="00C31785" w:rsidP="00C31785">
      <w:pPr>
        <w:pStyle w:val="EndNoteBibliography"/>
        <w:spacing w:after="0"/>
      </w:pPr>
      <w:r w:rsidRPr="00C31785">
        <w:t>[153] Zhu X, Borchers C, Bienstock RJ, Tomer KB. Mass spectrometric characterization of the glycosylation pattern of HIV-gp120 expressed in CHO cells. Biochemistry. 2000;39:11194-204.</w:t>
      </w:r>
    </w:p>
    <w:p w14:paraId="75AB3D2E" w14:textId="77777777" w:rsidR="00C31785" w:rsidRPr="00C31785" w:rsidRDefault="00C31785" w:rsidP="00C31785">
      <w:pPr>
        <w:pStyle w:val="EndNoteBibliography"/>
        <w:spacing w:after="0"/>
      </w:pPr>
      <w:r w:rsidRPr="00C31785">
        <w:t>[154] Cutalo JM, Deterding LJ, Tomer KB. Characterization of glycopeptides from HIV-I(SF2) gp120 by liquid chromatography mass spectrometry. J Am Soc Mass Spectrom. 2004;15:1545-55.</w:t>
      </w:r>
    </w:p>
    <w:p w14:paraId="39A33776" w14:textId="77777777" w:rsidR="00C31785" w:rsidRPr="00C31785" w:rsidRDefault="00C31785" w:rsidP="00C31785">
      <w:pPr>
        <w:pStyle w:val="EndNoteBibliography"/>
        <w:spacing w:after="0"/>
      </w:pPr>
      <w:r w:rsidRPr="00C31785">
        <w:lastRenderedPageBreak/>
        <w:t>[155] Go EP, Liao HX, Alam SM, Hua D, Haynes BF, Desaire H. Characterization of host-cell line specific glycosylation profiles of early transmitted/founder HIV-1 gp120 envelope proteins. J Proteome Res. 2013;12:1223-34.</w:t>
      </w:r>
    </w:p>
    <w:p w14:paraId="7C959DF4" w14:textId="77777777" w:rsidR="00C31785" w:rsidRPr="00C31785" w:rsidRDefault="00C31785" w:rsidP="00C31785">
      <w:pPr>
        <w:pStyle w:val="EndNoteBibliography"/>
        <w:spacing w:after="0"/>
      </w:pPr>
      <w:r w:rsidRPr="00C31785">
        <w:t>[156] Pritchard LK, Spencer DI, Royle L, Bonomelli C, Seabright GE, Behrens AJ, et al. Glycan clustering stabilizes the mannose patch of HIV-1 and preserves vulnerability to broadly neutralizing antibodies. Nat Commun. 2015;6:7479.</w:t>
      </w:r>
    </w:p>
    <w:p w14:paraId="18119503" w14:textId="77777777" w:rsidR="00C31785" w:rsidRPr="00C31785" w:rsidRDefault="00C31785" w:rsidP="00C31785">
      <w:pPr>
        <w:pStyle w:val="EndNoteBibliography"/>
        <w:spacing w:after="0"/>
      </w:pPr>
      <w:r w:rsidRPr="00C31785">
        <w:t>[157] Coss KP, Vasiljevic S, Pritchard LK, Krumm SA, Glaze M, Madzorera S, et al. HIV-1 Glycan Density Drives the Persistence of the Mannose Patch within an Infected Individual. J Virol. 2016;90:11132-44.</w:t>
      </w:r>
    </w:p>
    <w:p w14:paraId="49D14AB2" w14:textId="77777777" w:rsidR="00C31785" w:rsidRPr="00C31785" w:rsidRDefault="00C31785" w:rsidP="00C31785">
      <w:pPr>
        <w:pStyle w:val="EndNoteBibliography"/>
        <w:spacing w:after="0"/>
      </w:pPr>
      <w:r w:rsidRPr="00C31785">
        <w:t>[158] Bonomelli C, Doores KJ, Dunlop DC, Thaney V, Dwek RA, Burton DR, et al. The glycan shield of HIV is predominantly oligomannose independently of production system or viral clade. PLoS One. 2011;6:e23521.</w:t>
      </w:r>
    </w:p>
    <w:p w14:paraId="04077D8A" w14:textId="77777777" w:rsidR="00C31785" w:rsidRPr="00C31785" w:rsidRDefault="00C31785" w:rsidP="00C31785">
      <w:pPr>
        <w:pStyle w:val="EndNoteBibliography"/>
        <w:spacing w:after="0"/>
      </w:pPr>
      <w:r w:rsidRPr="00C31785">
        <w:t>[159] Doores KJ, Bonomelli C, Harvey DJ, Vasiljevic S, Dwek RA, Burton DR, et al. Envelope glycans of immunodeficiency virions are almost entirely oligomannose antigens. Proc Natl Acad Sci U S A. 2010;107:13800-5.</w:t>
      </w:r>
    </w:p>
    <w:p w14:paraId="0C1BC3FF" w14:textId="77777777" w:rsidR="00C31785" w:rsidRPr="00C31785" w:rsidRDefault="00C31785" w:rsidP="00C31785">
      <w:pPr>
        <w:pStyle w:val="EndNoteBibliography"/>
        <w:spacing w:after="0"/>
      </w:pPr>
      <w:r w:rsidRPr="00C31785">
        <w:t>[160] Geyer H, Holschbach C, Hunsmann G, Schneider J. Carbohydrates of human immunodeficiency virus. Structures of oligosaccharides linked to the envelope glycoprotein 120. J Biol Chem. 1988;263:11760-7.</w:t>
      </w:r>
    </w:p>
    <w:p w14:paraId="7AF1B9B8" w14:textId="77777777" w:rsidR="00C31785" w:rsidRPr="00C31785" w:rsidRDefault="00C31785" w:rsidP="00C31785">
      <w:pPr>
        <w:pStyle w:val="EndNoteBibliography"/>
        <w:spacing w:after="0"/>
      </w:pPr>
      <w:r w:rsidRPr="00C31785">
        <w:t>[161] Go EP, Herschhorn A, Gu C, Castillo-Menendez L, Zhang S, Mao Y, et al. Comparative Analysis of the Glycosylation Profiles of Membrane-Anchored HIV-1 Envelope Glycoprotein Trimers and Soluble gp140. J Virol. 2015;89:8245-57.</w:t>
      </w:r>
    </w:p>
    <w:p w14:paraId="18B3F181" w14:textId="77777777" w:rsidR="00C31785" w:rsidRPr="00C31785" w:rsidRDefault="00C31785" w:rsidP="00C31785">
      <w:pPr>
        <w:pStyle w:val="EndNoteBibliography"/>
        <w:spacing w:after="0"/>
      </w:pPr>
      <w:r w:rsidRPr="00C31785">
        <w:t>[162] Go EP, Ding H, Zhang S, Ringe RP, Nicely N, Hua D, et al. Glycosylation Benchmark Profile for HIV-1 Envelope Glycoprotein Production Based on Eleven Env Trimers. J Virol. 2017;91.</w:t>
      </w:r>
    </w:p>
    <w:p w14:paraId="25E6A818" w14:textId="77777777" w:rsidR="00C31785" w:rsidRPr="00C31785" w:rsidRDefault="00C31785" w:rsidP="00C31785">
      <w:pPr>
        <w:pStyle w:val="EndNoteBibliography"/>
        <w:spacing w:after="0"/>
      </w:pPr>
      <w:r w:rsidRPr="00C31785">
        <w:t>[163] Cao L, Diedrich JK, Kulp DW, Pauthner M, He L, Park SR, et al. Global site-specific N-glycosylation analysis of HIV envelope glycoprotein. Nat Commun. 2017;8:14954.</w:t>
      </w:r>
    </w:p>
    <w:p w14:paraId="4482D91F" w14:textId="77777777" w:rsidR="00C31785" w:rsidRPr="00C31785" w:rsidRDefault="00C31785" w:rsidP="00C31785">
      <w:pPr>
        <w:pStyle w:val="EndNoteBibliography"/>
        <w:spacing w:after="0"/>
      </w:pPr>
      <w:r w:rsidRPr="00C31785">
        <w:t>[164] Pabst M, Chang M, Stadlmann J, Altmann F. Glycan profiles of the 27 N-glycosylation sites of the HIV envelope protein CN54gp140. Biological chemistry. 2012;393:719-30.</w:t>
      </w:r>
    </w:p>
    <w:p w14:paraId="01B21B32" w14:textId="77777777" w:rsidR="00C31785" w:rsidRPr="00C31785" w:rsidRDefault="00C31785" w:rsidP="00C31785">
      <w:pPr>
        <w:pStyle w:val="EndNoteBibliography"/>
        <w:spacing w:after="0"/>
      </w:pPr>
      <w:r w:rsidRPr="00C31785">
        <w:t>[165] Go EP, Hewawasam G, Liao HX, Chen H, Ping LH, Anderson JA, et al. Characterization of glycosylation profiles of HIV-1 transmitted/founder envelopes by mass spectrometry. J Virol. 2011;85:8270-84.</w:t>
      </w:r>
    </w:p>
    <w:p w14:paraId="34FEE601" w14:textId="77777777" w:rsidR="00C31785" w:rsidRPr="00C31785" w:rsidRDefault="00C31785" w:rsidP="00C31785">
      <w:pPr>
        <w:pStyle w:val="EndNoteBibliography"/>
        <w:spacing w:after="0"/>
      </w:pPr>
      <w:r w:rsidRPr="00C31785">
        <w:t>[166] Go EP, Chang Q, Liao HX, Sutherland LL, Alam SM, Haynes BF, et al. Glycosylation site-specific analysis of clade C HIV-1 envelope proteins. J Proteome Res. 2009;8:4231-42.</w:t>
      </w:r>
    </w:p>
    <w:p w14:paraId="5861D0B1" w14:textId="77777777" w:rsidR="00C31785" w:rsidRPr="00C31785" w:rsidRDefault="00C31785" w:rsidP="00C31785">
      <w:pPr>
        <w:pStyle w:val="EndNoteBibliography"/>
        <w:spacing w:after="0"/>
      </w:pPr>
      <w:r w:rsidRPr="00C31785">
        <w:t>[167] Go EP, Irungu J, Zhang Y, Dalpathado DS, Liao HX, Sutherland LL, et al. Glycosylation site-specific analysis of HIV envelope proteins (JR-FL and CON-S) reveals major differences in glycosylation site occupancy, glycoform profiles, and antigenic epitopes' accessibility. J Proteome Res. 2008;7:1660-74.</w:t>
      </w:r>
    </w:p>
    <w:p w14:paraId="3930E503" w14:textId="77777777" w:rsidR="00C31785" w:rsidRPr="00C31785" w:rsidRDefault="00C31785" w:rsidP="00C31785">
      <w:pPr>
        <w:pStyle w:val="EndNoteBibliography"/>
        <w:spacing w:after="0"/>
      </w:pPr>
      <w:r w:rsidRPr="00C31785">
        <w:t>[168] Behrens AJ, Harvey DJ, Milne E, Cupo A, Kumar A, Zitzmann N, et al. Molecular Architecture of the Cleavage-Dependent Mannose Patch on a Soluble HIV-1 Envelope Glycoprotein Trimer. J Virol. 2017;91.</w:t>
      </w:r>
    </w:p>
    <w:p w14:paraId="35ACE512" w14:textId="77777777" w:rsidR="00C31785" w:rsidRPr="00C31785" w:rsidRDefault="00C31785" w:rsidP="00C31785">
      <w:pPr>
        <w:pStyle w:val="EndNoteBibliography"/>
        <w:spacing w:after="0"/>
      </w:pPr>
      <w:r w:rsidRPr="00C31785">
        <w:t>[169] Sarkar A, Bale S, Behrens AJ, Kumar S, Sharma SK, de Val N, et al. Structure of a cleavage-independent HIV Env recapitulates the glycoprotein architecture of the native cleaved trimer. Nat Commun. 2018;9:1956.</w:t>
      </w:r>
    </w:p>
    <w:p w14:paraId="617159E5" w14:textId="77777777" w:rsidR="00C31785" w:rsidRPr="00C31785" w:rsidRDefault="00C31785" w:rsidP="00C31785">
      <w:pPr>
        <w:pStyle w:val="EndNoteBibliography"/>
        <w:spacing w:after="0"/>
      </w:pPr>
      <w:r w:rsidRPr="00C31785">
        <w:t>[170] Zhou TQ, Doria-Rose NA, Cheng C, Stewart-Jones GBE, Chuang GY, Chambers M, et al. Quantification of the Impact of the HIV-1-Glycan Shield on Antibody Elicitation. Cell Reports. 2017;19:719-32.</w:t>
      </w:r>
    </w:p>
    <w:p w14:paraId="368DED29" w14:textId="77777777" w:rsidR="00C31785" w:rsidRPr="00C31785" w:rsidRDefault="00C31785" w:rsidP="00C31785">
      <w:pPr>
        <w:pStyle w:val="EndNoteBibliography"/>
        <w:spacing w:after="0"/>
      </w:pPr>
      <w:r w:rsidRPr="00C31785">
        <w:t>[171] Behrens AJ, Crispin M. Structural principles controlling HIV envelope glycosylation. Curr Opin Struct Biol. 2017;44:125-33.</w:t>
      </w:r>
    </w:p>
    <w:p w14:paraId="7F93D082" w14:textId="77777777" w:rsidR="00C31785" w:rsidRPr="00C31785" w:rsidRDefault="00C31785" w:rsidP="00C31785">
      <w:pPr>
        <w:pStyle w:val="EndNoteBibliography"/>
        <w:spacing w:after="0"/>
      </w:pPr>
      <w:r w:rsidRPr="00C31785">
        <w:t>[172] Dey AK, Cupo A, Ozorowski G, Sharma VK, Behrens AJ, Go EP, et al. cGMP production and analysis of BG505 SOSIP.664, an extensively glycosylated, trimeric HIV-1 envelope glycoprotein vaccine candidate. Biotechnology and bioengineering. 2018;115:885-99.</w:t>
      </w:r>
    </w:p>
    <w:p w14:paraId="66C0FF85" w14:textId="77777777" w:rsidR="00C31785" w:rsidRPr="00C31785" w:rsidRDefault="00C31785" w:rsidP="00C31785">
      <w:pPr>
        <w:pStyle w:val="EndNoteBibliography"/>
        <w:spacing w:after="0"/>
      </w:pPr>
      <w:r w:rsidRPr="00C31785">
        <w:t>[173] Struwe WB, Chertova E, Allen JD, Seabright GE, Watanabe Y, Harvey DJ, et al. Site-Specific Glycosylation of Virion-Derived HIV-1 Env Is Mimicked by a Soluble Trimeric Immunogen. Cell Rep. 2018;24:1958-66 e5.</w:t>
      </w:r>
    </w:p>
    <w:p w14:paraId="1CD68403" w14:textId="77777777" w:rsidR="00C31785" w:rsidRPr="00C31785" w:rsidRDefault="00C31785" w:rsidP="00C31785">
      <w:pPr>
        <w:pStyle w:val="EndNoteBibliography"/>
        <w:spacing w:after="0"/>
      </w:pPr>
      <w:r w:rsidRPr="00C31785">
        <w:lastRenderedPageBreak/>
        <w:t>[174] Cao L, Pauthner M, Andrabi R, Rantalainen K, Berndsen Z, Diedrich JK, et al. Differential processing of HIV envelope glycans on the virus and soluble recombinant trimer. Nat Commun. 2018;9:3693.</w:t>
      </w:r>
    </w:p>
    <w:p w14:paraId="65407DE3" w14:textId="77777777" w:rsidR="00C31785" w:rsidRPr="00C31785" w:rsidRDefault="00C31785" w:rsidP="00C31785">
      <w:pPr>
        <w:pStyle w:val="EndNoteBibliography"/>
        <w:spacing w:after="0"/>
      </w:pPr>
      <w:r w:rsidRPr="00C31785">
        <w:t>[175] Yolitz J, Schwing C, Chang J, Van Ryk D, Nawaz F, Wei D, et al. Signal peptide of HIV envelope protein impacts glycosylation and antigenicity of gp120. Proc Natl Acad Sci U S A. 2018;115:2443-8.</w:t>
      </w:r>
    </w:p>
    <w:p w14:paraId="14B6E997" w14:textId="77777777" w:rsidR="00C31785" w:rsidRPr="00C31785" w:rsidRDefault="00C31785" w:rsidP="00C31785">
      <w:pPr>
        <w:pStyle w:val="EndNoteBibliography"/>
        <w:spacing w:after="0"/>
      </w:pPr>
      <w:r w:rsidRPr="00C31785">
        <w:t>[176] Pritchard LK, Spencer DI, Royle L, Vasiljevic S, Krumm SA, Doores KJ, et al. Glycan Microheterogeneity at the PGT135 Antibody Recognition Site on HIV-1 gp120 Reveals a Molecular Mechanism for Neutralization Resistance. J Virol. 2015;89:6952-9.</w:t>
      </w:r>
    </w:p>
    <w:p w14:paraId="0978E8E9" w14:textId="77777777" w:rsidR="00C31785" w:rsidRPr="00C31785" w:rsidRDefault="00C31785" w:rsidP="00C31785">
      <w:pPr>
        <w:pStyle w:val="EndNoteBibliography"/>
        <w:spacing w:after="0"/>
      </w:pPr>
      <w:r w:rsidRPr="00C31785">
        <w:t>[177] McCoy LE, Falkowska E, Doores KJ, Le K, Sok D, van Gils MJ, et al. Incomplete Neutralization and Deviation from Sigmoidal Neutralization Curves for HIV Broadly Neutralizing Monoclonal Antibodies. PLoS Pathog. 2015;11:e1005110.</w:t>
      </w:r>
    </w:p>
    <w:p w14:paraId="7BFDFDCC" w14:textId="77777777" w:rsidR="00C31785" w:rsidRPr="00C31785" w:rsidRDefault="00C31785" w:rsidP="00C31785">
      <w:pPr>
        <w:pStyle w:val="EndNoteBibliography"/>
        <w:spacing w:after="0"/>
      </w:pPr>
      <w:r w:rsidRPr="00C31785">
        <w:t>[178] Panico M, Bouche L, Binet D, O'Connor MJ, Rahman D, Pang PC, et al. Mapping the complete glycoproteome of virion-derived HIV-1 gp120 provides insights into broadly neutralizing antibody binding. Sci Rep. 2016;6:32956.</w:t>
      </w:r>
    </w:p>
    <w:p w14:paraId="55655E36" w14:textId="77777777" w:rsidR="00C31785" w:rsidRPr="00C31785" w:rsidRDefault="00C31785" w:rsidP="00C31785">
      <w:pPr>
        <w:pStyle w:val="EndNoteBibliography"/>
        <w:spacing w:after="0"/>
      </w:pPr>
      <w:r w:rsidRPr="00C31785">
        <w:t>[179] Behrens AJ, Kumar A, Medina-Ramirez M, Cupo A, Marshall K, Cruz Portillo VM, et al. Integrity of Glycosylation Processing of a Glycan-Depleted Trimeric HIV-1 Immunogen Targeting Key B-Cell Lineages. J Proteome Res. 2018;17:987-99.</w:t>
      </w:r>
    </w:p>
    <w:p w14:paraId="5AB5CAB7" w14:textId="77777777" w:rsidR="00C31785" w:rsidRPr="00C31785" w:rsidRDefault="00C31785" w:rsidP="00C31785">
      <w:pPr>
        <w:pStyle w:val="EndNoteBibliography"/>
        <w:spacing w:after="0"/>
      </w:pPr>
      <w:r w:rsidRPr="00C31785">
        <w:t>[180] Watanabe Y, Raghwani J, Allen JD, Seabright GE, Li S, Moser F, et al. Structure of the Lassa virus glycan shield provides a model for immunological resistance. Proc Natl Acad Sci U S A. 2018;115:7320-5.</w:t>
      </w:r>
    </w:p>
    <w:p w14:paraId="181BC20B" w14:textId="77777777" w:rsidR="00C31785" w:rsidRPr="00C31785" w:rsidRDefault="00C31785" w:rsidP="00C31785">
      <w:pPr>
        <w:pStyle w:val="EndNoteBibliography"/>
        <w:spacing w:after="0"/>
      </w:pPr>
      <w:r w:rsidRPr="00C31785">
        <w:t>[181] Behrens AJ, Struwe WB, Crispin M. Glycosylation profiling to evaluate glycoprotein immunogens against HIV-1. Expert review of proteomics. 2017;14:881-90.</w:t>
      </w:r>
    </w:p>
    <w:p w14:paraId="514DC0C2" w14:textId="77777777" w:rsidR="00C31785" w:rsidRPr="00C31785" w:rsidRDefault="00C31785" w:rsidP="00C31785">
      <w:pPr>
        <w:pStyle w:val="EndNoteBibliography"/>
        <w:spacing w:after="0"/>
      </w:pPr>
      <w:r w:rsidRPr="00C31785">
        <w:t>[182] Willey RL, Shibata R, Freed EO, Cho MW, Martin MA. Differential glycosylation, virion incorporation, and sensitivity to neutralizing antibodies of human immunodeficiency virus type 1 envelope produced from infected primary T-lymphocyte and macrophage cultures. J Virol. 1996;70:6431-6.</w:t>
      </w:r>
    </w:p>
    <w:p w14:paraId="32AE087E" w14:textId="77777777" w:rsidR="00C31785" w:rsidRPr="00C31785" w:rsidRDefault="00C31785" w:rsidP="00C31785">
      <w:pPr>
        <w:pStyle w:val="EndNoteBibliography"/>
        <w:spacing w:after="0"/>
      </w:pPr>
      <w:r w:rsidRPr="00C31785">
        <w:t>[183] Pritchard LK, Harvey DJ, Bonomelli C, Crispin M, Doores KJ. Cell- and Protein-Directed Glycosylation of Native Cleaved HIV-1 Envelope. J Virol. 2015;89:8932-44.</w:t>
      </w:r>
    </w:p>
    <w:p w14:paraId="7585BDB0" w14:textId="77777777" w:rsidR="00C31785" w:rsidRPr="00C31785" w:rsidRDefault="00C31785" w:rsidP="00C31785">
      <w:pPr>
        <w:pStyle w:val="EndNoteBibliography"/>
        <w:spacing w:after="0"/>
      </w:pPr>
      <w:r w:rsidRPr="00C31785">
        <w:t>[184] Schnaar RL. Glycobiology simplified: diverse roles of glycan recognition in inflammation. J Leukoc Biol. 2016;99:825-38.</w:t>
      </w:r>
    </w:p>
    <w:p w14:paraId="32ED68E8" w14:textId="77777777" w:rsidR="00C31785" w:rsidRPr="00C31785" w:rsidRDefault="00C31785" w:rsidP="00C31785">
      <w:pPr>
        <w:pStyle w:val="EndNoteBibliography"/>
        <w:spacing w:after="0"/>
      </w:pPr>
      <w:r w:rsidRPr="00C31785">
        <w:t>[185] Mouquet H, Scharf L, Euler Z, Liu Y, Eden C, Scheid JF, et al. Complex-type N-glycan recognition by potent broadly neutralizing HIV antibodies. Proc Natl Acad Sci U S A. 2012;109:E3268-77.</w:t>
      </w:r>
    </w:p>
    <w:p w14:paraId="64DE5D81" w14:textId="77777777" w:rsidR="00C31785" w:rsidRPr="00C31785" w:rsidRDefault="00C31785" w:rsidP="00C31785">
      <w:pPr>
        <w:pStyle w:val="EndNoteBibliography"/>
        <w:spacing w:after="0"/>
      </w:pPr>
      <w:r w:rsidRPr="00C31785">
        <w:t>[186] Falkowska E, Le KM, Ramos A, Doores KJ, Lee JH, Blattner C, et al. Broadly neutralizing HIV antibodies define a glycan-dependent epitope on the prefusion conformation of gp41 on cleaved envelope trimers. Immunity. 2014;40:657-68.</w:t>
      </w:r>
    </w:p>
    <w:p w14:paraId="78FC4EE5" w14:textId="77777777" w:rsidR="00C31785" w:rsidRPr="00C31785" w:rsidRDefault="00C31785" w:rsidP="00C31785">
      <w:pPr>
        <w:pStyle w:val="EndNoteBibliography"/>
        <w:spacing w:after="0"/>
      </w:pPr>
      <w:r w:rsidRPr="00C31785">
        <w:t>[187] Pancera M, Shahzad-Ul-Hussan S, Doria-Rose NA, McLellan JS, Bailer RT, Dai K, et al. Structural basis for diverse N-glycan recognition by HIV-1-neutralizing V1-V2-directed antibody PG16. Nat Struct Mol Biol. 2013;20:804-13.</w:t>
      </w:r>
    </w:p>
    <w:p w14:paraId="04D91154" w14:textId="77777777" w:rsidR="00C31785" w:rsidRPr="00C31785" w:rsidRDefault="00C31785" w:rsidP="00C31785">
      <w:pPr>
        <w:pStyle w:val="EndNoteBibliography"/>
        <w:spacing w:after="0"/>
      </w:pPr>
      <w:r w:rsidRPr="00C31785">
        <w:t>[188] Shivatare VS, Shivatare SS, Lee CD, Liang CH, Liao KS, Cheng YY, et al. Unprecedented Role of Hybrid N-Glycans as Ligands for HIV-1 Broadly Neutralizing Antibodies. J Am Chem Soc. 2018;140:5202-10.</w:t>
      </w:r>
    </w:p>
    <w:p w14:paraId="19D50BFD" w14:textId="77777777" w:rsidR="00C31785" w:rsidRPr="00C31785" w:rsidRDefault="00C31785" w:rsidP="00C31785">
      <w:pPr>
        <w:pStyle w:val="EndNoteBibliography"/>
        <w:spacing w:after="0"/>
      </w:pPr>
      <w:r w:rsidRPr="00C31785">
        <w:t>[189] Andrabi R, Su CY, Liang CH, Shivatare SS, Briney B, Voss JE, et al. Glycans Function as Anchors for Antibodies and Help Drive HIV Broadly Neutralizing Antibody Development. Immunity. 2017;47:1004.</w:t>
      </w:r>
    </w:p>
    <w:p w14:paraId="012204E3" w14:textId="77777777" w:rsidR="00C31785" w:rsidRPr="00C31785" w:rsidRDefault="00C31785" w:rsidP="00C31785">
      <w:pPr>
        <w:pStyle w:val="EndNoteBibliography"/>
        <w:spacing w:after="0"/>
      </w:pPr>
      <w:r w:rsidRPr="00C31785">
        <w:t>[190] Zou Z, Chastain A, Moir S, Ford J, Trandem K, Martinelli E, et al. Siglecs facilitate HIV-1 infection of macrophages through adhesion with viral sialic acids. PLoS One. 2011;6:e24559.</w:t>
      </w:r>
    </w:p>
    <w:p w14:paraId="2CD8A4F7" w14:textId="77777777" w:rsidR="00C31785" w:rsidRPr="00C31785" w:rsidRDefault="00C31785" w:rsidP="00C31785">
      <w:pPr>
        <w:pStyle w:val="EndNoteBibliography"/>
        <w:spacing w:after="0"/>
      </w:pPr>
      <w:r w:rsidRPr="00C31785">
        <w:t>[191] Rantalainen K, Berndsen ZT, Murrell S, Cao L, Omorodion O, Torres JL, et al. Co-evolution of HIV Envelope and Apex-Targeting Neutralizing Antibody Lineage Provides Benchmarks for Vaccine Design. Cell Rep. 2018;23:3249-61.</w:t>
      </w:r>
    </w:p>
    <w:p w14:paraId="66CD591D" w14:textId="77777777" w:rsidR="00C31785" w:rsidRPr="00C31785" w:rsidRDefault="00C31785" w:rsidP="00C31785">
      <w:pPr>
        <w:pStyle w:val="EndNoteBibliography"/>
        <w:spacing w:after="0"/>
      </w:pPr>
      <w:r w:rsidRPr="00C31785">
        <w:t>[192] Wheeler SF, Rudd PM, Davis SJ, Dwek RA, Harvey DJ. Comparison of the N-linked glycans from soluble and GPI-anchored CD59 expressed in CHO cells. Glycobiology. 2002;12:261-71.</w:t>
      </w:r>
    </w:p>
    <w:p w14:paraId="767AACC9" w14:textId="77777777" w:rsidR="00C31785" w:rsidRPr="00C31785" w:rsidRDefault="00C31785" w:rsidP="00C31785">
      <w:pPr>
        <w:pStyle w:val="EndNoteBibliography"/>
        <w:spacing w:after="0"/>
      </w:pPr>
      <w:r w:rsidRPr="00C31785">
        <w:lastRenderedPageBreak/>
        <w:t>[193] Li Y, Luo L, Thomas DY, Kang CY. Control of expression, glycosylation, and secretion of HIV-1 gp120 by homologous and heterologous signal sequences. Virology. 1994;204:266-78.</w:t>
      </w:r>
    </w:p>
    <w:p w14:paraId="1D780F68" w14:textId="77777777" w:rsidR="00C31785" w:rsidRPr="00C31785" w:rsidRDefault="00C31785" w:rsidP="00C31785">
      <w:pPr>
        <w:pStyle w:val="EndNoteBibliography"/>
        <w:spacing w:after="0"/>
      </w:pPr>
      <w:r w:rsidRPr="00C31785">
        <w:t>[194] Li Y, Bergeron JJ, Luo L, Ou WJ, Thomas DY, Kang CY. Effects of inefficient cleavage of the signal sequence of HIV-1 gp 120 on its association with calnexin, folding, and intracellular transport. Proc Natl Acad Sci U S A. 1996;93:9606-11.</w:t>
      </w:r>
    </w:p>
    <w:p w14:paraId="2AE59FED" w14:textId="77777777" w:rsidR="00C31785" w:rsidRPr="00C31785" w:rsidRDefault="00C31785" w:rsidP="00C31785">
      <w:pPr>
        <w:pStyle w:val="EndNoteBibliography"/>
        <w:spacing w:after="0"/>
      </w:pPr>
      <w:r w:rsidRPr="00C31785">
        <w:t>[195] Li Y, Luo L, Thomas DY, Kang CY. The HIV-1 Env protein signal sequence retards its cleavage and down-regulates the glycoprotein folding. Virology. 2000;272:417-28.</w:t>
      </w:r>
    </w:p>
    <w:p w14:paraId="7024D25A" w14:textId="77777777" w:rsidR="00C31785" w:rsidRPr="00C31785" w:rsidRDefault="00C31785" w:rsidP="00C31785">
      <w:pPr>
        <w:pStyle w:val="EndNoteBibliography"/>
        <w:spacing w:after="0"/>
      </w:pPr>
      <w:r w:rsidRPr="00C31785">
        <w:t>[196] Land A, Zonneveld D, Braakman I. Folding of HIV-1 envelope glycoprotein involves extensive isomerization of disulfide bonds and conformation-dependent leader peptide cleavage. FASEB journal : official publication of the Federation of American Societies for Experimental Biology. 2003;17:1058-67.</w:t>
      </w:r>
    </w:p>
    <w:p w14:paraId="23862D84" w14:textId="77777777" w:rsidR="00C31785" w:rsidRPr="00C31785" w:rsidRDefault="00C31785" w:rsidP="00C31785">
      <w:pPr>
        <w:pStyle w:val="EndNoteBibliography"/>
        <w:spacing w:after="0"/>
      </w:pPr>
      <w:r w:rsidRPr="00C31785">
        <w:t>[197] Snapp EL, McCaul N, Quandte M, Cabartova Z, Bontjer I, Kallgren C, et al. Structure and topology around the cleavage site regulate post-translational cleavage of the HIV-1 gp160 signal peptide. Elife. 2017;6.</w:t>
      </w:r>
    </w:p>
    <w:p w14:paraId="56A92926" w14:textId="77777777" w:rsidR="00C31785" w:rsidRPr="00C31785" w:rsidRDefault="00C31785" w:rsidP="00C31785">
      <w:pPr>
        <w:pStyle w:val="EndNoteBibliography"/>
        <w:spacing w:after="0"/>
      </w:pPr>
      <w:r w:rsidRPr="00C31785">
        <w:t>[198] Asmal M, Hellmann I, Liu W, Keele BF, Perelson AS, Bhattacharya T, et al. A signature in HIV-1 envelope leader peptide associated with transition from acute to chronic infection impacts envelope processing and infectivity. PLoS One. 2011;6:e23673.</w:t>
      </w:r>
    </w:p>
    <w:p w14:paraId="39043FCF" w14:textId="77777777" w:rsidR="00C31785" w:rsidRPr="00C31785" w:rsidRDefault="00C31785" w:rsidP="00C31785">
      <w:pPr>
        <w:pStyle w:val="EndNoteBibliography"/>
        <w:spacing w:after="0"/>
      </w:pPr>
      <w:r w:rsidRPr="00C31785">
        <w:t>[199] Guttman M, Garcia NK, Cupo A, Matsui T, Julien JP, Sanders RW, et al. CD4-induced activation in a soluble HIV-1 Env trimer. Structure. 2014;22:974-84.</w:t>
      </w:r>
    </w:p>
    <w:p w14:paraId="539388D0" w14:textId="77777777" w:rsidR="00C31785" w:rsidRPr="00C31785" w:rsidRDefault="00C31785" w:rsidP="00C31785">
      <w:pPr>
        <w:pStyle w:val="EndNoteBibliography"/>
        <w:spacing w:after="0"/>
      </w:pPr>
      <w:r w:rsidRPr="00C31785">
        <w:t>[200] Julien JP, Cupo A, Sok D, Stanfield RL, Lyumkis D, Deller MC, et al. Crystal structure of a soluble cleaved HIV-1 envelope trimer. Science. 2013;342:1477-83.</w:t>
      </w:r>
    </w:p>
    <w:p w14:paraId="147EE09D" w14:textId="77777777" w:rsidR="00C31785" w:rsidRPr="00C31785" w:rsidRDefault="00C31785" w:rsidP="00C31785">
      <w:pPr>
        <w:pStyle w:val="EndNoteBibliography"/>
        <w:spacing w:after="0"/>
      </w:pPr>
      <w:r w:rsidRPr="00C31785">
        <w:t>[201] Lyumkis D, Julien JP, de Val N, Cupo A, Potter CS, Klasse PJ, et al. Cryo-EM structure of a fully glycosylated soluble cleaved HIV-1 envelope trimer. Science. 2013;342:1484-90.</w:t>
      </w:r>
    </w:p>
    <w:p w14:paraId="3D394A5D" w14:textId="77777777" w:rsidR="00C31785" w:rsidRPr="00C31785" w:rsidRDefault="00C31785" w:rsidP="00C31785">
      <w:pPr>
        <w:pStyle w:val="EndNoteBibliography"/>
        <w:spacing w:after="0"/>
      </w:pPr>
      <w:r w:rsidRPr="00C31785">
        <w:t>[202] Amin MN, McLellan JS, Huang W, Orwenyo J, Burton DR, Koff WC, et al. Synthetic glycopeptides reveal the glycan specificity of HIV-neutralizing antibodies. Nat Chem Biol. 2013;9:521-6.</w:t>
      </w:r>
    </w:p>
    <w:p w14:paraId="7EF72565" w14:textId="77777777" w:rsidR="00C31785" w:rsidRPr="00C31785" w:rsidRDefault="00C31785" w:rsidP="00C31785">
      <w:pPr>
        <w:pStyle w:val="EndNoteBibliography"/>
        <w:spacing w:after="0"/>
      </w:pPr>
      <w:r w:rsidRPr="00C31785">
        <w:t>[203] Sok D, Doores KJ, Briney B, Le KM, Saye-Francisco KL, Ramos A, et al. Promiscuous glycan site recognition by antibodies to the high-mannose patch of gp120 broadens neutralization of HIV. Sci Transl Med. 2014;6:236ra63.</w:t>
      </w:r>
    </w:p>
    <w:p w14:paraId="3A4810EB" w14:textId="77777777" w:rsidR="00C31785" w:rsidRPr="00C31785" w:rsidRDefault="00C31785" w:rsidP="00C31785">
      <w:pPr>
        <w:pStyle w:val="EndNoteBibliography"/>
        <w:spacing w:after="0"/>
      </w:pPr>
      <w:r w:rsidRPr="00C31785">
        <w:t>[204] Walker LM, Huber M, Doores KJ, Falkowska E, Pejchal R, Julien JP, et al. Broad neutralization coverage of HIV by multiple highly potent antibodies. Nature. 2011;477:466-70.</w:t>
      </w:r>
    </w:p>
    <w:p w14:paraId="20876F1F" w14:textId="77777777" w:rsidR="00C31785" w:rsidRPr="00C31785" w:rsidRDefault="00C31785" w:rsidP="00C31785">
      <w:pPr>
        <w:pStyle w:val="EndNoteBibliography"/>
        <w:spacing w:after="0"/>
      </w:pPr>
      <w:r w:rsidRPr="00C31785">
        <w:t>[205] Barnes CO, Gristick HB, Freund NT, Escolano A, Lyubimov AY, Hartweger H, et al. Structural characterization of a highly-potent V3-glycan broadly neutralizing antibody bound to natively-glycosylated HIV-1 envelope. Nat Commun. 2018;9:1251.</w:t>
      </w:r>
    </w:p>
    <w:p w14:paraId="24FBC475" w14:textId="77777777" w:rsidR="00C31785" w:rsidRPr="00C31785" w:rsidRDefault="00C31785" w:rsidP="00C31785">
      <w:pPr>
        <w:pStyle w:val="EndNoteBibliography"/>
        <w:spacing w:after="0"/>
      </w:pPr>
      <w:r w:rsidRPr="00C31785">
        <w:t>[206] Gristick HB, von Boehmer L, West AP, Jr., Schamber M, Gazumyan A, Golijanin J, et al. Natively glycosylated HIV-1 Env structure reveals new mode for antibody recognition of the CD4-binding site. Nat Struct Mol Biol. 2016;23:906-15.</w:t>
      </w:r>
    </w:p>
    <w:p w14:paraId="3F4486C4" w14:textId="77777777" w:rsidR="00C31785" w:rsidRPr="00C31785" w:rsidRDefault="00C31785" w:rsidP="00C31785">
      <w:pPr>
        <w:pStyle w:val="EndNoteBibliography"/>
        <w:spacing w:after="0"/>
      </w:pPr>
      <w:r w:rsidRPr="00C31785">
        <w:t>[207] Bonsignori M, Hwang KK, Chen X, Tsao CY, Morris L, Gray E, et al. Analysis of a clonal lineage of HIV-1 envelope V2/V3 conformational epitope-specific broadly neutralizing antibodies and their inferred unmutated common ancestors. J Virol. 2011;85:9998-10009.</w:t>
      </w:r>
    </w:p>
    <w:p w14:paraId="6D63E884" w14:textId="77777777" w:rsidR="00C31785" w:rsidRPr="00C31785" w:rsidRDefault="00C31785" w:rsidP="00C31785">
      <w:pPr>
        <w:pStyle w:val="EndNoteBibliography"/>
        <w:spacing w:after="0"/>
      </w:pPr>
      <w:r w:rsidRPr="00C31785">
        <w:t>[208] Sok D, van Gils MJ, Pauthner M, Julien JP, Saye-Francisco KL, Hsueh J, et al. Recombinant HIV envelope trimer selects for quaternary-dependent antibodies targeting the trimer apex. Proc Natl Acad Sci U S A. 2014;111:17624-9.</w:t>
      </w:r>
    </w:p>
    <w:p w14:paraId="104713F4" w14:textId="77777777" w:rsidR="00C31785" w:rsidRPr="00C31785" w:rsidRDefault="00C31785" w:rsidP="00C31785">
      <w:pPr>
        <w:pStyle w:val="EndNoteBibliography"/>
        <w:spacing w:after="0"/>
      </w:pPr>
      <w:r w:rsidRPr="00C31785">
        <w:t>[209] Cale EM, Gorman J, Radakovich NA, Crooks ET, Osawa K, Tong T, et al. Virus-like Particles Identify an HIV V1V2 Apex-Binding Neutralizing Antibody that Lacks a Protruding Loop. Immunity. 2017;46:777-91 e10.</w:t>
      </w:r>
    </w:p>
    <w:p w14:paraId="3A17AD3E" w14:textId="77777777" w:rsidR="00C31785" w:rsidRPr="00C31785" w:rsidRDefault="00C31785" w:rsidP="00C31785">
      <w:pPr>
        <w:pStyle w:val="EndNoteBibliography"/>
        <w:spacing w:after="0"/>
      </w:pPr>
      <w:r w:rsidRPr="00C31785">
        <w:t>[210] Walker LM, Phogat SK, Chan-Hui PY, Wagner D, Phung P, Goss JL, et al. Broad and potent neutralizing antibodies from an African donor reveal a new HIV-1 vaccine target. Science. 2009;326:285-9.</w:t>
      </w:r>
    </w:p>
    <w:p w14:paraId="2DC4B8D5" w14:textId="77777777" w:rsidR="00C31785" w:rsidRPr="00C31785" w:rsidRDefault="00C31785" w:rsidP="00C31785">
      <w:pPr>
        <w:pStyle w:val="EndNoteBibliography"/>
        <w:spacing w:after="0"/>
      </w:pPr>
      <w:r w:rsidRPr="00C31785">
        <w:t>[211] McLellan JS, Pancera M, Carrico C, Gorman J, Julien JP, Khayat R, et al. Structure of HIV-1 gp120 V1/V2 domain with broadly neutralizing antibody PG9. Nature. 2011;480:336-43.</w:t>
      </w:r>
    </w:p>
    <w:p w14:paraId="3CD5218F" w14:textId="77777777" w:rsidR="00C31785" w:rsidRPr="00C31785" w:rsidRDefault="00C31785" w:rsidP="00C31785">
      <w:pPr>
        <w:pStyle w:val="EndNoteBibliography"/>
        <w:spacing w:after="0"/>
      </w:pPr>
      <w:r w:rsidRPr="00C31785">
        <w:lastRenderedPageBreak/>
        <w:t>[212] Doores KJ, Burton DR. Variable loop glycan dependency of the broad and potent HIV-1-neutralizing antibodies PG9 and PG16. J Virol. 2010;84:10510-21.</w:t>
      </w:r>
    </w:p>
    <w:p w14:paraId="55B80674" w14:textId="77777777" w:rsidR="00C31785" w:rsidRPr="00C31785" w:rsidRDefault="00C31785" w:rsidP="00C31785">
      <w:pPr>
        <w:pStyle w:val="EndNoteBibliography"/>
        <w:spacing w:after="0"/>
      </w:pPr>
      <w:r w:rsidRPr="00C31785">
        <w:t>[213] Landais E, Murrell B, Briney B, Murrell S, Rantalainen K, Berndsen ZT, et al. HIV Envelope Glycoform Heterogeneity and Localized Diversity Govern the Initiation and Maturation of a V2 Apex Broadly Neutralizing Antibody Lineage. Immunity. 2017;47:990-1003 e9.</w:t>
      </w:r>
    </w:p>
    <w:p w14:paraId="40032DD5" w14:textId="77777777" w:rsidR="00C31785" w:rsidRPr="00C31785" w:rsidRDefault="00C31785" w:rsidP="00C31785">
      <w:pPr>
        <w:pStyle w:val="EndNoteBibliography"/>
        <w:spacing w:after="0"/>
      </w:pPr>
      <w:r w:rsidRPr="00C31785">
        <w:t>[214] Falkowska E, Ramos A, Feng Y, Zhou T, Moquin S, Walker LM, et al. PGV04, an HIV-1 gp120 CD4 binding site antibody, is broad and potent in neutralization but does not induce conformational changes characteristic of CD4. J Virol. 2012;86:4394-403.</w:t>
      </w:r>
    </w:p>
    <w:p w14:paraId="37587D29" w14:textId="77777777" w:rsidR="00C31785" w:rsidRPr="00C31785" w:rsidRDefault="00C31785" w:rsidP="00C31785">
      <w:pPr>
        <w:pStyle w:val="EndNoteBibliography"/>
        <w:spacing w:after="0"/>
      </w:pPr>
      <w:r w:rsidRPr="00C31785">
        <w:t>[215] Balla-Jhagjhoorsingh SS, Corti D, Heyndrickx L, Willems E, Vereecken K, Davis D, et al. The N276 glycosylation site is required for HIV-1 neutralization by the CD4 binding site specific HJ16 monoclonal antibody. PLoS One. 2013;8:e68863.</w:t>
      </w:r>
    </w:p>
    <w:p w14:paraId="211D5E15" w14:textId="77777777" w:rsidR="00C31785" w:rsidRPr="00C31785" w:rsidRDefault="00C31785" w:rsidP="00C31785">
      <w:pPr>
        <w:pStyle w:val="EndNoteBibliography"/>
        <w:spacing w:after="0"/>
      </w:pPr>
      <w:r w:rsidRPr="00C31785">
        <w:t>[216] Wibmer CK, Gorman J, Anthony CS, Mkhize NN, Druz A, York T, et al. Structure of an N276-Dependent HIV-1 Neutralizing Antibody Targeting a Rare V5 Glycan Hole Adjacent to the CD4 Binding Site. J Virol. 2016;90:10220-35.</w:t>
      </w:r>
    </w:p>
    <w:p w14:paraId="1D93FCEB" w14:textId="77777777" w:rsidR="00C31785" w:rsidRPr="00C31785" w:rsidRDefault="00C31785" w:rsidP="00C31785">
      <w:pPr>
        <w:pStyle w:val="EndNoteBibliography"/>
        <w:spacing w:after="0"/>
      </w:pPr>
      <w:r w:rsidRPr="00C31785">
        <w:t>[217] Zhou T, Lynch RM, Chen L, Acharya P, Wu X, Doria-Rose NA, et al. Structural Repertoire of HIV-1-Neutralizing Antibodies Targeting the CD4 Supersite in 14 Donors. Cell. 2015;161:1280-92.</w:t>
      </w:r>
    </w:p>
    <w:p w14:paraId="7BC4351A" w14:textId="77777777" w:rsidR="00C31785" w:rsidRPr="00C31785" w:rsidRDefault="00C31785" w:rsidP="00C31785">
      <w:pPr>
        <w:pStyle w:val="EndNoteBibliography"/>
        <w:spacing w:after="0"/>
      </w:pPr>
      <w:r w:rsidRPr="00C31785">
        <w:t>[218] Freund NT, Horwitz JA, Nogueira L, Sievers SA, Scharf L, Scheid JF, et al. A New Glycan-Dependent CD4-Binding Site Neutralizing Antibody Exerts Pressure on HIV-1 In Vivo. PLoS Pathog. 2015;11:e1005238.</w:t>
      </w:r>
    </w:p>
    <w:p w14:paraId="09C73420" w14:textId="77777777" w:rsidR="00C31785" w:rsidRPr="00C31785" w:rsidRDefault="00C31785" w:rsidP="00C31785">
      <w:pPr>
        <w:pStyle w:val="EndNoteBibliography"/>
        <w:spacing w:after="0"/>
      </w:pPr>
      <w:r w:rsidRPr="00C31785">
        <w:t>[219] Scharf L, Scheid JF, Lee JH, West AP, Jr., Chen C, Gao H, et al. Antibody 8ANC195 reveals a site of broad vulnerability on the HIV-1 envelope spike. Cell Rep. 2014;7:785-95.</w:t>
      </w:r>
    </w:p>
    <w:p w14:paraId="755FBF22" w14:textId="77777777" w:rsidR="00C31785" w:rsidRPr="00C31785" w:rsidRDefault="00C31785" w:rsidP="00C31785">
      <w:pPr>
        <w:pStyle w:val="EndNoteBibliography"/>
        <w:spacing w:after="0"/>
      </w:pPr>
      <w:r w:rsidRPr="00C31785">
        <w:t>[220] Kong L, Torrents de la Pena A, Deller MC, Garces F, Sliepen K, Hua Y, et al. Complete epitopes for vaccine design derived from a crystal structure of the broadly neutralizing antibodies PGT128 and 8ANC195 in complex with an HIV-1 Env trimer. Acta Crystallogr D Biol Crystallogr. 2015;71:2099-108.</w:t>
      </w:r>
    </w:p>
    <w:p w14:paraId="6F0A3458" w14:textId="77777777" w:rsidR="00C31785" w:rsidRPr="00C31785" w:rsidRDefault="00C31785" w:rsidP="00C31785">
      <w:pPr>
        <w:pStyle w:val="EndNoteBibliography"/>
        <w:spacing w:after="0"/>
      </w:pPr>
      <w:r w:rsidRPr="00C31785">
        <w:t>[221] Blattner C, Lee JH, Sliepen K, Derking R, Falkowska E, de la Pena AT, et al. Structural delineation of a quaternary, cleavage-dependent epitope at the gp41-gp120 interface on intact HIV-1 Env trimers. Immunity. 2014;40:669-80.</w:t>
      </w:r>
    </w:p>
    <w:p w14:paraId="0A52DFEF" w14:textId="77777777" w:rsidR="00C31785" w:rsidRPr="00C31785" w:rsidRDefault="00C31785" w:rsidP="00C31785">
      <w:pPr>
        <w:pStyle w:val="EndNoteBibliography"/>
        <w:spacing w:after="0"/>
      </w:pPr>
      <w:r w:rsidRPr="00C31785">
        <w:t>[222] Andrabi R, Voss JE, Liang CH, Briney B, McCoy LE, Wu CY, et al. Identification of Common Features in Prototype Broadly Neutralizing Antibodies to HIV Envelope V2 Apex to Facilitate Vaccine Design. Immunity. 2015;43:959-73.</w:t>
      </w:r>
    </w:p>
    <w:p w14:paraId="0538DEF4" w14:textId="77777777" w:rsidR="00C31785" w:rsidRPr="00C31785" w:rsidRDefault="00C31785" w:rsidP="00C31785">
      <w:pPr>
        <w:pStyle w:val="EndNoteBibliography"/>
        <w:spacing w:after="0"/>
      </w:pPr>
      <w:r w:rsidRPr="00C31785">
        <w:t>[223] Kong R, Xu K, Zhou T, Acharya P, Lemmin T, Liu K, et al. Fusion peptide of HIV-1 as a site of vulnerability to neutralizing antibody. Science. 2016;352:828-33.</w:t>
      </w:r>
    </w:p>
    <w:p w14:paraId="02E35ADA" w14:textId="77777777" w:rsidR="00C31785" w:rsidRPr="00C31785" w:rsidRDefault="00C31785" w:rsidP="00C31785">
      <w:pPr>
        <w:pStyle w:val="EndNoteBibliography"/>
        <w:spacing w:after="0"/>
      </w:pPr>
      <w:r w:rsidRPr="00C31785">
        <w:t>[224] van Gils MJ, van den Kerkhof TL, Ozorowski G, Cottrell CA, Sok D, Pauthner M, et al. An HIV-1 antibody from an elite neutralizer implicates the fusion peptide as a site of vulnerability. Nat Microbiol. 2016;2:16199.</w:t>
      </w:r>
    </w:p>
    <w:p w14:paraId="39B9965C" w14:textId="77777777" w:rsidR="00C31785" w:rsidRPr="00C31785" w:rsidRDefault="00C31785" w:rsidP="00C31785">
      <w:pPr>
        <w:pStyle w:val="EndNoteBibliography"/>
        <w:spacing w:after="0"/>
      </w:pPr>
      <w:r w:rsidRPr="00C31785">
        <w:t>[225] Huang J, Kang BH, Pancera M, Lee JH, Tong T, Feng Y, et al. Broad and potent HIV-1 neutralization by a human antibody that binds the gp41-gp120 interface. Nature. 2014;515:138-42.</w:t>
      </w:r>
    </w:p>
    <w:p w14:paraId="59791CD9" w14:textId="77777777" w:rsidR="00C31785" w:rsidRPr="00C31785" w:rsidRDefault="00C31785" w:rsidP="00C31785">
      <w:pPr>
        <w:pStyle w:val="EndNoteBibliography"/>
        <w:spacing w:after="0"/>
      </w:pPr>
      <w:r w:rsidRPr="00C31785">
        <w:t>[226] Wang LX. Synthetic carbohydrate antigens for HIV vaccine design. Curr Opin Chem Biol. 2013;17:997-1005.</w:t>
      </w:r>
    </w:p>
    <w:p w14:paraId="4843ED05" w14:textId="77777777" w:rsidR="00C31785" w:rsidRPr="00C31785" w:rsidRDefault="00C31785" w:rsidP="00C31785">
      <w:pPr>
        <w:pStyle w:val="EndNoteBibliography"/>
        <w:spacing w:after="0"/>
      </w:pPr>
      <w:r w:rsidRPr="00C31785">
        <w:t>[227] Doores KJ, Fulton Z, Huber M, Wilson IA, Burton DR. Antibody 2G12 recognizes di-mannose equivalently in domain- and nondomain-exchanged forms but only binds the HIV-1 glycan shield if domain exchanged. J Virol. 2010;84:10690-9.</w:t>
      </w:r>
    </w:p>
    <w:p w14:paraId="33EA54FA" w14:textId="77777777" w:rsidR="00C31785" w:rsidRPr="00C31785" w:rsidRDefault="00C31785" w:rsidP="00C31785">
      <w:pPr>
        <w:pStyle w:val="EndNoteBibliography"/>
        <w:spacing w:after="0"/>
      </w:pPr>
      <w:r w:rsidRPr="00C31785">
        <w:t>[228] Aussedat B, Vohra Y, Park PK, Fernandez-Tejada A, Alam SM, Dennison SM, et al. Chemical synthesis of highly congested gp120 V1V2 N-glycopeptide antigens for potential HIV-1-directed vaccines. J Am Chem Soc. 2013;135:13113-20.</w:t>
      </w:r>
    </w:p>
    <w:p w14:paraId="7F55AFE1" w14:textId="77777777" w:rsidR="00C31785" w:rsidRPr="00C31785" w:rsidRDefault="00C31785" w:rsidP="00C31785">
      <w:pPr>
        <w:pStyle w:val="EndNoteBibliography"/>
        <w:spacing w:after="0"/>
      </w:pPr>
      <w:r w:rsidRPr="00C31785">
        <w:t>[229] Alam SM, Dennison SM, Aussedat B, Vohra Y, Park PK, Fernandez-Tejada A, et al. Recognition of synthetic glycopeptides by HIV-1 broadly neutralizing antibodies and their unmutated ancestors. Proc Natl Acad Sci U S A. 2013;110:18214-9.</w:t>
      </w:r>
    </w:p>
    <w:p w14:paraId="7B29668C" w14:textId="77777777" w:rsidR="00C31785" w:rsidRPr="00C31785" w:rsidRDefault="00C31785" w:rsidP="00C31785">
      <w:pPr>
        <w:pStyle w:val="EndNoteBibliography"/>
        <w:spacing w:after="0"/>
      </w:pPr>
      <w:r w:rsidRPr="00C31785">
        <w:t>[230] Alam SM, Aussedat B, Vohra Y, Meyerhoff RR, Cale EM, Walkowicz WE, et al. Mimicry of an HIV broadly neutralizing antibody epitope with a synthetic glycopeptide. Sci Transl Med. 2017;9.</w:t>
      </w:r>
    </w:p>
    <w:p w14:paraId="5F37E153" w14:textId="77777777" w:rsidR="00C31785" w:rsidRPr="00C31785" w:rsidRDefault="00C31785" w:rsidP="00C31785">
      <w:pPr>
        <w:pStyle w:val="EndNoteBibliography"/>
        <w:spacing w:after="0"/>
      </w:pPr>
      <w:r w:rsidRPr="00C31785">
        <w:lastRenderedPageBreak/>
        <w:t>[231] Cai H, Zhang R, Orwenyo J, Giddens J, Yang Q, LaBranche CC, et al. Multivalent Antigen Presentation Enhances the Immunogenicity of a Synthetic Three-Component HIV-1 V3 Glycopeptide Vaccine. ACS Cent Sci. 2018;4:582-9.</w:t>
      </w:r>
    </w:p>
    <w:p w14:paraId="18E71C6B" w14:textId="77777777" w:rsidR="00C31785" w:rsidRPr="00C31785" w:rsidRDefault="00C31785" w:rsidP="00C31785">
      <w:pPr>
        <w:pStyle w:val="EndNoteBibliography"/>
        <w:spacing w:after="0"/>
      </w:pPr>
      <w:r w:rsidRPr="00C31785">
        <w:t>[232] Dunlop DC. Antigenic mimicry as a strategy for AIDS vaccine design. [D.Phil.]2009.</w:t>
      </w:r>
    </w:p>
    <w:p w14:paraId="709BA8AC" w14:textId="77777777" w:rsidR="00C31785" w:rsidRPr="00C31785" w:rsidRDefault="00C31785" w:rsidP="00C31785">
      <w:pPr>
        <w:pStyle w:val="EndNoteBibliography"/>
        <w:spacing w:after="0"/>
      </w:pPr>
      <w:r w:rsidRPr="00C31785">
        <w:t>[233] Dunlop DC, Bonomelli C, Mansab F, Vasiljevic S, Doores KJ, Wormald MR, et al. Polysaccharide mimicry of the epitope of the broadly neutralizing anti-HIV antibody, 2G12, induces enhanced antibody responses to self oligomannose glycans. Glycobiology. 2010;20:812-23.</w:t>
      </w:r>
    </w:p>
    <w:p w14:paraId="5D802447" w14:textId="77777777" w:rsidR="00C31785" w:rsidRPr="00C31785" w:rsidRDefault="00C31785" w:rsidP="00C31785">
      <w:pPr>
        <w:pStyle w:val="EndNoteBibliography"/>
        <w:spacing w:after="0"/>
      </w:pPr>
      <w:r w:rsidRPr="00C31785">
        <w:t>[234] Agrawal-Gamse C, Luallen RJ, Liu B, Fu H, Lee FH, Geng Y, et al. Yeast-elicited cross-reactive antibodies to HIV Env glycans efficiently neutralize virions expressing exclusively high-mannose N-linked glycans. J Virol. 2011;85:470-80.</w:t>
      </w:r>
    </w:p>
    <w:p w14:paraId="1DAD577B" w14:textId="77777777" w:rsidR="00C31785" w:rsidRPr="00C31785" w:rsidRDefault="00C31785" w:rsidP="00C31785">
      <w:pPr>
        <w:pStyle w:val="EndNoteBibliography"/>
        <w:spacing w:after="0"/>
      </w:pPr>
      <w:r w:rsidRPr="00C31785">
        <w:t>[235] Clark BE, Auyeung K, Fregolino E, Parrilli M, Lanzetta R, De Castro C, et al. A bacterial lipooligosaccharide that naturally mimics the epitope of the HIV-neutralizing antibody 2G12 as a template for vaccine design. Chem Biol. 2012;19:254-63.</w:t>
      </w:r>
    </w:p>
    <w:p w14:paraId="25957411" w14:textId="77777777" w:rsidR="00C31785" w:rsidRPr="00C31785" w:rsidRDefault="00C31785" w:rsidP="00C31785">
      <w:pPr>
        <w:pStyle w:val="EndNoteBibliography"/>
        <w:spacing w:after="0"/>
      </w:pPr>
      <w:r w:rsidRPr="00C31785">
        <w:t>[236] Stanfield RL, De Castro C, Marzaioli AM, Wilson IA, Pantophlet R. Crystal structure of the HIV neutralizing antibody 2G12 in complex with a bacterial oligosaccharide analog of mammalian oligomannose. Glycobiology. 2015;25:412-9.</w:t>
      </w:r>
    </w:p>
    <w:p w14:paraId="748C3206" w14:textId="77777777" w:rsidR="00C31785" w:rsidRPr="00C31785" w:rsidRDefault="00C31785" w:rsidP="00C31785">
      <w:pPr>
        <w:pStyle w:val="EndNoteBibliography"/>
        <w:spacing w:after="0"/>
      </w:pPr>
      <w:r w:rsidRPr="00C31785">
        <w:t>[237] Pantophlet R, Trattnig N, Murrell S, Lu N, Chau D, Rempel C, et al. Bacterially derived synthetic mimetics of mammalian oligomannose prime antibody responses that neutralize HIV infectivity. Nat Commun. 2017;8:1601.</w:t>
      </w:r>
    </w:p>
    <w:p w14:paraId="35B1518B" w14:textId="77777777" w:rsidR="00C31785" w:rsidRPr="00C31785" w:rsidRDefault="00C31785" w:rsidP="00C31785">
      <w:pPr>
        <w:pStyle w:val="EndNoteBibliography"/>
        <w:spacing w:after="0"/>
      </w:pPr>
      <w:r w:rsidRPr="00C31785">
        <w:t>[238] Bonsignori M, Liao HX, Gao F, Williams WB, Alam SM, Montefiori DC, et al. Antibody-virus co-evolution in HIV infection: paths for HIV vaccine development. Immunol Rev. 2017;275:145-60.</w:t>
      </w:r>
    </w:p>
    <w:p w14:paraId="436FB24D" w14:textId="77777777" w:rsidR="00C31785" w:rsidRPr="00C31785" w:rsidRDefault="00C31785" w:rsidP="00C31785">
      <w:pPr>
        <w:pStyle w:val="EndNoteBibliography"/>
        <w:spacing w:after="0"/>
      </w:pPr>
      <w:r w:rsidRPr="00C31785">
        <w:t>[239] Bhiman JN, Anthony C, Doria-Rose NA, Karimanzira O, Schramm CA, Khoza T, et al. Viral variants that initiate and drive maturation of V1V2-directed HIV-1 broadly neutralizing antibodies. Nat Med. 2015;21:1332-6.</w:t>
      </w:r>
    </w:p>
    <w:p w14:paraId="463BD43D" w14:textId="77777777" w:rsidR="00C31785" w:rsidRPr="00C31785" w:rsidRDefault="00C31785" w:rsidP="00C31785">
      <w:pPr>
        <w:pStyle w:val="EndNoteBibliography"/>
        <w:spacing w:after="0"/>
      </w:pPr>
      <w:r w:rsidRPr="00C31785">
        <w:t>[240] Stamatatos L, Pancera M, McGuire AT. Germline-targeting immunogens. Immunol Rev. 2017;275:203-16.</w:t>
      </w:r>
    </w:p>
    <w:p w14:paraId="60C317E7" w14:textId="77777777" w:rsidR="00C31785" w:rsidRPr="00C31785" w:rsidRDefault="00C31785" w:rsidP="00C31785">
      <w:pPr>
        <w:pStyle w:val="EndNoteBibliography"/>
        <w:spacing w:after="0"/>
      </w:pPr>
      <w:r w:rsidRPr="00C31785">
        <w:t>[241] Medina-Ramirez M, Garces F, Escolano A, Skog P, de Taeye SW, Del Moral-Sanchez I, et al. Design and crystal structure of a native-like HIV-1 envelope trimer that engages multiple broadly neutralizing antibody precursors in vivo. J Exp Med. 2017;214:2573-90.</w:t>
      </w:r>
    </w:p>
    <w:p w14:paraId="09C73452" w14:textId="77777777" w:rsidR="00C31785" w:rsidRPr="00C31785" w:rsidRDefault="00C31785" w:rsidP="00C31785">
      <w:pPr>
        <w:pStyle w:val="EndNoteBibliography"/>
        <w:spacing w:after="0"/>
      </w:pPr>
      <w:r w:rsidRPr="00C31785">
        <w:t>[242] McGuire AT, Hoot S, Dreyer AM, Lippy A, Stuart A, Cohen KW, et al. Engineering HIV envelope protein to activate germline B cell receptors of broadly neutralizing anti-CD4 binding site antibodies. J Exp Med. 2013;210:655-63.</w:t>
      </w:r>
    </w:p>
    <w:p w14:paraId="2C46E9C3" w14:textId="77777777" w:rsidR="00C31785" w:rsidRPr="00C31785" w:rsidRDefault="00C31785" w:rsidP="00C31785">
      <w:pPr>
        <w:pStyle w:val="EndNoteBibliography"/>
        <w:spacing w:after="0"/>
      </w:pPr>
      <w:r w:rsidRPr="00C31785">
        <w:t>[243] Jardine J, Julien JP, Menis S, Ota T, Kalyuzhniy O, McGuire A, et al. Rational HIV immunogen design to target specific germline B cell receptors. Science. 2013;340:711-6.</w:t>
      </w:r>
    </w:p>
    <w:p w14:paraId="620F59F0" w14:textId="77777777" w:rsidR="00C31785" w:rsidRPr="00C31785" w:rsidRDefault="00C31785" w:rsidP="00C31785">
      <w:pPr>
        <w:pStyle w:val="EndNoteBibliography"/>
        <w:spacing w:after="0"/>
      </w:pPr>
      <w:r w:rsidRPr="00C31785">
        <w:t>[244] Steichen JM, Kulp DW, Tokatlian T, Escolano A, Dosenovic P, Stanfield RL, et al. HIV Vaccine Design to Target Germline Precursors of Glycan-Dependent Broadly Neutralizing Antibodies. Immunity. 2016;45:483-96.</w:t>
      </w:r>
    </w:p>
    <w:p w14:paraId="776BCB5D" w14:textId="77777777" w:rsidR="00C31785" w:rsidRPr="00C31785" w:rsidRDefault="00C31785" w:rsidP="00C31785">
      <w:pPr>
        <w:pStyle w:val="EndNoteBibliography"/>
      </w:pPr>
      <w:r w:rsidRPr="00C31785">
        <w:t>[245] Escolano A, Steichen JM, Dosenovic P, Kulp DW, Golijanin J, Sok D, et al. Sequential Immunization Elicits Broadly Neutralizing Anti-HIV-1 Antibodies in Ig Knockin Mice. Cell. 2016;166:1445-58 e12.</w:t>
      </w:r>
    </w:p>
    <w:p w14:paraId="657DC46B" w14:textId="593B5BBB" w:rsidR="003264B8" w:rsidRPr="00F422B4" w:rsidRDefault="005F2C2F" w:rsidP="006D55B5">
      <w:pPr>
        <w:pStyle w:val="EndNoteBibliography"/>
      </w:pPr>
      <w:r w:rsidRPr="00F422B4">
        <w:fldChar w:fldCharType="end"/>
      </w:r>
      <w:r w:rsidR="00B132AE">
        <w:fldChar w:fldCharType="begin"/>
      </w:r>
      <w:r w:rsidR="00B132AE">
        <w:instrText xml:space="preserve"> ADDIN </w:instrText>
      </w:r>
      <w:r w:rsidR="00B132AE">
        <w:fldChar w:fldCharType="end"/>
      </w:r>
    </w:p>
    <w:sectPr w:rsidR="003264B8" w:rsidRPr="00F422B4" w:rsidSect="006C51AC">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197D7" w14:textId="77777777" w:rsidR="00897156" w:rsidRDefault="00897156" w:rsidP="00F875D0">
      <w:pPr>
        <w:spacing w:after="0" w:line="240" w:lineRule="auto"/>
      </w:pPr>
      <w:r>
        <w:separator/>
      </w:r>
    </w:p>
  </w:endnote>
  <w:endnote w:type="continuationSeparator" w:id="0">
    <w:p w14:paraId="687AB692" w14:textId="77777777" w:rsidR="00897156" w:rsidRDefault="00897156" w:rsidP="00F87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6486438"/>
      <w:docPartObj>
        <w:docPartGallery w:val="Page Numbers (Bottom of Page)"/>
        <w:docPartUnique/>
      </w:docPartObj>
    </w:sdtPr>
    <w:sdtEndPr>
      <w:rPr>
        <w:noProof/>
      </w:rPr>
    </w:sdtEndPr>
    <w:sdtContent>
      <w:p w14:paraId="269DA5CE" w14:textId="2499A6B1" w:rsidR="00503FC7" w:rsidRDefault="00503FC7">
        <w:pPr>
          <w:pStyle w:val="Footer"/>
          <w:jc w:val="center"/>
        </w:pPr>
        <w:r>
          <w:fldChar w:fldCharType="begin"/>
        </w:r>
        <w:r>
          <w:instrText xml:space="preserve"> PAGE   \* MERGEFORMAT </w:instrText>
        </w:r>
        <w:r>
          <w:fldChar w:fldCharType="separate"/>
        </w:r>
        <w:r>
          <w:rPr>
            <w:noProof/>
          </w:rPr>
          <w:t>41</w:t>
        </w:r>
        <w:r>
          <w:rPr>
            <w:noProof/>
          </w:rPr>
          <w:fldChar w:fldCharType="end"/>
        </w:r>
      </w:p>
    </w:sdtContent>
  </w:sdt>
  <w:p w14:paraId="735001DE" w14:textId="77777777" w:rsidR="00503FC7" w:rsidRDefault="00503F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83C60" w14:textId="77777777" w:rsidR="00897156" w:rsidRDefault="00897156" w:rsidP="00F875D0">
      <w:pPr>
        <w:spacing w:after="0" w:line="240" w:lineRule="auto"/>
      </w:pPr>
      <w:r>
        <w:separator/>
      </w:r>
    </w:p>
  </w:footnote>
  <w:footnote w:type="continuationSeparator" w:id="0">
    <w:p w14:paraId="3C6A7F3E" w14:textId="77777777" w:rsidR="00897156" w:rsidRDefault="00897156" w:rsidP="00F875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26022"/>
    <w:multiLevelType w:val="hybridMultilevel"/>
    <w:tmpl w:val="EFF04B3A"/>
    <w:lvl w:ilvl="0" w:tplc="817AAC20">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BE5C9E"/>
    <w:multiLevelType w:val="hybridMultilevel"/>
    <w:tmpl w:val="9AAC51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A8001A"/>
    <w:multiLevelType w:val="hybridMultilevel"/>
    <w:tmpl w:val="0E80A6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BC5576"/>
    <w:multiLevelType w:val="hybridMultilevel"/>
    <w:tmpl w:val="51CA37C6"/>
    <w:lvl w:ilvl="0" w:tplc="8230FFD6">
      <w:start w:val="40"/>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C8452E7"/>
    <w:multiLevelType w:val="hybridMultilevel"/>
    <w:tmpl w:val="7A882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2B96BDB"/>
    <w:multiLevelType w:val="hybridMultilevel"/>
    <w:tmpl w:val="94AABE98"/>
    <w:lvl w:ilvl="0" w:tplc="318C5970">
      <w:start w:val="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0B336B"/>
    <w:multiLevelType w:val="multilevel"/>
    <w:tmpl w:val="B4607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6D35155"/>
    <w:multiLevelType w:val="hybridMultilevel"/>
    <w:tmpl w:val="56A21E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E0D7BC0"/>
    <w:multiLevelType w:val="hybridMultilevel"/>
    <w:tmpl w:val="2418FED8"/>
    <w:lvl w:ilvl="0" w:tplc="7FE4B2C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AE2521"/>
    <w:multiLevelType w:val="hybridMultilevel"/>
    <w:tmpl w:val="447824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C45079F"/>
    <w:multiLevelType w:val="hybridMultilevel"/>
    <w:tmpl w:val="B08ED2C8"/>
    <w:lvl w:ilvl="0" w:tplc="ED1A93C4">
      <w:start w:val="1"/>
      <w:numFmt w:val="low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902E03"/>
    <w:multiLevelType w:val="multilevel"/>
    <w:tmpl w:val="AFEEEAC6"/>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8CC180B"/>
    <w:multiLevelType w:val="hybridMultilevel"/>
    <w:tmpl w:val="8676CF9A"/>
    <w:lvl w:ilvl="0" w:tplc="C9A20A8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D04825"/>
    <w:multiLevelType w:val="multilevel"/>
    <w:tmpl w:val="D60C49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2A2088"/>
    <w:multiLevelType w:val="hybridMultilevel"/>
    <w:tmpl w:val="C28020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D0610D"/>
    <w:multiLevelType w:val="hybridMultilevel"/>
    <w:tmpl w:val="8CB698C8"/>
    <w:lvl w:ilvl="0" w:tplc="56624626">
      <w:start w:val="1"/>
      <w:numFmt w:val="lowerLetter"/>
      <w:lvlText w:val="(%1)"/>
      <w:lvlJc w:val="left"/>
      <w:pPr>
        <w:ind w:left="420" w:hanging="36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79EE771E"/>
    <w:multiLevelType w:val="multilevel"/>
    <w:tmpl w:val="34BA407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4"/>
  </w:num>
  <w:num w:numId="3">
    <w:abstractNumId w:val="7"/>
  </w:num>
  <w:num w:numId="4">
    <w:abstractNumId w:val="1"/>
  </w:num>
  <w:num w:numId="5">
    <w:abstractNumId w:val="14"/>
  </w:num>
  <w:num w:numId="6">
    <w:abstractNumId w:val="10"/>
  </w:num>
  <w:num w:numId="7">
    <w:abstractNumId w:val="12"/>
  </w:num>
  <w:num w:numId="8">
    <w:abstractNumId w:val="5"/>
  </w:num>
  <w:num w:numId="9">
    <w:abstractNumId w:val="6"/>
  </w:num>
  <w:num w:numId="10">
    <w:abstractNumId w:val="0"/>
  </w:num>
  <w:num w:numId="11">
    <w:abstractNumId w:val="8"/>
  </w:num>
  <w:num w:numId="12">
    <w:abstractNumId w:val="16"/>
  </w:num>
  <w:num w:numId="13">
    <w:abstractNumId w:val="2"/>
  </w:num>
  <w:num w:numId="14">
    <w:abstractNumId w:val="11"/>
  </w:num>
  <w:num w:numId="15">
    <w:abstractNumId w:val="15"/>
  </w:num>
  <w:num w:numId="16">
    <w:abstractNumId w:val="9"/>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olecular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xssdv6repwwevvsjpx0dqxsx0eer995xr&quot;&gt;Gemma EndNote Library&lt;record-ids&gt;&lt;item&gt;4&lt;/item&gt;&lt;item&gt;11&lt;/item&gt;&lt;item&gt;16&lt;/item&gt;&lt;item&gt;19&lt;/item&gt;&lt;item&gt;23&lt;/item&gt;&lt;item&gt;124&lt;/item&gt;&lt;item&gt;126&lt;/item&gt;&lt;item&gt;127&lt;/item&gt;&lt;item&gt;128&lt;/item&gt;&lt;item&gt;133&lt;/item&gt;&lt;item&gt;135&lt;/item&gt;&lt;item&gt;136&lt;/item&gt;&lt;item&gt;149&lt;/item&gt;&lt;item&gt;262&lt;/item&gt;&lt;item&gt;318&lt;/item&gt;&lt;item&gt;324&lt;/item&gt;&lt;item&gt;325&lt;/item&gt;&lt;item&gt;332&lt;/item&gt;&lt;item&gt;336&lt;/item&gt;&lt;item&gt;342&lt;/item&gt;&lt;item&gt;346&lt;/item&gt;&lt;item&gt;347&lt;/item&gt;&lt;item&gt;350&lt;/item&gt;&lt;item&gt;372&lt;/item&gt;&lt;item&gt;373&lt;/item&gt;&lt;item&gt;375&lt;/item&gt;&lt;item&gt;385&lt;/item&gt;&lt;item&gt;398&lt;/item&gt;&lt;item&gt;399&lt;/item&gt;&lt;item&gt;400&lt;/item&gt;&lt;item&gt;532&lt;/item&gt;&lt;item&gt;533&lt;/item&gt;&lt;item&gt;594&lt;/item&gt;&lt;item&gt;595&lt;/item&gt;&lt;item&gt;604&lt;/item&gt;&lt;item&gt;631&lt;/item&gt;&lt;item&gt;633&lt;/item&gt;&lt;item&gt;645&lt;/item&gt;&lt;item&gt;1297&lt;/item&gt;&lt;item&gt;1324&lt;/item&gt;&lt;item&gt;1331&lt;/item&gt;&lt;item&gt;1340&lt;/item&gt;&lt;item&gt;1423&lt;/item&gt;&lt;item&gt;1424&lt;/item&gt;&lt;item&gt;1425&lt;/item&gt;&lt;item&gt;1427&lt;/item&gt;&lt;item&gt;1428&lt;/item&gt;&lt;item&gt;1429&lt;/item&gt;&lt;item&gt;1449&lt;/item&gt;&lt;item&gt;1451&lt;/item&gt;&lt;item&gt;1453&lt;/item&gt;&lt;item&gt;1455&lt;/item&gt;&lt;item&gt;1456&lt;/item&gt;&lt;item&gt;1457&lt;/item&gt;&lt;item&gt;1458&lt;/item&gt;&lt;item&gt;1459&lt;/item&gt;&lt;item&gt;1460&lt;/item&gt;&lt;item&gt;1462&lt;/item&gt;&lt;item&gt;1463&lt;/item&gt;&lt;item&gt;1465&lt;/item&gt;&lt;item&gt;1466&lt;/item&gt;&lt;item&gt;1467&lt;/item&gt;&lt;item&gt;1468&lt;/item&gt;&lt;item&gt;1469&lt;/item&gt;&lt;item&gt;1471&lt;/item&gt;&lt;item&gt;1472&lt;/item&gt;&lt;item&gt;1473&lt;/item&gt;&lt;item&gt;1478&lt;/item&gt;&lt;item&gt;1479&lt;/item&gt;&lt;item&gt;1485&lt;/item&gt;&lt;item&gt;1488&lt;/item&gt;&lt;item&gt;1489&lt;/item&gt;&lt;item&gt;1490&lt;/item&gt;&lt;item&gt;1493&lt;/item&gt;&lt;item&gt;1494&lt;/item&gt;&lt;item&gt;1497&lt;/item&gt;&lt;item&gt;1498&lt;/item&gt;&lt;item&gt;1499&lt;/item&gt;&lt;item&gt;1500&lt;/item&gt;&lt;item&gt;1501&lt;/item&gt;&lt;item&gt;1502&lt;/item&gt;&lt;item&gt;1503&lt;/item&gt;&lt;item&gt;1507&lt;/item&gt;&lt;item&gt;1515&lt;/item&gt;&lt;item&gt;1517&lt;/item&gt;&lt;item&gt;1520&lt;/item&gt;&lt;item&gt;1521&lt;/item&gt;&lt;item&gt;1522&lt;/item&gt;&lt;item&gt;1523&lt;/item&gt;&lt;item&gt;1524&lt;/item&gt;&lt;item&gt;1525&lt;/item&gt;&lt;item&gt;1527&lt;/item&gt;&lt;item&gt;1528&lt;/item&gt;&lt;item&gt;1531&lt;/item&gt;&lt;item&gt;1532&lt;/item&gt;&lt;item&gt;1533&lt;/item&gt;&lt;item&gt;1536&lt;/item&gt;&lt;item&gt;1537&lt;/item&gt;&lt;item&gt;1538&lt;/item&gt;&lt;item&gt;1540&lt;/item&gt;&lt;item&gt;1541&lt;/item&gt;&lt;item&gt;1542&lt;/item&gt;&lt;item&gt;1546&lt;/item&gt;&lt;item&gt;1547&lt;/item&gt;&lt;item&gt;1548&lt;/item&gt;&lt;item&gt;1550&lt;/item&gt;&lt;item&gt;1551&lt;/item&gt;&lt;item&gt;1555&lt;/item&gt;&lt;item&gt;1556&lt;/item&gt;&lt;item&gt;1557&lt;/item&gt;&lt;item&gt;1562&lt;/item&gt;&lt;item&gt;1563&lt;/item&gt;&lt;item&gt;1564&lt;/item&gt;&lt;item&gt;1579&lt;/item&gt;&lt;item&gt;1580&lt;/item&gt;&lt;item&gt;1581&lt;/item&gt;&lt;item&gt;1582&lt;/item&gt;&lt;item&gt;1585&lt;/item&gt;&lt;item&gt;1586&lt;/item&gt;&lt;item&gt;1587&lt;/item&gt;&lt;item&gt;1589&lt;/item&gt;&lt;item&gt;1591&lt;/item&gt;&lt;item&gt;1593&lt;/item&gt;&lt;item&gt;1594&lt;/item&gt;&lt;item&gt;1596&lt;/item&gt;&lt;item&gt;1597&lt;/item&gt;&lt;item&gt;1599&lt;/item&gt;&lt;item&gt;1600&lt;/item&gt;&lt;item&gt;1603&lt;/item&gt;&lt;item&gt;1604&lt;/item&gt;&lt;item&gt;1605&lt;/item&gt;&lt;item&gt;1607&lt;/item&gt;&lt;item&gt;1608&lt;/item&gt;&lt;item&gt;1609&lt;/item&gt;&lt;item&gt;1613&lt;/item&gt;&lt;item&gt;1615&lt;/item&gt;&lt;item&gt;1619&lt;/item&gt;&lt;item&gt;1622&lt;/item&gt;&lt;item&gt;1625&lt;/item&gt;&lt;item&gt;1630&lt;/item&gt;&lt;item&gt;1631&lt;/item&gt;&lt;item&gt;1632&lt;/item&gt;&lt;item&gt;1635&lt;/item&gt;&lt;item&gt;1637&lt;/item&gt;&lt;item&gt;1638&lt;/item&gt;&lt;item&gt;1639&lt;/item&gt;&lt;item&gt;1641&lt;/item&gt;&lt;item&gt;1644&lt;/item&gt;&lt;item&gt;1647&lt;/item&gt;&lt;item&gt;1649&lt;/item&gt;&lt;item&gt;1650&lt;/item&gt;&lt;item&gt;1651&lt;/item&gt;&lt;item&gt;1655&lt;/item&gt;&lt;item&gt;1667&lt;/item&gt;&lt;item&gt;1676&lt;/item&gt;&lt;item&gt;1683&lt;/item&gt;&lt;item&gt;1684&lt;/item&gt;&lt;item&gt;1687&lt;/item&gt;&lt;item&gt;1688&lt;/item&gt;&lt;item&gt;1716&lt;/item&gt;&lt;item&gt;1730&lt;/item&gt;&lt;item&gt;1732&lt;/item&gt;&lt;item&gt;1733&lt;/item&gt;&lt;item&gt;1734&lt;/item&gt;&lt;item&gt;1736&lt;/item&gt;&lt;item&gt;1737&lt;/item&gt;&lt;item&gt;1738&lt;/item&gt;&lt;item&gt;1742&lt;/item&gt;&lt;item&gt;1744&lt;/item&gt;&lt;item&gt;1746&lt;/item&gt;&lt;item&gt;1751&lt;/item&gt;&lt;item&gt;1752&lt;/item&gt;&lt;item&gt;1756&lt;/item&gt;&lt;item&gt;1757&lt;/item&gt;&lt;item&gt;1758&lt;/item&gt;&lt;item&gt;1759&lt;/item&gt;&lt;item&gt;1760&lt;/item&gt;&lt;item&gt;1762&lt;/item&gt;&lt;item&gt;1763&lt;/item&gt;&lt;item&gt;1767&lt;/item&gt;&lt;item&gt;1769&lt;/item&gt;&lt;item&gt;1776&lt;/item&gt;&lt;item&gt;1779&lt;/item&gt;&lt;item&gt;1780&lt;/item&gt;&lt;item&gt;1781&lt;/item&gt;&lt;item&gt;1782&lt;/item&gt;&lt;item&gt;1786&lt;/item&gt;&lt;item&gt;1788&lt;/item&gt;&lt;item&gt;1789&lt;/item&gt;&lt;item&gt;1790&lt;/item&gt;&lt;item&gt;1812&lt;/item&gt;&lt;item&gt;1813&lt;/item&gt;&lt;item&gt;1814&lt;/item&gt;&lt;item&gt;1815&lt;/item&gt;&lt;item&gt;1816&lt;/item&gt;&lt;item&gt;1818&lt;/item&gt;&lt;item&gt;1820&lt;/item&gt;&lt;item&gt;1821&lt;/item&gt;&lt;item&gt;1870&lt;/item&gt;&lt;item&gt;1914&lt;/item&gt;&lt;item&gt;1915&lt;/item&gt;&lt;item&gt;1916&lt;/item&gt;&lt;item&gt;1917&lt;/item&gt;&lt;item&gt;1918&lt;/item&gt;&lt;item&gt;1921&lt;/item&gt;&lt;item&gt;1922&lt;/item&gt;&lt;item&gt;1924&lt;/item&gt;&lt;item&gt;1925&lt;/item&gt;&lt;item&gt;1926&lt;/item&gt;&lt;item&gt;1927&lt;/item&gt;&lt;item&gt;1929&lt;/item&gt;&lt;item&gt;1931&lt;/item&gt;&lt;item&gt;1932&lt;/item&gt;&lt;item&gt;1934&lt;/item&gt;&lt;item&gt;1935&lt;/item&gt;&lt;item&gt;1937&lt;/item&gt;&lt;item&gt;1940&lt;/item&gt;&lt;item&gt;1941&lt;/item&gt;&lt;item&gt;1942&lt;/item&gt;&lt;item&gt;1943&lt;/item&gt;&lt;item&gt;1944&lt;/item&gt;&lt;item&gt;1946&lt;/item&gt;&lt;item&gt;1948&lt;/item&gt;&lt;item&gt;1971&lt;/item&gt;&lt;item&gt;1974&lt;/item&gt;&lt;item&gt;1976&lt;/item&gt;&lt;item&gt;1978&lt;/item&gt;&lt;item&gt;1979&lt;/item&gt;&lt;item&gt;1980&lt;/item&gt;&lt;item&gt;1982&lt;/item&gt;&lt;item&gt;1983&lt;/item&gt;&lt;item&gt;1987&lt;/item&gt;&lt;item&gt;1988&lt;/item&gt;&lt;item&gt;1989&lt;/item&gt;&lt;item&gt;1990&lt;/item&gt;&lt;item&gt;1991&lt;/item&gt;&lt;item&gt;1993&lt;/item&gt;&lt;item&gt;1994&lt;/item&gt;&lt;item&gt;1995&lt;/item&gt;&lt;item&gt;1996&lt;/item&gt;&lt;item&gt;1997&lt;/item&gt;&lt;item&gt;1998&lt;/item&gt;&lt;item&gt;1999&lt;/item&gt;&lt;item&gt;2000&lt;/item&gt;&lt;item&gt;2001&lt;/item&gt;&lt;/record-ids&gt;&lt;/item&gt;&lt;/Libraries&gt;"/>
  </w:docVars>
  <w:rsids>
    <w:rsidRoot w:val="00A013EA"/>
    <w:rsid w:val="00000813"/>
    <w:rsid w:val="00000E3A"/>
    <w:rsid w:val="00002872"/>
    <w:rsid w:val="00002BB2"/>
    <w:rsid w:val="0000348C"/>
    <w:rsid w:val="00003752"/>
    <w:rsid w:val="00003D46"/>
    <w:rsid w:val="000042D1"/>
    <w:rsid w:val="00004ABF"/>
    <w:rsid w:val="00004CA1"/>
    <w:rsid w:val="000060D1"/>
    <w:rsid w:val="00006FFD"/>
    <w:rsid w:val="00007008"/>
    <w:rsid w:val="00010E76"/>
    <w:rsid w:val="00010FF7"/>
    <w:rsid w:val="0001270A"/>
    <w:rsid w:val="00014F87"/>
    <w:rsid w:val="0001700F"/>
    <w:rsid w:val="000206F0"/>
    <w:rsid w:val="00020A6B"/>
    <w:rsid w:val="00020D2C"/>
    <w:rsid w:val="00021C1B"/>
    <w:rsid w:val="0002222E"/>
    <w:rsid w:val="00023018"/>
    <w:rsid w:val="00023175"/>
    <w:rsid w:val="00023348"/>
    <w:rsid w:val="0002380B"/>
    <w:rsid w:val="00024927"/>
    <w:rsid w:val="00024D8E"/>
    <w:rsid w:val="000250A2"/>
    <w:rsid w:val="000253E7"/>
    <w:rsid w:val="000256EE"/>
    <w:rsid w:val="000260E5"/>
    <w:rsid w:val="0002631C"/>
    <w:rsid w:val="00027343"/>
    <w:rsid w:val="00027C3E"/>
    <w:rsid w:val="00030643"/>
    <w:rsid w:val="000316CB"/>
    <w:rsid w:val="000336E4"/>
    <w:rsid w:val="00034680"/>
    <w:rsid w:val="0003629D"/>
    <w:rsid w:val="00036A13"/>
    <w:rsid w:val="00036AF9"/>
    <w:rsid w:val="00036E8A"/>
    <w:rsid w:val="00037279"/>
    <w:rsid w:val="00037C07"/>
    <w:rsid w:val="00037FFA"/>
    <w:rsid w:val="000401F1"/>
    <w:rsid w:val="0004167D"/>
    <w:rsid w:val="00041795"/>
    <w:rsid w:val="00041E28"/>
    <w:rsid w:val="00042B1E"/>
    <w:rsid w:val="0004339E"/>
    <w:rsid w:val="00044F7D"/>
    <w:rsid w:val="0004584B"/>
    <w:rsid w:val="00050768"/>
    <w:rsid w:val="00050C48"/>
    <w:rsid w:val="00050EF6"/>
    <w:rsid w:val="00051025"/>
    <w:rsid w:val="00051541"/>
    <w:rsid w:val="00051869"/>
    <w:rsid w:val="000528D6"/>
    <w:rsid w:val="000528D9"/>
    <w:rsid w:val="00052D1D"/>
    <w:rsid w:val="00052EC5"/>
    <w:rsid w:val="00053344"/>
    <w:rsid w:val="000534B9"/>
    <w:rsid w:val="00053C4D"/>
    <w:rsid w:val="00053E27"/>
    <w:rsid w:val="00054A05"/>
    <w:rsid w:val="00055264"/>
    <w:rsid w:val="00057A02"/>
    <w:rsid w:val="0006065B"/>
    <w:rsid w:val="000610C1"/>
    <w:rsid w:val="00061583"/>
    <w:rsid w:val="00063331"/>
    <w:rsid w:val="00063431"/>
    <w:rsid w:val="000645A9"/>
    <w:rsid w:val="000651D9"/>
    <w:rsid w:val="000662B9"/>
    <w:rsid w:val="0006672E"/>
    <w:rsid w:val="00066ABF"/>
    <w:rsid w:val="00067201"/>
    <w:rsid w:val="0006763E"/>
    <w:rsid w:val="00072D4A"/>
    <w:rsid w:val="00073766"/>
    <w:rsid w:val="00073C3F"/>
    <w:rsid w:val="000745C1"/>
    <w:rsid w:val="000746C6"/>
    <w:rsid w:val="0007513F"/>
    <w:rsid w:val="0007539D"/>
    <w:rsid w:val="000754AF"/>
    <w:rsid w:val="0007680C"/>
    <w:rsid w:val="00077817"/>
    <w:rsid w:val="00077BA6"/>
    <w:rsid w:val="00080536"/>
    <w:rsid w:val="00080B96"/>
    <w:rsid w:val="00084354"/>
    <w:rsid w:val="000846FD"/>
    <w:rsid w:val="00084B98"/>
    <w:rsid w:val="00085E48"/>
    <w:rsid w:val="0008601B"/>
    <w:rsid w:val="0008707C"/>
    <w:rsid w:val="000873AA"/>
    <w:rsid w:val="00087AAE"/>
    <w:rsid w:val="00087BA9"/>
    <w:rsid w:val="00087D56"/>
    <w:rsid w:val="00091065"/>
    <w:rsid w:val="0009198D"/>
    <w:rsid w:val="00091CBD"/>
    <w:rsid w:val="00091F8D"/>
    <w:rsid w:val="00092644"/>
    <w:rsid w:val="00092B00"/>
    <w:rsid w:val="00094094"/>
    <w:rsid w:val="000947AF"/>
    <w:rsid w:val="000953A1"/>
    <w:rsid w:val="00095547"/>
    <w:rsid w:val="00095661"/>
    <w:rsid w:val="0009567E"/>
    <w:rsid w:val="00095F9C"/>
    <w:rsid w:val="000962E5"/>
    <w:rsid w:val="0009644D"/>
    <w:rsid w:val="000964DB"/>
    <w:rsid w:val="00096E7C"/>
    <w:rsid w:val="0009774C"/>
    <w:rsid w:val="00097970"/>
    <w:rsid w:val="000A0133"/>
    <w:rsid w:val="000A064B"/>
    <w:rsid w:val="000A0A8C"/>
    <w:rsid w:val="000A0D33"/>
    <w:rsid w:val="000A1BFC"/>
    <w:rsid w:val="000A24AE"/>
    <w:rsid w:val="000A2F3E"/>
    <w:rsid w:val="000A3504"/>
    <w:rsid w:val="000A3B09"/>
    <w:rsid w:val="000A42F6"/>
    <w:rsid w:val="000A45EF"/>
    <w:rsid w:val="000A50C5"/>
    <w:rsid w:val="000A5BA4"/>
    <w:rsid w:val="000A5DCC"/>
    <w:rsid w:val="000A5FCB"/>
    <w:rsid w:val="000A6283"/>
    <w:rsid w:val="000A6629"/>
    <w:rsid w:val="000A6D09"/>
    <w:rsid w:val="000A7209"/>
    <w:rsid w:val="000A7667"/>
    <w:rsid w:val="000A79D8"/>
    <w:rsid w:val="000B0EC4"/>
    <w:rsid w:val="000B1929"/>
    <w:rsid w:val="000B1CD0"/>
    <w:rsid w:val="000B290E"/>
    <w:rsid w:val="000B2F12"/>
    <w:rsid w:val="000B375E"/>
    <w:rsid w:val="000B3AC8"/>
    <w:rsid w:val="000B3DBA"/>
    <w:rsid w:val="000B42A9"/>
    <w:rsid w:val="000B4EE9"/>
    <w:rsid w:val="000B5082"/>
    <w:rsid w:val="000B524A"/>
    <w:rsid w:val="000B5530"/>
    <w:rsid w:val="000B59D6"/>
    <w:rsid w:val="000B60DB"/>
    <w:rsid w:val="000B67A0"/>
    <w:rsid w:val="000B6AC8"/>
    <w:rsid w:val="000B6E27"/>
    <w:rsid w:val="000B77A0"/>
    <w:rsid w:val="000B784D"/>
    <w:rsid w:val="000B7BDE"/>
    <w:rsid w:val="000C085B"/>
    <w:rsid w:val="000C0B05"/>
    <w:rsid w:val="000C0E98"/>
    <w:rsid w:val="000C0F81"/>
    <w:rsid w:val="000C1588"/>
    <w:rsid w:val="000C1A50"/>
    <w:rsid w:val="000C27D7"/>
    <w:rsid w:val="000C2CE1"/>
    <w:rsid w:val="000C4766"/>
    <w:rsid w:val="000C4D57"/>
    <w:rsid w:val="000C5571"/>
    <w:rsid w:val="000C56D6"/>
    <w:rsid w:val="000C6547"/>
    <w:rsid w:val="000C6823"/>
    <w:rsid w:val="000C69F9"/>
    <w:rsid w:val="000C754D"/>
    <w:rsid w:val="000D019E"/>
    <w:rsid w:val="000D024F"/>
    <w:rsid w:val="000D0E15"/>
    <w:rsid w:val="000D109A"/>
    <w:rsid w:val="000D2ED5"/>
    <w:rsid w:val="000D32B8"/>
    <w:rsid w:val="000D36F5"/>
    <w:rsid w:val="000D6977"/>
    <w:rsid w:val="000D6DF2"/>
    <w:rsid w:val="000D7355"/>
    <w:rsid w:val="000D7CFB"/>
    <w:rsid w:val="000E01A8"/>
    <w:rsid w:val="000E0789"/>
    <w:rsid w:val="000E078B"/>
    <w:rsid w:val="000E15DB"/>
    <w:rsid w:val="000E1D1F"/>
    <w:rsid w:val="000E289C"/>
    <w:rsid w:val="000E2E4F"/>
    <w:rsid w:val="000E3A0D"/>
    <w:rsid w:val="000E4D95"/>
    <w:rsid w:val="000E50AF"/>
    <w:rsid w:val="000E6B4D"/>
    <w:rsid w:val="000E719F"/>
    <w:rsid w:val="000F0CA5"/>
    <w:rsid w:val="000F253E"/>
    <w:rsid w:val="000F266C"/>
    <w:rsid w:val="000F3074"/>
    <w:rsid w:val="000F418A"/>
    <w:rsid w:val="000F5422"/>
    <w:rsid w:val="000F54D1"/>
    <w:rsid w:val="000F5DC5"/>
    <w:rsid w:val="000F655B"/>
    <w:rsid w:val="000F66F9"/>
    <w:rsid w:val="000F6971"/>
    <w:rsid w:val="000F6ADC"/>
    <w:rsid w:val="000F7C3F"/>
    <w:rsid w:val="0010005F"/>
    <w:rsid w:val="001007AE"/>
    <w:rsid w:val="001022A4"/>
    <w:rsid w:val="001025D6"/>
    <w:rsid w:val="0010315F"/>
    <w:rsid w:val="00103183"/>
    <w:rsid w:val="001036AD"/>
    <w:rsid w:val="00103E40"/>
    <w:rsid w:val="00104182"/>
    <w:rsid w:val="00104EC4"/>
    <w:rsid w:val="00104F0A"/>
    <w:rsid w:val="00105BE9"/>
    <w:rsid w:val="00105EC9"/>
    <w:rsid w:val="001067B5"/>
    <w:rsid w:val="00107222"/>
    <w:rsid w:val="00107970"/>
    <w:rsid w:val="00107A8B"/>
    <w:rsid w:val="00107CA4"/>
    <w:rsid w:val="00107F82"/>
    <w:rsid w:val="00110754"/>
    <w:rsid w:val="0011135B"/>
    <w:rsid w:val="001117D5"/>
    <w:rsid w:val="00111B11"/>
    <w:rsid w:val="00111DC2"/>
    <w:rsid w:val="001131BA"/>
    <w:rsid w:val="00114AC6"/>
    <w:rsid w:val="0011594F"/>
    <w:rsid w:val="001169ED"/>
    <w:rsid w:val="00116FF2"/>
    <w:rsid w:val="00117027"/>
    <w:rsid w:val="00117B18"/>
    <w:rsid w:val="001208A3"/>
    <w:rsid w:val="001208B4"/>
    <w:rsid w:val="00121CF5"/>
    <w:rsid w:val="00122EB2"/>
    <w:rsid w:val="001236EC"/>
    <w:rsid w:val="0012370E"/>
    <w:rsid w:val="00123C8E"/>
    <w:rsid w:val="001254BF"/>
    <w:rsid w:val="00126425"/>
    <w:rsid w:val="00127095"/>
    <w:rsid w:val="0012712A"/>
    <w:rsid w:val="00130A6B"/>
    <w:rsid w:val="00130D23"/>
    <w:rsid w:val="00132637"/>
    <w:rsid w:val="00132933"/>
    <w:rsid w:val="00132978"/>
    <w:rsid w:val="00132AD8"/>
    <w:rsid w:val="00132BE6"/>
    <w:rsid w:val="00134ED5"/>
    <w:rsid w:val="001361F3"/>
    <w:rsid w:val="00136505"/>
    <w:rsid w:val="001367C1"/>
    <w:rsid w:val="00136A5B"/>
    <w:rsid w:val="00136AF5"/>
    <w:rsid w:val="00136DDF"/>
    <w:rsid w:val="00137864"/>
    <w:rsid w:val="00137D12"/>
    <w:rsid w:val="00137E4E"/>
    <w:rsid w:val="00141106"/>
    <w:rsid w:val="0014110E"/>
    <w:rsid w:val="00141E92"/>
    <w:rsid w:val="0014284C"/>
    <w:rsid w:val="00143800"/>
    <w:rsid w:val="00144146"/>
    <w:rsid w:val="00144B35"/>
    <w:rsid w:val="001466CF"/>
    <w:rsid w:val="0014695D"/>
    <w:rsid w:val="00146ECB"/>
    <w:rsid w:val="001472E2"/>
    <w:rsid w:val="00150157"/>
    <w:rsid w:val="00152607"/>
    <w:rsid w:val="00152D44"/>
    <w:rsid w:val="00153D2E"/>
    <w:rsid w:val="001542E0"/>
    <w:rsid w:val="0015473E"/>
    <w:rsid w:val="00154A62"/>
    <w:rsid w:val="00155304"/>
    <w:rsid w:val="00155ED3"/>
    <w:rsid w:val="00156059"/>
    <w:rsid w:val="00156E86"/>
    <w:rsid w:val="00157271"/>
    <w:rsid w:val="001574F5"/>
    <w:rsid w:val="0016031F"/>
    <w:rsid w:val="001603E9"/>
    <w:rsid w:val="00160756"/>
    <w:rsid w:val="001616BF"/>
    <w:rsid w:val="00162878"/>
    <w:rsid w:val="00165F71"/>
    <w:rsid w:val="00166DC6"/>
    <w:rsid w:val="00166E81"/>
    <w:rsid w:val="001674A9"/>
    <w:rsid w:val="00167C7A"/>
    <w:rsid w:val="00170BEC"/>
    <w:rsid w:val="00170FD8"/>
    <w:rsid w:val="00171247"/>
    <w:rsid w:val="0017227B"/>
    <w:rsid w:val="00172863"/>
    <w:rsid w:val="00173039"/>
    <w:rsid w:val="0017342D"/>
    <w:rsid w:val="001746F1"/>
    <w:rsid w:val="0017492E"/>
    <w:rsid w:val="001749CA"/>
    <w:rsid w:val="00174A93"/>
    <w:rsid w:val="00175109"/>
    <w:rsid w:val="00175576"/>
    <w:rsid w:val="00176421"/>
    <w:rsid w:val="00177132"/>
    <w:rsid w:val="001777DF"/>
    <w:rsid w:val="00181F0B"/>
    <w:rsid w:val="0018218F"/>
    <w:rsid w:val="0018359C"/>
    <w:rsid w:val="00183BA9"/>
    <w:rsid w:val="00183BE0"/>
    <w:rsid w:val="00184B64"/>
    <w:rsid w:val="00184BCE"/>
    <w:rsid w:val="00185267"/>
    <w:rsid w:val="001853BE"/>
    <w:rsid w:val="00185587"/>
    <w:rsid w:val="001859C9"/>
    <w:rsid w:val="00185CBA"/>
    <w:rsid w:val="00186825"/>
    <w:rsid w:val="00186E5D"/>
    <w:rsid w:val="00186FD5"/>
    <w:rsid w:val="00187E21"/>
    <w:rsid w:val="00190566"/>
    <w:rsid w:val="00191003"/>
    <w:rsid w:val="00191124"/>
    <w:rsid w:val="00191208"/>
    <w:rsid w:val="0019132D"/>
    <w:rsid w:val="00192797"/>
    <w:rsid w:val="00193B8C"/>
    <w:rsid w:val="0019455B"/>
    <w:rsid w:val="00194E03"/>
    <w:rsid w:val="00195590"/>
    <w:rsid w:val="001955F4"/>
    <w:rsid w:val="001958D9"/>
    <w:rsid w:val="00195ADB"/>
    <w:rsid w:val="00196323"/>
    <w:rsid w:val="00196D05"/>
    <w:rsid w:val="001970AE"/>
    <w:rsid w:val="001972D4"/>
    <w:rsid w:val="00197362"/>
    <w:rsid w:val="00197F05"/>
    <w:rsid w:val="001A06F5"/>
    <w:rsid w:val="001A1002"/>
    <w:rsid w:val="001A20CF"/>
    <w:rsid w:val="001A29C1"/>
    <w:rsid w:val="001A3F91"/>
    <w:rsid w:val="001A4E23"/>
    <w:rsid w:val="001A5208"/>
    <w:rsid w:val="001A59CC"/>
    <w:rsid w:val="001A5A2A"/>
    <w:rsid w:val="001A5CF5"/>
    <w:rsid w:val="001A60EB"/>
    <w:rsid w:val="001A7418"/>
    <w:rsid w:val="001B0EB3"/>
    <w:rsid w:val="001B17BA"/>
    <w:rsid w:val="001B2434"/>
    <w:rsid w:val="001B305B"/>
    <w:rsid w:val="001B4334"/>
    <w:rsid w:val="001B4D5B"/>
    <w:rsid w:val="001B551E"/>
    <w:rsid w:val="001B5669"/>
    <w:rsid w:val="001B6C06"/>
    <w:rsid w:val="001B76D4"/>
    <w:rsid w:val="001B7BAC"/>
    <w:rsid w:val="001B7D68"/>
    <w:rsid w:val="001C00A3"/>
    <w:rsid w:val="001C0B93"/>
    <w:rsid w:val="001C12B7"/>
    <w:rsid w:val="001C1419"/>
    <w:rsid w:val="001C18EE"/>
    <w:rsid w:val="001C1B91"/>
    <w:rsid w:val="001C1D1C"/>
    <w:rsid w:val="001C207B"/>
    <w:rsid w:val="001C257C"/>
    <w:rsid w:val="001C33E6"/>
    <w:rsid w:val="001C36A0"/>
    <w:rsid w:val="001C485E"/>
    <w:rsid w:val="001C4A60"/>
    <w:rsid w:val="001C5C43"/>
    <w:rsid w:val="001C62E5"/>
    <w:rsid w:val="001C6B5F"/>
    <w:rsid w:val="001C6E45"/>
    <w:rsid w:val="001C7331"/>
    <w:rsid w:val="001D05F8"/>
    <w:rsid w:val="001D0D11"/>
    <w:rsid w:val="001D1A32"/>
    <w:rsid w:val="001D220C"/>
    <w:rsid w:val="001D2304"/>
    <w:rsid w:val="001D232D"/>
    <w:rsid w:val="001D25FD"/>
    <w:rsid w:val="001D2658"/>
    <w:rsid w:val="001D298A"/>
    <w:rsid w:val="001D2E06"/>
    <w:rsid w:val="001D45F9"/>
    <w:rsid w:val="001D4BE7"/>
    <w:rsid w:val="001D5265"/>
    <w:rsid w:val="001D5567"/>
    <w:rsid w:val="001D5AE6"/>
    <w:rsid w:val="001D5B13"/>
    <w:rsid w:val="001D61B5"/>
    <w:rsid w:val="001D6DB1"/>
    <w:rsid w:val="001D72CB"/>
    <w:rsid w:val="001D735B"/>
    <w:rsid w:val="001E0182"/>
    <w:rsid w:val="001E0359"/>
    <w:rsid w:val="001E06B5"/>
    <w:rsid w:val="001E12CA"/>
    <w:rsid w:val="001E1887"/>
    <w:rsid w:val="001E3465"/>
    <w:rsid w:val="001E366B"/>
    <w:rsid w:val="001E4134"/>
    <w:rsid w:val="001E4A38"/>
    <w:rsid w:val="001E562D"/>
    <w:rsid w:val="001E6782"/>
    <w:rsid w:val="001E788A"/>
    <w:rsid w:val="001E7EE5"/>
    <w:rsid w:val="001F1DB5"/>
    <w:rsid w:val="001F2056"/>
    <w:rsid w:val="001F2371"/>
    <w:rsid w:val="001F66F2"/>
    <w:rsid w:val="001F70BE"/>
    <w:rsid w:val="00201643"/>
    <w:rsid w:val="00202081"/>
    <w:rsid w:val="002023CD"/>
    <w:rsid w:val="00202496"/>
    <w:rsid w:val="002045F1"/>
    <w:rsid w:val="002059C6"/>
    <w:rsid w:val="00205C37"/>
    <w:rsid w:val="00206025"/>
    <w:rsid w:val="002060CD"/>
    <w:rsid w:val="002064A7"/>
    <w:rsid w:val="002064B0"/>
    <w:rsid w:val="00206CBA"/>
    <w:rsid w:val="0020730E"/>
    <w:rsid w:val="002079B6"/>
    <w:rsid w:val="002117E0"/>
    <w:rsid w:val="0021232C"/>
    <w:rsid w:val="00212BA5"/>
    <w:rsid w:val="002163A7"/>
    <w:rsid w:val="00216CC2"/>
    <w:rsid w:val="002200E7"/>
    <w:rsid w:val="0022032D"/>
    <w:rsid w:val="00220419"/>
    <w:rsid w:val="002209D8"/>
    <w:rsid w:val="00220C7D"/>
    <w:rsid w:val="00220ED6"/>
    <w:rsid w:val="0022223F"/>
    <w:rsid w:val="00222A74"/>
    <w:rsid w:val="00224D9A"/>
    <w:rsid w:val="00225135"/>
    <w:rsid w:val="002260D1"/>
    <w:rsid w:val="00226442"/>
    <w:rsid w:val="0022694D"/>
    <w:rsid w:val="00226AAA"/>
    <w:rsid w:val="00230EFA"/>
    <w:rsid w:val="00231706"/>
    <w:rsid w:val="00231DDD"/>
    <w:rsid w:val="00232AD0"/>
    <w:rsid w:val="00232D58"/>
    <w:rsid w:val="00233E7D"/>
    <w:rsid w:val="00235BB9"/>
    <w:rsid w:val="00235FA0"/>
    <w:rsid w:val="002360AB"/>
    <w:rsid w:val="0023630E"/>
    <w:rsid w:val="00236B6B"/>
    <w:rsid w:val="00236CE4"/>
    <w:rsid w:val="0023721D"/>
    <w:rsid w:val="00237670"/>
    <w:rsid w:val="00240EDA"/>
    <w:rsid w:val="00241152"/>
    <w:rsid w:val="002412AC"/>
    <w:rsid w:val="00241975"/>
    <w:rsid w:val="002420A2"/>
    <w:rsid w:val="00242222"/>
    <w:rsid w:val="00243929"/>
    <w:rsid w:val="00243CCE"/>
    <w:rsid w:val="00243DFF"/>
    <w:rsid w:val="002445C4"/>
    <w:rsid w:val="00244B1A"/>
    <w:rsid w:val="00244D47"/>
    <w:rsid w:val="00244DFB"/>
    <w:rsid w:val="00245134"/>
    <w:rsid w:val="00245CEF"/>
    <w:rsid w:val="00245E63"/>
    <w:rsid w:val="00246D19"/>
    <w:rsid w:val="0024777B"/>
    <w:rsid w:val="00247F30"/>
    <w:rsid w:val="00250784"/>
    <w:rsid w:val="002508A8"/>
    <w:rsid w:val="00250BE4"/>
    <w:rsid w:val="0025127E"/>
    <w:rsid w:val="00252C38"/>
    <w:rsid w:val="002530F4"/>
    <w:rsid w:val="0025472C"/>
    <w:rsid w:val="0025527A"/>
    <w:rsid w:val="002559F1"/>
    <w:rsid w:val="002567FC"/>
    <w:rsid w:val="00256D96"/>
    <w:rsid w:val="00256E66"/>
    <w:rsid w:val="002575C4"/>
    <w:rsid w:val="00257B0E"/>
    <w:rsid w:val="00257BC8"/>
    <w:rsid w:val="00260D28"/>
    <w:rsid w:val="00260F35"/>
    <w:rsid w:val="0026100C"/>
    <w:rsid w:val="00261264"/>
    <w:rsid w:val="00261335"/>
    <w:rsid w:val="00262366"/>
    <w:rsid w:val="002628C9"/>
    <w:rsid w:val="002632AA"/>
    <w:rsid w:val="00263390"/>
    <w:rsid w:val="00263830"/>
    <w:rsid w:val="00263D16"/>
    <w:rsid w:val="00264100"/>
    <w:rsid w:val="002649C3"/>
    <w:rsid w:val="00265A25"/>
    <w:rsid w:val="00266186"/>
    <w:rsid w:val="0026635C"/>
    <w:rsid w:val="00266DA6"/>
    <w:rsid w:val="00266E69"/>
    <w:rsid w:val="002671DF"/>
    <w:rsid w:val="0026772C"/>
    <w:rsid w:val="00267793"/>
    <w:rsid w:val="00267805"/>
    <w:rsid w:val="00267E49"/>
    <w:rsid w:val="00270A7C"/>
    <w:rsid w:val="00270CA5"/>
    <w:rsid w:val="00270F27"/>
    <w:rsid w:val="00270FBC"/>
    <w:rsid w:val="00271BBB"/>
    <w:rsid w:val="00272041"/>
    <w:rsid w:val="002728C0"/>
    <w:rsid w:val="00272B86"/>
    <w:rsid w:val="00272D8D"/>
    <w:rsid w:val="00272FAF"/>
    <w:rsid w:val="002734C5"/>
    <w:rsid w:val="00273770"/>
    <w:rsid w:val="002746B8"/>
    <w:rsid w:val="00274843"/>
    <w:rsid w:val="00274B56"/>
    <w:rsid w:val="00275008"/>
    <w:rsid w:val="002753B7"/>
    <w:rsid w:val="0027587D"/>
    <w:rsid w:val="00275D5F"/>
    <w:rsid w:val="002762A6"/>
    <w:rsid w:val="0027694E"/>
    <w:rsid w:val="00276D88"/>
    <w:rsid w:val="0027745A"/>
    <w:rsid w:val="00277847"/>
    <w:rsid w:val="00277B40"/>
    <w:rsid w:val="00277F66"/>
    <w:rsid w:val="00277F93"/>
    <w:rsid w:val="002806E3"/>
    <w:rsid w:val="00280CA5"/>
    <w:rsid w:val="00280D1C"/>
    <w:rsid w:val="00281A6A"/>
    <w:rsid w:val="00281D06"/>
    <w:rsid w:val="00282CA7"/>
    <w:rsid w:val="00283AAB"/>
    <w:rsid w:val="00283E53"/>
    <w:rsid w:val="00285230"/>
    <w:rsid w:val="0028615A"/>
    <w:rsid w:val="00286215"/>
    <w:rsid w:val="00287E02"/>
    <w:rsid w:val="00287F1F"/>
    <w:rsid w:val="00290832"/>
    <w:rsid w:val="00290EDD"/>
    <w:rsid w:val="0029101B"/>
    <w:rsid w:val="00292070"/>
    <w:rsid w:val="0029264E"/>
    <w:rsid w:val="00292721"/>
    <w:rsid w:val="00293ABA"/>
    <w:rsid w:val="00294055"/>
    <w:rsid w:val="00294704"/>
    <w:rsid w:val="00294AA4"/>
    <w:rsid w:val="00294BD0"/>
    <w:rsid w:val="00295208"/>
    <w:rsid w:val="0029545F"/>
    <w:rsid w:val="002965C4"/>
    <w:rsid w:val="00297B23"/>
    <w:rsid w:val="002A0042"/>
    <w:rsid w:val="002A0A02"/>
    <w:rsid w:val="002A2046"/>
    <w:rsid w:val="002A2F6E"/>
    <w:rsid w:val="002A36CD"/>
    <w:rsid w:val="002A3F5D"/>
    <w:rsid w:val="002A4459"/>
    <w:rsid w:val="002A4C2A"/>
    <w:rsid w:val="002A4D5F"/>
    <w:rsid w:val="002A4D84"/>
    <w:rsid w:val="002A59C5"/>
    <w:rsid w:val="002A6CC0"/>
    <w:rsid w:val="002A719E"/>
    <w:rsid w:val="002A7694"/>
    <w:rsid w:val="002A77B9"/>
    <w:rsid w:val="002A7E91"/>
    <w:rsid w:val="002B0710"/>
    <w:rsid w:val="002B2AA0"/>
    <w:rsid w:val="002B3327"/>
    <w:rsid w:val="002B3863"/>
    <w:rsid w:val="002B3CD8"/>
    <w:rsid w:val="002B4AE6"/>
    <w:rsid w:val="002B5208"/>
    <w:rsid w:val="002B5946"/>
    <w:rsid w:val="002B5A7D"/>
    <w:rsid w:val="002C0321"/>
    <w:rsid w:val="002C371A"/>
    <w:rsid w:val="002C3E28"/>
    <w:rsid w:val="002C4AB4"/>
    <w:rsid w:val="002C634D"/>
    <w:rsid w:val="002C7415"/>
    <w:rsid w:val="002C7D40"/>
    <w:rsid w:val="002D0C53"/>
    <w:rsid w:val="002D15B4"/>
    <w:rsid w:val="002D3025"/>
    <w:rsid w:val="002D33EC"/>
    <w:rsid w:val="002D3807"/>
    <w:rsid w:val="002D3A35"/>
    <w:rsid w:val="002D44AB"/>
    <w:rsid w:val="002D45D0"/>
    <w:rsid w:val="002D5694"/>
    <w:rsid w:val="002D5DE1"/>
    <w:rsid w:val="002D69CB"/>
    <w:rsid w:val="002D79F3"/>
    <w:rsid w:val="002D7F0E"/>
    <w:rsid w:val="002D7F58"/>
    <w:rsid w:val="002E1547"/>
    <w:rsid w:val="002E268B"/>
    <w:rsid w:val="002E3EB0"/>
    <w:rsid w:val="002E47AC"/>
    <w:rsid w:val="002E51D2"/>
    <w:rsid w:val="002E577A"/>
    <w:rsid w:val="002E60B7"/>
    <w:rsid w:val="002E6794"/>
    <w:rsid w:val="002E6A6D"/>
    <w:rsid w:val="002E786C"/>
    <w:rsid w:val="002F054D"/>
    <w:rsid w:val="002F16D3"/>
    <w:rsid w:val="002F1CB8"/>
    <w:rsid w:val="002F1CF4"/>
    <w:rsid w:val="002F22A7"/>
    <w:rsid w:val="002F335C"/>
    <w:rsid w:val="002F3D20"/>
    <w:rsid w:val="002F3F28"/>
    <w:rsid w:val="002F4328"/>
    <w:rsid w:val="002F4B68"/>
    <w:rsid w:val="002F4C21"/>
    <w:rsid w:val="002F7760"/>
    <w:rsid w:val="0030000D"/>
    <w:rsid w:val="00300260"/>
    <w:rsid w:val="00300AD3"/>
    <w:rsid w:val="00302600"/>
    <w:rsid w:val="00302E25"/>
    <w:rsid w:val="003032B4"/>
    <w:rsid w:val="00303380"/>
    <w:rsid w:val="0030411C"/>
    <w:rsid w:val="00305952"/>
    <w:rsid w:val="00305A18"/>
    <w:rsid w:val="0030782C"/>
    <w:rsid w:val="00307923"/>
    <w:rsid w:val="003100B6"/>
    <w:rsid w:val="003107BE"/>
    <w:rsid w:val="00310807"/>
    <w:rsid w:val="00310C7A"/>
    <w:rsid w:val="00310CD9"/>
    <w:rsid w:val="0031147A"/>
    <w:rsid w:val="0031148E"/>
    <w:rsid w:val="00311491"/>
    <w:rsid w:val="003117BC"/>
    <w:rsid w:val="0031246A"/>
    <w:rsid w:val="003124EA"/>
    <w:rsid w:val="00313FA4"/>
    <w:rsid w:val="0031434D"/>
    <w:rsid w:val="003147BC"/>
    <w:rsid w:val="00314870"/>
    <w:rsid w:val="003148E8"/>
    <w:rsid w:val="00315235"/>
    <w:rsid w:val="00315DF9"/>
    <w:rsid w:val="00315E64"/>
    <w:rsid w:val="00315F5E"/>
    <w:rsid w:val="00316A7A"/>
    <w:rsid w:val="00317B68"/>
    <w:rsid w:val="00317E7E"/>
    <w:rsid w:val="0032026B"/>
    <w:rsid w:val="003205AC"/>
    <w:rsid w:val="003210D2"/>
    <w:rsid w:val="00321921"/>
    <w:rsid w:val="00323344"/>
    <w:rsid w:val="00323F60"/>
    <w:rsid w:val="00324A58"/>
    <w:rsid w:val="00325166"/>
    <w:rsid w:val="003264B8"/>
    <w:rsid w:val="00326BDE"/>
    <w:rsid w:val="003270B1"/>
    <w:rsid w:val="00327719"/>
    <w:rsid w:val="00327E4E"/>
    <w:rsid w:val="00327F1A"/>
    <w:rsid w:val="00330811"/>
    <w:rsid w:val="00330EB3"/>
    <w:rsid w:val="003312E6"/>
    <w:rsid w:val="00332F79"/>
    <w:rsid w:val="00332FC9"/>
    <w:rsid w:val="003331E8"/>
    <w:rsid w:val="00333630"/>
    <w:rsid w:val="003339FE"/>
    <w:rsid w:val="00333B95"/>
    <w:rsid w:val="00334466"/>
    <w:rsid w:val="00334706"/>
    <w:rsid w:val="00334FBE"/>
    <w:rsid w:val="003350C0"/>
    <w:rsid w:val="0033571C"/>
    <w:rsid w:val="00336870"/>
    <w:rsid w:val="00336C67"/>
    <w:rsid w:val="00336D3A"/>
    <w:rsid w:val="00336DF0"/>
    <w:rsid w:val="003371E9"/>
    <w:rsid w:val="00337245"/>
    <w:rsid w:val="003373B4"/>
    <w:rsid w:val="0033764F"/>
    <w:rsid w:val="00337E62"/>
    <w:rsid w:val="00337E90"/>
    <w:rsid w:val="00340003"/>
    <w:rsid w:val="00341D74"/>
    <w:rsid w:val="00342164"/>
    <w:rsid w:val="00342A53"/>
    <w:rsid w:val="0034359F"/>
    <w:rsid w:val="00344D9E"/>
    <w:rsid w:val="00346156"/>
    <w:rsid w:val="00346FCA"/>
    <w:rsid w:val="00350403"/>
    <w:rsid w:val="00351B1C"/>
    <w:rsid w:val="00352E80"/>
    <w:rsid w:val="003538D5"/>
    <w:rsid w:val="00353992"/>
    <w:rsid w:val="00353EB3"/>
    <w:rsid w:val="003545C3"/>
    <w:rsid w:val="0035552C"/>
    <w:rsid w:val="0035684F"/>
    <w:rsid w:val="003569C8"/>
    <w:rsid w:val="0035725A"/>
    <w:rsid w:val="003574D2"/>
    <w:rsid w:val="003576E7"/>
    <w:rsid w:val="003579CE"/>
    <w:rsid w:val="00357B74"/>
    <w:rsid w:val="00360AA9"/>
    <w:rsid w:val="003620DF"/>
    <w:rsid w:val="00362581"/>
    <w:rsid w:val="0036317D"/>
    <w:rsid w:val="00363BDB"/>
    <w:rsid w:val="00363E99"/>
    <w:rsid w:val="00364752"/>
    <w:rsid w:val="003655B3"/>
    <w:rsid w:val="00365ADC"/>
    <w:rsid w:val="00365BE4"/>
    <w:rsid w:val="00366031"/>
    <w:rsid w:val="00366C22"/>
    <w:rsid w:val="00367159"/>
    <w:rsid w:val="00367A93"/>
    <w:rsid w:val="0037012A"/>
    <w:rsid w:val="0037039B"/>
    <w:rsid w:val="0037070A"/>
    <w:rsid w:val="00370DCA"/>
    <w:rsid w:val="00372D59"/>
    <w:rsid w:val="00373A3D"/>
    <w:rsid w:val="0037457E"/>
    <w:rsid w:val="00376731"/>
    <w:rsid w:val="00377161"/>
    <w:rsid w:val="003805F0"/>
    <w:rsid w:val="00380AB7"/>
    <w:rsid w:val="00381584"/>
    <w:rsid w:val="0038243D"/>
    <w:rsid w:val="0038282F"/>
    <w:rsid w:val="00383597"/>
    <w:rsid w:val="003835FC"/>
    <w:rsid w:val="00384E90"/>
    <w:rsid w:val="00386075"/>
    <w:rsid w:val="00386559"/>
    <w:rsid w:val="00386563"/>
    <w:rsid w:val="00386B64"/>
    <w:rsid w:val="00386D07"/>
    <w:rsid w:val="00386EDA"/>
    <w:rsid w:val="00387115"/>
    <w:rsid w:val="003877BC"/>
    <w:rsid w:val="00387FB1"/>
    <w:rsid w:val="0039026B"/>
    <w:rsid w:val="003907E1"/>
    <w:rsid w:val="003919CB"/>
    <w:rsid w:val="00391B73"/>
    <w:rsid w:val="00391FBF"/>
    <w:rsid w:val="0039251B"/>
    <w:rsid w:val="003925FD"/>
    <w:rsid w:val="00392BC4"/>
    <w:rsid w:val="003934E8"/>
    <w:rsid w:val="003940CA"/>
    <w:rsid w:val="003943F1"/>
    <w:rsid w:val="00394784"/>
    <w:rsid w:val="0039486E"/>
    <w:rsid w:val="0039624A"/>
    <w:rsid w:val="003971D1"/>
    <w:rsid w:val="003973D1"/>
    <w:rsid w:val="00397619"/>
    <w:rsid w:val="00397A02"/>
    <w:rsid w:val="00397AC5"/>
    <w:rsid w:val="003A0B0E"/>
    <w:rsid w:val="003A0E26"/>
    <w:rsid w:val="003A2951"/>
    <w:rsid w:val="003A3076"/>
    <w:rsid w:val="003A3947"/>
    <w:rsid w:val="003A3C68"/>
    <w:rsid w:val="003A4401"/>
    <w:rsid w:val="003A6C1D"/>
    <w:rsid w:val="003A7964"/>
    <w:rsid w:val="003A7B00"/>
    <w:rsid w:val="003B06BA"/>
    <w:rsid w:val="003B0C51"/>
    <w:rsid w:val="003B0EB8"/>
    <w:rsid w:val="003B229B"/>
    <w:rsid w:val="003B27BF"/>
    <w:rsid w:val="003B33CC"/>
    <w:rsid w:val="003B3E04"/>
    <w:rsid w:val="003B43D9"/>
    <w:rsid w:val="003B5930"/>
    <w:rsid w:val="003B5A29"/>
    <w:rsid w:val="003B6394"/>
    <w:rsid w:val="003B6B42"/>
    <w:rsid w:val="003B6C98"/>
    <w:rsid w:val="003C01CC"/>
    <w:rsid w:val="003C038E"/>
    <w:rsid w:val="003C1EFC"/>
    <w:rsid w:val="003C2657"/>
    <w:rsid w:val="003C2A99"/>
    <w:rsid w:val="003C2B09"/>
    <w:rsid w:val="003C2ED2"/>
    <w:rsid w:val="003C3778"/>
    <w:rsid w:val="003C4EC9"/>
    <w:rsid w:val="003C59EA"/>
    <w:rsid w:val="003C6F55"/>
    <w:rsid w:val="003C7179"/>
    <w:rsid w:val="003C772F"/>
    <w:rsid w:val="003D1E46"/>
    <w:rsid w:val="003D2E01"/>
    <w:rsid w:val="003D3D37"/>
    <w:rsid w:val="003D45AD"/>
    <w:rsid w:val="003D4956"/>
    <w:rsid w:val="003D529E"/>
    <w:rsid w:val="003D5C59"/>
    <w:rsid w:val="003D6216"/>
    <w:rsid w:val="003D6FB7"/>
    <w:rsid w:val="003D6FF7"/>
    <w:rsid w:val="003D71F9"/>
    <w:rsid w:val="003D79D5"/>
    <w:rsid w:val="003E027A"/>
    <w:rsid w:val="003E174B"/>
    <w:rsid w:val="003E19C2"/>
    <w:rsid w:val="003E213F"/>
    <w:rsid w:val="003E2C46"/>
    <w:rsid w:val="003E33ED"/>
    <w:rsid w:val="003E344B"/>
    <w:rsid w:val="003E56F1"/>
    <w:rsid w:val="003E581C"/>
    <w:rsid w:val="003E5F87"/>
    <w:rsid w:val="003E698F"/>
    <w:rsid w:val="003E6B30"/>
    <w:rsid w:val="003F09D0"/>
    <w:rsid w:val="003F0B56"/>
    <w:rsid w:val="003F0EBB"/>
    <w:rsid w:val="003F11ED"/>
    <w:rsid w:val="003F26FD"/>
    <w:rsid w:val="003F2BA7"/>
    <w:rsid w:val="003F42A2"/>
    <w:rsid w:val="003F47CE"/>
    <w:rsid w:val="003F4C8D"/>
    <w:rsid w:val="003F5813"/>
    <w:rsid w:val="003F69F0"/>
    <w:rsid w:val="003F6C84"/>
    <w:rsid w:val="003F6D99"/>
    <w:rsid w:val="00400420"/>
    <w:rsid w:val="004010BC"/>
    <w:rsid w:val="00401221"/>
    <w:rsid w:val="004012FE"/>
    <w:rsid w:val="00401557"/>
    <w:rsid w:val="00401F16"/>
    <w:rsid w:val="00402A4E"/>
    <w:rsid w:val="00402B1F"/>
    <w:rsid w:val="00402B76"/>
    <w:rsid w:val="0040302A"/>
    <w:rsid w:val="0040342A"/>
    <w:rsid w:val="00404262"/>
    <w:rsid w:val="00404CB2"/>
    <w:rsid w:val="00405614"/>
    <w:rsid w:val="0040599A"/>
    <w:rsid w:val="00405A07"/>
    <w:rsid w:val="00406ABB"/>
    <w:rsid w:val="00407B8C"/>
    <w:rsid w:val="00410874"/>
    <w:rsid w:val="00411AC0"/>
    <w:rsid w:val="00413C7A"/>
    <w:rsid w:val="004143BE"/>
    <w:rsid w:val="004145F4"/>
    <w:rsid w:val="0041553D"/>
    <w:rsid w:val="00415B4C"/>
    <w:rsid w:val="004178B6"/>
    <w:rsid w:val="004201AF"/>
    <w:rsid w:val="00420B52"/>
    <w:rsid w:val="00421F6F"/>
    <w:rsid w:val="00422597"/>
    <w:rsid w:val="0042262D"/>
    <w:rsid w:val="004231CC"/>
    <w:rsid w:val="00423D2F"/>
    <w:rsid w:val="0042507E"/>
    <w:rsid w:val="00425C47"/>
    <w:rsid w:val="004266B7"/>
    <w:rsid w:val="004266F3"/>
    <w:rsid w:val="00426D13"/>
    <w:rsid w:val="00427324"/>
    <w:rsid w:val="00431130"/>
    <w:rsid w:val="0043168A"/>
    <w:rsid w:val="004321AA"/>
    <w:rsid w:val="00432544"/>
    <w:rsid w:val="00432A8F"/>
    <w:rsid w:val="004332C0"/>
    <w:rsid w:val="004335D9"/>
    <w:rsid w:val="0043387B"/>
    <w:rsid w:val="00433DD2"/>
    <w:rsid w:val="00436E1D"/>
    <w:rsid w:val="00436F7A"/>
    <w:rsid w:val="004400F4"/>
    <w:rsid w:val="00440605"/>
    <w:rsid w:val="00440A4D"/>
    <w:rsid w:val="0044348D"/>
    <w:rsid w:val="004439DE"/>
    <w:rsid w:val="00443DC5"/>
    <w:rsid w:val="00443EFF"/>
    <w:rsid w:val="00443F7E"/>
    <w:rsid w:val="004446D2"/>
    <w:rsid w:val="00444E48"/>
    <w:rsid w:val="00445424"/>
    <w:rsid w:val="00445845"/>
    <w:rsid w:val="00445B6D"/>
    <w:rsid w:val="00445FAF"/>
    <w:rsid w:val="004463C7"/>
    <w:rsid w:val="00446698"/>
    <w:rsid w:val="00446C40"/>
    <w:rsid w:val="004475E8"/>
    <w:rsid w:val="0044766B"/>
    <w:rsid w:val="0045014E"/>
    <w:rsid w:val="00450660"/>
    <w:rsid w:val="00452474"/>
    <w:rsid w:val="004528A5"/>
    <w:rsid w:val="00453C4D"/>
    <w:rsid w:val="00454384"/>
    <w:rsid w:val="00454C9A"/>
    <w:rsid w:val="00455054"/>
    <w:rsid w:val="00455622"/>
    <w:rsid w:val="00455D55"/>
    <w:rsid w:val="0045631C"/>
    <w:rsid w:val="0045650C"/>
    <w:rsid w:val="004566F7"/>
    <w:rsid w:val="00456FBA"/>
    <w:rsid w:val="004573B0"/>
    <w:rsid w:val="00457573"/>
    <w:rsid w:val="00457CEB"/>
    <w:rsid w:val="00457D10"/>
    <w:rsid w:val="004602CE"/>
    <w:rsid w:val="00461D92"/>
    <w:rsid w:val="00462232"/>
    <w:rsid w:val="00462B4F"/>
    <w:rsid w:val="004644ED"/>
    <w:rsid w:val="004646F0"/>
    <w:rsid w:val="004647D2"/>
    <w:rsid w:val="004647FA"/>
    <w:rsid w:val="00465768"/>
    <w:rsid w:val="00465BB0"/>
    <w:rsid w:val="00465EA0"/>
    <w:rsid w:val="0046793A"/>
    <w:rsid w:val="00470582"/>
    <w:rsid w:val="0047078B"/>
    <w:rsid w:val="00470FCF"/>
    <w:rsid w:val="00472C64"/>
    <w:rsid w:val="00472E57"/>
    <w:rsid w:val="0047349D"/>
    <w:rsid w:val="004742D3"/>
    <w:rsid w:val="00474B79"/>
    <w:rsid w:val="00475891"/>
    <w:rsid w:val="004759CB"/>
    <w:rsid w:val="004762A2"/>
    <w:rsid w:val="004805E1"/>
    <w:rsid w:val="0048075C"/>
    <w:rsid w:val="0048094A"/>
    <w:rsid w:val="00480B08"/>
    <w:rsid w:val="0048132E"/>
    <w:rsid w:val="004819C8"/>
    <w:rsid w:val="0048219C"/>
    <w:rsid w:val="00483072"/>
    <w:rsid w:val="0048327B"/>
    <w:rsid w:val="00483384"/>
    <w:rsid w:val="004839F6"/>
    <w:rsid w:val="004849DD"/>
    <w:rsid w:val="0048625A"/>
    <w:rsid w:val="004862AF"/>
    <w:rsid w:val="00486D3C"/>
    <w:rsid w:val="00486F19"/>
    <w:rsid w:val="00487931"/>
    <w:rsid w:val="0049005C"/>
    <w:rsid w:val="00490213"/>
    <w:rsid w:val="00490D96"/>
    <w:rsid w:val="00490F35"/>
    <w:rsid w:val="00492161"/>
    <w:rsid w:val="00492E59"/>
    <w:rsid w:val="004938B4"/>
    <w:rsid w:val="00494903"/>
    <w:rsid w:val="00494E82"/>
    <w:rsid w:val="0049549D"/>
    <w:rsid w:val="0049624C"/>
    <w:rsid w:val="00496D7D"/>
    <w:rsid w:val="00497CF4"/>
    <w:rsid w:val="004A0DD8"/>
    <w:rsid w:val="004A102D"/>
    <w:rsid w:val="004A2837"/>
    <w:rsid w:val="004A2953"/>
    <w:rsid w:val="004A2954"/>
    <w:rsid w:val="004A2C66"/>
    <w:rsid w:val="004A40A6"/>
    <w:rsid w:val="004A4676"/>
    <w:rsid w:val="004A4741"/>
    <w:rsid w:val="004A4D07"/>
    <w:rsid w:val="004A583C"/>
    <w:rsid w:val="004A58AB"/>
    <w:rsid w:val="004A5FAD"/>
    <w:rsid w:val="004A7777"/>
    <w:rsid w:val="004B2513"/>
    <w:rsid w:val="004B2F6E"/>
    <w:rsid w:val="004B308D"/>
    <w:rsid w:val="004B3FEC"/>
    <w:rsid w:val="004B4544"/>
    <w:rsid w:val="004B5252"/>
    <w:rsid w:val="004B5447"/>
    <w:rsid w:val="004B5651"/>
    <w:rsid w:val="004B5ED8"/>
    <w:rsid w:val="004B6E87"/>
    <w:rsid w:val="004B707C"/>
    <w:rsid w:val="004B73AB"/>
    <w:rsid w:val="004B744B"/>
    <w:rsid w:val="004B753B"/>
    <w:rsid w:val="004B7BA1"/>
    <w:rsid w:val="004B7F69"/>
    <w:rsid w:val="004C0222"/>
    <w:rsid w:val="004C09C6"/>
    <w:rsid w:val="004C222F"/>
    <w:rsid w:val="004C32C5"/>
    <w:rsid w:val="004C48CE"/>
    <w:rsid w:val="004C55B2"/>
    <w:rsid w:val="004C7398"/>
    <w:rsid w:val="004C73D8"/>
    <w:rsid w:val="004D05D5"/>
    <w:rsid w:val="004D0F78"/>
    <w:rsid w:val="004D11E3"/>
    <w:rsid w:val="004D178F"/>
    <w:rsid w:val="004D1F3E"/>
    <w:rsid w:val="004D25BC"/>
    <w:rsid w:val="004D3DAE"/>
    <w:rsid w:val="004D3F99"/>
    <w:rsid w:val="004D40EB"/>
    <w:rsid w:val="004D4BBB"/>
    <w:rsid w:val="004D5836"/>
    <w:rsid w:val="004D5F88"/>
    <w:rsid w:val="004D692A"/>
    <w:rsid w:val="004D6B7F"/>
    <w:rsid w:val="004D6CB1"/>
    <w:rsid w:val="004D7F86"/>
    <w:rsid w:val="004E0283"/>
    <w:rsid w:val="004E14C3"/>
    <w:rsid w:val="004E1704"/>
    <w:rsid w:val="004E19E7"/>
    <w:rsid w:val="004E20D7"/>
    <w:rsid w:val="004E2328"/>
    <w:rsid w:val="004E3EE5"/>
    <w:rsid w:val="004E4437"/>
    <w:rsid w:val="004E5B09"/>
    <w:rsid w:val="004E6E85"/>
    <w:rsid w:val="004E75BE"/>
    <w:rsid w:val="004E765F"/>
    <w:rsid w:val="004F0546"/>
    <w:rsid w:val="004F069F"/>
    <w:rsid w:val="004F2A9A"/>
    <w:rsid w:val="004F2D33"/>
    <w:rsid w:val="004F42A0"/>
    <w:rsid w:val="004F5460"/>
    <w:rsid w:val="004F6795"/>
    <w:rsid w:val="004F691C"/>
    <w:rsid w:val="004F6C1E"/>
    <w:rsid w:val="004F6F5A"/>
    <w:rsid w:val="004F7BA1"/>
    <w:rsid w:val="004F7D27"/>
    <w:rsid w:val="004F7F11"/>
    <w:rsid w:val="00500A32"/>
    <w:rsid w:val="00501D90"/>
    <w:rsid w:val="00501EE1"/>
    <w:rsid w:val="00502436"/>
    <w:rsid w:val="005034FE"/>
    <w:rsid w:val="00503FC7"/>
    <w:rsid w:val="00504D5E"/>
    <w:rsid w:val="00505573"/>
    <w:rsid w:val="00505A7A"/>
    <w:rsid w:val="00506DF6"/>
    <w:rsid w:val="005072D1"/>
    <w:rsid w:val="0050788C"/>
    <w:rsid w:val="00507AB7"/>
    <w:rsid w:val="00510B78"/>
    <w:rsid w:val="0051150B"/>
    <w:rsid w:val="00512AC0"/>
    <w:rsid w:val="00513C62"/>
    <w:rsid w:val="00514286"/>
    <w:rsid w:val="005143D0"/>
    <w:rsid w:val="005152F0"/>
    <w:rsid w:val="00517941"/>
    <w:rsid w:val="005204FA"/>
    <w:rsid w:val="00521698"/>
    <w:rsid w:val="00521C76"/>
    <w:rsid w:val="00521DC3"/>
    <w:rsid w:val="00522A8D"/>
    <w:rsid w:val="005230B4"/>
    <w:rsid w:val="00524CB4"/>
    <w:rsid w:val="00525C13"/>
    <w:rsid w:val="00525D64"/>
    <w:rsid w:val="005264E8"/>
    <w:rsid w:val="0053130C"/>
    <w:rsid w:val="00531A8C"/>
    <w:rsid w:val="00531DCC"/>
    <w:rsid w:val="00532811"/>
    <w:rsid w:val="00532DB0"/>
    <w:rsid w:val="00533B0A"/>
    <w:rsid w:val="005349CD"/>
    <w:rsid w:val="00535488"/>
    <w:rsid w:val="0053638D"/>
    <w:rsid w:val="00536540"/>
    <w:rsid w:val="00537088"/>
    <w:rsid w:val="00540FFE"/>
    <w:rsid w:val="005417B7"/>
    <w:rsid w:val="00541CE5"/>
    <w:rsid w:val="00541E75"/>
    <w:rsid w:val="00542521"/>
    <w:rsid w:val="00542805"/>
    <w:rsid w:val="00542918"/>
    <w:rsid w:val="00542ADA"/>
    <w:rsid w:val="00543FF5"/>
    <w:rsid w:val="005441B8"/>
    <w:rsid w:val="0054452C"/>
    <w:rsid w:val="00544B52"/>
    <w:rsid w:val="005450DE"/>
    <w:rsid w:val="00545EA3"/>
    <w:rsid w:val="005469ED"/>
    <w:rsid w:val="00546F47"/>
    <w:rsid w:val="005475B5"/>
    <w:rsid w:val="00550608"/>
    <w:rsid w:val="005509E1"/>
    <w:rsid w:val="00550B8B"/>
    <w:rsid w:val="005522F7"/>
    <w:rsid w:val="0055230F"/>
    <w:rsid w:val="005526A0"/>
    <w:rsid w:val="00552F0A"/>
    <w:rsid w:val="0055381A"/>
    <w:rsid w:val="005539AC"/>
    <w:rsid w:val="005544C7"/>
    <w:rsid w:val="00555498"/>
    <w:rsid w:val="005554F5"/>
    <w:rsid w:val="00556041"/>
    <w:rsid w:val="00556167"/>
    <w:rsid w:val="005565B0"/>
    <w:rsid w:val="00556AA5"/>
    <w:rsid w:val="00557EA5"/>
    <w:rsid w:val="0056153B"/>
    <w:rsid w:val="00561666"/>
    <w:rsid w:val="005629E6"/>
    <w:rsid w:val="00563352"/>
    <w:rsid w:val="0056347D"/>
    <w:rsid w:val="005635FE"/>
    <w:rsid w:val="005638EB"/>
    <w:rsid w:val="00563AB2"/>
    <w:rsid w:val="00563DBA"/>
    <w:rsid w:val="00564697"/>
    <w:rsid w:val="00564747"/>
    <w:rsid w:val="00565355"/>
    <w:rsid w:val="005655BD"/>
    <w:rsid w:val="00565F12"/>
    <w:rsid w:val="0056719A"/>
    <w:rsid w:val="005679DF"/>
    <w:rsid w:val="005701B5"/>
    <w:rsid w:val="0057046A"/>
    <w:rsid w:val="005719BB"/>
    <w:rsid w:val="0057204D"/>
    <w:rsid w:val="00572CB5"/>
    <w:rsid w:val="00572F81"/>
    <w:rsid w:val="005750CE"/>
    <w:rsid w:val="0057573A"/>
    <w:rsid w:val="005757A6"/>
    <w:rsid w:val="00575EDE"/>
    <w:rsid w:val="005768A1"/>
    <w:rsid w:val="00576CD7"/>
    <w:rsid w:val="00576F5C"/>
    <w:rsid w:val="00577052"/>
    <w:rsid w:val="005779C0"/>
    <w:rsid w:val="00580480"/>
    <w:rsid w:val="0058066F"/>
    <w:rsid w:val="00581630"/>
    <w:rsid w:val="00581E1E"/>
    <w:rsid w:val="005824FD"/>
    <w:rsid w:val="00582584"/>
    <w:rsid w:val="005826E2"/>
    <w:rsid w:val="00582A4D"/>
    <w:rsid w:val="00582ED6"/>
    <w:rsid w:val="0058337B"/>
    <w:rsid w:val="00583534"/>
    <w:rsid w:val="0058391A"/>
    <w:rsid w:val="005843A7"/>
    <w:rsid w:val="005843F7"/>
    <w:rsid w:val="00584769"/>
    <w:rsid w:val="00585F2E"/>
    <w:rsid w:val="0058674C"/>
    <w:rsid w:val="005873D1"/>
    <w:rsid w:val="00587448"/>
    <w:rsid w:val="005906D3"/>
    <w:rsid w:val="00590818"/>
    <w:rsid w:val="00590834"/>
    <w:rsid w:val="00592232"/>
    <w:rsid w:val="005926A4"/>
    <w:rsid w:val="0059430C"/>
    <w:rsid w:val="00595CD3"/>
    <w:rsid w:val="00596615"/>
    <w:rsid w:val="00596947"/>
    <w:rsid w:val="00597D5B"/>
    <w:rsid w:val="005A183E"/>
    <w:rsid w:val="005A1BF7"/>
    <w:rsid w:val="005A1FE0"/>
    <w:rsid w:val="005A2DEA"/>
    <w:rsid w:val="005A3177"/>
    <w:rsid w:val="005A3EA0"/>
    <w:rsid w:val="005A4844"/>
    <w:rsid w:val="005A6ED1"/>
    <w:rsid w:val="005A74DD"/>
    <w:rsid w:val="005A77BA"/>
    <w:rsid w:val="005B099C"/>
    <w:rsid w:val="005B1DD5"/>
    <w:rsid w:val="005B1F1C"/>
    <w:rsid w:val="005B39D2"/>
    <w:rsid w:val="005B4817"/>
    <w:rsid w:val="005B6536"/>
    <w:rsid w:val="005B6D8F"/>
    <w:rsid w:val="005B7C11"/>
    <w:rsid w:val="005C0C9A"/>
    <w:rsid w:val="005C0D82"/>
    <w:rsid w:val="005C172A"/>
    <w:rsid w:val="005C369B"/>
    <w:rsid w:val="005C371D"/>
    <w:rsid w:val="005C4603"/>
    <w:rsid w:val="005C4D5E"/>
    <w:rsid w:val="005D099F"/>
    <w:rsid w:val="005D0AFF"/>
    <w:rsid w:val="005D0ED6"/>
    <w:rsid w:val="005D19B1"/>
    <w:rsid w:val="005D3295"/>
    <w:rsid w:val="005D36D8"/>
    <w:rsid w:val="005D3B84"/>
    <w:rsid w:val="005D44A2"/>
    <w:rsid w:val="005D47D7"/>
    <w:rsid w:val="005D5EA4"/>
    <w:rsid w:val="005D6A12"/>
    <w:rsid w:val="005D6D59"/>
    <w:rsid w:val="005E0304"/>
    <w:rsid w:val="005E11F4"/>
    <w:rsid w:val="005E1666"/>
    <w:rsid w:val="005E3284"/>
    <w:rsid w:val="005E32B7"/>
    <w:rsid w:val="005E3A0B"/>
    <w:rsid w:val="005E3B0E"/>
    <w:rsid w:val="005E3B48"/>
    <w:rsid w:val="005E450E"/>
    <w:rsid w:val="005E4815"/>
    <w:rsid w:val="005E5AE6"/>
    <w:rsid w:val="005E5F33"/>
    <w:rsid w:val="005E662A"/>
    <w:rsid w:val="005E701E"/>
    <w:rsid w:val="005E7037"/>
    <w:rsid w:val="005E760E"/>
    <w:rsid w:val="005E7946"/>
    <w:rsid w:val="005F0525"/>
    <w:rsid w:val="005F1452"/>
    <w:rsid w:val="005F2006"/>
    <w:rsid w:val="005F242D"/>
    <w:rsid w:val="005F2827"/>
    <w:rsid w:val="005F2C2F"/>
    <w:rsid w:val="005F2DD6"/>
    <w:rsid w:val="005F2EBB"/>
    <w:rsid w:val="005F46AD"/>
    <w:rsid w:val="005F521B"/>
    <w:rsid w:val="005F53E7"/>
    <w:rsid w:val="005F5BA0"/>
    <w:rsid w:val="005F7A77"/>
    <w:rsid w:val="00600986"/>
    <w:rsid w:val="00600B53"/>
    <w:rsid w:val="00601817"/>
    <w:rsid w:val="0060380E"/>
    <w:rsid w:val="00604EAF"/>
    <w:rsid w:val="0060549F"/>
    <w:rsid w:val="006064CE"/>
    <w:rsid w:val="0061063F"/>
    <w:rsid w:val="00612668"/>
    <w:rsid w:val="00615151"/>
    <w:rsid w:val="006160DC"/>
    <w:rsid w:val="006167BC"/>
    <w:rsid w:val="0061681A"/>
    <w:rsid w:val="0061783E"/>
    <w:rsid w:val="006204CD"/>
    <w:rsid w:val="00621C1B"/>
    <w:rsid w:val="00621F34"/>
    <w:rsid w:val="00622195"/>
    <w:rsid w:val="00622C99"/>
    <w:rsid w:val="00624F1D"/>
    <w:rsid w:val="006252B7"/>
    <w:rsid w:val="00626224"/>
    <w:rsid w:val="0062696C"/>
    <w:rsid w:val="00630054"/>
    <w:rsid w:val="006317DC"/>
    <w:rsid w:val="00633720"/>
    <w:rsid w:val="006338C6"/>
    <w:rsid w:val="00634B4E"/>
    <w:rsid w:val="00634FB5"/>
    <w:rsid w:val="006355E5"/>
    <w:rsid w:val="0063588D"/>
    <w:rsid w:val="006369D6"/>
    <w:rsid w:val="00636F6E"/>
    <w:rsid w:val="006371BB"/>
    <w:rsid w:val="00637D4C"/>
    <w:rsid w:val="00640B39"/>
    <w:rsid w:val="00641881"/>
    <w:rsid w:val="00642359"/>
    <w:rsid w:val="006433B5"/>
    <w:rsid w:val="00645088"/>
    <w:rsid w:val="00645276"/>
    <w:rsid w:val="00645D61"/>
    <w:rsid w:val="00646869"/>
    <w:rsid w:val="006478D6"/>
    <w:rsid w:val="00647E07"/>
    <w:rsid w:val="0065074A"/>
    <w:rsid w:val="00651B0B"/>
    <w:rsid w:val="00652B3D"/>
    <w:rsid w:val="00653611"/>
    <w:rsid w:val="00654014"/>
    <w:rsid w:val="00654E21"/>
    <w:rsid w:val="0065764E"/>
    <w:rsid w:val="00660250"/>
    <w:rsid w:val="00660288"/>
    <w:rsid w:val="0066053A"/>
    <w:rsid w:val="00661A97"/>
    <w:rsid w:val="00661DD7"/>
    <w:rsid w:val="00663389"/>
    <w:rsid w:val="00664007"/>
    <w:rsid w:val="00664C0F"/>
    <w:rsid w:val="00664D95"/>
    <w:rsid w:val="006653BD"/>
    <w:rsid w:val="00665E43"/>
    <w:rsid w:val="006662EA"/>
    <w:rsid w:val="00667439"/>
    <w:rsid w:val="00670381"/>
    <w:rsid w:val="00670959"/>
    <w:rsid w:val="00671426"/>
    <w:rsid w:val="0067240D"/>
    <w:rsid w:val="006728D1"/>
    <w:rsid w:val="006737AD"/>
    <w:rsid w:val="006751E5"/>
    <w:rsid w:val="00676B93"/>
    <w:rsid w:val="00676C0E"/>
    <w:rsid w:val="00676DFF"/>
    <w:rsid w:val="00677226"/>
    <w:rsid w:val="00677279"/>
    <w:rsid w:val="006777FA"/>
    <w:rsid w:val="00677A44"/>
    <w:rsid w:val="00680B01"/>
    <w:rsid w:val="006811F8"/>
    <w:rsid w:val="00681640"/>
    <w:rsid w:val="00681CC3"/>
    <w:rsid w:val="00682BC0"/>
    <w:rsid w:val="00683B0F"/>
    <w:rsid w:val="00684BF8"/>
    <w:rsid w:val="0068582A"/>
    <w:rsid w:val="00685E72"/>
    <w:rsid w:val="006907F0"/>
    <w:rsid w:val="00691425"/>
    <w:rsid w:val="006924DF"/>
    <w:rsid w:val="00692B51"/>
    <w:rsid w:val="00693096"/>
    <w:rsid w:val="006938F2"/>
    <w:rsid w:val="006942BF"/>
    <w:rsid w:val="00695DB4"/>
    <w:rsid w:val="00697213"/>
    <w:rsid w:val="0069726F"/>
    <w:rsid w:val="0069741C"/>
    <w:rsid w:val="00697B7B"/>
    <w:rsid w:val="00697F74"/>
    <w:rsid w:val="006A04BA"/>
    <w:rsid w:val="006A06B2"/>
    <w:rsid w:val="006A2637"/>
    <w:rsid w:val="006A3400"/>
    <w:rsid w:val="006A35D4"/>
    <w:rsid w:val="006A4859"/>
    <w:rsid w:val="006A4C02"/>
    <w:rsid w:val="006A4C80"/>
    <w:rsid w:val="006A4E5A"/>
    <w:rsid w:val="006A61EF"/>
    <w:rsid w:val="006A6843"/>
    <w:rsid w:val="006B011D"/>
    <w:rsid w:val="006B02AF"/>
    <w:rsid w:val="006B0D76"/>
    <w:rsid w:val="006B10E7"/>
    <w:rsid w:val="006B1882"/>
    <w:rsid w:val="006B20E3"/>
    <w:rsid w:val="006B2B4A"/>
    <w:rsid w:val="006B324B"/>
    <w:rsid w:val="006B3381"/>
    <w:rsid w:val="006B34D5"/>
    <w:rsid w:val="006B3D3E"/>
    <w:rsid w:val="006B4A01"/>
    <w:rsid w:val="006B4CDB"/>
    <w:rsid w:val="006B5A02"/>
    <w:rsid w:val="006B64AD"/>
    <w:rsid w:val="006B7987"/>
    <w:rsid w:val="006C00D1"/>
    <w:rsid w:val="006C0217"/>
    <w:rsid w:val="006C0D75"/>
    <w:rsid w:val="006C0D84"/>
    <w:rsid w:val="006C1D07"/>
    <w:rsid w:val="006C2220"/>
    <w:rsid w:val="006C3B22"/>
    <w:rsid w:val="006C445E"/>
    <w:rsid w:val="006C449D"/>
    <w:rsid w:val="006C46D3"/>
    <w:rsid w:val="006C51AC"/>
    <w:rsid w:val="006C528E"/>
    <w:rsid w:val="006C5DFA"/>
    <w:rsid w:val="006C5FAA"/>
    <w:rsid w:val="006C6A13"/>
    <w:rsid w:val="006C6E1B"/>
    <w:rsid w:val="006C6E8D"/>
    <w:rsid w:val="006C75F5"/>
    <w:rsid w:val="006C7B0B"/>
    <w:rsid w:val="006D02AD"/>
    <w:rsid w:val="006D037F"/>
    <w:rsid w:val="006D0E68"/>
    <w:rsid w:val="006D0F7E"/>
    <w:rsid w:val="006D2231"/>
    <w:rsid w:val="006D264A"/>
    <w:rsid w:val="006D2DE7"/>
    <w:rsid w:val="006D34C5"/>
    <w:rsid w:val="006D3AA1"/>
    <w:rsid w:val="006D4C98"/>
    <w:rsid w:val="006D4DC1"/>
    <w:rsid w:val="006D4EDC"/>
    <w:rsid w:val="006D55B5"/>
    <w:rsid w:val="006D563D"/>
    <w:rsid w:val="006D5674"/>
    <w:rsid w:val="006D5B92"/>
    <w:rsid w:val="006D6017"/>
    <w:rsid w:val="006D637C"/>
    <w:rsid w:val="006D6875"/>
    <w:rsid w:val="006D69A3"/>
    <w:rsid w:val="006D6A0E"/>
    <w:rsid w:val="006D6AED"/>
    <w:rsid w:val="006D6D81"/>
    <w:rsid w:val="006D70D4"/>
    <w:rsid w:val="006E0154"/>
    <w:rsid w:val="006E203C"/>
    <w:rsid w:val="006E3AF4"/>
    <w:rsid w:val="006E455D"/>
    <w:rsid w:val="006E4752"/>
    <w:rsid w:val="006E4B0D"/>
    <w:rsid w:val="006E4B95"/>
    <w:rsid w:val="006E5F1D"/>
    <w:rsid w:val="006E6972"/>
    <w:rsid w:val="006E73BD"/>
    <w:rsid w:val="006F0118"/>
    <w:rsid w:val="006F058F"/>
    <w:rsid w:val="006F0C56"/>
    <w:rsid w:val="006F1344"/>
    <w:rsid w:val="006F167A"/>
    <w:rsid w:val="006F2274"/>
    <w:rsid w:val="006F2E4C"/>
    <w:rsid w:val="006F4130"/>
    <w:rsid w:val="006F4D5D"/>
    <w:rsid w:val="006F4D64"/>
    <w:rsid w:val="006F633C"/>
    <w:rsid w:val="006F6526"/>
    <w:rsid w:val="006F75F4"/>
    <w:rsid w:val="0070055A"/>
    <w:rsid w:val="00700B57"/>
    <w:rsid w:val="00700F7F"/>
    <w:rsid w:val="007014E9"/>
    <w:rsid w:val="007021D8"/>
    <w:rsid w:val="00702997"/>
    <w:rsid w:val="00703946"/>
    <w:rsid w:val="00703BA5"/>
    <w:rsid w:val="00704007"/>
    <w:rsid w:val="00704EC2"/>
    <w:rsid w:val="0070501E"/>
    <w:rsid w:val="00705046"/>
    <w:rsid w:val="00705C19"/>
    <w:rsid w:val="00705FD7"/>
    <w:rsid w:val="007061B6"/>
    <w:rsid w:val="00706AC5"/>
    <w:rsid w:val="00706C72"/>
    <w:rsid w:val="007077F5"/>
    <w:rsid w:val="0071047F"/>
    <w:rsid w:val="00711282"/>
    <w:rsid w:val="00711C67"/>
    <w:rsid w:val="00712083"/>
    <w:rsid w:val="00712383"/>
    <w:rsid w:val="007135E1"/>
    <w:rsid w:val="007137E1"/>
    <w:rsid w:val="00713EE0"/>
    <w:rsid w:val="00714301"/>
    <w:rsid w:val="00714722"/>
    <w:rsid w:val="007149A0"/>
    <w:rsid w:val="0071565A"/>
    <w:rsid w:val="00715C99"/>
    <w:rsid w:val="00716D08"/>
    <w:rsid w:val="00720007"/>
    <w:rsid w:val="007204CF"/>
    <w:rsid w:val="00720CAE"/>
    <w:rsid w:val="0072106C"/>
    <w:rsid w:val="007210D9"/>
    <w:rsid w:val="00721733"/>
    <w:rsid w:val="007226D8"/>
    <w:rsid w:val="00722861"/>
    <w:rsid w:val="00722EDA"/>
    <w:rsid w:val="00723E8D"/>
    <w:rsid w:val="00724741"/>
    <w:rsid w:val="007247FA"/>
    <w:rsid w:val="00724F30"/>
    <w:rsid w:val="0072599E"/>
    <w:rsid w:val="00726243"/>
    <w:rsid w:val="007263AC"/>
    <w:rsid w:val="00726ACD"/>
    <w:rsid w:val="007310CA"/>
    <w:rsid w:val="007327DF"/>
    <w:rsid w:val="00732EAA"/>
    <w:rsid w:val="00733BB4"/>
    <w:rsid w:val="00733FDD"/>
    <w:rsid w:val="00734049"/>
    <w:rsid w:val="007345C2"/>
    <w:rsid w:val="00734AD7"/>
    <w:rsid w:val="00734E78"/>
    <w:rsid w:val="00735266"/>
    <w:rsid w:val="007352DD"/>
    <w:rsid w:val="00735BFB"/>
    <w:rsid w:val="007365CE"/>
    <w:rsid w:val="007369A2"/>
    <w:rsid w:val="00736CC2"/>
    <w:rsid w:val="00736D89"/>
    <w:rsid w:val="00736E8A"/>
    <w:rsid w:val="00737743"/>
    <w:rsid w:val="007408AE"/>
    <w:rsid w:val="00740995"/>
    <w:rsid w:val="007409C4"/>
    <w:rsid w:val="007438B6"/>
    <w:rsid w:val="00743F3F"/>
    <w:rsid w:val="0074459F"/>
    <w:rsid w:val="00744AD4"/>
    <w:rsid w:val="00745E77"/>
    <w:rsid w:val="007460CE"/>
    <w:rsid w:val="00746A37"/>
    <w:rsid w:val="0074734A"/>
    <w:rsid w:val="007473D9"/>
    <w:rsid w:val="00747865"/>
    <w:rsid w:val="00747D8D"/>
    <w:rsid w:val="007516AC"/>
    <w:rsid w:val="00752A8B"/>
    <w:rsid w:val="007534A2"/>
    <w:rsid w:val="0075378B"/>
    <w:rsid w:val="007545C6"/>
    <w:rsid w:val="00754B2F"/>
    <w:rsid w:val="00754D53"/>
    <w:rsid w:val="00754FB9"/>
    <w:rsid w:val="00755287"/>
    <w:rsid w:val="00755967"/>
    <w:rsid w:val="00755B7A"/>
    <w:rsid w:val="00755E2B"/>
    <w:rsid w:val="007568B6"/>
    <w:rsid w:val="00760470"/>
    <w:rsid w:val="00760B0A"/>
    <w:rsid w:val="00760C1B"/>
    <w:rsid w:val="0076111E"/>
    <w:rsid w:val="007611A7"/>
    <w:rsid w:val="007615CE"/>
    <w:rsid w:val="00761F49"/>
    <w:rsid w:val="00762015"/>
    <w:rsid w:val="00762575"/>
    <w:rsid w:val="00762B4E"/>
    <w:rsid w:val="00762C0A"/>
    <w:rsid w:val="0076311D"/>
    <w:rsid w:val="0076354C"/>
    <w:rsid w:val="007644BE"/>
    <w:rsid w:val="007645D2"/>
    <w:rsid w:val="00764741"/>
    <w:rsid w:val="00764AE1"/>
    <w:rsid w:val="007652F5"/>
    <w:rsid w:val="00765A13"/>
    <w:rsid w:val="00765FDB"/>
    <w:rsid w:val="00766528"/>
    <w:rsid w:val="00766810"/>
    <w:rsid w:val="007669DA"/>
    <w:rsid w:val="00766EDB"/>
    <w:rsid w:val="007708B7"/>
    <w:rsid w:val="007713C4"/>
    <w:rsid w:val="00771894"/>
    <w:rsid w:val="00771CD2"/>
    <w:rsid w:val="007729BC"/>
    <w:rsid w:val="007735B9"/>
    <w:rsid w:val="007736DE"/>
    <w:rsid w:val="00773A03"/>
    <w:rsid w:val="00773C1F"/>
    <w:rsid w:val="007740CC"/>
    <w:rsid w:val="00774496"/>
    <w:rsid w:val="0077468D"/>
    <w:rsid w:val="00774E86"/>
    <w:rsid w:val="00775C51"/>
    <w:rsid w:val="00775C57"/>
    <w:rsid w:val="00775E14"/>
    <w:rsid w:val="007771A0"/>
    <w:rsid w:val="00780193"/>
    <w:rsid w:val="007817BE"/>
    <w:rsid w:val="00781B24"/>
    <w:rsid w:val="00782512"/>
    <w:rsid w:val="007826BE"/>
    <w:rsid w:val="00782E35"/>
    <w:rsid w:val="0078418D"/>
    <w:rsid w:val="007849D4"/>
    <w:rsid w:val="00784E33"/>
    <w:rsid w:val="0078537A"/>
    <w:rsid w:val="00785399"/>
    <w:rsid w:val="00786008"/>
    <w:rsid w:val="00786EF8"/>
    <w:rsid w:val="00787542"/>
    <w:rsid w:val="00787CE0"/>
    <w:rsid w:val="00787F12"/>
    <w:rsid w:val="00790EFF"/>
    <w:rsid w:val="0079172E"/>
    <w:rsid w:val="00792122"/>
    <w:rsid w:val="00792C6B"/>
    <w:rsid w:val="0079390D"/>
    <w:rsid w:val="0079416B"/>
    <w:rsid w:val="0079447C"/>
    <w:rsid w:val="00794E6D"/>
    <w:rsid w:val="00795110"/>
    <w:rsid w:val="00795231"/>
    <w:rsid w:val="0079590F"/>
    <w:rsid w:val="00796897"/>
    <w:rsid w:val="00796ED7"/>
    <w:rsid w:val="00797455"/>
    <w:rsid w:val="0079797E"/>
    <w:rsid w:val="00797AE5"/>
    <w:rsid w:val="007A03AE"/>
    <w:rsid w:val="007A0CBC"/>
    <w:rsid w:val="007A17BC"/>
    <w:rsid w:val="007A2449"/>
    <w:rsid w:val="007A2B61"/>
    <w:rsid w:val="007A41C9"/>
    <w:rsid w:val="007A513E"/>
    <w:rsid w:val="007A57E1"/>
    <w:rsid w:val="007A582F"/>
    <w:rsid w:val="007A6172"/>
    <w:rsid w:val="007A63CF"/>
    <w:rsid w:val="007A6C9E"/>
    <w:rsid w:val="007A7468"/>
    <w:rsid w:val="007A77AA"/>
    <w:rsid w:val="007A7C38"/>
    <w:rsid w:val="007A7CEC"/>
    <w:rsid w:val="007B0237"/>
    <w:rsid w:val="007B16AF"/>
    <w:rsid w:val="007B1E2B"/>
    <w:rsid w:val="007B2BBF"/>
    <w:rsid w:val="007B2D99"/>
    <w:rsid w:val="007B3826"/>
    <w:rsid w:val="007B3870"/>
    <w:rsid w:val="007B3C66"/>
    <w:rsid w:val="007B578E"/>
    <w:rsid w:val="007B5D17"/>
    <w:rsid w:val="007B5EFF"/>
    <w:rsid w:val="007B6790"/>
    <w:rsid w:val="007C007A"/>
    <w:rsid w:val="007C08B2"/>
    <w:rsid w:val="007C0E68"/>
    <w:rsid w:val="007C1555"/>
    <w:rsid w:val="007C31DD"/>
    <w:rsid w:val="007C3576"/>
    <w:rsid w:val="007C3B90"/>
    <w:rsid w:val="007C453F"/>
    <w:rsid w:val="007C4D78"/>
    <w:rsid w:val="007C4ECC"/>
    <w:rsid w:val="007C516E"/>
    <w:rsid w:val="007C5C1C"/>
    <w:rsid w:val="007C6C9B"/>
    <w:rsid w:val="007C6CF4"/>
    <w:rsid w:val="007C7D85"/>
    <w:rsid w:val="007D000C"/>
    <w:rsid w:val="007D11AF"/>
    <w:rsid w:val="007D14A1"/>
    <w:rsid w:val="007D35FB"/>
    <w:rsid w:val="007D36A4"/>
    <w:rsid w:val="007D3A5A"/>
    <w:rsid w:val="007D3C57"/>
    <w:rsid w:val="007D4106"/>
    <w:rsid w:val="007D5225"/>
    <w:rsid w:val="007D630A"/>
    <w:rsid w:val="007D6C94"/>
    <w:rsid w:val="007D6EB6"/>
    <w:rsid w:val="007D756D"/>
    <w:rsid w:val="007E01A3"/>
    <w:rsid w:val="007E0903"/>
    <w:rsid w:val="007E1CB4"/>
    <w:rsid w:val="007E2CAF"/>
    <w:rsid w:val="007E4D6B"/>
    <w:rsid w:val="007F1B5B"/>
    <w:rsid w:val="007F1BE7"/>
    <w:rsid w:val="007F22CC"/>
    <w:rsid w:val="007F2630"/>
    <w:rsid w:val="007F2DB6"/>
    <w:rsid w:val="007F3A3E"/>
    <w:rsid w:val="007F438C"/>
    <w:rsid w:val="007F4BE0"/>
    <w:rsid w:val="007F76D6"/>
    <w:rsid w:val="007F7E7C"/>
    <w:rsid w:val="007F7F96"/>
    <w:rsid w:val="0080038A"/>
    <w:rsid w:val="00800531"/>
    <w:rsid w:val="00800654"/>
    <w:rsid w:val="00800728"/>
    <w:rsid w:val="008007D5"/>
    <w:rsid w:val="008016C9"/>
    <w:rsid w:val="00802655"/>
    <w:rsid w:val="00802DB8"/>
    <w:rsid w:val="00803135"/>
    <w:rsid w:val="00804459"/>
    <w:rsid w:val="00804E35"/>
    <w:rsid w:val="0080519E"/>
    <w:rsid w:val="00805C07"/>
    <w:rsid w:val="0080685F"/>
    <w:rsid w:val="008068A8"/>
    <w:rsid w:val="00806A6F"/>
    <w:rsid w:val="008070FA"/>
    <w:rsid w:val="0080716F"/>
    <w:rsid w:val="00811A7C"/>
    <w:rsid w:val="00812D1A"/>
    <w:rsid w:val="00813A07"/>
    <w:rsid w:val="0081569F"/>
    <w:rsid w:val="0081578C"/>
    <w:rsid w:val="008159F8"/>
    <w:rsid w:val="00816C2A"/>
    <w:rsid w:val="00816F35"/>
    <w:rsid w:val="0081718F"/>
    <w:rsid w:val="00817922"/>
    <w:rsid w:val="00817B05"/>
    <w:rsid w:val="008200F8"/>
    <w:rsid w:val="0082013C"/>
    <w:rsid w:val="008203A2"/>
    <w:rsid w:val="008206A7"/>
    <w:rsid w:val="00820EAF"/>
    <w:rsid w:val="0082196A"/>
    <w:rsid w:val="008226D2"/>
    <w:rsid w:val="00823790"/>
    <w:rsid w:val="00823C6D"/>
    <w:rsid w:val="00825B63"/>
    <w:rsid w:val="00825E8C"/>
    <w:rsid w:val="008265FC"/>
    <w:rsid w:val="00826838"/>
    <w:rsid w:val="008268FF"/>
    <w:rsid w:val="00826AFF"/>
    <w:rsid w:val="00826ED8"/>
    <w:rsid w:val="00827404"/>
    <w:rsid w:val="00827F77"/>
    <w:rsid w:val="00832BE9"/>
    <w:rsid w:val="00833CA7"/>
    <w:rsid w:val="00834597"/>
    <w:rsid w:val="008357FF"/>
    <w:rsid w:val="00835BAD"/>
    <w:rsid w:val="0083660A"/>
    <w:rsid w:val="00837813"/>
    <w:rsid w:val="00837927"/>
    <w:rsid w:val="00837934"/>
    <w:rsid w:val="00837B39"/>
    <w:rsid w:val="00837D36"/>
    <w:rsid w:val="008413B4"/>
    <w:rsid w:val="008432F9"/>
    <w:rsid w:val="00844568"/>
    <w:rsid w:val="00844D90"/>
    <w:rsid w:val="00844E1E"/>
    <w:rsid w:val="0084552A"/>
    <w:rsid w:val="00845CD4"/>
    <w:rsid w:val="00845E0C"/>
    <w:rsid w:val="00845FD0"/>
    <w:rsid w:val="0084698E"/>
    <w:rsid w:val="00847A4A"/>
    <w:rsid w:val="00847C42"/>
    <w:rsid w:val="00850534"/>
    <w:rsid w:val="008505C9"/>
    <w:rsid w:val="008512A4"/>
    <w:rsid w:val="008512CD"/>
    <w:rsid w:val="00851B40"/>
    <w:rsid w:val="008543AB"/>
    <w:rsid w:val="008555AC"/>
    <w:rsid w:val="0085602B"/>
    <w:rsid w:val="008567A1"/>
    <w:rsid w:val="00856A22"/>
    <w:rsid w:val="00860B2D"/>
    <w:rsid w:val="008611DF"/>
    <w:rsid w:val="00861CE9"/>
    <w:rsid w:val="00862221"/>
    <w:rsid w:val="00862EEB"/>
    <w:rsid w:val="00864DD7"/>
    <w:rsid w:val="008650BD"/>
    <w:rsid w:val="00865315"/>
    <w:rsid w:val="00866117"/>
    <w:rsid w:val="00866A45"/>
    <w:rsid w:val="00867333"/>
    <w:rsid w:val="0086735E"/>
    <w:rsid w:val="008679C7"/>
    <w:rsid w:val="00867B00"/>
    <w:rsid w:val="008714C9"/>
    <w:rsid w:val="008716A3"/>
    <w:rsid w:val="008716B7"/>
    <w:rsid w:val="00871C74"/>
    <w:rsid w:val="008735F8"/>
    <w:rsid w:val="00874E55"/>
    <w:rsid w:val="008753F0"/>
    <w:rsid w:val="008757EB"/>
    <w:rsid w:val="00876279"/>
    <w:rsid w:val="00876D9D"/>
    <w:rsid w:val="008774D4"/>
    <w:rsid w:val="008775BA"/>
    <w:rsid w:val="00877A7A"/>
    <w:rsid w:val="00877E0C"/>
    <w:rsid w:val="00880416"/>
    <w:rsid w:val="00880DDC"/>
    <w:rsid w:val="0088147B"/>
    <w:rsid w:val="0088202E"/>
    <w:rsid w:val="008825DE"/>
    <w:rsid w:val="008834B4"/>
    <w:rsid w:val="00883A8C"/>
    <w:rsid w:val="008841A6"/>
    <w:rsid w:val="00885660"/>
    <w:rsid w:val="00885D20"/>
    <w:rsid w:val="008867F7"/>
    <w:rsid w:val="00887A7B"/>
    <w:rsid w:val="00887CB9"/>
    <w:rsid w:val="00887CDD"/>
    <w:rsid w:val="00887E83"/>
    <w:rsid w:val="0089014C"/>
    <w:rsid w:val="00890387"/>
    <w:rsid w:val="008922EB"/>
    <w:rsid w:val="00892677"/>
    <w:rsid w:val="00893D1A"/>
    <w:rsid w:val="008940E9"/>
    <w:rsid w:val="008944A9"/>
    <w:rsid w:val="00894CAD"/>
    <w:rsid w:val="00894EC8"/>
    <w:rsid w:val="00896181"/>
    <w:rsid w:val="0089631F"/>
    <w:rsid w:val="0089689D"/>
    <w:rsid w:val="008968E5"/>
    <w:rsid w:val="00896FDD"/>
    <w:rsid w:val="00897156"/>
    <w:rsid w:val="00897368"/>
    <w:rsid w:val="008A0C57"/>
    <w:rsid w:val="008A24A7"/>
    <w:rsid w:val="008A3CFE"/>
    <w:rsid w:val="008A49B5"/>
    <w:rsid w:val="008A52F2"/>
    <w:rsid w:val="008A53C2"/>
    <w:rsid w:val="008A670E"/>
    <w:rsid w:val="008A6C98"/>
    <w:rsid w:val="008A6D7E"/>
    <w:rsid w:val="008B0310"/>
    <w:rsid w:val="008B0BF4"/>
    <w:rsid w:val="008B1CEA"/>
    <w:rsid w:val="008B26D9"/>
    <w:rsid w:val="008B28E2"/>
    <w:rsid w:val="008B2B6F"/>
    <w:rsid w:val="008B2D95"/>
    <w:rsid w:val="008B3C37"/>
    <w:rsid w:val="008B4752"/>
    <w:rsid w:val="008B4A30"/>
    <w:rsid w:val="008B4FD7"/>
    <w:rsid w:val="008B51E9"/>
    <w:rsid w:val="008B5286"/>
    <w:rsid w:val="008B5727"/>
    <w:rsid w:val="008B677F"/>
    <w:rsid w:val="008B6DD2"/>
    <w:rsid w:val="008B70AE"/>
    <w:rsid w:val="008B7887"/>
    <w:rsid w:val="008B7C64"/>
    <w:rsid w:val="008B7FC3"/>
    <w:rsid w:val="008C1A42"/>
    <w:rsid w:val="008C2594"/>
    <w:rsid w:val="008C2DEF"/>
    <w:rsid w:val="008C3157"/>
    <w:rsid w:val="008C36D7"/>
    <w:rsid w:val="008C39A6"/>
    <w:rsid w:val="008C3AD9"/>
    <w:rsid w:val="008C418C"/>
    <w:rsid w:val="008C4A4D"/>
    <w:rsid w:val="008C54CB"/>
    <w:rsid w:val="008C63AC"/>
    <w:rsid w:val="008C6CD9"/>
    <w:rsid w:val="008C6CF0"/>
    <w:rsid w:val="008C6FAF"/>
    <w:rsid w:val="008D0420"/>
    <w:rsid w:val="008D12DB"/>
    <w:rsid w:val="008D1396"/>
    <w:rsid w:val="008D13C0"/>
    <w:rsid w:val="008D187C"/>
    <w:rsid w:val="008D1DEB"/>
    <w:rsid w:val="008D21B8"/>
    <w:rsid w:val="008D2508"/>
    <w:rsid w:val="008D252D"/>
    <w:rsid w:val="008D25C0"/>
    <w:rsid w:val="008D3002"/>
    <w:rsid w:val="008D3067"/>
    <w:rsid w:val="008D3339"/>
    <w:rsid w:val="008D4026"/>
    <w:rsid w:val="008D5750"/>
    <w:rsid w:val="008D59E9"/>
    <w:rsid w:val="008D5C17"/>
    <w:rsid w:val="008D755E"/>
    <w:rsid w:val="008E08AB"/>
    <w:rsid w:val="008E1516"/>
    <w:rsid w:val="008E176B"/>
    <w:rsid w:val="008E2860"/>
    <w:rsid w:val="008E29DF"/>
    <w:rsid w:val="008E2EFB"/>
    <w:rsid w:val="008E320E"/>
    <w:rsid w:val="008E4924"/>
    <w:rsid w:val="008E4F80"/>
    <w:rsid w:val="008E5151"/>
    <w:rsid w:val="008E53E3"/>
    <w:rsid w:val="008E54BE"/>
    <w:rsid w:val="008E55BD"/>
    <w:rsid w:val="008E633A"/>
    <w:rsid w:val="008E6979"/>
    <w:rsid w:val="008E7F45"/>
    <w:rsid w:val="008F1A2F"/>
    <w:rsid w:val="008F1AAC"/>
    <w:rsid w:val="008F219B"/>
    <w:rsid w:val="008F23FE"/>
    <w:rsid w:val="008F2EBD"/>
    <w:rsid w:val="008F353B"/>
    <w:rsid w:val="008F4925"/>
    <w:rsid w:val="008F591E"/>
    <w:rsid w:val="008F64E8"/>
    <w:rsid w:val="008F6EED"/>
    <w:rsid w:val="008F798F"/>
    <w:rsid w:val="00900146"/>
    <w:rsid w:val="009004D4"/>
    <w:rsid w:val="0090114B"/>
    <w:rsid w:val="00901B4E"/>
    <w:rsid w:val="00901D73"/>
    <w:rsid w:val="00901ED3"/>
    <w:rsid w:val="009026B6"/>
    <w:rsid w:val="00903B77"/>
    <w:rsid w:val="00903D07"/>
    <w:rsid w:val="00903F06"/>
    <w:rsid w:val="0090476A"/>
    <w:rsid w:val="00904831"/>
    <w:rsid w:val="00904CDA"/>
    <w:rsid w:val="00905A4A"/>
    <w:rsid w:val="00906947"/>
    <w:rsid w:val="00907A10"/>
    <w:rsid w:val="00907D77"/>
    <w:rsid w:val="00910450"/>
    <w:rsid w:val="009105A8"/>
    <w:rsid w:val="0091220D"/>
    <w:rsid w:val="0091393E"/>
    <w:rsid w:val="00913EC0"/>
    <w:rsid w:val="00915E07"/>
    <w:rsid w:val="00916655"/>
    <w:rsid w:val="00916AB4"/>
    <w:rsid w:val="00916FB4"/>
    <w:rsid w:val="0091785C"/>
    <w:rsid w:val="0091791E"/>
    <w:rsid w:val="00917E5B"/>
    <w:rsid w:val="00920045"/>
    <w:rsid w:val="00920921"/>
    <w:rsid w:val="00920994"/>
    <w:rsid w:val="0092137A"/>
    <w:rsid w:val="009213BC"/>
    <w:rsid w:val="00921551"/>
    <w:rsid w:val="00921C45"/>
    <w:rsid w:val="00921FB4"/>
    <w:rsid w:val="00922AFD"/>
    <w:rsid w:val="00923C50"/>
    <w:rsid w:val="00924BDF"/>
    <w:rsid w:val="00925C8F"/>
    <w:rsid w:val="009260AE"/>
    <w:rsid w:val="009260BA"/>
    <w:rsid w:val="00926836"/>
    <w:rsid w:val="00926A0A"/>
    <w:rsid w:val="00926DB6"/>
    <w:rsid w:val="0092760A"/>
    <w:rsid w:val="00927837"/>
    <w:rsid w:val="0093109C"/>
    <w:rsid w:val="00931400"/>
    <w:rsid w:val="0093210E"/>
    <w:rsid w:val="00933169"/>
    <w:rsid w:val="009332E9"/>
    <w:rsid w:val="009345DC"/>
    <w:rsid w:val="00934796"/>
    <w:rsid w:val="00934B48"/>
    <w:rsid w:val="009352F7"/>
    <w:rsid w:val="00935D40"/>
    <w:rsid w:val="00936549"/>
    <w:rsid w:val="00936668"/>
    <w:rsid w:val="009368E1"/>
    <w:rsid w:val="00936AAC"/>
    <w:rsid w:val="00940026"/>
    <w:rsid w:val="009407E2"/>
    <w:rsid w:val="00940E44"/>
    <w:rsid w:val="00940E54"/>
    <w:rsid w:val="0094160B"/>
    <w:rsid w:val="00941C2E"/>
    <w:rsid w:val="00942CA9"/>
    <w:rsid w:val="00942E7F"/>
    <w:rsid w:val="00943902"/>
    <w:rsid w:val="0094440D"/>
    <w:rsid w:val="0094478F"/>
    <w:rsid w:val="00944887"/>
    <w:rsid w:val="009449B5"/>
    <w:rsid w:val="009452A9"/>
    <w:rsid w:val="009469B9"/>
    <w:rsid w:val="0094730F"/>
    <w:rsid w:val="00947F19"/>
    <w:rsid w:val="00950520"/>
    <w:rsid w:val="00950539"/>
    <w:rsid w:val="009508C6"/>
    <w:rsid w:val="00950B02"/>
    <w:rsid w:val="009511C8"/>
    <w:rsid w:val="00951D88"/>
    <w:rsid w:val="00951E41"/>
    <w:rsid w:val="00952288"/>
    <w:rsid w:val="009544E0"/>
    <w:rsid w:val="00954E8B"/>
    <w:rsid w:val="009556B0"/>
    <w:rsid w:val="00956248"/>
    <w:rsid w:val="009601DA"/>
    <w:rsid w:val="0096078E"/>
    <w:rsid w:val="00960B1F"/>
    <w:rsid w:val="00961C96"/>
    <w:rsid w:val="00961E44"/>
    <w:rsid w:val="00962D4E"/>
    <w:rsid w:val="009635B5"/>
    <w:rsid w:val="009639B8"/>
    <w:rsid w:val="00963A3E"/>
    <w:rsid w:val="00963E2B"/>
    <w:rsid w:val="00963EE9"/>
    <w:rsid w:val="009652BD"/>
    <w:rsid w:val="009662D5"/>
    <w:rsid w:val="009673C2"/>
    <w:rsid w:val="00971135"/>
    <w:rsid w:val="00972499"/>
    <w:rsid w:val="009734CF"/>
    <w:rsid w:val="00974D48"/>
    <w:rsid w:val="00975620"/>
    <w:rsid w:val="0097619C"/>
    <w:rsid w:val="00976449"/>
    <w:rsid w:val="00977599"/>
    <w:rsid w:val="00980060"/>
    <w:rsid w:val="00980232"/>
    <w:rsid w:val="00980ACC"/>
    <w:rsid w:val="00981AFA"/>
    <w:rsid w:val="00981C70"/>
    <w:rsid w:val="00981C73"/>
    <w:rsid w:val="00982910"/>
    <w:rsid w:val="00982E50"/>
    <w:rsid w:val="009837E7"/>
    <w:rsid w:val="009840D9"/>
    <w:rsid w:val="00985530"/>
    <w:rsid w:val="0098640F"/>
    <w:rsid w:val="0098682D"/>
    <w:rsid w:val="00987E61"/>
    <w:rsid w:val="009902F0"/>
    <w:rsid w:val="00991983"/>
    <w:rsid w:val="00991B05"/>
    <w:rsid w:val="009922E0"/>
    <w:rsid w:val="00992BEC"/>
    <w:rsid w:val="00993370"/>
    <w:rsid w:val="00996374"/>
    <w:rsid w:val="00997094"/>
    <w:rsid w:val="0099779C"/>
    <w:rsid w:val="009A0915"/>
    <w:rsid w:val="009A0D34"/>
    <w:rsid w:val="009A1919"/>
    <w:rsid w:val="009A1B09"/>
    <w:rsid w:val="009A23BF"/>
    <w:rsid w:val="009A4938"/>
    <w:rsid w:val="009A5692"/>
    <w:rsid w:val="009A6268"/>
    <w:rsid w:val="009A62EA"/>
    <w:rsid w:val="009A638A"/>
    <w:rsid w:val="009A63EC"/>
    <w:rsid w:val="009A6704"/>
    <w:rsid w:val="009A6B2E"/>
    <w:rsid w:val="009B136C"/>
    <w:rsid w:val="009B13D7"/>
    <w:rsid w:val="009B296E"/>
    <w:rsid w:val="009B39AF"/>
    <w:rsid w:val="009B429C"/>
    <w:rsid w:val="009B45EB"/>
    <w:rsid w:val="009B51A7"/>
    <w:rsid w:val="009B5BBE"/>
    <w:rsid w:val="009B7043"/>
    <w:rsid w:val="009B77DB"/>
    <w:rsid w:val="009B783A"/>
    <w:rsid w:val="009B792E"/>
    <w:rsid w:val="009C14B7"/>
    <w:rsid w:val="009C17FF"/>
    <w:rsid w:val="009C18CA"/>
    <w:rsid w:val="009C3835"/>
    <w:rsid w:val="009C4FCA"/>
    <w:rsid w:val="009C5A6A"/>
    <w:rsid w:val="009C687F"/>
    <w:rsid w:val="009C6C6B"/>
    <w:rsid w:val="009C78B9"/>
    <w:rsid w:val="009C7CA1"/>
    <w:rsid w:val="009D00F4"/>
    <w:rsid w:val="009D2241"/>
    <w:rsid w:val="009D26D6"/>
    <w:rsid w:val="009D3530"/>
    <w:rsid w:val="009D4E26"/>
    <w:rsid w:val="009D63D9"/>
    <w:rsid w:val="009D72EB"/>
    <w:rsid w:val="009D7BE5"/>
    <w:rsid w:val="009E0ACE"/>
    <w:rsid w:val="009E2771"/>
    <w:rsid w:val="009E29B9"/>
    <w:rsid w:val="009E39D9"/>
    <w:rsid w:val="009E3E8F"/>
    <w:rsid w:val="009E49D2"/>
    <w:rsid w:val="009E4BAA"/>
    <w:rsid w:val="009E52A9"/>
    <w:rsid w:val="009E5A7B"/>
    <w:rsid w:val="009E5A7F"/>
    <w:rsid w:val="009E6032"/>
    <w:rsid w:val="009E6319"/>
    <w:rsid w:val="009F1205"/>
    <w:rsid w:val="009F1765"/>
    <w:rsid w:val="009F2802"/>
    <w:rsid w:val="009F39C6"/>
    <w:rsid w:val="009F42F9"/>
    <w:rsid w:val="009F5C52"/>
    <w:rsid w:val="009F6106"/>
    <w:rsid w:val="009F7069"/>
    <w:rsid w:val="00A00C92"/>
    <w:rsid w:val="00A013EA"/>
    <w:rsid w:val="00A04956"/>
    <w:rsid w:val="00A049A5"/>
    <w:rsid w:val="00A055DD"/>
    <w:rsid w:val="00A05687"/>
    <w:rsid w:val="00A056A3"/>
    <w:rsid w:val="00A057EE"/>
    <w:rsid w:val="00A059B7"/>
    <w:rsid w:val="00A05CB0"/>
    <w:rsid w:val="00A05DC4"/>
    <w:rsid w:val="00A06361"/>
    <w:rsid w:val="00A06755"/>
    <w:rsid w:val="00A067FC"/>
    <w:rsid w:val="00A06851"/>
    <w:rsid w:val="00A069C4"/>
    <w:rsid w:val="00A078C8"/>
    <w:rsid w:val="00A07D70"/>
    <w:rsid w:val="00A10A7C"/>
    <w:rsid w:val="00A11D5C"/>
    <w:rsid w:val="00A11F9A"/>
    <w:rsid w:val="00A13395"/>
    <w:rsid w:val="00A13A0E"/>
    <w:rsid w:val="00A14F7D"/>
    <w:rsid w:val="00A15BC5"/>
    <w:rsid w:val="00A161DA"/>
    <w:rsid w:val="00A162C0"/>
    <w:rsid w:val="00A200F4"/>
    <w:rsid w:val="00A203E5"/>
    <w:rsid w:val="00A2056C"/>
    <w:rsid w:val="00A2178F"/>
    <w:rsid w:val="00A22043"/>
    <w:rsid w:val="00A224D4"/>
    <w:rsid w:val="00A22F55"/>
    <w:rsid w:val="00A2357A"/>
    <w:rsid w:val="00A25492"/>
    <w:rsid w:val="00A2566E"/>
    <w:rsid w:val="00A303A3"/>
    <w:rsid w:val="00A30419"/>
    <w:rsid w:val="00A30A16"/>
    <w:rsid w:val="00A30B1F"/>
    <w:rsid w:val="00A30C58"/>
    <w:rsid w:val="00A312F1"/>
    <w:rsid w:val="00A336EF"/>
    <w:rsid w:val="00A33ADB"/>
    <w:rsid w:val="00A34905"/>
    <w:rsid w:val="00A35628"/>
    <w:rsid w:val="00A35650"/>
    <w:rsid w:val="00A360C1"/>
    <w:rsid w:val="00A37116"/>
    <w:rsid w:val="00A406C0"/>
    <w:rsid w:val="00A40C6F"/>
    <w:rsid w:val="00A438ED"/>
    <w:rsid w:val="00A439EC"/>
    <w:rsid w:val="00A44013"/>
    <w:rsid w:val="00A44488"/>
    <w:rsid w:val="00A44555"/>
    <w:rsid w:val="00A450DB"/>
    <w:rsid w:val="00A451D0"/>
    <w:rsid w:val="00A45762"/>
    <w:rsid w:val="00A4601C"/>
    <w:rsid w:val="00A46A7C"/>
    <w:rsid w:val="00A46F28"/>
    <w:rsid w:val="00A476E9"/>
    <w:rsid w:val="00A47DC8"/>
    <w:rsid w:val="00A51808"/>
    <w:rsid w:val="00A52086"/>
    <w:rsid w:val="00A52B6A"/>
    <w:rsid w:val="00A5366B"/>
    <w:rsid w:val="00A53CFC"/>
    <w:rsid w:val="00A53EA5"/>
    <w:rsid w:val="00A547DD"/>
    <w:rsid w:val="00A550AC"/>
    <w:rsid w:val="00A551A5"/>
    <w:rsid w:val="00A55DBA"/>
    <w:rsid w:val="00A56641"/>
    <w:rsid w:val="00A5685B"/>
    <w:rsid w:val="00A56B0F"/>
    <w:rsid w:val="00A57426"/>
    <w:rsid w:val="00A60062"/>
    <w:rsid w:val="00A60F2F"/>
    <w:rsid w:val="00A61E4B"/>
    <w:rsid w:val="00A62F11"/>
    <w:rsid w:val="00A65791"/>
    <w:rsid w:val="00A661D5"/>
    <w:rsid w:val="00A669CF"/>
    <w:rsid w:val="00A67675"/>
    <w:rsid w:val="00A737F6"/>
    <w:rsid w:val="00A75179"/>
    <w:rsid w:val="00A757B8"/>
    <w:rsid w:val="00A75CC2"/>
    <w:rsid w:val="00A75DD6"/>
    <w:rsid w:val="00A7605A"/>
    <w:rsid w:val="00A762B7"/>
    <w:rsid w:val="00A7665F"/>
    <w:rsid w:val="00A76A4B"/>
    <w:rsid w:val="00A76F01"/>
    <w:rsid w:val="00A776F3"/>
    <w:rsid w:val="00A777D7"/>
    <w:rsid w:val="00A77B83"/>
    <w:rsid w:val="00A77FDB"/>
    <w:rsid w:val="00A80DF4"/>
    <w:rsid w:val="00A819E2"/>
    <w:rsid w:val="00A81A3A"/>
    <w:rsid w:val="00A8293A"/>
    <w:rsid w:val="00A844D4"/>
    <w:rsid w:val="00A847AC"/>
    <w:rsid w:val="00A850A8"/>
    <w:rsid w:val="00A85225"/>
    <w:rsid w:val="00A85B59"/>
    <w:rsid w:val="00A85E0D"/>
    <w:rsid w:val="00A864CC"/>
    <w:rsid w:val="00A87036"/>
    <w:rsid w:val="00A87CC9"/>
    <w:rsid w:val="00A90EE8"/>
    <w:rsid w:val="00A91083"/>
    <w:rsid w:val="00A91544"/>
    <w:rsid w:val="00A920BA"/>
    <w:rsid w:val="00A92C68"/>
    <w:rsid w:val="00A932AF"/>
    <w:rsid w:val="00A9374D"/>
    <w:rsid w:val="00A93BE0"/>
    <w:rsid w:val="00A94467"/>
    <w:rsid w:val="00A94ADB"/>
    <w:rsid w:val="00A94BC8"/>
    <w:rsid w:val="00A955EC"/>
    <w:rsid w:val="00A95673"/>
    <w:rsid w:val="00A96447"/>
    <w:rsid w:val="00A97619"/>
    <w:rsid w:val="00AA03FC"/>
    <w:rsid w:val="00AA2557"/>
    <w:rsid w:val="00AA25AB"/>
    <w:rsid w:val="00AA2E5F"/>
    <w:rsid w:val="00AA2F43"/>
    <w:rsid w:val="00AA3139"/>
    <w:rsid w:val="00AA36AD"/>
    <w:rsid w:val="00AA401E"/>
    <w:rsid w:val="00AA4347"/>
    <w:rsid w:val="00AA4559"/>
    <w:rsid w:val="00AA50CA"/>
    <w:rsid w:val="00AA533E"/>
    <w:rsid w:val="00AA58CF"/>
    <w:rsid w:val="00AA5AE5"/>
    <w:rsid w:val="00AA5DD0"/>
    <w:rsid w:val="00AA7509"/>
    <w:rsid w:val="00AA7CB7"/>
    <w:rsid w:val="00AB01A0"/>
    <w:rsid w:val="00AB05FE"/>
    <w:rsid w:val="00AB0AC8"/>
    <w:rsid w:val="00AB16D1"/>
    <w:rsid w:val="00AB1BFC"/>
    <w:rsid w:val="00AB2400"/>
    <w:rsid w:val="00AB25F6"/>
    <w:rsid w:val="00AB50F1"/>
    <w:rsid w:val="00AB5949"/>
    <w:rsid w:val="00AB5E85"/>
    <w:rsid w:val="00AC165A"/>
    <w:rsid w:val="00AC1C0C"/>
    <w:rsid w:val="00AC1CFF"/>
    <w:rsid w:val="00AC2469"/>
    <w:rsid w:val="00AC2A6A"/>
    <w:rsid w:val="00AC2DFF"/>
    <w:rsid w:val="00AC2F9D"/>
    <w:rsid w:val="00AC3CEB"/>
    <w:rsid w:val="00AC50BA"/>
    <w:rsid w:val="00AC5C59"/>
    <w:rsid w:val="00AC72BA"/>
    <w:rsid w:val="00AC769A"/>
    <w:rsid w:val="00AC7F43"/>
    <w:rsid w:val="00AD104A"/>
    <w:rsid w:val="00AD1EEA"/>
    <w:rsid w:val="00AD22CF"/>
    <w:rsid w:val="00AD2B79"/>
    <w:rsid w:val="00AD389D"/>
    <w:rsid w:val="00AD445A"/>
    <w:rsid w:val="00AD5612"/>
    <w:rsid w:val="00AD5CC9"/>
    <w:rsid w:val="00AD5DD0"/>
    <w:rsid w:val="00AD5E25"/>
    <w:rsid w:val="00AD5E47"/>
    <w:rsid w:val="00AD6C3B"/>
    <w:rsid w:val="00AD6F8F"/>
    <w:rsid w:val="00AD7483"/>
    <w:rsid w:val="00AD7AD9"/>
    <w:rsid w:val="00AD7B90"/>
    <w:rsid w:val="00AE0065"/>
    <w:rsid w:val="00AE0BE0"/>
    <w:rsid w:val="00AE0F88"/>
    <w:rsid w:val="00AE1B02"/>
    <w:rsid w:val="00AE1B84"/>
    <w:rsid w:val="00AE1D4D"/>
    <w:rsid w:val="00AE2D40"/>
    <w:rsid w:val="00AE2DEC"/>
    <w:rsid w:val="00AE2E21"/>
    <w:rsid w:val="00AE3988"/>
    <w:rsid w:val="00AE3EB7"/>
    <w:rsid w:val="00AE411C"/>
    <w:rsid w:val="00AE415D"/>
    <w:rsid w:val="00AE4EF1"/>
    <w:rsid w:val="00AE58AE"/>
    <w:rsid w:val="00AE5F1E"/>
    <w:rsid w:val="00AE6653"/>
    <w:rsid w:val="00AE6E00"/>
    <w:rsid w:val="00AE72CB"/>
    <w:rsid w:val="00AE7B79"/>
    <w:rsid w:val="00AE7E93"/>
    <w:rsid w:val="00AF01CE"/>
    <w:rsid w:val="00AF0B1E"/>
    <w:rsid w:val="00AF10E6"/>
    <w:rsid w:val="00AF178C"/>
    <w:rsid w:val="00AF1DAE"/>
    <w:rsid w:val="00AF32CE"/>
    <w:rsid w:val="00AF358A"/>
    <w:rsid w:val="00AF379F"/>
    <w:rsid w:val="00AF4341"/>
    <w:rsid w:val="00AF47E2"/>
    <w:rsid w:val="00AF6193"/>
    <w:rsid w:val="00AF67AE"/>
    <w:rsid w:val="00AF71EE"/>
    <w:rsid w:val="00AF7D23"/>
    <w:rsid w:val="00B002C3"/>
    <w:rsid w:val="00B002EA"/>
    <w:rsid w:val="00B01050"/>
    <w:rsid w:val="00B02971"/>
    <w:rsid w:val="00B02DE6"/>
    <w:rsid w:val="00B03B6E"/>
    <w:rsid w:val="00B041E1"/>
    <w:rsid w:val="00B04565"/>
    <w:rsid w:val="00B04654"/>
    <w:rsid w:val="00B04BD0"/>
    <w:rsid w:val="00B04CAA"/>
    <w:rsid w:val="00B052CA"/>
    <w:rsid w:val="00B053BC"/>
    <w:rsid w:val="00B05867"/>
    <w:rsid w:val="00B0658A"/>
    <w:rsid w:val="00B06CA4"/>
    <w:rsid w:val="00B072A0"/>
    <w:rsid w:val="00B077DF"/>
    <w:rsid w:val="00B07ADF"/>
    <w:rsid w:val="00B110DB"/>
    <w:rsid w:val="00B11596"/>
    <w:rsid w:val="00B11FA7"/>
    <w:rsid w:val="00B123F5"/>
    <w:rsid w:val="00B132AE"/>
    <w:rsid w:val="00B133F8"/>
    <w:rsid w:val="00B13B3D"/>
    <w:rsid w:val="00B13CE9"/>
    <w:rsid w:val="00B14CCE"/>
    <w:rsid w:val="00B15319"/>
    <w:rsid w:val="00B159AA"/>
    <w:rsid w:val="00B15A87"/>
    <w:rsid w:val="00B15B35"/>
    <w:rsid w:val="00B1650D"/>
    <w:rsid w:val="00B16A75"/>
    <w:rsid w:val="00B176D3"/>
    <w:rsid w:val="00B208D7"/>
    <w:rsid w:val="00B20DB6"/>
    <w:rsid w:val="00B2145E"/>
    <w:rsid w:val="00B21CDC"/>
    <w:rsid w:val="00B21DA8"/>
    <w:rsid w:val="00B23555"/>
    <w:rsid w:val="00B23EC1"/>
    <w:rsid w:val="00B252E0"/>
    <w:rsid w:val="00B25E7D"/>
    <w:rsid w:val="00B26548"/>
    <w:rsid w:val="00B27DCF"/>
    <w:rsid w:val="00B300EA"/>
    <w:rsid w:val="00B3039E"/>
    <w:rsid w:val="00B306F3"/>
    <w:rsid w:val="00B30857"/>
    <w:rsid w:val="00B308C6"/>
    <w:rsid w:val="00B30F2E"/>
    <w:rsid w:val="00B30F7D"/>
    <w:rsid w:val="00B31368"/>
    <w:rsid w:val="00B31444"/>
    <w:rsid w:val="00B318C4"/>
    <w:rsid w:val="00B31CB0"/>
    <w:rsid w:val="00B32724"/>
    <w:rsid w:val="00B32AEF"/>
    <w:rsid w:val="00B33BA4"/>
    <w:rsid w:val="00B34475"/>
    <w:rsid w:val="00B34658"/>
    <w:rsid w:val="00B34762"/>
    <w:rsid w:val="00B34939"/>
    <w:rsid w:val="00B35DA8"/>
    <w:rsid w:val="00B36E65"/>
    <w:rsid w:val="00B37836"/>
    <w:rsid w:val="00B40346"/>
    <w:rsid w:val="00B408AD"/>
    <w:rsid w:val="00B40E3B"/>
    <w:rsid w:val="00B41200"/>
    <w:rsid w:val="00B418EB"/>
    <w:rsid w:val="00B421B4"/>
    <w:rsid w:val="00B424E3"/>
    <w:rsid w:val="00B43577"/>
    <w:rsid w:val="00B435E9"/>
    <w:rsid w:val="00B4430C"/>
    <w:rsid w:val="00B44636"/>
    <w:rsid w:val="00B4464A"/>
    <w:rsid w:val="00B44727"/>
    <w:rsid w:val="00B4483D"/>
    <w:rsid w:val="00B45D52"/>
    <w:rsid w:val="00B46A13"/>
    <w:rsid w:val="00B46A7D"/>
    <w:rsid w:val="00B47A54"/>
    <w:rsid w:val="00B5078E"/>
    <w:rsid w:val="00B50A5E"/>
    <w:rsid w:val="00B50E0B"/>
    <w:rsid w:val="00B51C2B"/>
    <w:rsid w:val="00B51E5E"/>
    <w:rsid w:val="00B52D0C"/>
    <w:rsid w:val="00B52D42"/>
    <w:rsid w:val="00B52FB5"/>
    <w:rsid w:val="00B53ADE"/>
    <w:rsid w:val="00B53BDE"/>
    <w:rsid w:val="00B53DFC"/>
    <w:rsid w:val="00B54348"/>
    <w:rsid w:val="00B5477C"/>
    <w:rsid w:val="00B54D9F"/>
    <w:rsid w:val="00B55504"/>
    <w:rsid w:val="00B5579A"/>
    <w:rsid w:val="00B55EFA"/>
    <w:rsid w:val="00B56608"/>
    <w:rsid w:val="00B56FE8"/>
    <w:rsid w:val="00B57016"/>
    <w:rsid w:val="00B571DB"/>
    <w:rsid w:val="00B571EF"/>
    <w:rsid w:val="00B57E51"/>
    <w:rsid w:val="00B60B06"/>
    <w:rsid w:val="00B60E53"/>
    <w:rsid w:val="00B60FE6"/>
    <w:rsid w:val="00B6389D"/>
    <w:rsid w:val="00B6415A"/>
    <w:rsid w:val="00B643F7"/>
    <w:rsid w:val="00B64639"/>
    <w:rsid w:val="00B646B7"/>
    <w:rsid w:val="00B659D8"/>
    <w:rsid w:val="00B6689B"/>
    <w:rsid w:val="00B66EF1"/>
    <w:rsid w:val="00B678C2"/>
    <w:rsid w:val="00B70553"/>
    <w:rsid w:val="00B70CC3"/>
    <w:rsid w:val="00B72D7E"/>
    <w:rsid w:val="00B73AB1"/>
    <w:rsid w:val="00B75C3A"/>
    <w:rsid w:val="00B7606D"/>
    <w:rsid w:val="00B7696D"/>
    <w:rsid w:val="00B77621"/>
    <w:rsid w:val="00B777C2"/>
    <w:rsid w:val="00B77D41"/>
    <w:rsid w:val="00B8055B"/>
    <w:rsid w:val="00B80918"/>
    <w:rsid w:val="00B80EE4"/>
    <w:rsid w:val="00B81785"/>
    <w:rsid w:val="00B81AFB"/>
    <w:rsid w:val="00B81BDA"/>
    <w:rsid w:val="00B820DB"/>
    <w:rsid w:val="00B8268E"/>
    <w:rsid w:val="00B8285D"/>
    <w:rsid w:val="00B82BD0"/>
    <w:rsid w:val="00B83B90"/>
    <w:rsid w:val="00B8442A"/>
    <w:rsid w:val="00B84949"/>
    <w:rsid w:val="00B84A05"/>
    <w:rsid w:val="00B858CC"/>
    <w:rsid w:val="00B85E9B"/>
    <w:rsid w:val="00B86326"/>
    <w:rsid w:val="00B87045"/>
    <w:rsid w:val="00B908CA"/>
    <w:rsid w:val="00B9115D"/>
    <w:rsid w:val="00B9134A"/>
    <w:rsid w:val="00B93ADF"/>
    <w:rsid w:val="00B93CF1"/>
    <w:rsid w:val="00B93FB4"/>
    <w:rsid w:val="00B946E2"/>
    <w:rsid w:val="00B95640"/>
    <w:rsid w:val="00BA0D80"/>
    <w:rsid w:val="00BA15B6"/>
    <w:rsid w:val="00BA1794"/>
    <w:rsid w:val="00BA231A"/>
    <w:rsid w:val="00BA246C"/>
    <w:rsid w:val="00BA2720"/>
    <w:rsid w:val="00BA277E"/>
    <w:rsid w:val="00BA2D8C"/>
    <w:rsid w:val="00BA3387"/>
    <w:rsid w:val="00BA3AF5"/>
    <w:rsid w:val="00BA4A9D"/>
    <w:rsid w:val="00BA4ABD"/>
    <w:rsid w:val="00BA6196"/>
    <w:rsid w:val="00BA787C"/>
    <w:rsid w:val="00BB007D"/>
    <w:rsid w:val="00BB0625"/>
    <w:rsid w:val="00BB0B2C"/>
    <w:rsid w:val="00BB16D8"/>
    <w:rsid w:val="00BB1DB3"/>
    <w:rsid w:val="00BB1F0A"/>
    <w:rsid w:val="00BB3A3D"/>
    <w:rsid w:val="00BB3D82"/>
    <w:rsid w:val="00BB4906"/>
    <w:rsid w:val="00BB49AF"/>
    <w:rsid w:val="00BB4AC1"/>
    <w:rsid w:val="00BB4EC5"/>
    <w:rsid w:val="00BB5683"/>
    <w:rsid w:val="00BB5A3B"/>
    <w:rsid w:val="00BB5B0D"/>
    <w:rsid w:val="00BB6D19"/>
    <w:rsid w:val="00BB6F36"/>
    <w:rsid w:val="00BB79A2"/>
    <w:rsid w:val="00BC04F6"/>
    <w:rsid w:val="00BC0855"/>
    <w:rsid w:val="00BC08AB"/>
    <w:rsid w:val="00BC1C98"/>
    <w:rsid w:val="00BC1C9A"/>
    <w:rsid w:val="00BC1C9D"/>
    <w:rsid w:val="00BC221B"/>
    <w:rsid w:val="00BC23EC"/>
    <w:rsid w:val="00BC28A1"/>
    <w:rsid w:val="00BC2DF6"/>
    <w:rsid w:val="00BC31E8"/>
    <w:rsid w:val="00BC3685"/>
    <w:rsid w:val="00BC3B0F"/>
    <w:rsid w:val="00BC3C6E"/>
    <w:rsid w:val="00BC3FD1"/>
    <w:rsid w:val="00BC5420"/>
    <w:rsid w:val="00BC5464"/>
    <w:rsid w:val="00BC65BA"/>
    <w:rsid w:val="00BC6BC8"/>
    <w:rsid w:val="00BC6D3E"/>
    <w:rsid w:val="00BD0379"/>
    <w:rsid w:val="00BD0E04"/>
    <w:rsid w:val="00BD0FC3"/>
    <w:rsid w:val="00BD1472"/>
    <w:rsid w:val="00BD35AC"/>
    <w:rsid w:val="00BD45C0"/>
    <w:rsid w:val="00BD4676"/>
    <w:rsid w:val="00BD4979"/>
    <w:rsid w:val="00BD4F52"/>
    <w:rsid w:val="00BD5D8A"/>
    <w:rsid w:val="00BD5F2A"/>
    <w:rsid w:val="00BD61CB"/>
    <w:rsid w:val="00BD765F"/>
    <w:rsid w:val="00BE1212"/>
    <w:rsid w:val="00BE2F36"/>
    <w:rsid w:val="00BE48C0"/>
    <w:rsid w:val="00BE4A19"/>
    <w:rsid w:val="00BE5346"/>
    <w:rsid w:val="00BE5D6C"/>
    <w:rsid w:val="00BE63ED"/>
    <w:rsid w:val="00BE6C14"/>
    <w:rsid w:val="00BE74B4"/>
    <w:rsid w:val="00BF0A07"/>
    <w:rsid w:val="00BF0CFF"/>
    <w:rsid w:val="00BF1D1B"/>
    <w:rsid w:val="00BF1DF1"/>
    <w:rsid w:val="00BF23E7"/>
    <w:rsid w:val="00BF253E"/>
    <w:rsid w:val="00BF3236"/>
    <w:rsid w:val="00BF4664"/>
    <w:rsid w:val="00BF469C"/>
    <w:rsid w:val="00BF6F26"/>
    <w:rsid w:val="00BF7087"/>
    <w:rsid w:val="00BF7353"/>
    <w:rsid w:val="00BF7502"/>
    <w:rsid w:val="00BF79FB"/>
    <w:rsid w:val="00C01417"/>
    <w:rsid w:val="00C02574"/>
    <w:rsid w:val="00C02C1A"/>
    <w:rsid w:val="00C03390"/>
    <w:rsid w:val="00C03F25"/>
    <w:rsid w:val="00C03FFA"/>
    <w:rsid w:val="00C04798"/>
    <w:rsid w:val="00C047B4"/>
    <w:rsid w:val="00C04817"/>
    <w:rsid w:val="00C05B6C"/>
    <w:rsid w:val="00C066F1"/>
    <w:rsid w:val="00C06AD9"/>
    <w:rsid w:val="00C06F0E"/>
    <w:rsid w:val="00C074E2"/>
    <w:rsid w:val="00C10082"/>
    <w:rsid w:val="00C1053D"/>
    <w:rsid w:val="00C10929"/>
    <w:rsid w:val="00C119E7"/>
    <w:rsid w:val="00C11C6A"/>
    <w:rsid w:val="00C11E2A"/>
    <w:rsid w:val="00C12475"/>
    <w:rsid w:val="00C12E26"/>
    <w:rsid w:val="00C1432C"/>
    <w:rsid w:val="00C15279"/>
    <w:rsid w:val="00C159A9"/>
    <w:rsid w:val="00C16099"/>
    <w:rsid w:val="00C16955"/>
    <w:rsid w:val="00C170C3"/>
    <w:rsid w:val="00C174A4"/>
    <w:rsid w:val="00C20897"/>
    <w:rsid w:val="00C21085"/>
    <w:rsid w:val="00C21A1B"/>
    <w:rsid w:val="00C22307"/>
    <w:rsid w:val="00C22317"/>
    <w:rsid w:val="00C223D2"/>
    <w:rsid w:val="00C224C0"/>
    <w:rsid w:val="00C224CA"/>
    <w:rsid w:val="00C230DA"/>
    <w:rsid w:val="00C232D6"/>
    <w:rsid w:val="00C23421"/>
    <w:rsid w:val="00C2727D"/>
    <w:rsid w:val="00C27A2F"/>
    <w:rsid w:val="00C27A7A"/>
    <w:rsid w:val="00C30985"/>
    <w:rsid w:val="00C31323"/>
    <w:rsid w:val="00C31391"/>
    <w:rsid w:val="00C31785"/>
    <w:rsid w:val="00C32F32"/>
    <w:rsid w:val="00C33C43"/>
    <w:rsid w:val="00C33EEA"/>
    <w:rsid w:val="00C33EF1"/>
    <w:rsid w:val="00C3462D"/>
    <w:rsid w:val="00C34C9E"/>
    <w:rsid w:val="00C351CD"/>
    <w:rsid w:val="00C356E0"/>
    <w:rsid w:val="00C35F5F"/>
    <w:rsid w:val="00C362ED"/>
    <w:rsid w:val="00C37E2B"/>
    <w:rsid w:val="00C406F6"/>
    <w:rsid w:val="00C409D2"/>
    <w:rsid w:val="00C40FE4"/>
    <w:rsid w:val="00C42412"/>
    <w:rsid w:val="00C42B27"/>
    <w:rsid w:val="00C431A0"/>
    <w:rsid w:val="00C43B96"/>
    <w:rsid w:val="00C441D4"/>
    <w:rsid w:val="00C442C6"/>
    <w:rsid w:val="00C467ED"/>
    <w:rsid w:val="00C46A73"/>
    <w:rsid w:val="00C47541"/>
    <w:rsid w:val="00C47F1A"/>
    <w:rsid w:val="00C50491"/>
    <w:rsid w:val="00C5081F"/>
    <w:rsid w:val="00C5168A"/>
    <w:rsid w:val="00C51D53"/>
    <w:rsid w:val="00C521BE"/>
    <w:rsid w:val="00C528C0"/>
    <w:rsid w:val="00C54FF9"/>
    <w:rsid w:val="00C57119"/>
    <w:rsid w:val="00C57594"/>
    <w:rsid w:val="00C57DAC"/>
    <w:rsid w:val="00C60151"/>
    <w:rsid w:val="00C61892"/>
    <w:rsid w:val="00C61DE8"/>
    <w:rsid w:val="00C62972"/>
    <w:rsid w:val="00C6382B"/>
    <w:rsid w:val="00C63CDF"/>
    <w:rsid w:val="00C650D3"/>
    <w:rsid w:val="00C65D91"/>
    <w:rsid w:val="00C673B0"/>
    <w:rsid w:val="00C673E7"/>
    <w:rsid w:val="00C7044D"/>
    <w:rsid w:val="00C706FD"/>
    <w:rsid w:val="00C70805"/>
    <w:rsid w:val="00C70AE7"/>
    <w:rsid w:val="00C72D5E"/>
    <w:rsid w:val="00C72EE3"/>
    <w:rsid w:val="00C73D5B"/>
    <w:rsid w:val="00C753CC"/>
    <w:rsid w:val="00C75B6E"/>
    <w:rsid w:val="00C7701F"/>
    <w:rsid w:val="00C802F4"/>
    <w:rsid w:val="00C80420"/>
    <w:rsid w:val="00C80DC3"/>
    <w:rsid w:val="00C81A44"/>
    <w:rsid w:val="00C81DFF"/>
    <w:rsid w:val="00C826CA"/>
    <w:rsid w:val="00C828B9"/>
    <w:rsid w:val="00C82A26"/>
    <w:rsid w:val="00C83C9F"/>
    <w:rsid w:val="00C83E23"/>
    <w:rsid w:val="00C849FC"/>
    <w:rsid w:val="00C865AE"/>
    <w:rsid w:val="00C86CD3"/>
    <w:rsid w:val="00C86CF6"/>
    <w:rsid w:val="00C90C48"/>
    <w:rsid w:val="00C90FAF"/>
    <w:rsid w:val="00C9113E"/>
    <w:rsid w:val="00C91176"/>
    <w:rsid w:val="00C91866"/>
    <w:rsid w:val="00C9188F"/>
    <w:rsid w:val="00C92997"/>
    <w:rsid w:val="00C93530"/>
    <w:rsid w:val="00C939CD"/>
    <w:rsid w:val="00C94504"/>
    <w:rsid w:val="00C949D8"/>
    <w:rsid w:val="00C94B86"/>
    <w:rsid w:val="00C94EE1"/>
    <w:rsid w:val="00C953F1"/>
    <w:rsid w:val="00C95E79"/>
    <w:rsid w:val="00C95EE6"/>
    <w:rsid w:val="00C96013"/>
    <w:rsid w:val="00CA06BC"/>
    <w:rsid w:val="00CA19C1"/>
    <w:rsid w:val="00CA2800"/>
    <w:rsid w:val="00CA2D65"/>
    <w:rsid w:val="00CA2DFA"/>
    <w:rsid w:val="00CA3CAA"/>
    <w:rsid w:val="00CA4678"/>
    <w:rsid w:val="00CA469C"/>
    <w:rsid w:val="00CA4D86"/>
    <w:rsid w:val="00CA4E7C"/>
    <w:rsid w:val="00CA5149"/>
    <w:rsid w:val="00CA5185"/>
    <w:rsid w:val="00CA575A"/>
    <w:rsid w:val="00CA6176"/>
    <w:rsid w:val="00CA624F"/>
    <w:rsid w:val="00CA6510"/>
    <w:rsid w:val="00CB0791"/>
    <w:rsid w:val="00CB0DD7"/>
    <w:rsid w:val="00CB0F72"/>
    <w:rsid w:val="00CB0FDA"/>
    <w:rsid w:val="00CB17B1"/>
    <w:rsid w:val="00CB2C36"/>
    <w:rsid w:val="00CB4933"/>
    <w:rsid w:val="00CB5119"/>
    <w:rsid w:val="00CB57B0"/>
    <w:rsid w:val="00CB5D90"/>
    <w:rsid w:val="00CB6242"/>
    <w:rsid w:val="00CB6481"/>
    <w:rsid w:val="00CB64E8"/>
    <w:rsid w:val="00CB67D1"/>
    <w:rsid w:val="00CB731C"/>
    <w:rsid w:val="00CB7781"/>
    <w:rsid w:val="00CB7F8B"/>
    <w:rsid w:val="00CC00A1"/>
    <w:rsid w:val="00CC0348"/>
    <w:rsid w:val="00CC095E"/>
    <w:rsid w:val="00CC0B24"/>
    <w:rsid w:val="00CC0FC0"/>
    <w:rsid w:val="00CC1F84"/>
    <w:rsid w:val="00CC1FC2"/>
    <w:rsid w:val="00CC2932"/>
    <w:rsid w:val="00CC29D6"/>
    <w:rsid w:val="00CC3681"/>
    <w:rsid w:val="00CC76BE"/>
    <w:rsid w:val="00CC7B6A"/>
    <w:rsid w:val="00CD02D6"/>
    <w:rsid w:val="00CD0667"/>
    <w:rsid w:val="00CD0CA0"/>
    <w:rsid w:val="00CD1CC0"/>
    <w:rsid w:val="00CD2BF2"/>
    <w:rsid w:val="00CD3400"/>
    <w:rsid w:val="00CD4162"/>
    <w:rsid w:val="00CD4470"/>
    <w:rsid w:val="00CD4BE7"/>
    <w:rsid w:val="00CD4C09"/>
    <w:rsid w:val="00CD4C62"/>
    <w:rsid w:val="00CD5193"/>
    <w:rsid w:val="00CD56F7"/>
    <w:rsid w:val="00CD5743"/>
    <w:rsid w:val="00CD63FB"/>
    <w:rsid w:val="00CD6418"/>
    <w:rsid w:val="00CD683F"/>
    <w:rsid w:val="00CD6D47"/>
    <w:rsid w:val="00CD7328"/>
    <w:rsid w:val="00CE10E6"/>
    <w:rsid w:val="00CE1116"/>
    <w:rsid w:val="00CE30C7"/>
    <w:rsid w:val="00CE379C"/>
    <w:rsid w:val="00CE4DAE"/>
    <w:rsid w:val="00CE4F2E"/>
    <w:rsid w:val="00CE67CD"/>
    <w:rsid w:val="00CE79F9"/>
    <w:rsid w:val="00CE7BCA"/>
    <w:rsid w:val="00CF0098"/>
    <w:rsid w:val="00CF205D"/>
    <w:rsid w:val="00CF2169"/>
    <w:rsid w:val="00CF3365"/>
    <w:rsid w:val="00CF3592"/>
    <w:rsid w:val="00CF43A8"/>
    <w:rsid w:val="00CF6CFE"/>
    <w:rsid w:val="00CF6E32"/>
    <w:rsid w:val="00CF7019"/>
    <w:rsid w:val="00CF7470"/>
    <w:rsid w:val="00CF775A"/>
    <w:rsid w:val="00D0085C"/>
    <w:rsid w:val="00D01DAB"/>
    <w:rsid w:val="00D021ED"/>
    <w:rsid w:val="00D03AFC"/>
    <w:rsid w:val="00D03EA6"/>
    <w:rsid w:val="00D03FB3"/>
    <w:rsid w:val="00D04073"/>
    <w:rsid w:val="00D040E2"/>
    <w:rsid w:val="00D0435D"/>
    <w:rsid w:val="00D054B4"/>
    <w:rsid w:val="00D05DF9"/>
    <w:rsid w:val="00D05E0B"/>
    <w:rsid w:val="00D06F4B"/>
    <w:rsid w:val="00D07E7C"/>
    <w:rsid w:val="00D11755"/>
    <w:rsid w:val="00D11B66"/>
    <w:rsid w:val="00D11E78"/>
    <w:rsid w:val="00D12008"/>
    <w:rsid w:val="00D12077"/>
    <w:rsid w:val="00D1275B"/>
    <w:rsid w:val="00D1377E"/>
    <w:rsid w:val="00D1569C"/>
    <w:rsid w:val="00D169D8"/>
    <w:rsid w:val="00D200C8"/>
    <w:rsid w:val="00D21B09"/>
    <w:rsid w:val="00D22CF3"/>
    <w:rsid w:val="00D23F44"/>
    <w:rsid w:val="00D246B6"/>
    <w:rsid w:val="00D25417"/>
    <w:rsid w:val="00D25C5E"/>
    <w:rsid w:val="00D26BCB"/>
    <w:rsid w:val="00D26E46"/>
    <w:rsid w:val="00D273C2"/>
    <w:rsid w:val="00D3026A"/>
    <w:rsid w:val="00D30311"/>
    <w:rsid w:val="00D30889"/>
    <w:rsid w:val="00D3089A"/>
    <w:rsid w:val="00D30F45"/>
    <w:rsid w:val="00D31AF8"/>
    <w:rsid w:val="00D31D82"/>
    <w:rsid w:val="00D3381B"/>
    <w:rsid w:val="00D34196"/>
    <w:rsid w:val="00D35488"/>
    <w:rsid w:val="00D35FA0"/>
    <w:rsid w:val="00D36097"/>
    <w:rsid w:val="00D36766"/>
    <w:rsid w:val="00D36995"/>
    <w:rsid w:val="00D36AE0"/>
    <w:rsid w:val="00D36E0F"/>
    <w:rsid w:val="00D375B9"/>
    <w:rsid w:val="00D37F1E"/>
    <w:rsid w:val="00D401D1"/>
    <w:rsid w:val="00D40201"/>
    <w:rsid w:val="00D40568"/>
    <w:rsid w:val="00D407FA"/>
    <w:rsid w:val="00D40853"/>
    <w:rsid w:val="00D40A5D"/>
    <w:rsid w:val="00D40B0F"/>
    <w:rsid w:val="00D40B1F"/>
    <w:rsid w:val="00D41137"/>
    <w:rsid w:val="00D422C3"/>
    <w:rsid w:val="00D42C2A"/>
    <w:rsid w:val="00D43E3A"/>
    <w:rsid w:val="00D44003"/>
    <w:rsid w:val="00D45F30"/>
    <w:rsid w:val="00D46EA8"/>
    <w:rsid w:val="00D476BA"/>
    <w:rsid w:val="00D47DCE"/>
    <w:rsid w:val="00D5081A"/>
    <w:rsid w:val="00D50F7C"/>
    <w:rsid w:val="00D5174E"/>
    <w:rsid w:val="00D5178C"/>
    <w:rsid w:val="00D51B78"/>
    <w:rsid w:val="00D52F0A"/>
    <w:rsid w:val="00D52F3F"/>
    <w:rsid w:val="00D53717"/>
    <w:rsid w:val="00D53AA4"/>
    <w:rsid w:val="00D53FEF"/>
    <w:rsid w:val="00D54387"/>
    <w:rsid w:val="00D55569"/>
    <w:rsid w:val="00D55899"/>
    <w:rsid w:val="00D55F9C"/>
    <w:rsid w:val="00D56E16"/>
    <w:rsid w:val="00D57030"/>
    <w:rsid w:val="00D578B0"/>
    <w:rsid w:val="00D608C1"/>
    <w:rsid w:val="00D60EA8"/>
    <w:rsid w:val="00D61674"/>
    <w:rsid w:val="00D6246B"/>
    <w:rsid w:val="00D635F4"/>
    <w:rsid w:val="00D63742"/>
    <w:rsid w:val="00D639C7"/>
    <w:rsid w:val="00D64643"/>
    <w:rsid w:val="00D649C6"/>
    <w:rsid w:val="00D64BBE"/>
    <w:rsid w:val="00D6503D"/>
    <w:rsid w:val="00D6598B"/>
    <w:rsid w:val="00D65A5E"/>
    <w:rsid w:val="00D667BB"/>
    <w:rsid w:val="00D66893"/>
    <w:rsid w:val="00D66FD2"/>
    <w:rsid w:val="00D67310"/>
    <w:rsid w:val="00D67ABD"/>
    <w:rsid w:val="00D67B0C"/>
    <w:rsid w:val="00D67B7C"/>
    <w:rsid w:val="00D70329"/>
    <w:rsid w:val="00D70E54"/>
    <w:rsid w:val="00D71BFD"/>
    <w:rsid w:val="00D740B0"/>
    <w:rsid w:val="00D756F7"/>
    <w:rsid w:val="00D76DE0"/>
    <w:rsid w:val="00D77560"/>
    <w:rsid w:val="00D804EB"/>
    <w:rsid w:val="00D805A2"/>
    <w:rsid w:val="00D81E2C"/>
    <w:rsid w:val="00D83BA9"/>
    <w:rsid w:val="00D83CBD"/>
    <w:rsid w:val="00D83CDD"/>
    <w:rsid w:val="00D841A6"/>
    <w:rsid w:val="00D84E24"/>
    <w:rsid w:val="00D8566B"/>
    <w:rsid w:val="00D85A61"/>
    <w:rsid w:val="00D861A0"/>
    <w:rsid w:val="00D86823"/>
    <w:rsid w:val="00D91B83"/>
    <w:rsid w:val="00D91C4F"/>
    <w:rsid w:val="00D92144"/>
    <w:rsid w:val="00D92484"/>
    <w:rsid w:val="00D92995"/>
    <w:rsid w:val="00D92B47"/>
    <w:rsid w:val="00D931BD"/>
    <w:rsid w:val="00D956F7"/>
    <w:rsid w:val="00D95C00"/>
    <w:rsid w:val="00D965BB"/>
    <w:rsid w:val="00D96C5A"/>
    <w:rsid w:val="00D96D62"/>
    <w:rsid w:val="00D97268"/>
    <w:rsid w:val="00D97B7F"/>
    <w:rsid w:val="00DA1334"/>
    <w:rsid w:val="00DA16CA"/>
    <w:rsid w:val="00DA1B52"/>
    <w:rsid w:val="00DA1E23"/>
    <w:rsid w:val="00DA24FD"/>
    <w:rsid w:val="00DA2539"/>
    <w:rsid w:val="00DA326E"/>
    <w:rsid w:val="00DA4613"/>
    <w:rsid w:val="00DA4918"/>
    <w:rsid w:val="00DA6688"/>
    <w:rsid w:val="00DA668B"/>
    <w:rsid w:val="00DA7586"/>
    <w:rsid w:val="00DA78C5"/>
    <w:rsid w:val="00DB19AC"/>
    <w:rsid w:val="00DB19E8"/>
    <w:rsid w:val="00DB28B5"/>
    <w:rsid w:val="00DB293B"/>
    <w:rsid w:val="00DB63D5"/>
    <w:rsid w:val="00DB63F1"/>
    <w:rsid w:val="00DB6733"/>
    <w:rsid w:val="00DB6821"/>
    <w:rsid w:val="00DB69F7"/>
    <w:rsid w:val="00DB6BF4"/>
    <w:rsid w:val="00DB7377"/>
    <w:rsid w:val="00DB7AE8"/>
    <w:rsid w:val="00DC0E09"/>
    <w:rsid w:val="00DC0FE4"/>
    <w:rsid w:val="00DC2008"/>
    <w:rsid w:val="00DC21BC"/>
    <w:rsid w:val="00DC2CEA"/>
    <w:rsid w:val="00DC3137"/>
    <w:rsid w:val="00DC334D"/>
    <w:rsid w:val="00DC3B10"/>
    <w:rsid w:val="00DC3D92"/>
    <w:rsid w:val="00DC40E8"/>
    <w:rsid w:val="00DC52B9"/>
    <w:rsid w:val="00DC5C85"/>
    <w:rsid w:val="00DC5D6A"/>
    <w:rsid w:val="00DC5E52"/>
    <w:rsid w:val="00DC63EB"/>
    <w:rsid w:val="00DC76A4"/>
    <w:rsid w:val="00DC7B46"/>
    <w:rsid w:val="00DD08A9"/>
    <w:rsid w:val="00DD1461"/>
    <w:rsid w:val="00DD2080"/>
    <w:rsid w:val="00DD35EF"/>
    <w:rsid w:val="00DD4184"/>
    <w:rsid w:val="00DD4AB3"/>
    <w:rsid w:val="00DD5028"/>
    <w:rsid w:val="00DD77EC"/>
    <w:rsid w:val="00DD7BF0"/>
    <w:rsid w:val="00DE0E31"/>
    <w:rsid w:val="00DE1560"/>
    <w:rsid w:val="00DE178C"/>
    <w:rsid w:val="00DE1ABB"/>
    <w:rsid w:val="00DE1BC9"/>
    <w:rsid w:val="00DE1E66"/>
    <w:rsid w:val="00DE1FCA"/>
    <w:rsid w:val="00DE2639"/>
    <w:rsid w:val="00DE2B99"/>
    <w:rsid w:val="00DE3FB3"/>
    <w:rsid w:val="00DE41FC"/>
    <w:rsid w:val="00DE4DC3"/>
    <w:rsid w:val="00DE5C9F"/>
    <w:rsid w:val="00DE661B"/>
    <w:rsid w:val="00DE791D"/>
    <w:rsid w:val="00DF00DE"/>
    <w:rsid w:val="00DF0A48"/>
    <w:rsid w:val="00DF1A8D"/>
    <w:rsid w:val="00DF2804"/>
    <w:rsid w:val="00DF2D92"/>
    <w:rsid w:val="00DF589A"/>
    <w:rsid w:val="00DF59D7"/>
    <w:rsid w:val="00DF7235"/>
    <w:rsid w:val="00DF747E"/>
    <w:rsid w:val="00DF78E7"/>
    <w:rsid w:val="00DF7BE9"/>
    <w:rsid w:val="00E0003D"/>
    <w:rsid w:val="00E000DC"/>
    <w:rsid w:val="00E00C19"/>
    <w:rsid w:val="00E00FBA"/>
    <w:rsid w:val="00E01986"/>
    <w:rsid w:val="00E01D95"/>
    <w:rsid w:val="00E023BD"/>
    <w:rsid w:val="00E02A30"/>
    <w:rsid w:val="00E030EC"/>
    <w:rsid w:val="00E03B3D"/>
    <w:rsid w:val="00E042E7"/>
    <w:rsid w:val="00E04980"/>
    <w:rsid w:val="00E06569"/>
    <w:rsid w:val="00E06B35"/>
    <w:rsid w:val="00E101C9"/>
    <w:rsid w:val="00E107E9"/>
    <w:rsid w:val="00E114EA"/>
    <w:rsid w:val="00E11B88"/>
    <w:rsid w:val="00E129EF"/>
    <w:rsid w:val="00E131ED"/>
    <w:rsid w:val="00E13E60"/>
    <w:rsid w:val="00E15DBA"/>
    <w:rsid w:val="00E16EC7"/>
    <w:rsid w:val="00E2026B"/>
    <w:rsid w:val="00E206C5"/>
    <w:rsid w:val="00E21BD9"/>
    <w:rsid w:val="00E22131"/>
    <w:rsid w:val="00E22913"/>
    <w:rsid w:val="00E22F9C"/>
    <w:rsid w:val="00E233A7"/>
    <w:rsid w:val="00E233C3"/>
    <w:rsid w:val="00E23AD7"/>
    <w:rsid w:val="00E2774B"/>
    <w:rsid w:val="00E308FA"/>
    <w:rsid w:val="00E3173A"/>
    <w:rsid w:val="00E317B6"/>
    <w:rsid w:val="00E32713"/>
    <w:rsid w:val="00E33317"/>
    <w:rsid w:val="00E345B3"/>
    <w:rsid w:val="00E35117"/>
    <w:rsid w:val="00E3556B"/>
    <w:rsid w:val="00E3568A"/>
    <w:rsid w:val="00E3597B"/>
    <w:rsid w:val="00E35C90"/>
    <w:rsid w:val="00E37113"/>
    <w:rsid w:val="00E3715C"/>
    <w:rsid w:val="00E40BE9"/>
    <w:rsid w:val="00E40F28"/>
    <w:rsid w:val="00E410E0"/>
    <w:rsid w:val="00E411B3"/>
    <w:rsid w:val="00E41378"/>
    <w:rsid w:val="00E413EC"/>
    <w:rsid w:val="00E41B59"/>
    <w:rsid w:val="00E42081"/>
    <w:rsid w:val="00E42594"/>
    <w:rsid w:val="00E42EB5"/>
    <w:rsid w:val="00E42EEC"/>
    <w:rsid w:val="00E438DD"/>
    <w:rsid w:val="00E43CB2"/>
    <w:rsid w:val="00E43E01"/>
    <w:rsid w:val="00E45C93"/>
    <w:rsid w:val="00E47188"/>
    <w:rsid w:val="00E504F0"/>
    <w:rsid w:val="00E50528"/>
    <w:rsid w:val="00E508F9"/>
    <w:rsid w:val="00E5137A"/>
    <w:rsid w:val="00E51997"/>
    <w:rsid w:val="00E51BE4"/>
    <w:rsid w:val="00E54642"/>
    <w:rsid w:val="00E549BD"/>
    <w:rsid w:val="00E549EF"/>
    <w:rsid w:val="00E54E0E"/>
    <w:rsid w:val="00E5591C"/>
    <w:rsid w:val="00E55E0F"/>
    <w:rsid w:val="00E5681F"/>
    <w:rsid w:val="00E57721"/>
    <w:rsid w:val="00E57B42"/>
    <w:rsid w:val="00E60640"/>
    <w:rsid w:val="00E61879"/>
    <w:rsid w:val="00E6267D"/>
    <w:rsid w:val="00E67624"/>
    <w:rsid w:val="00E70822"/>
    <w:rsid w:val="00E71CD7"/>
    <w:rsid w:val="00E7204B"/>
    <w:rsid w:val="00E72348"/>
    <w:rsid w:val="00E729B6"/>
    <w:rsid w:val="00E72A48"/>
    <w:rsid w:val="00E72C09"/>
    <w:rsid w:val="00E73123"/>
    <w:rsid w:val="00E7402C"/>
    <w:rsid w:val="00E743FF"/>
    <w:rsid w:val="00E7517D"/>
    <w:rsid w:val="00E75205"/>
    <w:rsid w:val="00E75242"/>
    <w:rsid w:val="00E763B9"/>
    <w:rsid w:val="00E7661A"/>
    <w:rsid w:val="00E76CCF"/>
    <w:rsid w:val="00E76DFD"/>
    <w:rsid w:val="00E808D9"/>
    <w:rsid w:val="00E80D2D"/>
    <w:rsid w:val="00E82702"/>
    <w:rsid w:val="00E827AE"/>
    <w:rsid w:val="00E843C1"/>
    <w:rsid w:val="00E845E1"/>
    <w:rsid w:val="00E848B3"/>
    <w:rsid w:val="00E84EE5"/>
    <w:rsid w:val="00E84F29"/>
    <w:rsid w:val="00E8581A"/>
    <w:rsid w:val="00E862D4"/>
    <w:rsid w:val="00E876FA"/>
    <w:rsid w:val="00E9018F"/>
    <w:rsid w:val="00E91683"/>
    <w:rsid w:val="00E918EE"/>
    <w:rsid w:val="00E91F3D"/>
    <w:rsid w:val="00E93AEA"/>
    <w:rsid w:val="00E93B6D"/>
    <w:rsid w:val="00E93F30"/>
    <w:rsid w:val="00E94132"/>
    <w:rsid w:val="00E95E26"/>
    <w:rsid w:val="00E96B04"/>
    <w:rsid w:val="00E96C1D"/>
    <w:rsid w:val="00EA0E7F"/>
    <w:rsid w:val="00EA127E"/>
    <w:rsid w:val="00EA140D"/>
    <w:rsid w:val="00EA1C11"/>
    <w:rsid w:val="00EA1ED9"/>
    <w:rsid w:val="00EA2441"/>
    <w:rsid w:val="00EA246E"/>
    <w:rsid w:val="00EA2FD9"/>
    <w:rsid w:val="00EA3530"/>
    <w:rsid w:val="00EA39E4"/>
    <w:rsid w:val="00EA3AF4"/>
    <w:rsid w:val="00EA4E25"/>
    <w:rsid w:val="00EA4F12"/>
    <w:rsid w:val="00EA5248"/>
    <w:rsid w:val="00EA6E7B"/>
    <w:rsid w:val="00EA6EA3"/>
    <w:rsid w:val="00EA6F6C"/>
    <w:rsid w:val="00EA7328"/>
    <w:rsid w:val="00EA7586"/>
    <w:rsid w:val="00EB005A"/>
    <w:rsid w:val="00EB034C"/>
    <w:rsid w:val="00EB0AD4"/>
    <w:rsid w:val="00EB0D13"/>
    <w:rsid w:val="00EB10D1"/>
    <w:rsid w:val="00EB3C36"/>
    <w:rsid w:val="00EB4944"/>
    <w:rsid w:val="00EB4C74"/>
    <w:rsid w:val="00EB4CEE"/>
    <w:rsid w:val="00EB6850"/>
    <w:rsid w:val="00EB7A19"/>
    <w:rsid w:val="00EB7EA4"/>
    <w:rsid w:val="00EC04CF"/>
    <w:rsid w:val="00EC0A40"/>
    <w:rsid w:val="00EC0CB0"/>
    <w:rsid w:val="00EC0E5F"/>
    <w:rsid w:val="00EC16ED"/>
    <w:rsid w:val="00EC26C1"/>
    <w:rsid w:val="00EC2A09"/>
    <w:rsid w:val="00EC2AB5"/>
    <w:rsid w:val="00EC2E37"/>
    <w:rsid w:val="00EC36A6"/>
    <w:rsid w:val="00EC36CC"/>
    <w:rsid w:val="00EC437D"/>
    <w:rsid w:val="00EC490D"/>
    <w:rsid w:val="00EC4B61"/>
    <w:rsid w:val="00EC5CC7"/>
    <w:rsid w:val="00EC7577"/>
    <w:rsid w:val="00ED04EC"/>
    <w:rsid w:val="00ED0829"/>
    <w:rsid w:val="00ED0937"/>
    <w:rsid w:val="00ED17A8"/>
    <w:rsid w:val="00ED23E0"/>
    <w:rsid w:val="00ED2B2F"/>
    <w:rsid w:val="00ED3351"/>
    <w:rsid w:val="00ED3724"/>
    <w:rsid w:val="00ED3AFD"/>
    <w:rsid w:val="00ED3DB8"/>
    <w:rsid w:val="00ED3F47"/>
    <w:rsid w:val="00ED45B4"/>
    <w:rsid w:val="00ED539A"/>
    <w:rsid w:val="00ED5E41"/>
    <w:rsid w:val="00ED612A"/>
    <w:rsid w:val="00ED642C"/>
    <w:rsid w:val="00ED6F1C"/>
    <w:rsid w:val="00EE1062"/>
    <w:rsid w:val="00EE13E6"/>
    <w:rsid w:val="00EE1996"/>
    <w:rsid w:val="00EE1B12"/>
    <w:rsid w:val="00EE1E60"/>
    <w:rsid w:val="00EE2EAD"/>
    <w:rsid w:val="00EE3636"/>
    <w:rsid w:val="00EE52E0"/>
    <w:rsid w:val="00EE592D"/>
    <w:rsid w:val="00EE67F0"/>
    <w:rsid w:val="00EE6AAA"/>
    <w:rsid w:val="00EE6AF2"/>
    <w:rsid w:val="00EE6D8B"/>
    <w:rsid w:val="00EE7182"/>
    <w:rsid w:val="00EE7268"/>
    <w:rsid w:val="00EE757A"/>
    <w:rsid w:val="00EE7BB2"/>
    <w:rsid w:val="00EF0738"/>
    <w:rsid w:val="00EF08D1"/>
    <w:rsid w:val="00EF2B82"/>
    <w:rsid w:val="00EF35C5"/>
    <w:rsid w:val="00EF3619"/>
    <w:rsid w:val="00EF37CA"/>
    <w:rsid w:val="00EF3EC7"/>
    <w:rsid w:val="00EF49B0"/>
    <w:rsid w:val="00EF4B22"/>
    <w:rsid w:val="00EF565D"/>
    <w:rsid w:val="00EF5AEE"/>
    <w:rsid w:val="00EF64D8"/>
    <w:rsid w:val="00EF670B"/>
    <w:rsid w:val="00EF67FF"/>
    <w:rsid w:val="00EF751A"/>
    <w:rsid w:val="00EF7C17"/>
    <w:rsid w:val="00EF7E75"/>
    <w:rsid w:val="00F0023F"/>
    <w:rsid w:val="00F0048D"/>
    <w:rsid w:val="00F018E6"/>
    <w:rsid w:val="00F01D53"/>
    <w:rsid w:val="00F021B0"/>
    <w:rsid w:val="00F04240"/>
    <w:rsid w:val="00F0442E"/>
    <w:rsid w:val="00F04F06"/>
    <w:rsid w:val="00F05214"/>
    <w:rsid w:val="00F05EAA"/>
    <w:rsid w:val="00F07CD7"/>
    <w:rsid w:val="00F10D72"/>
    <w:rsid w:val="00F11160"/>
    <w:rsid w:val="00F11E5F"/>
    <w:rsid w:val="00F11F9D"/>
    <w:rsid w:val="00F13BE4"/>
    <w:rsid w:val="00F13F74"/>
    <w:rsid w:val="00F15110"/>
    <w:rsid w:val="00F16E0B"/>
    <w:rsid w:val="00F20004"/>
    <w:rsid w:val="00F204B1"/>
    <w:rsid w:val="00F20D92"/>
    <w:rsid w:val="00F21458"/>
    <w:rsid w:val="00F214DD"/>
    <w:rsid w:val="00F226C3"/>
    <w:rsid w:val="00F23C3B"/>
    <w:rsid w:val="00F2421C"/>
    <w:rsid w:val="00F24B70"/>
    <w:rsid w:val="00F24EEE"/>
    <w:rsid w:val="00F25042"/>
    <w:rsid w:val="00F25167"/>
    <w:rsid w:val="00F25C55"/>
    <w:rsid w:val="00F26F08"/>
    <w:rsid w:val="00F26F13"/>
    <w:rsid w:val="00F270E0"/>
    <w:rsid w:val="00F27998"/>
    <w:rsid w:val="00F2799D"/>
    <w:rsid w:val="00F30DB2"/>
    <w:rsid w:val="00F31277"/>
    <w:rsid w:val="00F31ACA"/>
    <w:rsid w:val="00F3224B"/>
    <w:rsid w:val="00F329E0"/>
    <w:rsid w:val="00F32BCB"/>
    <w:rsid w:val="00F336E8"/>
    <w:rsid w:val="00F33ACE"/>
    <w:rsid w:val="00F33B3A"/>
    <w:rsid w:val="00F33B95"/>
    <w:rsid w:val="00F33BB9"/>
    <w:rsid w:val="00F33D93"/>
    <w:rsid w:val="00F3646F"/>
    <w:rsid w:val="00F409EC"/>
    <w:rsid w:val="00F40C7A"/>
    <w:rsid w:val="00F4151D"/>
    <w:rsid w:val="00F418EA"/>
    <w:rsid w:val="00F422B4"/>
    <w:rsid w:val="00F4250C"/>
    <w:rsid w:val="00F42B06"/>
    <w:rsid w:val="00F42CED"/>
    <w:rsid w:val="00F42FB2"/>
    <w:rsid w:val="00F46288"/>
    <w:rsid w:val="00F464A2"/>
    <w:rsid w:val="00F46EB9"/>
    <w:rsid w:val="00F47BF7"/>
    <w:rsid w:val="00F47F78"/>
    <w:rsid w:val="00F50E07"/>
    <w:rsid w:val="00F51379"/>
    <w:rsid w:val="00F51485"/>
    <w:rsid w:val="00F51836"/>
    <w:rsid w:val="00F51B82"/>
    <w:rsid w:val="00F520EF"/>
    <w:rsid w:val="00F523C8"/>
    <w:rsid w:val="00F523D3"/>
    <w:rsid w:val="00F52EC7"/>
    <w:rsid w:val="00F53BFD"/>
    <w:rsid w:val="00F53D62"/>
    <w:rsid w:val="00F53F56"/>
    <w:rsid w:val="00F54759"/>
    <w:rsid w:val="00F54B7B"/>
    <w:rsid w:val="00F55B07"/>
    <w:rsid w:val="00F5630F"/>
    <w:rsid w:val="00F564C2"/>
    <w:rsid w:val="00F57D37"/>
    <w:rsid w:val="00F6117A"/>
    <w:rsid w:val="00F6184C"/>
    <w:rsid w:val="00F61C9B"/>
    <w:rsid w:val="00F62075"/>
    <w:rsid w:val="00F62790"/>
    <w:rsid w:val="00F6409A"/>
    <w:rsid w:val="00F645A8"/>
    <w:rsid w:val="00F6482E"/>
    <w:rsid w:val="00F648A5"/>
    <w:rsid w:val="00F6498F"/>
    <w:rsid w:val="00F649A2"/>
    <w:rsid w:val="00F64B9F"/>
    <w:rsid w:val="00F65928"/>
    <w:rsid w:val="00F6616D"/>
    <w:rsid w:val="00F66841"/>
    <w:rsid w:val="00F66890"/>
    <w:rsid w:val="00F672D6"/>
    <w:rsid w:val="00F67D7B"/>
    <w:rsid w:val="00F7017E"/>
    <w:rsid w:val="00F70723"/>
    <w:rsid w:val="00F70B33"/>
    <w:rsid w:val="00F71743"/>
    <w:rsid w:val="00F73FFA"/>
    <w:rsid w:val="00F740FE"/>
    <w:rsid w:val="00F74122"/>
    <w:rsid w:val="00F74D4E"/>
    <w:rsid w:val="00F74EAB"/>
    <w:rsid w:val="00F7539E"/>
    <w:rsid w:val="00F77EFF"/>
    <w:rsid w:val="00F802F2"/>
    <w:rsid w:val="00F807F6"/>
    <w:rsid w:val="00F82631"/>
    <w:rsid w:val="00F838F0"/>
    <w:rsid w:val="00F84571"/>
    <w:rsid w:val="00F85E0D"/>
    <w:rsid w:val="00F86EF9"/>
    <w:rsid w:val="00F875D0"/>
    <w:rsid w:val="00F9057A"/>
    <w:rsid w:val="00F90C97"/>
    <w:rsid w:val="00F90F54"/>
    <w:rsid w:val="00F91177"/>
    <w:rsid w:val="00F91396"/>
    <w:rsid w:val="00F927BD"/>
    <w:rsid w:val="00F927E3"/>
    <w:rsid w:val="00F92E69"/>
    <w:rsid w:val="00F933D8"/>
    <w:rsid w:val="00F93EEC"/>
    <w:rsid w:val="00F94245"/>
    <w:rsid w:val="00F94313"/>
    <w:rsid w:val="00F9438E"/>
    <w:rsid w:val="00F9449F"/>
    <w:rsid w:val="00F946F1"/>
    <w:rsid w:val="00F953EC"/>
    <w:rsid w:val="00F9622A"/>
    <w:rsid w:val="00F96B1F"/>
    <w:rsid w:val="00F97D0D"/>
    <w:rsid w:val="00FA00A1"/>
    <w:rsid w:val="00FA1102"/>
    <w:rsid w:val="00FA1E6A"/>
    <w:rsid w:val="00FA282C"/>
    <w:rsid w:val="00FA2EE7"/>
    <w:rsid w:val="00FA3D6F"/>
    <w:rsid w:val="00FA7B20"/>
    <w:rsid w:val="00FA7B4B"/>
    <w:rsid w:val="00FA7DBD"/>
    <w:rsid w:val="00FB0626"/>
    <w:rsid w:val="00FB078D"/>
    <w:rsid w:val="00FB08E9"/>
    <w:rsid w:val="00FB2230"/>
    <w:rsid w:val="00FB298C"/>
    <w:rsid w:val="00FB2FBB"/>
    <w:rsid w:val="00FB343C"/>
    <w:rsid w:val="00FB37C5"/>
    <w:rsid w:val="00FB4AB5"/>
    <w:rsid w:val="00FB51CE"/>
    <w:rsid w:val="00FB51FA"/>
    <w:rsid w:val="00FB5578"/>
    <w:rsid w:val="00FB6AB2"/>
    <w:rsid w:val="00FB7710"/>
    <w:rsid w:val="00FB77EC"/>
    <w:rsid w:val="00FB79D0"/>
    <w:rsid w:val="00FC0C42"/>
    <w:rsid w:val="00FC0C5E"/>
    <w:rsid w:val="00FC2192"/>
    <w:rsid w:val="00FC2C75"/>
    <w:rsid w:val="00FC340D"/>
    <w:rsid w:val="00FC373D"/>
    <w:rsid w:val="00FC5D1B"/>
    <w:rsid w:val="00FC626C"/>
    <w:rsid w:val="00FC7F69"/>
    <w:rsid w:val="00FD01B4"/>
    <w:rsid w:val="00FD0C17"/>
    <w:rsid w:val="00FD0D69"/>
    <w:rsid w:val="00FD1C6A"/>
    <w:rsid w:val="00FD1DDB"/>
    <w:rsid w:val="00FD1E79"/>
    <w:rsid w:val="00FD23CA"/>
    <w:rsid w:val="00FD2D5D"/>
    <w:rsid w:val="00FD44C9"/>
    <w:rsid w:val="00FD4856"/>
    <w:rsid w:val="00FD4A1A"/>
    <w:rsid w:val="00FD4B6A"/>
    <w:rsid w:val="00FD54E0"/>
    <w:rsid w:val="00FD6FD1"/>
    <w:rsid w:val="00FD6FDA"/>
    <w:rsid w:val="00FD71D9"/>
    <w:rsid w:val="00FD751D"/>
    <w:rsid w:val="00FD7966"/>
    <w:rsid w:val="00FD7A6F"/>
    <w:rsid w:val="00FD7B72"/>
    <w:rsid w:val="00FE0B12"/>
    <w:rsid w:val="00FE2086"/>
    <w:rsid w:val="00FE3D07"/>
    <w:rsid w:val="00FE4277"/>
    <w:rsid w:val="00FE5177"/>
    <w:rsid w:val="00FE5CE1"/>
    <w:rsid w:val="00FE65E5"/>
    <w:rsid w:val="00FE68A9"/>
    <w:rsid w:val="00FF058F"/>
    <w:rsid w:val="00FF0C32"/>
    <w:rsid w:val="00FF1426"/>
    <w:rsid w:val="00FF15C7"/>
    <w:rsid w:val="00FF1E55"/>
    <w:rsid w:val="00FF2086"/>
    <w:rsid w:val="00FF2B54"/>
    <w:rsid w:val="00FF2B87"/>
    <w:rsid w:val="00FF33E8"/>
    <w:rsid w:val="00FF4478"/>
    <w:rsid w:val="00FF4965"/>
    <w:rsid w:val="00FF4D12"/>
    <w:rsid w:val="00FF5B06"/>
    <w:rsid w:val="00FF7F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BC838"/>
  <w15:chartTrackingRefBased/>
  <w15:docId w15:val="{8BFFAE0C-3A17-427D-BA6F-0A433ED92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4B8"/>
  </w:style>
  <w:style w:type="paragraph" w:styleId="Heading1">
    <w:name w:val="heading 1"/>
    <w:basedOn w:val="Normal"/>
    <w:next w:val="Normal"/>
    <w:link w:val="Heading1Char"/>
    <w:uiPriority w:val="9"/>
    <w:qFormat/>
    <w:rsid w:val="005F5BA0"/>
    <w:pPr>
      <w:keepNext/>
      <w:keepLines/>
      <w:spacing w:before="120" w:after="120"/>
      <w:jc w:val="both"/>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264B8"/>
    <w:pPr>
      <w:keepNext/>
      <w:keepLines/>
      <w:spacing w:before="40" w:after="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semiHidden/>
    <w:unhideWhenUsed/>
    <w:qFormat/>
    <w:rsid w:val="00111B1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82ED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64B8"/>
    <w:pPr>
      <w:ind w:left="720"/>
      <w:contextualSpacing/>
    </w:pPr>
  </w:style>
  <w:style w:type="character" w:customStyle="1" w:styleId="Heading1Char">
    <w:name w:val="Heading 1 Char"/>
    <w:basedOn w:val="DefaultParagraphFont"/>
    <w:link w:val="Heading1"/>
    <w:uiPriority w:val="9"/>
    <w:rsid w:val="005F5BA0"/>
    <w:rPr>
      <w:rFonts w:eastAsiaTheme="majorEastAsia" w:cstheme="majorBidi"/>
      <w:b/>
      <w:sz w:val="24"/>
      <w:szCs w:val="32"/>
    </w:rPr>
  </w:style>
  <w:style w:type="character" w:customStyle="1" w:styleId="Heading2Char">
    <w:name w:val="Heading 2 Char"/>
    <w:basedOn w:val="DefaultParagraphFont"/>
    <w:link w:val="Heading2"/>
    <w:uiPriority w:val="9"/>
    <w:rsid w:val="003264B8"/>
    <w:rPr>
      <w:rFonts w:asciiTheme="majorHAnsi" w:eastAsiaTheme="majorEastAsia" w:hAnsiTheme="majorHAnsi" w:cstheme="majorBidi"/>
      <w:b/>
      <w:szCs w:val="26"/>
    </w:rPr>
  </w:style>
  <w:style w:type="paragraph" w:customStyle="1" w:styleId="EndNoteBibliographyTitle">
    <w:name w:val="EndNote Bibliography Title"/>
    <w:basedOn w:val="Normal"/>
    <w:link w:val="EndNoteBibliographyTitleChar"/>
    <w:rsid w:val="000060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60D1"/>
    <w:rPr>
      <w:rFonts w:ascii="Calibri" w:hAnsi="Calibri" w:cs="Calibri"/>
      <w:noProof/>
      <w:lang w:val="en-US"/>
    </w:rPr>
  </w:style>
  <w:style w:type="paragraph" w:customStyle="1" w:styleId="EndNoteBibliography">
    <w:name w:val="EndNote Bibliography"/>
    <w:basedOn w:val="Normal"/>
    <w:link w:val="EndNoteBibliographyChar"/>
    <w:rsid w:val="000060D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060D1"/>
    <w:rPr>
      <w:rFonts w:ascii="Calibri" w:hAnsi="Calibri" w:cs="Calibri"/>
      <w:noProof/>
      <w:lang w:val="en-US"/>
    </w:rPr>
  </w:style>
  <w:style w:type="character" w:styleId="Hyperlink">
    <w:name w:val="Hyperlink"/>
    <w:basedOn w:val="DefaultParagraphFont"/>
    <w:uiPriority w:val="99"/>
    <w:unhideWhenUsed/>
    <w:rsid w:val="000060D1"/>
    <w:rPr>
      <w:color w:val="0000FF" w:themeColor="hyperlink"/>
      <w:u w:val="single"/>
    </w:rPr>
  </w:style>
  <w:style w:type="character" w:styleId="CommentReference">
    <w:name w:val="annotation reference"/>
    <w:basedOn w:val="DefaultParagraphFont"/>
    <w:uiPriority w:val="99"/>
    <w:semiHidden/>
    <w:unhideWhenUsed/>
    <w:rsid w:val="003D71F9"/>
    <w:rPr>
      <w:sz w:val="16"/>
      <w:szCs w:val="16"/>
    </w:rPr>
  </w:style>
  <w:style w:type="paragraph" w:styleId="CommentText">
    <w:name w:val="annotation text"/>
    <w:basedOn w:val="Normal"/>
    <w:link w:val="CommentTextChar"/>
    <w:uiPriority w:val="99"/>
    <w:unhideWhenUsed/>
    <w:rsid w:val="003D71F9"/>
    <w:pPr>
      <w:spacing w:line="240" w:lineRule="auto"/>
    </w:pPr>
    <w:rPr>
      <w:sz w:val="20"/>
      <w:szCs w:val="20"/>
    </w:rPr>
  </w:style>
  <w:style w:type="character" w:customStyle="1" w:styleId="CommentTextChar">
    <w:name w:val="Comment Text Char"/>
    <w:basedOn w:val="DefaultParagraphFont"/>
    <w:link w:val="CommentText"/>
    <w:uiPriority w:val="99"/>
    <w:rsid w:val="003D71F9"/>
    <w:rPr>
      <w:sz w:val="20"/>
      <w:szCs w:val="20"/>
    </w:rPr>
  </w:style>
  <w:style w:type="paragraph" w:styleId="CommentSubject">
    <w:name w:val="annotation subject"/>
    <w:basedOn w:val="CommentText"/>
    <w:next w:val="CommentText"/>
    <w:link w:val="CommentSubjectChar"/>
    <w:uiPriority w:val="99"/>
    <w:semiHidden/>
    <w:unhideWhenUsed/>
    <w:rsid w:val="003D71F9"/>
    <w:rPr>
      <w:b/>
      <w:bCs/>
    </w:rPr>
  </w:style>
  <w:style w:type="character" w:customStyle="1" w:styleId="CommentSubjectChar">
    <w:name w:val="Comment Subject Char"/>
    <w:basedOn w:val="CommentTextChar"/>
    <w:link w:val="CommentSubject"/>
    <w:uiPriority w:val="99"/>
    <w:semiHidden/>
    <w:rsid w:val="003D71F9"/>
    <w:rPr>
      <w:b/>
      <w:bCs/>
      <w:sz w:val="20"/>
      <w:szCs w:val="20"/>
    </w:rPr>
  </w:style>
  <w:style w:type="paragraph" w:styleId="BalloonText">
    <w:name w:val="Balloon Text"/>
    <w:basedOn w:val="Normal"/>
    <w:link w:val="BalloonTextChar"/>
    <w:uiPriority w:val="99"/>
    <w:semiHidden/>
    <w:unhideWhenUsed/>
    <w:rsid w:val="003D71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71F9"/>
    <w:rPr>
      <w:rFonts w:ascii="Segoe UI" w:hAnsi="Segoe UI" w:cs="Segoe UI"/>
      <w:sz w:val="18"/>
      <w:szCs w:val="18"/>
    </w:rPr>
  </w:style>
  <w:style w:type="character" w:styleId="FollowedHyperlink">
    <w:name w:val="FollowedHyperlink"/>
    <w:basedOn w:val="DefaultParagraphFont"/>
    <w:uiPriority w:val="99"/>
    <w:semiHidden/>
    <w:unhideWhenUsed/>
    <w:rsid w:val="005230B4"/>
    <w:rPr>
      <w:color w:val="800080" w:themeColor="followedHyperlink"/>
      <w:u w:val="single"/>
    </w:rPr>
  </w:style>
  <w:style w:type="character" w:styleId="Emphasis">
    <w:name w:val="Emphasis"/>
    <w:basedOn w:val="DefaultParagraphFont"/>
    <w:uiPriority w:val="20"/>
    <w:qFormat/>
    <w:rsid w:val="00363E99"/>
    <w:rPr>
      <w:i/>
      <w:iCs/>
    </w:rPr>
  </w:style>
  <w:style w:type="table" w:styleId="TableGrid">
    <w:name w:val="Table Grid"/>
    <w:basedOn w:val="TableNormal"/>
    <w:uiPriority w:val="39"/>
    <w:rsid w:val="00031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A4918"/>
  </w:style>
  <w:style w:type="character" w:customStyle="1" w:styleId="mixed-citation">
    <w:name w:val="mixed-citation"/>
    <w:basedOn w:val="DefaultParagraphFont"/>
    <w:rsid w:val="00ED612A"/>
  </w:style>
  <w:style w:type="character" w:customStyle="1" w:styleId="ref-title">
    <w:name w:val="ref-title"/>
    <w:basedOn w:val="DefaultParagraphFont"/>
    <w:rsid w:val="00ED612A"/>
  </w:style>
  <w:style w:type="character" w:customStyle="1" w:styleId="ref-journal">
    <w:name w:val="ref-journal"/>
    <w:basedOn w:val="DefaultParagraphFont"/>
    <w:rsid w:val="00ED612A"/>
  </w:style>
  <w:style w:type="character" w:customStyle="1" w:styleId="ref-vol">
    <w:name w:val="ref-vol"/>
    <w:basedOn w:val="DefaultParagraphFont"/>
    <w:rsid w:val="00ED612A"/>
  </w:style>
  <w:style w:type="character" w:customStyle="1" w:styleId="nowrap">
    <w:name w:val="nowrap"/>
    <w:basedOn w:val="DefaultParagraphFont"/>
    <w:rsid w:val="00ED612A"/>
  </w:style>
  <w:style w:type="character" w:customStyle="1" w:styleId="UnresolvedMention1">
    <w:name w:val="Unresolved Mention1"/>
    <w:basedOn w:val="DefaultParagraphFont"/>
    <w:uiPriority w:val="99"/>
    <w:semiHidden/>
    <w:unhideWhenUsed/>
    <w:rsid w:val="00A547DD"/>
    <w:rPr>
      <w:color w:val="808080"/>
      <w:shd w:val="clear" w:color="auto" w:fill="E6E6E6"/>
    </w:rPr>
  </w:style>
  <w:style w:type="character" w:customStyle="1" w:styleId="bibref">
    <w:name w:val="bibref"/>
    <w:basedOn w:val="DefaultParagraphFont"/>
    <w:rsid w:val="00AD2B79"/>
  </w:style>
  <w:style w:type="character" w:customStyle="1" w:styleId="title-text">
    <w:name w:val="title-text"/>
    <w:basedOn w:val="DefaultParagraphFont"/>
    <w:rsid w:val="00F33B3A"/>
  </w:style>
  <w:style w:type="paragraph" w:styleId="Header">
    <w:name w:val="header"/>
    <w:basedOn w:val="Normal"/>
    <w:link w:val="HeaderChar"/>
    <w:uiPriority w:val="99"/>
    <w:unhideWhenUsed/>
    <w:rsid w:val="00F875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5D0"/>
  </w:style>
  <w:style w:type="paragraph" w:styleId="Footer">
    <w:name w:val="footer"/>
    <w:basedOn w:val="Normal"/>
    <w:link w:val="FooterChar"/>
    <w:uiPriority w:val="99"/>
    <w:unhideWhenUsed/>
    <w:rsid w:val="00F875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5D0"/>
  </w:style>
  <w:style w:type="paragraph" w:styleId="NormalWeb">
    <w:name w:val="Normal (Web)"/>
    <w:basedOn w:val="Normal"/>
    <w:uiPriority w:val="99"/>
    <w:unhideWhenUsed/>
    <w:rsid w:val="00336C6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336C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F71743"/>
  </w:style>
  <w:style w:type="character" w:customStyle="1" w:styleId="Heading3Char">
    <w:name w:val="Heading 3 Char"/>
    <w:basedOn w:val="DefaultParagraphFont"/>
    <w:link w:val="Heading3"/>
    <w:uiPriority w:val="9"/>
    <w:semiHidden/>
    <w:rsid w:val="00111B11"/>
    <w:rPr>
      <w:rFonts w:asciiTheme="majorHAnsi" w:eastAsiaTheme="majorEastAsia" w:hAnsiTheme="majorHAnsi" w:cstheme="majorBidi"/>
      <w:color w:val="243F60" w:themeColor="accent1" w:themeShade="7F"/>
      <w:sz w:val="24"/>
      <w:szCs w:val="24"/>
    </w:rPr>
  </w:style>
  <w:style w:type="character" w:customStyle="1" w:styleId="element-citation">
    <w:name w:val="element-citation"/>
    <w:basedOn w:val="DefaultParagraphFont"/>
    <w:rsid w:val="00F84571"/>
  </w:style>
  <w:style w:type="character" w:styleId="Strong">
    <w:name w:val="Strong"/>
    <w:basedOn w:val="DefaultParagraphFont"/>
    <w:uiPriority w:val="22"/>
    <w:qFormat/>
    <w:rsid w:val="00F84571"/>
    <w:rPr>
      <w:b/>
      <w:bCs/>
    </w:rPr>
  </w:style>
  <w:style w:type="character" w:customStyle="1" w:styleId="Heading4Char">
    <w:name w:val="Heading 4 Char"/>
    <w:basedOn w:val="DefaultParagraphFont"/>
    <w:link w:val="Heading4"/>
    <w:uiPriority w:val="9"/>
    <w:semiHidden/>
    <w:rsid w:val="00582ED6"/>
    <w:rPr>
      <w:rFonts w:asciiTheme="majorHAnsi" w:eastAsiaTheme="majorEastAsia" w:hAnsiTheme="majorHAnsi" w:cstheme="majorBidi"/>
      <w:i/>
      <w:iCs/>
      <w:color w:val="365F91" w:themeColor="accent1" w:themeShade="BF"/>
    </w:rPr>
  </w:style>
  <w:style w:type="character" w:styleId="LineNumber">
    <w:name w:val="line number"/>
    <w:basedOn w:val="DefaultParagraphFont"/>
    <w:uiPriority w:val="99"/>
    <w:semiHidden/>
    <w:unhideWhenUsed/>
    <w:rsid w:val="006C51AC"/>
  </w:style>
  <w:style w:type="character" w:customStyle="1" w:styleId="hlfld-title">
    <w:name w:val="hlfld-title"/>
    <w:basedOn w:val="DefaultParagraphFont"/>
    <w:rsid w:val="00501D90"/>
  </w:style>
  <w:style w:type="character" w:customStyle="1" w:styleId="cit-auth">
    <w:name w:val="cit-auth"/>
    <w:basedOn w:val="DefaultParagraphFont"/>
    <w:rsid w:val="00FD1C6A"/>
  </w:style>
  <w:style w:type="character" w:customStyle="1" w:styleId="cit-name-surname">
    <w:name w:val="cit-name-surname"/>
    <w:basedOn w:val="DefaultParagraphFont"/>
    <w:rsid w:val="00FD1C6A"/>
  </w:style>
  <w:style w:type="character" w:customStyle="1" w:styleId="cit-name-given-names">
    <w:name w:val="cit-name-given-names"/>
    <w:basedOn w:val="DefaultParagraphFont"/>
    <w:rsid w:val="00FD1C6A"/>
  </w:style>
  <w:style w:type="character" w:styleId="HTMLCite">
    <w:name w:val="HTML Cite"/>
    <w:basedOn w:val="DefaultParagraphFont"/>
    <w:uiPriority w:val="99"/>
    <w:semiHidden/>
    <w:unhideWhenUsed/>
    <w:rsid w:val="00FD1C6A"/>
    <w:rPr>
      <w:i/>
      <w:iCs/>
    </w:rPr>
  </w:style>
  <w:style w:type="character" w:customStyle="1" w:styleId="cit-pub-date">
    <w:name w:val="cit-pub-date"/>
    <w:basedOn w:val="DefaultParagraphFont"/>
    <w:rsid w:val="00FD1C6A"/>
  </w:style>
  <w:style w:type="character" w:customStyle="1" w:styleId="cit-article-title">
    <w:name w:val="cit-article-title"/>
    <w:basedOn w:val="DefaultParagraphFont"/>
    <w:rsid w:val="00FD1C6A"/>
  </w:style>
  <w:style w:type="character" w:customStyle="1" w:styleId="cit-vol">
    <w:name w:val="cit-vol"/>
    <w:basedOn w:val="DefaultParagraphFont"/>
    <w:rsid w:val="00FD1C6A"/>
  </w:style>
  <w:style w:type="character" w:customStyle="1" w:styleId="cit-fpage">
    <w:name w:val="cit-fpage"/>
    <w:basedOn w:val="DefaultParagraphFont"/>
    <w:rsid w:val="00FD1C6A"/>
  </w:style>
  <w:style w:type="character" w:customStyle="1" w:styleId="cit-lpage">
    <w:name w:val="cit-lpage"/>
    <w:basedOn w:val="DefaultParagraphFont"/>
    <w:rsid w:val="00FD1C6A"/>
  </w:style>
  <w:style w:type="character" w:customStyle="1" w:styleId="cit-pub-id-scheme">
    <w:name w:val="cit-pub-id-scheme"/>
    <w:basedOn w:val="DefaultParagraphFont"/>
    <w:rsid w:val="00FD1C6A"/>
  </w:style>
  <w:style w:type="character" w:customStyle="1" w:styleId="cit-reflinks-abstract">
    <w:name w:val="cit-reflinks-abstract"/>
    <w:basedOn w:val="DefaultParagraphFont"/>
    <w:rsid w:val="00FD1C6A"/>
  </w:style>
  <w:style w:type="character" w:customStyle="1" w:styleId="cit-sep">
    <w:name w:val="cit-sep"/>
    <w:basedOn w:val="DefaultParagraphFont"/>
    <w:rsid w:val="00FD1C6A"/>
  </w:style>
  <w:style w:type="character" w:customStyle="1" w:styleId="cit-reflinks-full-text">
    <w:name w:val="cit-reflinks-full-text"/>
    <w:basedOn w:val="DefaultParagraphFont"/>
    <w:rsid w:val="00FD1C6A"/>
  </w:style>
  <w:style w:type="character" w:customStyle="1" w:styleId="free-full-text">
    <w:name w:val="free-full-text"/>
    <w:basedOn w:val="DefaultParagraphFont"/>
    <w:rsid w:val="00FD1C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19075">
      <w:bodyDiv w:val="1"/>
      <w:marLeft w:val="0"/>
      <w:marRight w:val="0"/>
      <w:marTop w:val="0"/>
      <w:marBottom w:val="0"/>
      <w:divBdr>
        <w:top w:val="none" w:sz="0" w:space="0" w:color="auto"/>
        <w:left w:val="none" w:sz="0" w:space="0" w:color="auto"/>
        <w:bottom w:val="none" w:sz="0" w:space="0" w:color="auto"/>
        <w:right w:val="none" w:sz="0" w:space="0" w:color="auto"/>
      </w:divBdr>
    </w:div>
    <w:div w:id="154687160">
      <w:bodyDiv w:val="1"/>
      <w:marLeft w:val="0"/>
      <w:marRight w:val="0"/>
      <w:marTop w:val="0"/>
      <w:marBottom w:val="0"/>
      <w:divBdr>
        <w:top w:val="none" w:sz="0" w:space="0" w:color="auto"/>
        <w:left w:val="none" w:sz="0" w:space="0" w:color="auto"/>
        <w:bottom w:val="none" w:sz="0" w:space="0" w:color="auto"/>
        <w:right w:val="none" w:sz="0" w:space="0" w:color="auto"/>
      </w:divBdr>
    </w:div>
    <w:div w:id="163132133">
      <w:bodyDiv w:val="1"/>
      <w:marLeft w:val="0"/>
      <w:marRight w:val="0"/>
      <w:marTop w:val="0"/>
      <w:marBottom w:val="0"/>
      <w:divBdr>
        <w:top w:val="none" w:sz="0" w:space="0" w:color="auto"/>
        <w:left w:val="none" w:sz="0" w:space="0" w:color="auto"/>
        <w:bottom w:val="none" w:sz="0" w:space="0" w:color="auto"/>
        <w:right w:val="none" w:sz="0" w:space="0" w:color="auto"/>
      </w:divBdr>
    </w:div>
    <w:div w:id="268319438">
      <w:bodyDiv w:val="1"/>
      <w:marLeft w:val="0"/>
      <w:marRight w:val="0"/>
      <w:marTop w:val="0"/>
      <w:marBottom w:val="0"/>
      <w:divBdr>
        <w:top w:val="none" w:sz="0" w:space="0" w:color="auto"/>
        <w:left w:val="none" w:sz="0" w:space="0" w:color="auto"/>
        <w:bottom w:val="none" w:sz="0" w:space="0" w:color="auto"/>
        <w:right w:val="none" w:sz="0" w:space="0" w:color="auto"/>
      </w:divBdr>
    </w:div>
    <w:div w:id="341855681">
      <w:bodyDiv w:val="1"/>
      <w:marLeft w:val="0"/>
      <w:marRight w:val="0"/>
      <w:marTop w:val="0"/>
      <w:marBottom w:val="0"/>
      <w:divBdr>
        <w:top w:val="none" w:sz="0" w:space="0" w:color="auto"/>
        <w:left w:val="none" w:sz="0" w:space="0" w:color="auto"/>
        <w:bottom w:val="none" w:sz="0" w:space="0" w:color="auto"/>
        <w:right w:val="none" w:sz="0" w:space="0" w:color="auto"/>
      </w:divBdr>
      <w:divsChild>
        <w:div w:id="14749057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0737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241367">
      <w:bodyDiv w:val="1"/>
      <w:marLeft w:val="0"/>
      <w:marRight w:val="0"/>
      <w:marTop w:val="0"/>
      <w:marBottom w:val="0"/>
      <w:divBdr>
        <w:top w:val="none" w:sz="0" w:space="0" w:color="auto"/>
        <w:left w:val="none" w:sz="0" w:space="0" w:color="auto"/>
        <w:bottom w:val="none" w:sz="0" w:space="0" w:color="auto"/>
        <w:right w:val="none" w:sz="0" w:space="0" w:color="auto"/>
      </w:divBdr>
      <w:divsChild>
        <w:div w:id="1138107125">
          <w:marLeft w:val="0"/>
          <w:marRight w:val="0"/>
          <w:marTop w:val="0"/>
          <w:marBottom w:val="0"/>
          <w:divBdr>
            <w:top w:val="none" w:sz="0" w:space="0" w:color="auto"/>
            <w:left w:val="none" w:sz="0" w:space="0" w:color="auto"/>
            <w:bottom w:val="none" w:sz="0" w:space="0" w:color="auto"/>
            <w:right w:val="none" w:sz="0" w:space="0" w:color="auto"/>
          </w:divBdr>
          <w:divsChild>
            <w:div w:id="797802270">
              <w:marLeft w:val="0"/>
              <w:marRight w:val="0"/>
              <w:marTop w:val="0"/>
              <w:marBottom w:val="0"/>
              <w:divBdr>
                <w:top w:val="none" w:sz="0" w:space="0" w:color="auto"/>
                <w:left w:val="none" w:sz="0" w:space="0" w:color="auto"/>
                <w:bottom w:val="none" w:sz="0" w:space="0" w:color="auto"/>
                <w:right w:val="none" w:sz="0" w:space="0" w:color="auto"/>
              </w:divBdr>
              <w:divsChild>
                <w:div w:id="639068659">
                  <w:marLeft w:val="-225"/>
                  <w:marRight w:val="-225"/>
                  <w:marTop w:val="0"/>
                  <w:marBottom w:val="0"/>
                  <w:divBdr>
                    <w:top w:val="none" w:sz="0" w:space="0" w:color="auto"/>
                    <w:left w:val="none" w:sz="0" w:space="0" w:color="auto"/>
                    <w:bottom w:val="none" w:sz="0" w:space="0" w:color="auto"/>
                    <w:right w:val="none" w:sz="0" w:space="0" w:color="auto"/>
                  </w:divBdr>
                  <w:divsChild>
                    <w:div w:id="175728254">
                      <w:marLeft w:val="0"/>
                      <w:marRight w:val="0"/>
                      <w:marTop w:val="0"/>
                      <w:marBottom w:val="0"/>
                      <w:divBdr>
                        <w:top w:val="none" w:sz="0" w:space="0" w:color="auto"/>
                        <w:left w:val="none" w:sz="0" w:space="0" w:color="auto"/>
                        <w:bottom w:val="none" w:sz="0" w:space="0" w:color="auto"/>
                        <w:right w:val="none" w:sz="0" w:space="0" w:color="auto"/>
                      </w:divBdr>
                      <w:divsChild>
                        <w:div w:id="247158950">
                          <w:marLeft w:val="-225"/>
                          <w:marRight w:val="-225"/>
                          <w:marTop w:val="0"/>
                          <w:marBottom w:val="0"/>
                          <w:divBdr>
                            <w:top w:val="none" w:sz="0" w:space="0" w:color="auto"/>
                            <w:left w:val="none" w:sz="0" w:space="0" w:color="auto"/>
                            <w:bottom w:val="none" w:sz="0" w:space="0" w:color="auto"/>
                            <w:right w:val="none" w:sz="0" w:space="0" w:color="auto"/>
                          </w:divBdr>
                          <w:divsChild>
                            <w:div w:id="1072579412">
                              <w:marLeft w:val="0"/>
                              <w:marRight w:val="0"/>
                              <w:marTop w:val="0"/>
                              <w:marBottom w:val="0"/>
                              <w:divBdr>
                                <w:top w:val="none" w:sz="0" w:space="0" w:color="auto"/>
                                <w:left w:val="none" w:sz="0" w:space="0" w:color="auto"/>
                                <w:bottom w:val="none" w:sz="0" w:space="0" w:color="auto"/>
                                <w:right w:val="none" w:sz="0" w:space="0" w:color="auto"/>
                              </w:divBdr>
                              <w:divsChild>
                                <w:div w:id="99151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8893759">
      <w:bodyDiv w:val="1"/>
      <w:marLeft w:val="0"/>
      <w:marRight w:val="0"/>
      <w:marTop w:val="0"/>
      <w:marBottom w:val="0"/>
      <w:divBdr>
        <w:top w:val="none" w:sz="0" w:space="0" w:color="auto"/>
        <w:left w:val="none" w:sz="0" w:space="0" w:color="auto"/>
        <w:bottom w:val="none" w:sz="0" w:space="0" w:color="auto"/>
        <w:right w:val="none" w:sz="0" w:space="0" w:color="auto"/>
      </w:divBdr>
      <w:divsChild>
        <w:div w:id="1849905985">
          <w:marLeft w:val="0"/>
          <w:marRight w:val="0"/>
          <w:marTop w:val="0"/>
          <w:marBottom w:val="0"/>
          <w:divBdr>
            <w:top w:val="none" w:sz="0" w:space="0" w:color="auto"/>
            <w:left w:val="none" w:sz="0" w:space="0" w:color="auto"/>
            <w:bottom w:val="none" w:sz="0" w:space="0" w:color="auto"/>
            <w:right w:val="none" w:sz="0" w:space="0" w:color="auto"/>
          </w:divBdr>
          <w:divsChild>
            <w:div w:id="1244950011">
              <w:marLeft w:val="0"/>
              <w:marRight w:val="0"/>
              <w:marTop w:val="0"/>
              <w:marBottom w:val="0"/>
              <w:divBdr>
                <w:top w:val="none" w:sz="0" w:space="0" w:color="auto"/>
                <w:left w:val="none" w:sz="0" w:space="0" w:color="auto"/>
                <w:bottom w:val="none" w:sz="0" w:space="0" w:color="auto"/>
                <w:right w:val="none" w:sz="0" w:space="0" w:color="auto"/>
              </w:divBdr>
            </w:div>
            <w:div w:id="138209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812604">
      <w:bodyDiv w:val="1"/>
      <w:marLeft w:val="0"/>
      <w:marRight w:val="0"/>
      <w:marTop w:val="0"/>
      <w:marBottom w:val="0"/>
      <w:divBdr>
        <w:top w:val="none" w:sz="0" w:space="0" w:color="auto"/>
        <w:left w:val="none" w:sz="0" w:space="0" w:color="auto"/>
        <w:bottom w:val="none" w:sz="0" w:space="0" w:color="auto"/>
        <w:right w:val="none" w:sz="0" w:space="0" w:color="auto"/>
      </w:divBdr>
    </w:div>
    <w:div w:id="395277235">
      <w:bodyDiv w:val="1"/>
      <w:marLeft w:val="0"/>
      <w:marRight w:val="0"/>
      <w:marTop w:val="0"/>
      <w:marBottom w:val="0"/>
      <w:divBdr>
        <w:top w:val="none" w:sz="0" w:space="0" w:color="auto"/>
        <w:left w:val="none" w:sz="0" w:space="0" w:color="auto"/>
        <w:bottom w:val="none" w:sz="0" w:space="0" w:color="auto"/>
        <w:right w:val="none" w:sz="0" w:space="0" w:color="auto"/>
      </w:divBdr>
    </w:div>
    <w:div w:id="501243000">
      <w:bodyDiv w:val="1"/>
      <w:marLeft w:val="0"/>
      <w:marRight w:val="0"/>
      <w:marTop w:val="0"/>
      <w:marBottom w:val="0"/>
      <w:divBdr>
        <w:top w:val="none" w:sz="0" w:space="0" w:color="auto"/>
        <w:left w:val="none" w:sz="0" w:space="0" w:color="auto"/>
        <w:bottom w:val="none" w:sz="0" w:space="0" w:color="auto"/>
        <w:right w:val="none" w:sz="0" w:space="0" w:color="auto"/>
      </w:divBdr>
    </w:div>
    <w:div w:id="533663920">
      <w:bodyDiv w:val="1"/>
      <w:marLeft w:val="0"/>
      <w:marRight w:val="0"/>
      <w:marTop w:val="0"/>
      <w:marBottom w:val="0"/>
      <w:divBdr>
        <w:top w:val="none" w:sz="0" w:space="0" w:color="auto"/>
        <w:left w:val="none" w:sz="0" w:space="0" w:color="auto"/>
        <w:bottom w:val="none" w:sz="0" w:space="0" w:color="auto"/>
        <w:right w:val="none" w:sz="0" w:space="0" w:color="auto"/>
      </w:divBdr>
      <w:divsChild>
        <w:div w:id="1442726464">
          <w:marLeft w:val="0"/>
          <w:marRight w:val="0"/>
          <w:marTop w:val="166"/>
          <w:marBottom w:val="166"/>
          <w:divBdr>
            <w:top w:val="none" w:sz="0" w:space="0" w:color="auto"/>
            <w:left w:val="none" w:sz="0" w:space="0" w:color="auto"/>
            <w:bottom w:val="none" w:sz="0" w:space="0" w:color="auto"/>
            <w:right w:val="none" w:sz="0" w:space="0" w:color="auto"/>
          </w:divBdr>
          <w:divsChild>
            <w:div w:id="121111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47859">
      <w:bodyDiv w:val="1"/>
      <w:marLeft w:val="0"/>
      <w:marRight w:val="0"/>
      <w:marTop w:val="0"/>
      <w:marBottom w:val="0"/>
      <w:divBdr>
        <w:top w:val="none" w:sz="0" w:space="0" w:color="auto"/>
        <w:left w:val="none" w:sz="0" w:space="0" w:color="auto"/>
        <w:bottom w:val="none" w:sz="0" w:space="0" w:color="auto"/>
        <w:right w:val="none" w:sz="0" w:space="0" w:color="auto"/>
      </w:divBdr>
    </w:div>
    <w:div w:id="661350970">
      <w:bodyDiv w:val="1"/>
      <w:marLeft w:val="0"/>
      <w:marRight w:val="0"/>
      <w:marTop w:val="0"/>
      <w:marBottom w:val="0"/>
      <w:divBdr>
        <w:top w:val="none" w:sz="0" w:space="0" w:color="auto"/>
        <w:left w:val="none" w:sz="0" w:space="0" w:color="auto"/>
        <w:bottom w:val="none" w:sz="0" w:space="0" w:color="auto"/>
        <w:right w:val="none" w:sz="0" w:space="0" w:color="auto"/>
      </w:divBdr>
    </w:div>
    <w:div w:id="674647380">
      <w:bodyDiv w:val="1"/>
      <w:marLeft w:val="0"/>
      <w:marRight w:val="0"/>
      <w:marTop w:val="0"/>
      <w:marBottom w:val="0"/>
      <w:divBdr>
        <w:top w:val="none" w:sz="0" w:space="0" w:color="auto"/>
        <w:left w:val="none" w:sz="0" w:space="0" w:color="auto"/>
        <w:bottom w:val="none" w:sz="0" w:space="0" w:color="auto"/>
        <w:right w:val="none" w:sz="0" w:space="0" w:color="auto"/>
      </w:divBdr>
    </w:div>
    <w:div w:id="719520878">
      <w:bodyDiv w:val="1"/>
      <w:marLeft w:val="0"/>
      <w:marRight w:val="0"/>
      <w:marTop w:val="0"/>
      <w:marBottom w:val="0"/>
      <w:divBdr>
        <w:top w:val="none" w:sz="0" w:space="0" w:color="auto"/>
        <w:left w:val="none" w:sz="0" w:space="0" w:color="auto"/>
        <w:bottom w:val="none" w:sz="0" w:space="0" w:color="auto"/>
        <w:right w:val="none" w:sz="0" w:space="0" w:color="auto"/>
      </w:divBdr>
      <w:divsChild>
        <w:div w:id="8541544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79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620680">
      <w:bodyDiv w:val="1"/>
      <w:marLeft w:val="0"/>
      <w:marRight w:val="0"/>
      <w:marTop w:val="0"/>
      <w:marBottom w:val="0"/>
      <w:divBdr>
        <w:top w:val="none" w:sz="0" w:space="0" w:color="auto"/>
        <w:left w:val="none" w:sz="0" w:space="0" w:color="auto"/>
        <w:bottom w:val="none" w:sz="0" w:space="0" w:color="auto"/>
        <w:right w:val="none" w:sz="0" w:space="0" w:color="auto"/>
      </w:divBdr>
    </w:div>
    <w:div w:id="817116853">
      <w:bodyDiv w:val="1"/>
      <w:marLeft w:val="0"/>
      <w:marRight w:val="0"/>
      <w:marTop w:val="0"/>
      <w:marBottom w:val="0"/>
      <w:divBdr>
        <w:top w:val="none" w:sz="0" w:space="0" w:color="auto"/>
        <w:left w:val="none" w:sz="0" w:space="0" w:color="auto"/>
        <w:bottom w:val="none" w:sz="0" w:space="0" w:color="auto"/>
        <w:right w:val="none" w:sz="0" w:space="0" w:color="auto"/>
      </w:divBdr>
    </w:div>
    <w:div w:id="829060898">
      <w:bodyDiv w:val="1"/>
      <w:marLeft w:val="0"/>
      <w:marRight w:val="0"/>
      <w:marTop w:val="0"/>
      <w:marBottom w:val="0"/>
      <w:divBdr>
        <w:top w:val="none" w:sz="0" w:space="0" w:color="auto"/>
        <w:left w:val="none" w:sz="0" w:space="0" w:color="auto"/>
        <w:bottom w:val="none" w:sz="0" w:space="0" w:color="auto"/>
        <w:right w:val="none" w:sz="0" w:space="0" w:color="auto"/>
      </w:divBdr>
    </w:div>
    <w:div w:id="838420471">
      <w:bodyDiv w:val="1"/>
      <w:marLeft w:val="0"/>
      <w:marRight w:val="0"/>
      <w:marTop w:val="0"/>
      <w:marBottom w:val="0"/>
      <w:divBdr>
        <w:top w:val="none" w:sz="0" w:space="0" w:color="auto"/>
        <w:left w:val="none" w:sz="0" w:space="0" w:color="auto"/>
        <w:bottom w:val="none" w:sz="0" w:space="0" w:color="auto"/>
        <w:right w:val="none" w:sz="0" w:space="0" w:color="auto"/>
      </w:divBdr>
    </w:div>
    <w:div w:id="861868523">
      <w:bodyDiv w:val="1"/>
      <w:marLeft w:val="0"/>
      <w:marRight w:val="0"/>
      <w:marTop w:val="0"/>
      <w:marBottom w:val="0"/>
      <w:divBdr>
        <w:top w:val="none" w:sz="0" w:space="0" w:color="auto"/>
        <w:left w:val="none" w:sz="0" w:space="0" w:color="auto"/>
        <w:bottom w:val="none" w:sz="0" w:space="0" w:color="auto"/>
        <w:right w:val="none" w:sz="0" w:space="0" w:color="auto"/>
      </w:divBdr>
      <w:divsChild>
        <w:div w:id="14017821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3077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966129">
      <w:bodyDiv w:val="1"/>
      <w:marLeft w:val="0"/>
      <w:marRight w:val="0"/>
      <w:marTop w:val="0"/>
      <w:marBottom w:val="0"/>
      <w:divBdr>
        <w:top w:val="none" w:sz="0" w:space="0" w:color="auto"/>
        <w:left w:val="none" w:sz="0" w:space="0" w:color="auto"/>
        <w:bottom w:val="none" w:sz="0" w:space="0" w:color="auto"/>
        <w:right w:val="none" w:sz="0" w:space="0" w:color="auto"/>
      </w:divBdr>
    </w:div>
    <w:div w:id="908425280">
      <w:bodyDiv w:val="1"/>
      <w:marLeft w:val="0"/>
      <w:marRight w:val="0"/>
      <w:marTop w:val="0"/>
      <w:marBottom w:val="0"/>
      <w:divBdr>
        <w:top w:val="none" w:sz="0" w:space="0" w:color="auto"/>
        <w:left w:val="none" w:sz="0" w:space="0" w:color="auto"/>
        <w:bottom w:val="none" w:sz="0" w:space="0" w:color="auto"/>
        <w:right w:val="none" w:sz="0" w:space="0" w:color="auto"/>
      </w:divBdr>
    </w:div>
    <w:div w:id="912855152">
      <w:bodyDiv w:val="1"/>
      <w:marLeft w:val="0"/>
      <w:marRight w:val="0"/>
      <w:marTop w:val="0"/>
      <w:marBottom w:val="0"/>
      <w:divBdr>
        <w:top w:val="none" w:sz="0" w:space="0" w:color="auto"/>
        <w:left w:val="none" w:sz="0" w:space="0" w:color="auto"/>
        <w:bottom w:val="none" w:sz="0" w:space="0" w:color="auto"/>
        <w:right w:val="none" w:sz="0" w:space="0" w:color="auto"/>
      </w:divBdr>
    </w:div>
    <w:div w:id="1004624409">
      <w:bodyDiv w:val="1"/>
      <w:marLeft w:val="0"/>
      <w:marRight w:val="0"/>
      <w:marTop w:val="0"/>
      <w:marBottom w:val="0"/>
      <w:divBdr>
        <w:top w:val="none" w:sz="0" w:space="0" w:color="auto"/>
        <w:left w:val="none" w:sz="0" w:space="0" w:color="auto"/>
        <w:bottom w:val="none" w:sz="0" w:space="0" w:color="auto"/>
        <w:right w:val="none" w:sz="0" w:space="0" w:color="auto"/>
      </w:divBdr>
      <w:divsChild>
        <w:div w:id="12349256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8429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817228">
      <w:bodyDiv w:val="1"/>
      <w:marLeft w:val="0"/>
      <w:marRight w:val="0"/>
      <w:marTop w:val="0"/>
      <w:marBottom w:val="0"/>
      <w:divBdr>
        <w:top w:val="none" w:sz="0" w:space="0" w:color="auto"/>
        <w:left w:val="none" w:sz="0" w:space="0" w:color="auto"/>
        <w:bottom w:val="none" w:sz="0" w:space="0" w:color="auto"/>
        <w:right w:val="none" w:sz="0" w:space="0" w:color="auto"/>
      </w:divBdr>
    </w:div>
    <w:div w:id="1108430559">
      <w:bodyDiv w:val="1"/>
      <w:marLeft w:val="0"/>
      <w:marRight w:val="0"/>
      <w:marTop w:val="0"/>
      <w:marBottom w:val="0"/>
      <w:divBdr>
        <w:top w:val="none" w:sz="0" w:space="0" w:color="auto"/>
        <w:left w:val="none" w:sz="0" w:space="0" w:color="auto"/>
        <w:bottom w:val="none" w:sz="0" w:space="0" w:color="auto"/>
        <w:right w:val="none" w:sz="0" w:space="0" w:color="auto"/>
      </w:divBdr>
    </w:div>
    <w:div w:id="1136874275">
      <w:bodyDiv w:val="1"/>
      <w:marLeft w:val="0"/>
      <w:marRight w:val="0"/>
      <w:marTop w:val="0"/>
      <w:marBottom w:val="0"/>
      <w:divBdr>
        <w:top w:val="none" w:sz="0" w:space="0" w:color="auto"/>
        <w:left w:val="none" w:sz="0" w:space="0" w:color="auto"/>
        <w:bottom w:val="none" w:sz="0" w:space="0" w:color="auto"/>
        <w:right w:val="none" w:sz="0" w:space="0" w:color="auto"/>
      </w:divBdr>
      <w:divsChild>
        <w:div w:id="155338518">
          <w:marLeft w:val="0"/>
          <w:marRight w:val="0"/>
          <w:marTop w:val="166"/>
          <w:marBottom w:val="166"/>
          <w:divBdr>
            <w:top w:val="none" w:sz="0" w:space="0" w:color="auto"/>
            <w:left w:val="none" w:sz="0" w:space="0" w:color="auto"/>
            <w:bottom w:val="none" w:sz="0" w:space="0" w:color="auto"/>
            <w:right w:val="none" w:sz="0" w:space="0" w:color="auto"/>
          </w:divBdr>
        </w:div>
        <w:div w:id="787629760">
          <w:marLeft w:val="0"/>
          <w:marRight w:val="0"/>
          <w:marTop w:val="166"/>
          <w:marBottom w:val="166"/>
          <w:divBdr>
            <w:top w:val="none" w:sz="0" w:space="0" w:color="auto"/>
            <w:left w:val="none" w:sz="0" w:space="0" w:color="auto"/>
            <w:bottom w:val="none" w:sz="0" w:space="0" w:color="auto"/>
            <w:right w:val="none" w:sz="0" w:space="0" w:color="auto"/>
          </w:divBdr>
        </w:div>
        <w:div w:id="1763644337">
          <w:marLeft w:val="0"/>
          <w:marRight w:val="0"/>
          <w:marTop w:val="166"/>
          <w:marBottom w:val="166"/>
          <w:divBdr>
            <w:top w:val="none" w:sz="0" w:space="0" w:color="auto"/>
            <w:left w:val="none" w:sz="0" w:space="0" w:color="auto"/>
            <w:bottom w:val="none" w:sz="0" w:space="0" w:color="auto"/>
            <w:right w:val="none" w:sz="0" w:space="0" w:color="auto"/>
          </w:divBdr>
        </w:div>
      </w:divsChild>
    </w:div>
    <w:div w:id="1137648534">
      <w:bodyDiv w:val="1"/>
      <w:marLeft w:val="0"/>
      <w:marRight w:val="0"/>
      <w:marTop w:val="0"/>
      <w:marBottom w:val="0"/>
      <w:divBdr>
        <w:top w:val="none" w:sz="0" w:space="0" w:color="auto"/>
        <w:left w:val="none" w:sz="0" w:space="0" w:color="auto"/>
        <w:bottom w:val="none" w:sz="0" w:space="0" w:color="auto"/>
        <w:right w:val="none" w:sz="0" w:space="0" w:color="auto"/>
      </w:divBdr>
      <w:divsChild>
        <w:div w:id="917397572">
          <w:marLeft w:val="0"/>
          <w:marRight w:val="0"/>
          <w:marTop w:val="0"/>
          <w:marBottom w:val="0"/>
          <w:divBdr>
            <w:top w:val="none" w:sz="0" w:space="0" w:color="auto"/>
            <w:left w:val="none" w:sz="0" w:space="0" w:color="auto"/>
            <w:bottom w:val="none" w:sz="0" w:space="0" w:color="auto"/>
            <w:right w:val="none" w:sz="0" w:space="0" w:color="auto"/>
          </w:divBdr>
        </w:div>
        <w:div w:id="1038091376">
          <w:marLeft w:val="0"/>
          <w:marRight w:val="0"/>
          <w:marTop w:val="0"/>
          <w:marBottom w:val="0"/>
          <w:divBdr>
            <w:top w:val="none" w:sz="0" w:space="0" w:color="auto"/>
            <w:left w:val="none" w:sz="0" w:space="0" w:color="auto"/>
            <w:bottom w:val="none" w:sz="0" w:space="0" w:color="auto"/>
            <w:right w:val="none" w:sz="0" w:space="0" w:color="auto"/>
          </w:divBdr>
        </w:div>
        <w:div w:id="1356537202">
          <w:marLeft w:val="0"/>
          <w:marRight w:val="0"/>
          <w:marTop w:val="0"/>
          <w:marBottom w:val="0"/>
          <w:divBdr>
            <w:top w:val="none" w:sz="0" w:space="0" w:color="auto"/>
            <w:left w:val="none" w:sz="0" w:space="0" w:color="auto"/>
            <w:bottom w:val="none" w:sz="0" w:space="0" w:color="auto"/>
            <w:right w:val="none" w:sz="0" w:space="0" w:color="auto"/>
          </w:divBdr>
        </w:div>
      </w:divsChild>
    </w:div>
    <w:div w:id="1303579626">
      <w:bodyDiv w:val="1"/>
      <w:marLeft w:val="0"/>
      <w:marRight w:val="0"/>
      <w:marTop w:val="0"/>
      <w:marBottom w:val="0"/>
      <w:divBdr>
        <w:top w:val="none" w:sz="0" w:space="0" w:color="auto"/>
        <w:left w:val="none" w:sz="0" w:space="0" w:color="auto"/>
        <w:bottom w:val="none" w:sz="0" w:space="0" w:color="auto"/>
        <w:right w:val="none" w:sz="0" w:space="0" w:color="auto"/>
      </w:divBdr>
      <w:divsChild>
        <w:div w:id="1623875947">
          <w:marLeft w:val="0"/>
          <w:marRight w:val="0"/>
          <w:marTop w:val="120"/>
          <w:marBottom w:val="0"/>
          <w:divBdr>
            <w:top w:val="none" w:sz="0" w:space="0" w:color="auto"/>
            <w:left w:val="none" w:sz="0" w:space="0" w:color="auto"/>
            <w:bottom w:val="none" w:sz="0" w:space="0" w:color="auto"/>
            <w:right w:val="none" w:sz="0" w:space="0" w:color="auto"/>
          </w:divBdr>
        </w:div>
        <w:div w:id="1882791293">
          <w:marLeft w:val="0"/>
          <w:marRight w:val="0"/>
          <w:marTop w:val="120"/>
          <w:marBottom w:val="0"/>
          <w:divBdr>
            <w:top w:val="none" w:sz="0" w:space="0" w:color="auto"/>
            <w:left w:val="none" w:sz="0" w:space="0" w:color="auto"/>
            <w:bottom w:val="none" w:sz="0" w:space="0" w:color="auto"/>
            <w:right w:val="none" w:sz="0" w:space="0" w:color="auto"/>
          </w:divBdr>
        </w:div>
      </w:divsChild>
    </w:div>
    <w:div w:id="1312827041">
      <w:bodyDiv w:val="1"/>
      <w:marLeft w:val="0"/>
      <w:marRight w:val="0"/>
      <w:marTop w:val="0"/>
      <w:marBottom w:val="0"/>
      <w:divBdr>
        <w:top w:val="none" w:sz="0" w:space="0" w:color="auto"/>
        <w:left w:val="none" w:sz="0" w:space="0" w:color="auto"/>
        <w:bottom w:val="none" w:sz="0" w:space="0" w:color="auto"/>
        <w:right w:val="none" w:sz="0" w:space="0" w:color="auto"/>
      </w:divBdr>
      <w:divsChild>
        <w:div w:id="46952304">
          <w:marLeft w:val="0"/>
          <w:marRight w:val="0"/>
          <w:marTop w:val="120"/>
          <w:marBottom w:val="0"/>
          <w:divBdr>
            <w:top w:val="none" w:sz="0" w:space="0" w:color="auto"/>
            <w:left w:val="none" w:sz="0" w:space="0" w:color="auto"/>
            <w:bottom w:val="none" w:sz="0" w:space="0" w:color="auto"/>
            <w:right w:val="none" w:sz="0" w:space="0" w:color="auto"/>
          </w:divBdr>
        </w:div>
        <w:div w:id="879785484">
          <w:marLeft w:val="0"/>
          <w:marRight w:val="0"/>
          <w:marTop w:val="120"/>
          <w:marBottom w:val="0"/>
          <w:divBdr>
            <w:top w:val="none" w:sz="0" w:space="0" w:color="auto"/>
            <w:left w:val="none" w:sz="0" w:space="0" w:color="auto"/>
            <w:bottom w:val="none" w:sz="0" w:space="0" w:color="auto"/>
            <w:right w:val="none" w:sz="0" w:space="0" w:color="auto"/>
          </w:divBdr>
        </w:div>
      </w:divsChild>
    </w:div>
    <w:div w:id="1373846752">
      <w:bodyDiv w:val="1"/>
      <w:marLeft w:val="0"/>
      <w:marRight w:val="0"/>
      <w:marTop w:val="0"/>
      <w:marBottom w:val="0"/>
      <w:divBdr>
        <w:top w:val="none" w:sz="0" w:space="0" w:color="auto"/>
        <w:left w:val="none" w:sz="0" w:space="0" w:color="auto"/>
        <w:bottom w:val="none" w:sz="0" w:space="0" w:color="auto"/>
        <w:right w:val="none" w:sz="0" w:space="0" w:color="auto"/>
      </w:divBdr>
    </w:div>
    <w:div w:id="1449853059">
      <w:bodyDiv w:val="1"/>
      <w:marLeft w:val="0"/>
      <w:marRight w:val="0"/>
      <w:marTop w:val="0"/>
      <w:marBottom w:val="0"/>
      <w:divBdr>
        <w:top w:val="none" w:sz="0" w:space="0" w:color="auto"/>
        <w:left w:val="none" w:sz="0" w:space="0" w:color="auto"/>
        <w:bottom w:val="none" w:sz="0" w:space="0" w:color="auto"/>
        <w:right w:val="none" w:sz="0" w:space="0" w:color="auto"/>
      </w:divBdr>
    </w:div>
    <w:div w:id="1549419656">
      <w:bodyDiv w:val="1"/>
      <w:marLeft w:val="0"/>
      <w:marRight w:val="0"/>
      <w:marTop w:val="0"/>
      <w:marBottom w:val="0"/>
      <w:divBdr>
        <w:top w:val="none" w:sz="0" w:space="0" w:color="auto"/>
        <w:left w:val="none" w:sz="0" w:space="0" w:color="auto"/>
        <w:bottom w:val="none" w:sz="0" w:space="0" w:color="auto"/>
        <w:right w:val="none" w:sz="0" w:space="0" w:color="auto"/>
      </w:divBdr>
    </w:div>
    <w:div w:id="1571379398">
      <w:bodyDiv w:val="1"/>
      <w:marLeft w:val="0"/>
      <w:marRight w:val="0"/>
      <w:marTop w:val="0"/>
      <w:marBottom w:val="0"/>
      <w:divBdr>
        <w:top w:val="none" w:sz="0" w:space="0" w:color="auto"/>
        <w:left w:val="none" w:sz="0" w:space="0" w:color="auto"/>
        <w:bottom w:val="none" w:sz="0" w:space="0" w:color="auto"/>
        <w:right w:val="none" w:sz="0" w:space="0" w:color="auto"/>
      </w:divBdr>
    </w:div>
    <w:div w:id="1700928759">
      <w:bodyDiv w:val="1"/>
      <w:marLeft w:val="0"/>
      <w:marRight w:val="0"/>
      <w:marTop w:val="0"/>
      <w:marBottom w:val="0"/>
      <w:divBdr>
        <w:top w:val="none" w:sz="0" w:space="0" w:color="auto"/>
        <w:left w:val="none" w:sz="0" w:space="0" w:color="auto"/>
        <w:bottom w:val="none" w:sz="0" w:space="0" w:color="auto"/>
        <w:right w:val="none" w:sz="0" w:space="0" w:color="auto"/>
      </w:divBdr>
      <w:divsChild>
        <w:div w:id="1962149597">
          <w:marLeft w:val="0"/>
          <w:marRight w:val="120"/>
          <w:marTop w:val="0"/>
          <w:marBottom w:val="0"/>
          <w:divBdr>
            <w:top w:val="none" w:sz="0" w:space="0" w:color="auto"/>
            <w:left w:val="none" w:sz="0" w:space="0" w:color="auto"/>
            <w:bottom w:val="none" w:sz="0" w:space="0" w:color="auto"/>
            <w:right w:val="none" w:sz="0" w:space="0" w:color="auto"/>
          </w:divBdr>
        </w:div>
      </w:divsChild>
    </w:div>
    <w:div w:id="1729111062">
      <w:bodyDiv w:val="1"/>
      <w:marLeft w:val="0"/>
      <w:marRight w:val="0"/>
      <w:marTop w:val="0"/>
      <w:marBottom w:val="0"/>
      <w:divBdr>
        <w:top w:val="none" w:sz="0" w:space="0" w:color="auto"/>
        <w:left w:val="none" w:sz="0" w:space="0" w:color="auto"/>
        <w:bottom w:val="none" w:sz="0" w:space="0" w:color="auto"/>
        <w:right w:val="none" w:sz="0" w:space="0" w:color="auto"/>
      </w:divBdr>
      <w:divsChild>
        <w:div w:id="1627005076">
          <w:marLeft w:val="0"/>
          <w:marRight w:val="0"/>
          <w:marTop w:val="166"/>
          <w:marBottom w:val="166"/>
          <w:divBdr>
            <w:top w:val="none" w:sz="0" w:space="0" w:color="auto"/>
            <w:left w:val="none" w:sz="0" w:space="0" w:color="auto"/>
            <w:bottom w:val="none" w:sz="0" w:space="0" w:color="auto"/>
            <w:right w:val="none" w:sz="0" w:space="0" w:color="auto"/>
          </w:divBdr>
          <w:divsChild>
            <w:div w:id="123662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780038">
      <w:bodyDiv w:val="1"/>
      <w:marLeft w:val="0"/>
      <w:marRight w:val="0"/>
      <w:marTop w:val="0"/>
      <w:marBottom w:val="0"/>
      <w:divBdr>
        <w:top w:val="none" w:sz="0" w:space="0" w:color="auto"/>
        <w:left w:val="none" w:sz="0" w:space="0" w:color="auto"/>
        <w:bottom w:val="none" w:sz="0" w:space="0" w:color="auto"/>
        <w:right w:val="none" w:sz="0" w:space="0" w:color="auto"/>
      </w:divBdr>
    </w:div>
    <w:div w:id="1794207118">
      <w:bodyDiv w:val="1"/>
      <w:marLeft w:val="0"/>
      <w:marRight w:val="0"/>
      <w:marTop w:val="0"/>
      <w:marBottom w:val="0"/>
      <w:divBdr>
        <w:top w:val="none" w:sz="0" w:space="0" w:color="auto"/>
        <w:left w:val="none" w:sz="0" w:space="0" w:color="auto"/>
        <w:bottom w:val="none" w:sz="0" w:space="0" w:color="auto"/>
        <w:right w:val="none" w:sz="0" w:space="0" w:color="auto"/>
      </w:divBdr>
    </w:div>
    <w:div w:id="1935166871">
      <w:bodyDiv w:val="1"/>
      <w:marLeft w:val="0"/>
      <w:marRight w:val="0"/>
      <w:marTop w:val="0"/>
      <w:marBottom w:val="0"/>
      <w:divBdr>
        <w:top w:val="none" w:sz="0" w:space="0" w:color="auto"/>
        <w:left w:val="none" w:sz="0" w:space="0" w:color="auto"/>
        <w:bottom w:val="none" w:sz="0" w:space="0" w:color="auto"/>
        <w:right w:val="none" w:sz="0" w:space="0" w:color="auto"/>
      </w:divBdr>
      <w:divsChild>
        <w:div w:id="1025981557">
          <w:marLeft w:val="0"/>
          <w:marRight w:val="0"/>
          <w:marTop w:val="0"/>
          <w:marBottom w:val="0"/>
          <w:divBdr>
            <w:top w:val="none" w:sz="0" w:space="0" w:color="auto"/>
            <w:left w:val="none" w:sz="0" w:space="0" w:color="auto"/>
            <w:bottom w:val="none" w:sz="0" w:space="0" w:color="auto"/>
            <w:right w:val="none" w:sz="0" w:space="0" w:color="auto"/>
          </w:divBdr>
        </w:div>
        <w:div w:id="1866364581">
          <w:marLeft w:val="0"/>
          <w:marRight w:val="0"/>
          <w:marTop w:val="0"/>
          <w:marBottom w:val="0"/>
          <w:divBdr>
            <w:top w:val="none" w:sz="0" w:space="0" w:color="auto"/>
            <w:left w:val="none" w:sz="0" w:space="0" w:color="auto"/>
            <w:bottom w:val="none" w:sz="0" w:space="0" w:color="auto"/>
            <w:right w:val="none" w:sz="0" w:space="0" w:color="auto"/>
          </w:divBdr>
        </w:div>
      </w:divsChild>
    </w:div>
    <w:div w:id="1994333100">
      <w:bodyDiv w:val="1"/>
      <w:marLeft w:val="0"/>
      <w:marRight w:val="0"/>
      <w:marTop w:val="0"/>
      <w:marBottom w:val="0"/>
      <w:divBdr>
        <w:top w:val="none" w:sz="0" w:space="0" w:color="auto"/>
        <w:left w:val="none" w:sz="0" w:space="0" w:color="auto"/>
        <w:bottom w:val="none" w:sz="0" w:space="0" w:color="auto"/>
        <w:right w:val="none" w:sz="0" w:space="0" w:color="auto"/>
      </w:divBdr>
    </w:div>
    <w:div w:id="1995639091">
      <w:bodyDiv w:val="1"/>
      <w:marLeft w:val="0"/>
      <w:marRight w:val="0"/>
      <w:marTop w:val="0"/>
      <w:marBottom w:val="0"/>
      <w:divBdr>
        <w:top w:val="none" w:sz="0" w:space="0" w:color="auto"/>
        <w:left w:val="none" w:sz="0" w:space="0" w:color="auto"/>
        <w:bottom w:val="none" w:sz="0" w:space="0" w:color="auto"/>
        <w:right w:val="none" w:sz="0" w:space="0" w:color="auto"/>
      </w:divBdr>
      <w:divsChild>
        <w:div w:id="16335596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706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498906">
      <w:bodyDiv w:val="1"/>
      <w:marLeft w:val="0"/>
      <w:marRight w:val="0"/>
      <w:marTop w:val="0"/>
      <w:marBottom w:val="0"/>
      <w:divBdr>
        <w:top w:val="none" w:sz="0" w:space="0" w:color="auto"/>
        <w:left w:val="none" w:sz="0" w:space="0" w:color="auto"/>
        <w:bottom w:val="none" w:sz="0" w:space="0" w:color="auto"/>
        <w:right w:val="none" w:sz="0" w:space="0" w:color="auto"/>
      </w:divBdr>
      <w:divsChild>
        <w:div w:id="157120253">
          <w:marLeft w:val="0"/>
          <w:marRight w:val="0"/>
          <w:marTop w:val="120"/>
          <w:marBottom w:val="0"/>
          <w:divBdr>
            <w:top w:val="none" w:sz="0" w:space="0" w:color="auto"/>
            <w:left w:val="none" w:sz="0" w:space="0" w:color="auto"/>
            <w:bottom w:val="none" w:sz="0" w:space="0" w:color="auto"/>
            <w:right w:val="none" w:sz="0" w:space="0" w:color="auto"/>
          </w:divBdr>
        </w:div>
        <w:div w:id="1159075712">
          <w:marLeft w:val="0"/>
          <w:marRight w:val="0"/>
          <w:marTop w:val="120"/>
          <w:marBottom w:val="0"/>
          <w:divBdr>
            <w:top w:val="none" w:sz="0" w:space="0" w:color="auto"/>
            <w:left w:val="none" w:sz="0" w:space="0" w:color="auto"/>
            <w:bottom w:val="none" w:sz="0" w:space="0" w:color="auto"/>
            <w:right w:val="none" w:sz="0" w:space="0" w:color="auto"/>
          </w:divBdr>
        </w:div>
      </w:divsChild>
    </w:div>
    <w:div w:id="2018772189">
      <w:bodyDiv w:val="1"/>
      <w:marLeft w:val="0"/>
      <w:marRight w:val="0"/>
      <w:marTop w:val="0"/>
      <w:marBottom w:val="0"/>
      <w:divBdr>
        <w:top w:val="none" w:sz="0" w:space="0" w:color="auto"/>
        <w:left w:val="none" w:sz="0" w:space="0" w:color="auto"/>
        <w:bottom w:val="none" w:sz="0" w:space="0" w:color="auto"/>
        <w:right w:val="none" w:sz="0" w:space="0" w:color="auto"/>
      </w:divBdr>
    </w:div>
    <w:div w:id="2019773121">
      <w:bodyDiv w:val="1"/>
      <w:marLeft w:val="0"/>
      <w:marRight w:val="0"/>
      <w:marTop w:val="0"/>
      <w:marBottom w:val="0"/>
      <w:divBdr>
        <w:top w:val="none" w:sz="0" w:space="0" w:color="auto"/>
        <w:left w:val="none" w:sz="0" w:space="0" w:color="auto"/>
        <w:bottom w:val="none" w:sz="0" w:space="0" w:color="auto"/>
        <w:right w:val="none" w:sz="0" w:space="0" w:color="auto"/>
      </w:divBdr>
    </w:div>
    <w:div w:id="2063820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7F80A-675D-A04F-A36B-EFE1120F6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0</TotalTime>
  <Pages>45</Pages>
  <Words>34033</Words>
  <Characters>193994</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Seabright</dc:creator>
  <cp:keywords/>
  <dc:description/>
  <cp:lastModifiedBy>Crispin M.</cp:lastModifiedBy>
  <cp:revision>741</cp:revision>
  <dcterms:created xsi:type="dcterms:W3CDTF">2019-01-07T10:17:00Z</dcterms:created>
  <dcterms:modified xsi:type="dcterms:W3CDTF">2019-04-12T07:50:00Z</dcterms:modified>
</cp:coreProperties>
</file>